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FC0D2F" w14:textId="6E2AAA0B" w:rsidR="006279FD" w:rsidRDefault="001A7CFC" w:rsidP="001A7CFC">
      <w:pPr>
        <w:pStyle w:val="Header"/>
        <w:jc w:val="left"/>
      </w:pPr>
      <w:bookmarkStart w:id="0" w:name="_GoBack"/>
      <w:bookmarkEnd w:id="0"/>
      <w:r>
        <w:rPr>
          <w:noProof/>
          <w:lang w:eastAsia="en-GB"/>
        </w:rPr>
        <w:drawing>
          <wp:inline distT="0" distB="0" distL="0" distR="0" wp14:anchorId="0456A63F" wp14:editId="75CA47E7">
            <wp:extent cx="3495600" cy="612000"/>
            <wp:effectExtent l="0" t="0" r="0" b="0"/>
            <wp:docPr id="1" name="Picture 1"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_Logo_K"/>
                    <pic:cNvPicPr>
                      <a:picLocks noChangeAspect="1" noChangeArrowheads="1"/>
                    </pic:cNvPicPr>
                  </pic:nvPicPr>
                  <pic:blipFill>
                    <a:blip r:embed="rId14" cstate="print"/>
                    <a:srcRect/>
                    <a:stretch>
                      <a:fillRect/>
                    </a:stretch>
                  </pic:blipFill>
                  <pic:spPr bwMode="auto">
                    <a:xfrm>
                      <a:off x="0" y="0"/>
                      <a:ext cx="3495600" cy="612000"/>
                    </a:xfrm>
                    <a:prstGeom prst="rect">
                      <a:avLst/>
                    </a:prstGeom>
                    <a:noFill/>
                    <a:ln w="9525">
                      <a:noFill/>
                      <a:miter lim="800000"/>
                      <a:headEnd/>
                      <a:tailEnd/>
                    </a:ln>
                  </pic:spPr>
                </pic:pic>
              </a:graphicData>
            </a:graphic>
          </wp:inline>
        </w:drawing>
      </w:r>
    </w:p>
    <w:p w14:paraId="5AFC0D30" w14:textId="77777777" w:rsidR="006279FD" w:rsidRPr="00A671E6" w:rsidRDefault="006279FD" w:rsidP="006279FD">
      <w:pPr>
        <w:rPr>
          <w:color w:val="FF0000"/>
        </w:rPr>
      </w:pPr>
    </w:p>
    <w:p w14:paraId="27FE59F1" w14:textId="36555D95" w:rsidR="003364A4" w:rsidRPr="0029572F" w:rsidRDefault="0029572F" w:rsidP="003364A4">
      <w:pPr>
        <w:rPr>
          <w:rFonts w:cs="Arial"/>
          <w:b/>
          <w:sz w:val="28"/>
          <w:szCs w:val="28"/>
        </w:rPr>
      </w:pPr>
      <w:r w:rsidRPr="0029572F">
        <w:rPr>
          <w:rFonts w:cs="Arial"/>
          <w:b/>
          <w:sz w:val="28"/>
          <w:szCs w:val="28"/>
        </w:rPr>
        <w:t>1</w:t>
      </w:r>
      <w:r w:rsidR="00405672">
        <w:rPr>
          <w:rFonts w:cs="Arial"/>
          <w:b/>
          <w:sz w:val="28"/>
          <w:szCs w:val="28"/>
        </w:rPr>
        <w:t>4</w:t>
      </w:r>
      <w:r w:rsidRPr="0029572F">
        <w:rPr>
          <w:rFonts w:cs="Arial"/>
          <w:b/>
          <w:sz w:val="28"/>
          <w:szCs w:val="28"/>
        </w:rPr>
        <w:t xml:space="preserve"> February 2022</w:t>
      </w:r>
    </w:p>
    <w:p w14:paraId="63CD4605" w14:textId="74C2FF48" w:rsidR="003364A4" w:rsidRPr="0029572F" w:rsidRDefault="0029572F" w:rsidP="003364A4">
      <w:pPr>
        <w:rPr>
          <w:rFonts w:cs="Arial"/>
          <w:b/>
          <w:sz w:val="28"/>
          <w:szCs w:val="28"/>
        </w:rPr>
      </w:pPr>
      <w:r w:rsidRPr="0029572F">
        <w:rPr>
          <w:rFonts w:cs="Arial"/>
          <w:b/>
          <w:sz w:val="28"/>
          <w:szCs w:val="28"/>
        </w:rPr>
        <w:t>190-22</w:t>
      </w:r>
    </w:p>
    <w:p w14:paraId="75E3D5EF" w14:textId="013DF081" w:rsidR="00854384" w:rsidRDefault="00854384" w:rsidP="006279FD">
      <w:pPr>
        <w:pStyle w:val="FSTitle"/>
        <w:rPr>
          <w:szCs w:val="32"/>
        </w:rPr>
      </w:pPr>
      <w:r w:rsidRPr="00D90680">
        <w:rPr>
          <w:rFonts w:cs="Arial"/>
          <w:b/>
        </w:rPr>
        <w:t xml:space="preserve">Supporting document </w:t>
      </w:r>
      <w:r>
        <w:rPr>
          <w:rFonts w:cs="Arial"/>
          <w:b/>
        </w:rPr>
        <w:t>1</w:t>
      </w:r>
    </w:p>
    <w:p w14:paraId="733EE2CC" w14:textId="686B4285" w:rsidR="00AF45A5" w:rsidRPr="000B427A" w:rsidRDefault="00AF45A5" w:rsidP="006279FD">
      <w:pPr>
        <w:pStyle w:val="FSTitle"/>
      </w:pPr>
      <w:r>
        <w:rPr>
          <w:szCs w:val="32"/>
        </w:rPr>
        <w:t xml:space="preserve">Consultation </w:t>
      </w:r>
      <w:r w:rsidR="006279FD" w:rsidRPr="006279FD">
        <w:rPr>
          <w:szCs w:val="32"/>
        </w:rPr>
        <w:t xml:space="preserve">Regulation Impact Statement </w:t>
      </w:r>
      <w:r w:rsidR="006279FD" w:rsidRPr="00AF45A5">
        <w:rPr>
          <w:szCs w:val="32"/>
        </w:rPr>
        <w:t>–</w:t>
      </w:r>
      <w:r w:rsidR="006279FD" w:rsidRPr="00AF45A5">
        <w:t xml:space="preserve"> </w:t>
      </w:r>
      <w:r>
        <w:t>P1053</w:t>
      </w:r>
      <w:r w:rsidR="006B6C8B">
        <w:t xml:space="preserve"> </w:t>
      </w:r>
      <w:r w:rsidR="00AB7684" w:rsidRPr="00AB7684">
        <w:t>Food Safety Management Tools</w:t>
      </w:r>
    </w:p>
    <w:p w14:paraId="5AFC0D34" w14:textId="77777777" w:rsidR="006279FD" w:rsidRPr="00E327A6" w:rsidRDefault="006279FD" w:rsidP="006279FD">
      <w:pPr>
        <w:pBdr>
          <w:bottom w:val="single" w:sz="12" w:space="1" w:color="auto"/>
        </w:pBdr>
        <w:tabs>
          <w:tab w:val="left" w:pos="1140"/>
        </w:tabs>
        <w:rPr>
          <w:rFonts w:cs="Arial"/>
          <w:bCs/>
        </w:rPr>
      </w:pPr>
    </w:p>
    <w:p w14:paraId="5AFC0D35" w14:textId="77777777" w:rsidR="006279FD" w:rsidRPr="00E327A6" w:rsidRDefault="006279FD" w:rsidP="006279FD"/>
    <w:p w14:paraId="5AFC0D36" w14:textId="77777777" w:rsidR="006279FD" w:rsidRPr="00D15F61" w:rsidRDefault="006279FD" w:rsidP="006279FD">
      <w:pPr>
        <w:pStyle w:val="Heading1"/>
      </w:pPr>
      <w:bookmarkStart w:id="1" w:name="_Toc94172820"/>
      <w:bookmarkStart w:id="2" w:name="_Toc385256257"/>
      <w:bookmarkStart w:id="3" w:name="_Toc426380819"/>
      <w:bookmarkStart w:id="4" w:name="_Toc426380884"/>
      <w:bookmarkStart w:id="5" w:name="_Toc426380915"/>
      <w:r w:rsidRPr="00D15F61">
        <w:t>Executive summary</w:t>
      </w:r>
      <w:bookmarkEnd w:id="1"/>
      <w:r w:rsidRPr="00D15F61">
        <w:tab/>
      </w:r>
      <w:bookmarkEnd w:id="2"/>
      <w:bookmarkEnd w:id="3"/>
      <w:bookmarkEnd w:id="4"/>
      <w:bookmarkEnd w:id="5"/>
    </w:p>
    <w:p w14:paraId="74D7B970" w14:textId="5B700047" w:rsidR="00AF45A5" w:rsidRPr="00AB7684" w:rsidRDefault="00470A3E" w:rsidP="00186DFB">
      <w:pPr>
        <w:rPr>
          <w:lang w:val="en-AU"/>
        </w:rPr>
      </w:pPr>
      <w:r>
        <w:rPr>
          <w:lang w:val="en-AU"/>
        </w:rPr>
        <w:t>Food Standards Australia New Zealand (</w:t>
      </w:r>
      <w:r w:rsidR="00AF45A5" w:rsidRPr="00AB7684">
        <w:rPr>
          <w:lang w:val="en-AU"/>
        </w:rPr>
        <w:t>FSA</w:t>
      </w:r>
      <w:r w:rsidR="00AB7684" w:rsidRPr="00AB7684">
        <w:rPr>
          <w:lang w:val="en-AU"/>
        </w:rPr>
        <w:t>NZ</w:t>
      </w:r>
      <w:r>
        <w:rPr>
          <w:lang w:val="en-AU"/>
        </w:rPr>
        <w:t>)</w:t>
      </w:r>
      <w:r w:rsidR="00AB7684" w:rsidRPr="00AB7684">
        <w:rPr>
          <w:lang w:val="en-AU"/>
        </w:rPr>
        <w:t xml:space="preserve"> </w:t>
      </w:r>
      <w:r w:rsidR="002F2193">
        <w:rPr>
          <w:lang w:val="en-AU"/>
        </w:rPr>
        <w:t>commenced</w:t>
      </w:r>
      <w:r w:rsidR="00AB7684" w:rsidRPr="00AB7684">
        <w:rPr>
          <w:lang w:val="en-AU"/>
        </w:rPr>
        <w:t xml:space="preserve"> Proposal P1053 – Food Safety Management Tools</w:t>
      </w:r>
      <w:r w:rsidR="00AF45A5" w:rsidRPr="00AB7684">
        <w:rPr>
          <w:lang w:val="en-AU"/>
        </w:rPr>
        <w:t xml:space="preserve"> to consider </w:t>
      </w:r>
      <w:r w:rsidR="006B6C8B">
        <w:rPr>
          <w:lang w:val="en-AU"/>
        </w:rPr>
        <w:t>whether regulatory measures should be mandated to</w:t>
      </w:r>
      <w:r w:rsidR="00AF45A5" w:rsidRPr="00AB7684">
        <w:rPr>
          <w:lang w:val="en-AU"/>
        </w:rPr>
        <w:t xml:space="preserve"> manag</w:t>
      </w:r>
      <w:r w:rsidR="006B6C8B">
        <w:rPr>
          <w:lang w:val="en-AU"/>
        </w:rPr>
        <w:t>e</w:t>
      </w:r>
      <w:r w:rsidR="00AF45A5" w:rsidRPr="00AB7684">
        <w:rPr>
          <w:lang w:val="en-AU"/>
        </w:rPr>
        <w:t xml:space="preserve"> food safety</w:t>
      </w:r>
      <w:r w:rsidR="0017083D" w:rsidRPr="0017083D">
        <w:rPr>
          <w:lang w:val="en-AU"/>
        </w:rPr>
        <w:t xml:space="preserve"> </w:t>
      </w:r>
      <w:r w:rsidR="0017083D" w:rsidRPr="00AB7684">
        <w:rPr>
          <w:lang w:val="en-AU"/>
        </w:rPr>
        <w:t>risks</w:t>
      </w:r>
      <w:r w:rsidR="0017083D" w:rsidRPr="005E4FAC">
        <w:rPr>
          <w:lang w:val="en-AU"/>
        </w:rPr>
        <w:t xml:space="preserve"> </w:t>
      </w:r>
      <w:r w:rsidR="0017083D">
        <w:rPr>
          <w:lang w:val="en-AU"/>
        </w:rPr>
        <w:t>in food service and related retail sectors</w:t>
      </w:r>
      <w:r w:rsidR="00AF45A5" w:rsidRPr="00AB7684">
        <w:rPr>
          <w:lang w:val="en-AU"/>
        </w:rPr>
        <w:t xml:space="preserve">. </w:t>
      </w:r>
    </w:p>
    <w:p w14:paraId="78992388" w14:textId="524356D2" w:rsidR="006B6C8B" w:rsidRDefault="003D20AA" w:rsidP="00186DFB">
      <w:pPr>
        <w:rPr>
          <w:lang w:val="en-AU"/>
        </w:rPr>
      </w:pPr>
      <w:r>
        <w:rPr>
          <w:lang w:val="en-AU"/>
        </w:rPr>
        <w:t>The purpose of this</w:t>
      </w:r>
      <w:r w:rsidR="00AF45A5" w:rsidRPr="00AB7684">
        <w:rPr>
          <w:lang w:val="en-AU"/>
        </w:rPr>
        <w:t xml:space="preserve"> </w:t>
      </w:r>
      <w:r w:rsidR="00132A5B" w:rsidRPr="00AB7684">
        <w:rPr>
          <w:lang w:val="en-AU"/>
        </w:rPr>
        <w:t xml:space="preserve">consultation regulation impact statement </w:t>
      </w:r>
      <w:r w:rsidR="00AF45A5" w:rsidRPr="00AB7684">
        <w:rPr>
          <w:lang w:val="en-AU"/>
        </w:rPr>
        <w:t xml:space="preserve">(CRIS) is to </w:t>
      </w:r>
      <w:r w:rsidR="00132A5B">
        <w:rPr>
          <w:lang w:val="en-AU"/>
        </w:rPr>
        <w:t>explain</w:t>
      </w:r>
      <w:r w:rsidR="00AF45A5" w:rsidRPr="00AB7684">
        <w:rPr>
          <w:lang w:val="en-AU"/>
        </w:rPr>
        <w:t xml:space="preserve"> the options </w:t>
      </w:r>
      <w:r w:rsidR="00132A5B">
        <w:rPr>
          <w:lang w:val="en-AU"/>
        </w:rPr>
        <w:t>being</w:t>
      </w:r>
      <w:r w:rsidR="00AF45A5" w:rsidRPr="00AB7684">
        <w:rPr>
          <w:lang w:val="en-AU"/>
        </w:rPr>
        <w:t xml:space="preserve"> consider</w:t>
      </w:r>
      <w:r w:rsidR="00132A5B">
        <w:rPr>
          <w:lang w:val="en-AU"/>
        </w:rPr>
        <w:t>ed</w:t>
      </w:r>
      <w:r w:rsidR="00AF45A5" w:rsidRPr="00AB7684">
        <w:rPr>
          <w:lang w:val="en-AU"/>
        </w:rPr>
        <w:t xml:space="preserve">, </w:t>
      </w:r>
      <w:r w:rsidR="00132A5B">
        <w:rPr>
          <w:lang w:val="en-AU"/>
        </w:rPr>
        <w:t>and seek</w:t>
      </w:r>
      <w:r w:rsidR="00AF45A5" w:rsidRPr="00AB7684">
        <w:rPr>
          <w:lang w:val="en-AU"/>
        </w:rPr>
        <w:t xml:space="preserve"> information from stakeholders to help analys</w:t>
      </w:r>
      <w:r w:rsidR="00132A5B">
        <w:rPr>
          <w:lang w:val="en-AU"/>
        </w:rPr>
        <w:t>e</w:t>
      </w:r>
      <w:r w:rsidR="00AF45A5" w:rsidRPr="00AB7684">
        <w:rPr>
          <w:lang w:val="en-AU"/>
        </w:rPr>
        <w:t xml:space="preserve"> the relative costs and benefits of these options. </w:t>
      </w:r>
      <w:r w:rsidR="00C91B4C">
        <w:rPr>
          <w:lang w:val="en-AU"/>
        </w:rPr>
        <w:t xml:space="preserve">Options and preferred options may change as a result of feedback if better options can be identified </w:t>
      </w:r>
      <w:r>
        <w:rPr>
          <w:lang w:val="en-AU"/>
        </w:rPr>
        <w:t>from</w:t>
      </w:r>
      <w:r w:rsidR="00C91B4C">
        <w:rPr>
          <w:lang w:val="en-AU"/>
        </w:rPr>
        <w:t xml:space="preserve"> additional information</w:t>
      </w:r>
      <w:r w:rsidR="00C91B4C" w:rsidRPr="00C91B4C">
        <w:rPr>
          <w:lang w:val="en-AU"/>
        </w:rPr>
        <w:t>.</w:t>
      </w:r>
    </w:p>
    <w:p w14:paraId="66E579BF" w14:textId="4D970EB8" w:rsidR="00AF45A5" w:rsidRPr="00AB7684" w:rsidRDefault="00AF45A5" w:rsidP="00186DFB">
      <w:pPr>
        <w:rPr>
          <w:lang w:val="en-AU"/>
        </w:rPr>
      </w:pPr>
      <w:r w:rsidRPr="00AB7684">
        <w:rPr>
          <w:lang w:val="en-AU"/>
        </w:rPr>
        <w:t xml:space="preserve">This CRIS has relied on the best available information at this point in time, but data gaps remain and </w:t>
      </w:r>
      <w:r w:rsidR="0038729D">
        <w:rPr>
          <w:lang w:val="en-AU"/>
        </w:rPr>
        <w:t>the analysis is based on several</w:t>
      </w:r>
      <w:r w:rsidR="005E4FAC">
        <w:rPr>
          <w:lang w:val="en-AU"/>
        </w:rPr>
        <w:t xml:space="preserve"> assumptions</w:t>
      </w:r>
      <w:r w:rsidRPr="00AB7684">
        <w:rPr>
          <w:lang w:val="en-AU"/>
        </w:rPr>
        <w:t xml:space="preserve">. These gaps and assumptions are identified </w:t>
      </w:r>
      <w:r w:rsidR="00004830">
        <w:rPr>
          <w:lang w:val="en-AU"/>
        </w:rPr>
        <w:t>for</w:t>
      </w:r>
      <w:r w:rsidR="00004830" w:rsidRPr="00AB7684">
        <w:rPr>
          <w:lang w:val="en-AU"/>
        </w:rPr>
        <w:t xml:space="preserve"> </w:t>
      </w:r>
      <w:r w:rsidRPr="00AB7684">
        <w:rPr>
          <w:lang w:val="en-AU"/>
        </w:rPr>
        <w:t xml:space="preserve">further </w:t>
      </w:r>
      <w:r w:rsidR="00004830">
        <w:rPr>
          <w:lang w:val="en-AU"/>
        </w:rPr>
        <w:t xml:space="preserve">stakeholder </w:t>
      </w:r>
      <w:r w:rsidRPr="00AB7684">
        <w:rPr>
          <w:lang w:val="en-AU"/>
        </w:rPr>
        <w:t xml:space="preserve">feedback. </w:t>
      </w:r>
    </w:p>
    <w:p w14:paraId="3F7C6FAD" w14:textId="097CC815" w:rsidR="00AB7684" w:rsidRDefault="00AB7684" w:rsidP="00186DFB">
      <w:pPr>
        <w:rPr>
          <w:rFonts w:cs="Arial"/>
        </w:rPr>
      </w:pPr>
      <w:r w:rsidRPr="001C3859">
        <w:rPr>
          <w:rFonts w:cs="Calibri"/>
          <w:lang w:val="en-AU"/>
        </w:rPr>
        <w:t>Over the past decade, foodborne illness outbreaks have been consistently linked to food service and selected retail businesses</w:t>
      </w:r>
      <w:r>
        <w:rPr>
          <w:rFonts w:cs="Calibri"/>
          <w:lang w:val="en-AU"/>
        </w:rPr>
        <w:t xml:space="preserve">. </w:t>
      </w:r>
      <w:r w:rsidRPr="001C3859">
        <w:rPr>
          <w:rFonts w:cs="Arial"/>
        </w:rPr>
        <w:t xml:space="preserve">The total number of </w:t>
      </w:r>
      <w:r w:rsidR="0038729D" w:rsidRPr="001C3859">
        <w:rPr>
          <w:rFonts w:cs="Arial"/>
        </w:rPr>
        <w:t xml:space="preserve">probable and </w:t>
      </w:r>
      <w:r w:rsidR="0038729D">
        <w:rPr>
          <w:rFonts w:cs="Arial"/>
        </w:rPr>
        <w:t xml:space="preserve">actual </w:t>
      </w:r>
      <w:r w:rsidRPr="001C3859">
        <w:rPr>
          <w:rFonts w:cs="Arial"/>
        </w:rPr>
        <w:t>foodborne ou</w:t>
      </w:r>
      <w:r w:rsidR="00132A5B">
        <w:rPr>
          <w:rFonts w:cs="Arial"/>
        </w:rPr>
        <w:t>tbreaks in Australia for 2010–</w:t>
      </w:r>
      <w:r w:rsidRPr="001C3859">
        <w:rPr>
          <w:rFonts w:cs="Arial"/>
        </w:rPr>
        <w:t xml:space="preserve">2017 was 1,257. Of these, 970 </w:t>
      </w:r>
      <w:r w:rsidR="0038729D">
        <w:rPr>
          <w:rFonts w:cs="Arial"/>
        </w:rPr>
        <w:t xml:space="preserve">(77%) </w:t>
      </w:r>
      <w:r w:rsidRPr="001C3859">
        <w:rPr>
          <w:rFonts w:cs="Arial"/>
        </w:rPr>
        <w:t>were associated with food prepared in the food servi</w:t>
      </w:r>
      <w:r w:rsidR="009D4DE9">
        <w:rPr>
          <w:rFonts w:cs="Arial"/>
        </w:rPr>
        <w:t>ce and retail settings that are</w:t>
      </w:r>
      <w:r w:rsidRPr="001C3859">
        <w:rPr>
          <w:rFonts w:cs="Arial"/>
        </w:rPr>
        <w:t xml:space="preserve"> </w:t>
      </w:r>
      <w:r w:rsidR="007B0223">
        <w:rPr>
          <w:rFonts w:cs="Arial"/>
        </w:rPr>
        <w:t xml:space="preserve">the </w:t>
      </w:r>
      <w:r w:rsidR="007B0223">
        <w:rPr>
          <w:rFonts w:cs="Arial"/>
        </w:rPr>
        <w:lastRenderedPageBreak/>
        <w:t>focus of</w:t>
      </w:r>
      <w:r w:rsidRPr="001C3859">
        <w:rPr>
          <w:rFonts w:cs="Arial"/>
        </w:rPr>
        <w:t xml:space="preserve"> this proposal. The 970 outbreaks resulted in 15,286 people being reported ill, 1,371 of </w:t>
      </w:r>
      <w:r w:rsidR="005E0774">
        <w:rPr>
          <w:rFonts w:cs="Arial"/>
        </w:rPr>
        <w:t>which were</w:t>
      </w:r>
      <w:r w:rsidRPr="001C3859">
        <w:rPr>
          <w:rFonts w:cs="Arial"/>
        </w:rPr>
        <w:t xml:space="preserve"> hospitalised, and 34 fatalities. </w:t>
      </w:r>
      <w:r w:rsidR="00FC12FC">
        <w:rPr>
          <w:rFonts w:cs="Arial"/>
        </w:rPr>
        <w:t xml:space="preserve">However, the true nature and size of the problem is likely to be much larger </w:t>
      </w:r>
      <w:r w:rsidR="005E0774">
        <w:rPr>
          <w:rFonts w:cs="Arial"/>
        </w:rPr>
        <w:t xml:space="preserve">as many cases are </w:t>
      </w:r>
      <w:r w:rsidR="00A92296">
        <w:rPr>
          <w:rFonts w:cs="Arial"/>
        </w:rPr>
        <w:t xml:space="preserve">not </w:t>
      </w:r>
      <w:r w:rsidR="005E0774">
        <w:rPr>
          <w:rFonts w:cs="Arial"/>
        </w:rPr>
        <w:t>reported</w:t>
      </w:r>
      <w:r w:rsidR="00FC12FC">
        <w:rPr>
          <w:rFonts w:cs="Arial"/>
        </w:rPr>
        <w:t>.</w:t>
      </w:r>
    </w:p>
    <w:p w14:paraId="3BDFFF05" w14:textId="70A5560A" w:rsidR="009900A8" w:rsidRDefault="00F75700" w:rsidP="001E6F17">
      <w:r>
        <w:t xml:space="preserve">This analysis considers which measures over and above existing general requirements would result in reduced foodborne illness attributed to these sectors. </w:t>
      </w:r>
      <w:r w:rsidR="009900A8">
        <w:t>FSANZ categorised</w:t>
      </w:r>
      <w:r w:rsidR="009900A8" w:rsidRPr="0013561C">
        <w:t xml:space="preserve"> food business</w:t>
      </w:r>
      <w:r w:rsidR="009900A8">
        <w:t>es</w:t>
      </w:r>
      <w:r w:rsidR="009900A8" w:rsidRPr="0013561C">
        <w:t xml:space="preserve"> based on risk profiling </w:t>
      </w:r>
      <w:r w:rsidR="009900A8">
        <w:t xml:space="preserve">their </w:t>
      </w:r>
      <w:r w:rsidR="009900A8" w:rsidRPr="0013561C">
        <w:t>food handling activities and association with fo</w:t>
      </w:r>
      <w:r w:rsidR="009900A8">
        <w:t xml:space="preserve">odborne illness outbreaks. This categorisation allows for differential regulation, based on the risk the business potentially poses. </w:t>
      </w:r>
    </w:p>
    <w:p w14:paraId="789114B0" w14:textId="33950FCC" w:rsidR="00530035" w:rsidRDefault="00530035" w:rsidP="00530035">
      <w:pPr>
        <w:spacing w:after="240"/>
        <w:rPr>
          <w:rFonts w:cs="Arial"/>
          <w:color w:val="000000"/>
        </w:rPr>
      </w:pPr>
      <w:r>
        <w:rPr>
          <w:rFonts w:cs="Arial"/>
          <w:b/>
          <w:color w:val="000000"/>
        </w:rPr>
        <w:t>Businesses in-scope for P1053</w:t>
      </w:r>
      <w:r w:rsidRPr="0034278D">
        <w:rPr>
          <w:rFonts w:cs="Arial"/>
          <w:color w:val="000000"/>
        </w:rPr>
        <w:t xml:space="preserve"> </w:t>
      </w:r>
    </w:p>
    <w:tbl>
      <w:tblPr>
        <w:tblStyle w:val="TableGrid"/>
        <w:tblW w:w="0" w:type="auto"/>
        <w:tblLook w:val="04A0" w:firstRow="1" w:lastRow="0" w:firstColumn="1" w:lastColumn="0" w:noHBand="0" w:noVBand="1"/>
      </w:tblPr>
      <w:tblGrid>
        <w:gridCol w:w="2830"/>
        <w:gridCol w:w="3119"/>
        <w:gridCol w:w="2977"/>
      </w:tblGrid>
      <w:tr w:rsidR="00530035" w:rsidRPr="00661A6E" w14:paraId="65A5B798" w14:textId="77777777" w:rsidTr="00530035">
        <w:tc>
          <w:tcPr>
            <w:tcW w:w="2830" w:type="dxa"/>
            <w:shd w:val="clear" w:color="auto" w:fill="D9D9D9" w:themeFill="background1" w:themeFillShade="D9"/>
          </w:tcPr>
          <w:p w14:paraId="70D38E09" w14:textId="77777777" w:rsidR="00530035" w:rsidRPr="00661A6E" w:rsidRDefault="00530035" w:rsidP="003C7017">
            <w:pPr>
              <w:spacing w:after="170"/>
              <w:rPr>
                <w:rFonts w:cs="Arial"/>
                <w:color w:val="000000"/>
                <w:sz w:val="20"/>
              </w:rPr>
            </w:pPr>
            <w:r w:rsidRPr="00FB58FD">
              <w:rPr>
                <w:rFonts w:cs="Arial"/>
                <w:color w:val="000000"/>
                <w:sz w:val="20"/>
              </w:rPr>
              <w:t>Category 1</w:t>
            </w:r>
            <w:r w:rsidRPr="00661A6E">
              <w:rPr>
                <w:rFonts w:cs="Arial"/>
                <w:color w:val="000000"/>
                <w:sz w:val="20"/>
              </w:rPr>
              <w:t xml:space="preserve"> </w:t>
            </w:r>
          </w:p>
        </w:tc>
        <w:tc>
          <w:tcPr>
            <w:tcW w:w="3119" w:type="dxa"/>
            <w:shd w:val="clear" w:color="auto" w:fill="D9D9D9" w:themeFill="background1" w:themeFillShade="D9"/>
          </w:tcPr>
          <w:p w14:paraId="7EFCDC70" w14:textId="77777777" w:rsidR="00530035" w:rsidRPr="00FB58FD" w:rsidRDefault="00530035" w:rsidP="003C7017">
            <w:pPr>
              <w:spacing w:after="170"/>
              <w:rPr>
                <w:rFonts w:cs="Arial"/>
                <w:color w:val="000000"/>
                <w:sz w:val="20"/>
              </w:rPr>
            </w:pPr>
            <w:r w:rsidRPr="00FB58FD">
              <w:rPr>
                <w:rFonts w:cs="Arial"/>
                <w:color w:val="000000"/>
                <w:sz w:val="20"/>
              </w:rPr>
              <w:t xml:space="preserve">Category 2 </w:t>
            </w:r>
          </w:p>
        </w:tc>
        <w:tc>
          <w:tcPr>
            <w:tcW w:w="2977" w:type="dxa"/>
            <w:shd w:val="clear" w:color="auto" w:fill="D9D9D9" w:themeFill="background1" w:themeFillShade="D9"/>
          </w:tcPr>
          <w:p w14:paraId="45A1A78D" w14:textId="77777777" w:rsidR="00530035" w:rsidRPr="00FB58FD" w:rsidRDefault="00530035" w:rsidP="003C7017">
            <w:pPr>
              <w:spacing w:after="170"/>
              <w:rPr>
                <w:rFonts w:cs="Arial"/>
                <w:color w:val="000000"/>
                <w:sz w:val="20"/>
              </w:rPr>
            </w:pPr>
            <w:r w:rsidRPr="00FB58FD">
              <w:rPr>
                <w:rFonts w:cs="Arial"/>
                <w:color w:val="000000"/>
                <w:sz w:val="20"/>
              </w:rPr>
              <w:t xml:space="preserve">Category 3 </w:t>
            </w:r>
          </w:p>
        </w:tc>
      </w:tr>
      <w:tr w:rsidR="00530035" w:rsidRPr="00661A6E" w14:paraId="1B662E42" w14:textId="77777777" w:rsidTr="00530035">
        <w:tc>
          <w:tcPr>
            <w:tcW w:w="2830" w:type="dxa"/>
          </w:tcPr>
          <w:p w14:paraId="21812739" w14:textId="3DF981DD" w:rsidR="00530035" w:rsidRPr="00FB58FD" w:rsidRDefault="00422F56" w:rsidP="003C7017">
            <w:pPr>
              <w:spacing w:after="170"/>
              <w:rPr>
                <w:rFonts w:cs="Arial"/>
                <w:color w:val="000000"/>
                <w:sz w:val="20"/>
              </w:rPr>
            </w:pPr>
            <w:r>
              <w:rPr>
                <w:rFonts w:cs="Arial"/>
                <w:color w:val="000000"/>
                <w:sz w:val="20"/>
              </w:rPr>
              <w:t>F</w:t>
            </w:r>
            <w:r w:rsidR="00530035" w:rsidRPr="00FB58FD">
              <w:rPr>
                <w:rFonts w:cs="Arial"/>
                <w:color w:val="000000"/>
                <w:sz w:val="20"/>
              </w:rPr>
              <w:t>ood service/caterers that both make and sell potentially hazardous food (PHF)</w:t>
            </w:r>
          </w:p>
        </w:tc>
        <w:tc>
          <w:tcPr>
            <w:tcW w:w="3119" w:type="dxa"/>
          </w:tcPr>
          <w:p w14:paraId="72CA89D9" w14:textId="246196AB" w:rsidR="00530035" w:rsidRPr="00FB58FD" w:rsidRDefault="00422F56" w:rsidP="003C7017">
            <w:pPr>
              <w:spacing w:after="170"/>
              <w:rPr>
                <w:rFonts w:cs="Arial"/>
                <w:color w:val="000000"/>
                <w:sz w:val="20"/>
              </w:rPr>
            </w:pPr>
            <w:r>
              <w:rPr>
                <w:rFonts w:cs="Arial"/>
                <w:color w:val="000000"/>
                <w:sz w:val="20"/>
              </w:rPr>
              <w:t>R</w:t>
            </w:r>
            <w:r w:rsidR="00530035" w:rsidRPr="00FB58FD">
              <w:rPr>
                <w:rFonts w:cs="Arial"/>
                <w:color w:val="000000"/>
                <w:sz w:val="20"/>
              </w:rPr>
              <w:t>etailers that just sell PHF (do not make it)</w:t>
            </w:r>
          </w:p>
        </w:tc>
        <w:tc>
          <w:tcPr>
            <w:tcW w:w="2977" w:type="dxa"/>
          </w:tcPr>
          <w:p w14:paraId="5F17495C" w14:textId="77C5DF2E" w:rsidR="00530035" w:rsidRPr="00FB58FD" w:rsidRDefault="00422F56" w:rsidP="003C7017">
            <w:pPr>
              <w:spacing w:after="170"/>
              <w:rPr>
                <w:rFonts w:cs="Arial"/>
                <w:color w:val="000000"/>
                <w:sz w:val="20"/>
              </w:rPr>
            </w:pPr>
            <w:r>
              <w:rPr>
                <w:rFonts w:cs="Arial"/>
                <w:color w:val="000000"/>
                <w:sz w:val="20"/>
              </w:rPr>
              <w:t>B</w:t>
            </w:r>
            <w:r w:rsidR="00530035" w:rsidRPr="00FB58FD">
              <w:rPr>
                <w:rFonts w:cs="Arial"/>
                <w:color w:val="000000"/>
                <w:sz w:val="20"/>
              </w:rPr>
              <w:t>usinesses that only sell pre-packaged PHF (that remains packaged for sale)</w:t>
            </w:r>
          </w:p>
        </w:tc>
      </w:tr>
      <w:tr w:rsidR="00530035" w:rsidRPr="00661A6E" w14:paraId="1D116FEB" w14:textId="77777777" w:rsidTr="00530035">
        <w:tc>
          <w:tcPr>
            <w:tcW w:w="2830" w:type="dxa"/>
          </w:tcPr>
          <w:p w14:paraId="3A0959AB" w14:textId="77777777" w:rsidR="00530035" w:rsidRPr="00FB58FD" w:rsidRDefault="00530035" w:rsidP="003C7017">
            <w:pPr>
              <w:spacing w:after="170"/>
              <w:rPr>
                <w:rFonts w:cs="Arial"/>
                <w:color w:val="000000"/>
                <w:sz w:val="20"/>
              </w:rPr>
            </w:pPr>
            <w:r w:rsidRPr="00FB58FD">
              <w:rPr>
                <w:rFonts w:cs="Arial"/>
                <w:color w:val="000000"/>
                <w:sz w:val="20"/>
              </w:rPr>
              <w:t>e.g. restaurants, takeaways, caterers, bakeries and delis that make and sell PHF</w:t>
            </w:r>
          </w:p>
        </w:tc>
        <w:tc>
          <w:tcPr>
            <w:tcW w:w="3119" w:type="dxa"/>
          </w:tcPr>
          <w:p w14:paraId="13C1B7BC" w14:textId="77777777" w:rsidR="00530035" w:rsidRPr="00FB58FD" w:rsidRDefault="00530035" w:rsidP="003C7017">
            <w:pPr>
              <w:spacing w:after="170"/>
              <w:rPr>
                <w:rFonts w:cs="Arial"/>
                <w:color w:val="000000"/>
                <w:sz w:val="20"/>
              </w:rPr>
            </w:pPr>
            <w:r w:rsidRPr="00FB58FD">
              <w:rPr>
                <w:rFonts w:cs="Arial"/>
                <w:color w:val="000000"/>
                <w:sz w:val="20"/>
              </w:rPr>
              <w:t>e.g. delis and bakeries that don't make PHF onsite, cafes selling PHF made by another business</w:t>
            </w:r>
          </w:p>
        </w:tc>
        <w:tc>
          <w:tcPr>
            <w:tcW w:w="2977" w:type="dxa"/>
          </w:tcPr>
          <w:p w14:paraId="09B26D22" w14:textId="77777777" w:rsidR="00530035" w:rsidRPr="00FB58FD" w:rsidRDefault="00530035" w:rsidP="003C7017">
            <w:pPr>
              <w:spacing w:after="170"/>
              <w:rPr>
                <w:rFonts w:cs="Arial"/>
                <w:color w:val="000000"/>
                <w:sz w:val="20"/>
              </w:rPr>
            </w:pPr>
            <w:r w:rsidRPr="00FB58FD">
              <w:rPr>
                <w:rFonts w:cs="Arial"/>
                <w:color w:val="000000"/>
                <w:sz w:val="20"/>
              </w:rPr>
              <w:t>e.g. service stations, some cafes or stalls</w:t>
            </w:r>
          </w:p>
        </w:tc>
      </w:tr>
    </w:tbl>
    <w:p w14:paraId="7116C881" w14:textId="77777777" w:rsidR="003364A4" w:rsidRDefault="003364A4" w:rsidP="00186DFB"/>
    <w:p w14:paraId="38ABBF61" w14:textId="011A82C1" w:rsidR="00530035" w:rsidRDefault="001E6F17" w:rsidP="00186DFB">
      <w:r>
        <w:t xml:space="preserve">In managing the risks occurring within each businesses risk category, FSANZ considered the status quo, self-regulation, </w:t>
      </w:r>
      <w:r w:rsidR="00C34195">
        <w:t xml:space="preserve">food safety management tools as </w:t>
      </w:r>
      <w:r>
        <w:t xml:space="preserve">regulatory requirements that apply to all businesses in these sectors, and a targeted combination of </w:t>
      </w:r>
      <w:r w:rsidR="00D81827">
        <w:t>regulatory measures</w:t>
      </w:r>
      <w:r>
        <w:t xml:space="preserve"> based on differing food safety risks.</w:t>
      </w:r>
    </w:p>
    <w:p w14:paraId="73466AE0" w14:textId="77777777" w:rsidR="008014F1" w:rsidRDefault="008014F1" w:rsidP="008014F1">
      <w:pPr>
        <w:rPr>
          <w:rFonts w:cs="Arial"/>
        </w:rPr>
      </w:pPr>
      <w:r>
        <w:rPr>
          <w:rFonts w:cs="Arial"/>
        </w:rPr>
        <w:t xml:space="preserve">States and territories currently regulate these differently; thus there are different ‘gaps’ between the options proposed and status quo in each jurisdiction. </w:t>
      </w:r>
    </w:p>
    <w:p w14:paraId="79B6A4DC" w14:textId="77777777" w:rsidR="008014F1" w:rsidRDefault="008014F1" w:rsidP="003364A4">
      <w:pPr>
        <w:rPr>
          <w:rFonts w:cs="Arial"/>
          <w:b/>
          <w:color w:val="000000"/>
        </w:rPr>
      </w:pPr>
      <w:r w:rsidRPr="00BC1C8E">
        <w:rPr>
          <w:rFonts w:cs="Arial"/>
          <w:b/>
          <w:color w:val="000000"/>
        </w:rPr>
        <w:t>Proposed regulatory requirements</w:t>
      </w:r>
    </w:p>
    <w:p w14:paraId="6EDF836E" w14:textId="1F551B1A" w:rsidR="008014F1" w:rsidRPr="00BC1C8E" w:rsidRDefault="008014F1" w:rsidP="008014F1">
      <w:pPr>
        <w:rPr>
          <w:rFonts w:cs="Arial"/>
          <w:b/>
          <w:color w:val="000000"/>
        </w:rPr>
      </w:pPr>
      <w:r>
        <w:t xml:space="preserve">Our preferred approach is to amend the Australia New Zealand Food Standards Code to require a food safety supervisor (FSS), food handler training (FHT), and </w:t>
      </w:r>
      <w:r w:rsidRPr="002F2193">
        <w:t>evidence to substantiate food safety management</w:t>
      </w:r>
      <w:r>
        <w:t xml:space="preserve"> (E), for some but not all business types. </w:t>
      </w:r>
      <w:r w:rsidR="00F75700">
        <w:t>Our assessment is that there is no one-</w:t>
      </w:r>
      <w:r w:rsidR="00840CBD">
        <w:t>approach-</w:t>
      </w:r>
      <w:r w:rsidR="00F75700">
        <w:t>fits</w:t>
      </w:r>
      <w:r w:rsidR="00840CBD">
        <w:t>-</w:t>
      </w:r>
      <w:r w:rsidR="00F75700">
        <w:t>all businesses</w:t>
      </w:r>
      <w:r w:rsidR="00840CBD">
        <w:t>;</w:t>
      </w:r>
      <w:r w:rsidR="00F75700">
        <w:t xml:space="preserve"> measures need to be tailored based on the risk of </w:t>
      </w:r>
      <w:r w:rsidR="00840CBD">
        <w:t>a business’s</w:t>
      </w:r>
      <w:r w:rsidR="00F75700">
        <w:t xml:space="preserve"> food handling activities. </w:t>
      </w:r>
      <w:r>
        <w:t xml:space="preserve">These regulatory measures will be supported by </w:t>
      </w:r>
      <w:r w:rsidRPr="002F2193">
        <w:t xml:space="preserve">non-regulatory tools that focus on food safety culture and education. </w:t>
      </w:r>
    </w:p>
    <w:tbl>
      <w:tblPr>
        <w:tblStyle w:val="TableGrid"/>
        <w:tblW w:w="0" w:type="auto"/>
        <w:tblLook w:val="04A0" w:firstRow="1" w:lastRow="0" w:firstColumn="1" w:lastColumn="0" w:noHBand="0" w:noVBand="1"/>
      </w:tblPr>
      <w:tblGrid>
        <w:gridCol w:w="2254"/>
        <w:gridCol w:w="2254"/>
        <w:gridCol w:w="2251"/>
        <w:gridCol w:w="2257"/>
      </w:tblGrid>
      <w:tr w:rsidR="008014F1" w14:paraId="468F050E" w14:textId="77777777" w:rsidTr="008014F1">
        <w:tc>
          <w:tcPr>
            <w:tcW w:w="2265" w:type="dxa"/>
            <w:shd w:val="clear" w:color="auto" w:fill="D9D9D9" w:themeFill="background1" w:themeFillShade="D9"/>
          </w:tcPr>
          <w:p w14:paraId="0FC20860" w14:textId="24414870" w:rsidR="008014F1" w:rsidRDefault="008014F1" w:rsidP="008014F1">
            <w:pPr>
              <w:spacing w:after="170"/>
              <w:rPr>
                <w:lang w:val="en-AU"/>
              </w:rPr>
            </w:pPr>
            <w:r>
              <w:rPr>
                <w:lang w:val="en-AU"/>
              </w:rPr>
              <w:lastRenderedPageBreak/>
              <w:t>Business category</w:t>
            </w:r>
          </w:p>
        </w:tc>
        <w:tc>
          <w:tcPr>
            <w:tcW w:w="2265" w:type="dxa"/>
            <w:shd w:val="clear" w:color="auto" w:fill="D9D9D9" w:themeFill="background1" w:themeFillShade="D9"/>
          </w:tcPr>
          <w:p w14:paraId="21C816A1" w14:textId="77777777" w:rsidR="008014F1" w:rsidRDefault="008014F1" w:rsidP="003C7017">
            <w:pPr>
              <w:spacing w:after="170"/>
              <w:rPr>
                <w:lang w:val="en-AU"/>
              </w:rPr>
            </w:pPr>
            <w:r>
              <w:rPr>
                <w:lang w:val="en-AU"/>
              </w:rPr>
              <w:t>Food safety supervisor</w:t>
            </w:r>
          </w:p>
        </w:tc>
        <w:tc>
          <w:tcPr>
            <w:tcW w:w="2265" w:type="dxa"/>
            <w:shd w:val="clear" w:color="auto" w:fill="D9D9D9" w:themeFill="background1" w:themeFillShade="D9"/>
          </w:tcPr>
          <w:p w14:paraId="1418EA78" w14:textId="77777777" w:rsidR="008014F1" w:rsidRDefault="008014F1" w:rsidP="003C7017">
            <w:pPr>
              <w:spacing w:after="170"/>
              <w:rPr>
                <w:lang w:val="en-AU"/>
              </w:rPr>
            </w:pPr>
            <w:r>
              <w:rPr>
                <w:lang w:val="en-AU"/>
              </w:rPr>
              <w:t>Food handler training</w:t>
            </w:r>
          </w:p>
        </w:tc>
        <w:tc>
          <w:tcPr>
            <w:tcW w:w="2265" w:type="dxa"/>
            <w:shd w:val="clear" w:color="auto" w:fill="D9D9D9" w:themeFill="background1" w:themeFillShade="D9"/>
          </w:tcPr>
          <w:p w14:paraId="1AE7B81E" w14:textId="77777777" w:rsidR="008014F1" w:rsidRDefault="008014F1" w:rsidP="003C7017">
            <w:pPr>
              <w:spacing w:after="170"/>
              <w:rPr>
                <w:lang w:val="en-AU"/>
              </w:rPr>
            </w:pPr>
            <w:r>
              <w:rPr>
                <w:lang w:val="en-AU"/>
              </w:rPr>
              <w:t>Keeping evidence of critical process management</w:t>
            </w:r>
          </w:p>
        </w:tc>
      </w:tr>
      <w:tr w:rsidR="008014F1" w14:paraId="70D7554D" w14:textId="77777777" w:rsidTr="008014F1">
        <w:tc>
          <w:tcPr>
            <w:tcW w:w="2265" w:type="dxa"/>
            <w:shd w:val="clear" w:color="auto" w:fill="D9D9D9" w:themeFill="background1" w:themeFillShade="D9"/>
          </w:tcPr>
          <w:p w14:paraId="77C1BFBA" w14:textId="77777777" w:rsidR="008014F1" w:rsidRPr="00661A6E" w:rsidRDefault="008014F1" w:rsidP="003C7017">
            <w:pPr>
              <w:spacing w:after="170"/>
              <w:rPr>
                <w:rFonts w:cs="Arial"/>
                <w:color w:val="000000"/>
                <w:sz w:val="20"/>
              </w:rPr>
            </w:pPr>
            <w:r w:rsidRPr="009C45BF">
              <w:rPr>
                <w:rFonts w:cs="Arial"/>
                <w:color w:val="000000"/>
                <w:sz w:val="20"/>
              </w:rPr>
              <w:t>Category 1</w:t>
            </w:r>
            <w:r>
              <w:rPr>
                <w:rFonts w:cs="Arial"/>
                <w:color w:val="000000"/>
                <w:sz w:val="20"/>
              </w:rPr>
              <w:br/>
            </w:r>
          </w:p>
        </w:tc>
        <w:tc>
          <w:tcPr>
            <w:tcW w:w="2265" w:type="dxa"/>
          </w:tcPr>
          <w:p w14:paraId="5EE53403" w14:textId="77777777" w:rsidR="008014F1" w:rsidRDefault="008014F1" w:rsidP="003C7017">
            <w:pPr>
              <w:spacing w:after="170"/>
              <w:jc w:val="center"/>
              <w:rPr>
                <w:lang w:val="en-AU"/>
              </w:rPr>
            </w:pPr>
            <w:r w:rsidRPr="00661A6E">
              <w:rPr>
                <w:sz w:val="24"/>
                <w:lang w:val="en-AU"/>
              </w:rPr>
              <w:sym w:font="Wingdings 2" w:char="F050"/>
            </w:r>
          </w:p>
        </w:tc>
        <w:tc>
          <w:tcPr>
            <w:tcW w:w="2265" w:type="dxa"/>
          </w:tcPr>
          <w:p w14:paraId="1A09313B" w14:textId="77777777" w:rsidR="008014F1" w:rsidRDefault="008014F1" w:rsidP="003C7017">
            <w:pPr>
              <w:spacing w:after="170"/>
              <w:jc w:val="center"/>
              <w:rPr>
                <w:lang w:val="en-AU"/>
              </w:rPr>
            </w:pPr>
            <w:r w:rsidRPr="00B54EE6">
              <w:rPr>
                <w:sz w:val="24"/>
                <w:lang w:val="en-AU"/>
              </w:rPr>
              <w:sym w:font="Wingdings 2" w:char="F050"/>
            </w:r>
          </w:p>
        </w:tc>
        <w:tc>
          <w:tcPr>
            <w:tcW w:w="2265" w:type="dxa"/>
          </w:tcPr>
          <w:p w14:paraId="6DB26B9D" w14:textId="77777777" w:rsidR="008014F1" w:rsidRDefault="008014F1" w:rsidP="003C7017">
            <w:pPr>
              <w:spacing w:after="170"/>
              <w:jc w:val="center"/>
              <w:rPr>
                <w:lang w:val="en-AU"/>
              </w:rPr>
            </w:pPr>
            <w:r w:rsidRPr="00B54EE6">
              <w:rPr>
                <w:sz w:val="24"/>
                <w:lang w:val="en-AU"/>
              </w:rPr>
              <w:sym w:font="Wingdings 2" w:char="F050"/>
            </w:r>
          </w:p>
        </w:tc>
      </w:tr>
      <w:tr w:rsidR="008014F1" w14:paraId="1DF67E45" w14:textId="77777777" w:rsidTr="008014F1">
        <w:tc>
          <w:tcPr>
            <w:tcW w:w="2265" w:type="dxa"/>
            <w:shd w:val="clear" w:color="auto" w:fill="D9D9D9" w:themeFill="background1" w:themeFillShade="D9"/>
          </w:tcPr>
          <w:p w14:paraId="0FF06123" w14:textId="77777777" w:rsidR="008014F1" w:rsidRPr="00661A6E" w:rsidRDefault="008014F1" w:rsidP="003C7017">
            <w:pPr>
              <w:spacing w:after="170"/>
              <w:rPr>
                <w:rFonts w:cs="Arial"/>
                <w:color w:val="000000"/>
                <w:sz w:val="20"/>
              </w:rPr>
            </w:pPr>
            <w:r w:rsidRPr="009C45BF">
              <w:rPr>
                <w:rFonts w:cs="Arial"/>
                <w:color w:val="000000"/>
                <w:sz w:val="20"/>
              </w:rPr>
              <w:t xml:space="preserve">Category 2 </w:t>
            </w:r>
          </w:p>
        </w:tc>
        <w:tc>
          <w:tcPr>
            <w:tcW w:w="2265" w:type="dxa"/>
          </w:tcPr>
          <w:p w14:paraId="13CB406D" w14:textId="77777777" w:rsidR="008014F1" w:rsidRDefault="008014F1" w:rsidP="003C7017">
            <w:pPr>
              <w:spacing w:after="170"/>
              <w:jc w:val="center"/>
              <w:rPr>
                <w:lang w:val="en-AU"/>
              </w:rPr>
            </w:pPr>
            <w:r w:rsidRPr="003F59BB">
              <w:rPr>
                <w:sz w:val="24"/>
                <w:lang w:val="en-AU"/>
              </w:rPr>
              <w:sym w:font="Wingdings 2" w:char="F050"/>
            </w:r>
          </w:p>
        </w:tc>
        <w:tc>
          <w:tcPr>
            <w:tcW w:w="2265" w:type="dxa"/>
          </w:tcPr>
          <w:p w14:paraId="77735EBA" w14:textId="77777777" w:rsidR="008014F1" w:rsidRDefault="008014F1" w:rsidP="003C7017">
            <w:pPr>
              <w:spacing w:after="170"/>
              <w:jc w:val="center"/>
              <w:rPr>
                <w:lang w:val="en-AU"/>
              </w:rPr>
            </w:pPr>
            <w:r w:rsidRPr="003F59BB">
              <w:rPr>
                <w:sz w:val="24"/>
                <w:lang w:val="en-AU"/>
              </w:rPr>
              <w:sym w:font="Wingdings 2" w:char="F050"/>
            </w:r>
          </w:p>
        </w:tc>
        <w:tc>
          <w:tcPr>
            <w:tcW w:w="2265" w:type="dxa"/>
          </w:tcPr>
          <w:p w14:paraId="2005EA34" w14:textId="68DE41A5" w:rsidR="008014F1" w:rsidRDefault="003E645A" w:rsidP="003C7017">
            <w:pPr>
              <w:spacing w:after="170"/>
              <w:jc w:val="center"/>
              <w:rPr>
                <w:lang w:val="en-AU"/>
              </w:rPr>
            </w:pPr>
            <w:r>
              <w:rPr>
                <w:lang w:val="en-AU"/>
              </w:rPr>
              <w:t>X</w:t>
            </w:r>
          </w:p>
        </w:tc>
      </w:tr>
      <w:tr w:rsidR="008014F1" w14:paraId="538A82A6" w14:textId="77777777" w:rsidTr="008014F1">
        <w:tc>
          <w:tcPr>
            <w:tcW w:w="2265" w:type="dxa"/>
            <w:vMerge w:val="restart"/>
            <w:shd w:val="clear" w:color="auto" w:fill="D9D9D9" w:themeFill="background1" w:themeFillShade="D9"/>
          </w:tcPr>
          <w:p w14:paraId="1456EB72" w14:textId="77777777" w:rsidR="008014F1" w:rsidRPr="00661A6E" w:rsidRDefault="008014F1" w:rsidP="003C7017">
            <w:pPr>
              <w:spacing w:after="170"/>
              <w:rPr>
                <w:rFonts w:cs="Arial"/>
                <w:color w:val="000000"/>
                <w:sz w:val="20"/>
              </w:rPr>
            </w:pPr>
            <w:r w:rsidRPr="009C45BF">
              <w:rPr>
                <w:rFonts w:cs="Arial"/>
                <w:color w:val="000000"/>
                <w:sz w:val="20"/>
              </w:rPr>
              <w:t xml:space="preserve">Category 3 </w:t>
            </w:r>
          </w:p>
        </w:tc>
        <w:tc>
          <w:tcPr>
            <w:tcW w:w="2265" w:type="dxa"/>
          </w:tcPr>
          <w:p w14:paraId="659327BD" w14:textId="269530A3" w:rsidR="008014F1" w:rsidRDefault="009A409C" w:rsidP="003C7017">
            <w:pPr>
              <w:spacing w:after="170"/>
              <w:jc w:val="center"/>
              <w:rPr>
                <w:lang w:val="en-AU"/>
              </w:rPr>
            </w:pPr>
            <w:r>
              <w:rPr>
                <w:lang w:val="en-AU"/>
              </w:rPr>
              <w:t>X</w:t>
            </w:r>
          </w:p>
        </w:tc>
        <w:tc>
          <w:tcPr>
            <w:tcW w:w="2265" w:type="dxa"/>
          </w:tcPr>
          <w:p w14:paraId="596867C2" w14:textId="4A692B2B" w:rsidR="008014F1" w:rsidRDefault="003E645A" w:rsidP="003C7017">
            <w:pPr>
              <w:spacing w:after="170"/>
              <w:jc w:val="center"/>
              <w:rPr>
                <w:lang w:val="en-AU"/>
              </w:rPr>
            </w:pPr>
            <w:r>
              <w:rPr>
                <w:lang w:val="en-AU"/>
              </w:rPr>
              <w:t>X</w:t>
            </w:r>
          </w:p>
        </w:tc>
        <w:tc>
          <w:tcPr>
            <w:tcW w:w="2265" w:type="dxa"/>
          </w:tcPr>
          <w:p w14:paraId="15615F1C" w14:textId="2162C063" w:rsidR="008014F1" w:rsidRDefault="003E645A" w:rsidP="003C7017">
            <w:pPr>
              <w:spacing w:after="170"/>
              <w:jc w:val="center"/>
              <w:rPr>
                <w:lang w:val="en-AU"/>
              </w:rPr>
            </w:pPr>
            <w:r>
              <w:rPr>
                <w:lang w:val="en-AU"/>
              </w:rPr>
              <w:t>X</w:t>
            </w:r>
          </w:p>
        </w:tc>
      </w:tr>
      <w:tr w:rsidR="008014F1" w14:paraId="1AE5AD34" w14:textId="77777777" w:rsidTr="008014F1">
        <w:trPr>
          <w:trHeight w:val="261"/>
        </w:trPr>
        <w:tc>
          <w:tcPr>
            <w:tcW w:w="2265" w:type="dxa"/>
            <w:vMerge/>
            <w:shd w:val="clear" w:color="auto" w:fill="D9D9D9" w:themeFill="background1" w:themeFillShade="D9"/>
          </w:tcPr>
          <w:p w14:paraId="03C2ED1B" w14:textId="77777777" w:rsidR="008014F1" w:rsidRPr="00661A6E" w:rsidRDefault="008014F1" w:rsidP="003C7017">
            <w:pPr>
              <w:spacing w:after="170"/>
              <w:rPr>
                <w:rFonts w:cs="Arial"/>
                <w:color w:val="000000"/>
                <w:sz w:val="20"/>
              </w:rPr>
            </w:pPr>
          </w:p>
        </w:tc>
        <w:tc>
          <w:tcPr>
            <w:tcW w:w="6795" w:type="dxa"/>
            <w:gridSpan w:val="3"/>
          </w:tcPr>
          <w:p w14:paraId="680ECD45" w14:textId="77777777" w:rsidR="008014F1" w:rsidRDefault="008014F1" w:rsidP="003C7017">
            <w:pPr>
              <w:spacing w:after="170"/>
              <w:rPr>
                <w:lang w:val="en-AU"/>
              </w:rPr>
            </w:pPr>
            <w:r>
              <w:rPr>
                <w:lang w:val="en-AU"/>
              </w:rPr>
              <w:t>non-regulatory measures</w:t>
            </w:r>
            <w:r w:rsidRPr="001806A3">
              <w:rPr>
                <w:bCs/>
              </w:rPr>
              <w:t xml:space="preserve"> </w:t>
            </w:r>
            <w:r>
              <w:rPr>
                <w:bCs/>
              </w:rPr>
              <w:t xml:space="preserve">only - </w:t>
            </w:r>
            <w:r w:rsidRPr="001806A3">
              <w:rPr>
                <w:bCs/>
              </w:rPr>
              <w:t>targeted education on temperature control</w:t>
            </w:r>
          </w:p>
        </w:tc>
      </w:tr>
    </w:tbl>
    <w:p w14:paraId="05E55A5E" w14:textId="77777777" w:rsidR="001E6F17" w:rsidRDefault="001E6F17" w:rsidP="001E6F17"/>
    <w:p w14:paraId="1F282194" w14:textId="2AF5393C" w:rsidR="00140E48" w:rsidRDefault="004A5101" w:rsidP="00186DFB">
      <w:r>
        <w:t>Our</w:t>
      </w:r>
      <w:r w:rsidR="00140E48">
        <w:t xml:space="preserve"> </w:t>
      </w:r>
      <w:r w:rsidR="00D56FE7">
        <w:t>cost–benefit</w:t>
      </w:r>
      <w:r w:rsidR="00140E48">
        <w:t xml:space="preserve"> a</w:t>
      </w:r>
      <w:r w:rsidR="004A4F69">
        <w:t xml:space="preserve">nalysis </w:t>
      </w:r>
      <w:r w:rsidR="00140E48">
        <w:t>demonstrate</w:t>
      </w:r>
      <w:r>
        <w:t>s</w:t>
      </w:r>
      <w:r w:rsidR="00140E48">
        <w:t xml:space="preserve"> net benefits for the preferred options</w:t>
      </w:r>
      <w:r>
        <w:t xml:space="preserve">. </w:t>
      </w:r>
      <w:r w:rsidR="00F75700">
        <w:t>In</w:t>
      </w:r>
      <w:r w:rsidR="00004830">
        <w:t xml:space="preserve"> </w:t>
      </w:r>
      <w:r w:rsidR="00840CBD">
        <w:t>addition to cost-benefit</w:t>
      </w:r>
      <w:r w:rsidR="00004830">
        <w:t>, w</w:t>
      </w:r>
      <w:r>
        <w:t xml:space="preserve">e </w:t>
      </w:r>
      <w:r w:rsidR="00004830">
        <w:t xml:space="preserve">also </w:t>
      </w:r>
      <w:r>
        <w:t>considered</w:t>
      </w:r>
      <w:r w:rsidR="008014F1">
        <w:t xml:space="preserve"> ‘fit-for-purpose’ </w:t>
      </w:r>
      <w:r w:rsidR="00004830">
        <w:t>or appropriateness of</w:t>
      </w:r>
      <w:r w:rsidR="00C34195">
        <w:t xml:space="preserve"> each food safety management tool</w:t>
      </w:r>
      <w:r w:rsidR="008014F1">
        <w:t>,</w:t>
      </w:r>
      <w:r w:rsidR="00140E48">
        <w:t xml:space="preserve"> rather than relying on </w:t>
      </w:r>
      <w:r w:rsidR="005F6689">
        <w:t>economic</w:t>
      </w:r>
      <w:r w:rsidR="00140E48">
        <w:t xml:space="preserve"> model</w:t>
      </w:r>
      <w:r w:rsidR="005F6689">
        <w:t xml:space="preserve">ling </w:t>
      </w:r>
      <w:r w:rsidR="00004830">
        <w:t>alone</w:t>
      </w:r>
      <w:r w:rsidR="00140E48">
        <w:t xml:space="preserve">. </w:t>
      </w:r>
      <w:r w:rsidR="0013561C">
        <w:t xml:space="preserve">Therefore, the option </w:t>
      </w:r>
      <w:r w:rsidR="00004830">
        <w:t>with</w:t>
      </w:r>
      <w:r w:rsidR="0013561C">
        <w:t xml:space="preserve"> the largest net benefit </w:t>
      </w:r>
      <w:r w:rsidR="00840CBD">
        <w:t xml:space="preserve">is </w:t>
      </w:r>
      <w:r w:rsidR="0013561C">
        <w:t xml:space="preserve">not </w:t>
      </w:r>
      <w:r w:rsidR="00840CBD">
        <w:t xml:space="preserve">necessarily </w:t>
      </w:r>
      <w:r w:rsidR="00004830">
        <w:t>the preferred option</w:t>
      </w:r>
      <w:r w:rsidR="00BA5413">
        <w:t>. L</w:t>
      </w:r>
      <w:r w:rsidR="0013561C">
        <w:t xml:space="preserve">ess onerous </w:t>
      </w:r>
      <w:r w:rsidR="00004830">
        <w:t>regulatory</w:t>
      </w:r>
      <w:r w:rsidR="0013561C">
        <w:t xml:space="preserve"> </w:t>
      </w:r>
      <w:r w:rsidR="00004830">
        <w:t>options</w:t>
      </w:r>
      <w:r w:rsidR="00110D85">
        <w:t xml:space="preserve"> have been determined to</w:t>
      </w:r>
      <w:r w:rsidR="0013561C">
        <w:t xml:space="preserve"> fit better with the capabilities and resources of industry and regulators</w:t>
      </w:r>
      <w:r w:rsidR="00110D85">
        <w:t xml:space="preserve"> in some instances</w:t>
      </w:r>
      <w:r w:rsidR="0013561C">
        <w:t>.</w:t>
      </w:r>
      <w:r w:rsidR="00B93C34">
        <w:t xml:space="preserve"> </w:t>
      </w:r>
      <w:r w:rsidR="00004830">
        <w:t>For the preferred options identified in this analysis, t</w:t>
      </w:r>
      <w:r w:rsidR="00B93C34">
        <w:t>he regulatory tools are considered practical, readily implementable and sustainable. There are also existing resources available to support the</w:t>
      </w:r>
      <w:r w:rsidR="00004830">
        <w:t xml:space="preserve">ir </w:t>
      </w:r>
      <w:r w:rsidR="00B93C34">
        <w:t>understanding and implementation.</w:t>
      </w:r>
    </w:p>
    <w:p w14:paraId="0502807E" w14:textId="46E990E6" w:rsidR="0053081F" w:rsidRPr="0053081F" w:rsidRDefault="006B6C8B" w:rsidP="00AB7684">
      <w:pPr>
        <w:rPr>
          <w:rFonts w:cs="Arial"/>
          <w:b/>
        </w:rPr>
      </w:pPr>
      <w:r>
        <w:rPr>
          <w:rFonts w:cs="Arial"/>
          <w:b/>
        </w:rPr>
        <w:t>Commencement</w:t>
      </w:r>
      <w:r w:rsidR="0053081F" w:rsidRPr="0053081F">
        <w:rPr>
          <w:rFonts w:cs="Arial"/>
          <w:b/>
        </w:rPr>
        <w:t xml:space="preserve"> period</w:t>
      </w:r>
    </w:p>
    <w:p w14:paraId="4BADFC9C" w14:textId="7248CC0F" w:rsidR="00530035" w:rsidRPr="00530035" w:rsidRDefault="0053081F" w:rsidP="00530035">
      <w:r>
        <w:t>FSANZ is proposing</w:t>
      </w:r>
      <w:r w:rsidRPr="006B7E0B">
        <w:t xml:space="preserve"> a </w:t>
      </w:r>
      <w:r w:rsidR="006C3C32">
        <w:t>12</w:t>
      </w:r>
      <w:r>
        <w:t>-</w:t>
      </w:r>
      <w:r w:rsidRPr="00196D7E">
        <w:t xml:space="preserve">month </w:t>
      </w:r>
      <w:r w:rsidR="006B6C8B">
        <w:t>commencement</w:t>
      </w:r>
      <w:r w:rsidRPr="00196D7E">
        <w:t xml:space="preserve"> period</w:t>
      </w:r>
      <w:r w:rsidRPr="006B7E0B">
        <w:t xml:space="preserve"> </w:t>
      </w:r>
      <w:r>
        <w:t>for the new standard, if it is gazetted</w:t>
      </w:r>
      <w:r w:rsidRPr="006B7E0B">
        <w:t xml:space="preserve">. </w:t>
      </w:r>
      <w:r>
        <w:t xml:space="preserve">Compliance with the proposed requirements would not be mandatory before </w:t>
      </w:r>
      <w:r w:rsidR="00840CBD">
        <w:t>then</w:t>
      </w:r>
      <w:r>
        <w:t>.</w:t>
      </w:r>
    </w:p>
    <w:p w14:paraId="34724347" w14:textId="4056ECF7" w:rsidR="0053081F" w:rsidRDefault="0053081F" w:rsidP="00AB7684">
      <w:pPr>
        <w:rPr>
          <w:rFonts w:cs="Arial"/>
        </w:rPr>
        <w:sectPr w:rsidR="0053081F" w:rsidSect="0056557B">
          <w:footerReference w:type="default" r:id="rId15"/>
          <w:pgSz w:w="11906" w:h="16838"/>
          <w:pgMar w:top="1440" w:right="1440" w:bottom="1440" w:left="1440" w:header="709" w:footer="709" w:gutter="0"/>
          <w:cols w:space="708"/>
          <w:docGrid w:linePitch="360"/>
        </w:sectPr>
      </w:pPr>
    </w:p>
    <w:p w14:paraId="2D09FA44" w14:textId="77777777" w:rsidR="003A43D8" w:rsidRDefault="003A43D8" w:rsidP="003A43D8">
      <w:pPr>
        <w:pStyle w:val="Heading1"/>
      </w:pPr>
      <w:bookmarkStart w:id="6" w:name="_Toc94172821"/>
      <w:r>
        <w:lastRenderedPageBreak/>
        <w:t>Table of Contents</w:t>
      </w:r>
      <w:bookmarkEnd w:id="6"/>
    </w:p>
    <w:p w14:paraId="6A91812D" w14:textId="6D13D31A" w:rsidR="00746448" w:rsidRDefault="001D04D9">
      <w:pPr>
        <w:pStyle w:val="TOC1"/>
        <w:tabs>
          <w:tab w:val="right" w:leader="dot" w:pos="9016"/>
        </w:tabs>
        <w:rPr>
          <w:rFonts w:eastAsiaTheme="minorEastAsia"/>
          <w:b w:val="0"/>
          <w:bCs w:val="0"/>
          <w:caps w:val="0"/>
          <w:noProof/>
          <w:sz w:val="22"/>
          <w:szCs w:val="22"/>
          <w:lang w:eastAsia="en-GB"/>
        </w:rPr>
      </w:pPr>
      <w:r>
        <w:rPr>
          <w:rFonts w:ascii="Arial" w:hAnsi="Arial" w:cs="Arial"/>
          <w:sz w:val="22"/>
          <w:szCs w:val="22"/>
        </w:rPr>
        <w:fldChar w:fldCharType="begin"/>
      </w:r>
      <w:r>
        <w:rPr>
          <w:rFonts w:ascii="Arial" w:hAnsi="Arial" w:cs="Arial"/>
          <w:sz w:val="22"/>
          <w:szCs w:val="22"/>
        </w:rPr>
        <w:instrText xml:space="preserve"> TOC \o "1-2" \h \z \u </w:instrText>
      </w:r>
      <w:r>
        <w:rPr>
          <w:rFonts w:ascii="Arial" w:hAnsi="Arial" w:cs="Arial"/>
          <w:sz w:val="22"/>
          <w:szCs w:val="22"/>
        </w:rPr>
        <w:fldChar w:fldCharType="separate"/>
      </w:r>
      <w:hyperlink w:anchor="_Toc94172820" w:history="1">
        <w:r w:rsidR="00746448" w:rsidRPr="00AE466E">
          <w:rPr>
            <w:rStyle w:val="Hyperlink"/>
            <w:noProof/>
          </w:rPr>
          <w:t>Executive summary</w:t>
        </w:r>
        <w:r w:rsidR="00746448">
          <w:rPr>
            <w:noProof/>
            <w:webHidden/>
          </w:rPr>
          <w:tab/>
        </w:r>
        <w:r w:rsidR="00746448">
          <w:rPr>
            <w:noProof/>
            <w:webHidden/>
          </w:rPr>
          <w:fldChar w:fldCharType="begin"/>
        </w:r>
        <w:r w:rsidR="00746448">
          <w:rPr>
            <w:noProof/>
            <w:webHidden/>
          </w:rPr>
          <w:instrText xml:space="preserve"> PAGEREF _Toc94172820 \h </w:instrText>
        </w:r>
        <w:r w:rsidR="00746448">
          <w:rPr>
            <w:noProof/>
            <w:webHidden/>
          </w:rPr>
        </w:r>
        <w:r w:rsidR="00746448">
          <w:rPr>
            <w:noProof/>
            <w:webHidden/>
          </w:rPr>
          <w:fldChar w:fldCharType="separate"/>
        </w:r>
        <w:r w:rsidR="008242C0">
          <w:rPr>
            <w:noProof/>
            <w:webHidden/>
          </w:rPr>
          <w:t>1</w:t>
        </w:r>
        <w:r w:rsidR="00746448">
          <w:rPr>
            <w:noProof/>
            <w:webHidden/>
          </w:rPr>
          <w:fldChar w:fldCharType="end"/>
        </w:r>
      </w:hyperlink>
    </w:p>
    <w:p w14:paraId="6B157C14" w14:textId="2265BEAE" w:rsidR="00746448" w:rsidRDefault="008242C0">
      <w:pPr>
        <w:pStyle w:val="TOC1"/>
        <w:tabs>
          <w:tab w:val="right" w:leader="dot" w:pos="9016"/>
        </w:tabs>
        <w:rPr>
          <w:rFonts w:eastAsiaTheme="minorEastAsia"/>
          <w:b w:val="0"/>
          <w:bCs w:val="0"/>
          <w:caps w:val="0"/>
          <w:noProof/>
          <w:sz w:val="22"/>
          <w:szCs w:val="22"/>
          <w:lang w:eastAsia="en-GB"/>
        </w:rPr>
      </w:pPr>
      <w:hyperlink w:anchor="_Toc94172821" w:history="1">
        <w:r w:rsidR="00746448" w:rsidRPr="00AE466E">
          <w:rPr>
            <w:rStyle w:val="Hyperlink"/>
            <w:noProof/>
          </w:rPr>
          <w:t>Table of Contents</w:t>
        </w:r>
        <w:r w:rsidR="00746448">
          <w:rPr>
            <w:noProof/>
            <w:webHidden/>
          </w:rPr>
          <w:tab/>
        </w:r>
        <w:r w:rsidR="00746448">
          <w:rPr>
            <w:noProof/>
            <w:webHidden/>
          </w:rPr>
          <w:fldChar w:fldCharType="begin"/>
        </w:r>
        <w:r w:rsidR="00746448">
          <w:rPr>
            <w:noProof/>
            <w:webHidden/>
          </w:rPr>
          <w:instrText xml:space="preserve"> PAGEREF _Toc94172821 \h </w:instrText>
        </w:r>
        <w:r w:rsidR="00746448">
          <w:rPr>
            <w:noProof/>
            <w:webHidden/>
          </w:rPr>
        </w:r>
        <w:r w:rsidR="00746448">
          <w:rPr>
            <w:noProof/>
            <w:webHidden/>
          </w:rPr>
          <w:fldChar w:fldCharType="separate"/>
        </w:r>
        <w:r>
          <w:rPr>
            <w:noProof/>
            <w:webHidden/>
          </w:rPr>
          <w:t>3</w:t>
        </w:r>
        <w:r w:rsidR="00746448">
          <w:rPr>
            <w:noProof/>
            <w:webHidden/>
          </w:rPr>
          <w:fldChar w:fldCharType="end"/>
        </w:r>
      </w:hyperlink>
    </w:p>
    <w:p w14:paraId="3245F836" w14:textId="1E02487F" w:rsidR="00746448" w:rsidRDefault="008242C0">
      <w:pPr>
        <w:pStyle w:val="TOC1"/>
        <w:tabs>
          <w:tab w:val="right" w:leader="dot" w:pos="9016"/>
        </w:tabs>
        <w:rPr>
          <w:rFonts w:eastAsiaTheme="minorEastAsia"/>
          <w:b w:val="0"/>
          <w:bCs w:val="0"/>
          <w:caps w:val="0"/>
          <w:noProof/>
          <w:sz w:val="22"/>
          <w:szCs w:val="22"/>
          <w:lang w:eastAsia="en-GB"/>
        </w:rPr>
      </w:pPr>
      <w:hyperlink w:anchor="_Toc94172822" w:history="1">
        <w:r w:rsidR="00746448" w:rsidRPr="00AE466E">
          <w:rPr>
            <w:rStyle w:val="Hyperlink"/>
            <w:noProof/>
          </w:rPr>
          <w:t>Abbreviations</w:t>
        </w:r>
        <w:r w:rsidR="00746448">
          <w:rPr>
            <w:noProof/>
            <w:webHidden/>
          </w:rPr>
          <w:tab/>
        </w:r>
        <w:r w:rsidR="00746448">
          <w:rPr>
            <w:noProof/>
            <w:webHidden/>
          </w:rPr>
          <w:fldChar w:fldCharType="begin"/>
        </w:r>
        <w:r w:rsidR="00746448">
          <w:rPr>
            <w:noProof/>
            <w:webHidden/>
          </w:rPr>
          <w:instrText xml:space="preserve"> PAGEREF _Toc94172822 \h </w:instrText>
        </w:r>
        <w:r w:rsidR="00746448">
          <w:rPr>
            <w:noProof/>
            <w:webHidden/>
          </w:rPr>
        </w:r>
        <w:r w:rsidR="00746448">
          <w:rPr>
            <w:noProof/>
            <w:webHidden/>
          </w:rPr>
          <w:fldChar w:fldCharType="separate"/>
        </w:r>
        <w:r>
          <w:rPr>
            <w:noProof/>
            <w:webHidden/>
          </w:rPr>
          <w:t>4</w:t>
        </w:r>
        <w:r w:rsidR="00746448">
          <w:rPr>
            <w:noProof/>
            <w:webHidden/>
          </w:rPr>
          <w:fldChar w:fldCharType="end"/>
        </w:r>
      </w:hyperlink>
    </w:p>
    <w:p w14:paraId="41500DA7" w14:textId="2348A53C" w:rsidR="00746448" w:rsidRDefault="008242C0">
      <w:pPr>
        <w:pStyle w:val="TOC1"/>
        <w:tabs>
          <w:tab w:val="left" w:pos="440"/>
          <w:tab w:val="right" w:leader="dot" w:pos="9016"/>
        </w:tabs>
        <w:rPr>
          <w:rFonts w:eastAsiaTheme="minorEastAsia"/>
          <w:b w:val="0"/>
          <w:bCs w:val="0"/>
          <w:caps w:val="0"/>
          <w:noProof/>
          <w:sz w:val="22"/>
          <w:szCs w:val="22"/>
          <w:lang w:eastAsia="en-GB"/>
        </w:rPr>
      </w:pPr>
      <w:hyperlink w:anchor="_Toc94172823" w:history="1">
        <w:r w:rsidR="00746448" w:rsidRPr="00AE466E">
          <w:rPr>
            <w:rStyle w:val="Hyperlink"/>
            <w:noProof/>
          </w:rPr>
          <w:t>1</w:t>
        </w:r>
        <w:r w:rsidR="00746448">
          <w:rPr>
            <w:rFonts w:eastAsiaTheme="minorEastAsia"/>
            <w:b w:val="0"/>
            <w:bCs w:val="0"/>
            <w:caps w:val="0"/>
            <w:noProof/>
            <w:sz w:val="22"/>
            <w:szCs w:val="22"/>
            <w:lang w:eastAsia="en-GB"/>
          </w:rPr>
          <w:tab/>
        </w:r>
        <w:r w:rsidR="00746448" w:rsidRPr="00AE466E">
          <w:rPr>
            <w:rStyle w:val="Hyperlink"/>
            <w:noProof/>
          </w:rPr>
          <w:t>Introduction</w:t>
        </w:r>
        <w:r w:rsidR="00746448">
          <w:rPr>
            <w:noProof/>
            <w:webHidden/>
          </w:rPr>
          <w:tab/>
        </w:r>
        <w:r w:rsidR="00746448">
          <w:rPr>
            <w:noProof/>
            <w:webHidden/>
          </w:rPr>
          <w:fldChar w:fldCharType="begin"/>
        </w:r>
        <w:r w:rsidR="00746448">
          <w:rPr>
            <w:noProof/>
            <w:webHidden/>
          </w:rPr>
          <w:instrText xml:space="preserve"> PAGEREF _Toc94172823 \h </w:instrText>
        </w:r>
        <w:r w:rsidR="00746448">
          <w:rPr>
            <w:noProof/>
            <w:webHidden/>
          </w:rPr>
        </w:r>
        <w:r w:rsidR="00746448">
          <w:rPr>
            <w:noProof/>
            <w:webHidden/>
          </w:rPr>
          <w:fldChar w:fldCharType="separate"/>
        </w:r>
        <w:r>
          <w:rPr>
            <w:noProof/>
            <w:webHidden/>
          </w:rPr>
          <w:t>5</w:t>
        </w:r>
        <w:r w:rsidR="00746448">
          <w:rPr>
            <w:noProof/>
            <w:webHidden/>
          </w:rPr>
          <w:fldChar w:fldCharType="end"/>
        </w:r>
      </w:hyperlink>
    </w:p>
    <w:p w14:paraId="372897EF" w14:textId="1CBFB618" w:rsidR="00746448" w:rsidRDefault="008242C0">
      <w:pPr>
        <w:pStyle w:val="TOC2"/>
        <w:tabs>
          <w:tab w:val="left" w:pos="880"/>
          <w:tab w:val="right" w:leader="dot" w:pos="9016"/>
        </w:tabs>
        <w:rPr>
          <w:rFonts w:eastAsiaTheme="minorEastAsia"/>
          <w:smallCaps w:val="0"/>
          <w:noProof/>
          <w:sz w:val="22"/>
          <w:szCs w:val="22"/>
          <w:lang w:eastAsia="en-GB"/>
        </w:rPr>
      </w:pPr>
      <w:hyperlink w:anchor="_Toc94172824" w:history="1">
        <w:r w:rsidR="00746448" w:rsidRPr="00AE466E">
          <w:rPr>
            <w:rStyle w:val="Hyperlink"/>
            <w:noProof/>
            <w:lang w:bidi="en-US"/>
          </w:rPr>
          <w:t>1.1</w:t>
        </w:r>
        <w:r w:rsidR="00746448">
          <w:rPr>
            <w:rFonts w:eastAsiaTheme="minorEastAsia"/>
            <w:smallCaps w:val="0"/>
            <w:noProof/>
            <w:sz w:val="22"/>
            <w:szCs w:val="22"/>
            <w:lang w:eastAsia="en-GB"/>
          </w:rPr>
          <w:tab/>
        </w:r>
        <w:r w:rsidR="00746448" w:rsidRPr="00AE466E">
          <w:rPr>
            <w:rStyle w:val="Hyperlink"/>
            <w:noProof/>
            <w:lang w:bidi="en-US"/>
          </w:rPr>
          <w:t>Background</w:t>
        </w:r>
        <w:r w:rsidR="00746448">
          <w:rPr>
            <w:noProof/>
            <w:webHidden/>
          </w:rPr>
          <w:tab/>
        </w:r>
        <w:r w:rsidR="00746448">
          <w:rPr>
            <w:noProof/>
            <w:webHidden/>
          </w:rPr>
          <w:fldChar w:fldCharType="begin"/>
        </w:r>
        <w:r w:rsidR="00746448">
          <w:rPr>
            <w:noProof/>
            <w:webHidden/>
          </w:rPr>
          <w:instrText xml:space="preserve"> PAGEREF _Toc94172824 \h </w:instrText>
        </w:r>
        <w:r w:rsidR="00746448">
          <w:rPr>
            <w:noProof/>
            <w:webHidden/>
          </w:rPr>
        </w:r>
        <w:r w:rsidR="00746448">
          <w:rPr>
            <w:noProof/>
            <w:webHidden/>
          </w:rPr>
          <w:fldChar w:fldCharType="separate"/>
        </w:r>
        <w:r>
          <w:rPr>
            <w:noProof/>
            <w:webHidden/>
          </w:rPr>
          <w:t>6</w:t>
        </w:r>
        <w:r w:rsidR="00746448">
          <w:rPr>
            <w:noProof/>
            <w:webHidden/>
          </w:rPr>
          <w:fldChar w:fldCharType="end"/>
        </w:r>
      </w:hyperlink>
    </w:p>
    <w:p w14:paraId="2B59849E" w14:textId="424E24C6" w:rsidR="00746448" w:rsidRDefault="008242C0">
      <w:pPr>
        <w:pStyle w:val="TOC2"/>
        <w:tabs>
          <w:tab w:val="left" w:pos="880"/>
          <w:tab w:val="right" w:leader="dot" w:pos="9016"/>
        </w:tabs>
        <w:rPr>
          <w:rFonts w:eastAsiaTheme="minorEastAsia"/>
          <w:smallCaps w:val="0"/>
          <w:noProof/>
          <w:sz w:val="22"/>
          <w:szCs w:val="22"/>
          <w:lang w:eastAsia="en-GB"/>
        </w:rPr>
      </w:pPr>
      <w:hyperlink w:anchor="_Toc94172825" w:history="1">
        <w:r w:rsidR="00746448" w:rsidRPr="00AE466E">
          <w:rPr>
            <w:rStyle w:val="Hyperlink"/>
            <w:noProof/>
            <w:lang w:bidi="en-US"/>
          </w:rPr>
          <w:t>1.2</w:t>
        </w:r>
        <w:r w:rsidR="00746448">
          <w:rPr>
            <w:rFonts w:eastAsiaTheme="minorEastAsia"/>
            <w:smallCaps w:val="0"/>
            <w:noProof/>
            <w:sz w:val="22"/>
            <w:szCs w:val="22"/>
            <w:lang w:eastAsia="en-GB"/>
          </w:rPr>
          <w:tab/>
        </w:r>
        <w:r w:rsidR="00746448" w:rsidRPr="00AE466E">
          <w:rPr>
            <w:rStyle w:val="Hyperlink"/>
            <w:noProof/>
            <w:lang w:bidi="en-US"/>
          </w:rPr>
          <w:t>Scope</w:t>
        </w:r>
        <w:r w:rsidR="00746448">
          <w:rPr>
            <w:noProof/>
            <w:webHidden/>
          </w:rPr>
          <w:tab/>
        </w:r>
        <w:r w:rsidR="00746448">
          <w:rPr>
            <w:noProof/>
            <w:webHidden/>
          </w:rPr>
          <w:fldChar w:fldCharType="begin"/>
        </w:r>
        <w:r w:rsidR="00746448">
          <w:rPr>
            <w:noProof/>
            <w:webHidden/>
          </w:rPr>
          <w:instrText xml:space="preserve"> PAGEREF _Toc94172825 \h </w:instrText>
        </w:r>
        <w:r w:rsidR="00746448">
          <w:rPr>
            <w:noProof/>
            <w:webHidden/>
          </w:rPr>
        </w:r>
        <w:r w:rsidR="00746448">
          <w:rPr>
            <w:noProof/>
            <w:webHidden/>
          </w:rPr>
          <w:fldChar w:fldCharType="separate"/>
        </w:r>
        <w:r>
          <w:rPr>
            <w:noProof/>
            <w:webHidden/>
          </w:rPr>
          <w:t>6</w:t>
        </w:r>
        <w:r w:rsidR="00746448">
          <w:rPr>
            <w:noProof/>
            <w:webHidden/>
          </w:rPr>
          <w:fldChar w:fldCharType="end"/>
        </w:r>
      </w:hyperlink>
    </w:p>
    <w:p w14:paraId="24415E3E" w14:textId="66151A0F" w:rsidR="00746448" w:rsidRDefault="008242C0">
      <w:pPr>
        <w:pStyle w:val="TOC2"/>
        <w:tabs>
          <w:tab w:val="left" w:pos="880"/>
          <w:tab w:val="right" w:leader="dot" w:pos="9016"/>
        </w:tabs>
        <w:rPr>
          <w:rFonts w:eastAsiaTheme="minorEastAsia"/>
          <w:smallCaps w:val="0"/>
          <w:noProof/>
          <w:sz w:val="22"/>
          <w:szCs w:val="22"/>
          <w:lang w:eastAsia="en-GB"/>
        </w:rPr>
      </w:pPr>
      <w:hyperlink w:anchor="_Toc94172826" w:history="1">
        <w:r w:rsidR="00746448" w:rsidRPr="00AE466E">
          <w:rPr>
            <w:rStyle w:val="Hyperlink"/>
            <w:noProof/>
            <w:lang w:bidi="en-US"/>
          </w:rPr>
          <w:t>1.3</w:t>
        </w:r>
        <w:r w:rsidR="00746448">
          <w:rPr>
            <w:rFonts w:eastAsiaTheme="minorEastAsia"/>
            <w:smallCaps w:val="0"/>
            <w:noProof/>
            <w:sz w:val="22"/>
            <w:szCs w:val="22"/>
            <w:lang w:eastAsia="en-GB"/>
          </w:rPr>
          <w:tab/>
        </w:r>
        <w:r w:rsidR="00746448" w:rsidRPr="00AE466E">
          <w:rPr>
            <w:rStyle w:val="Hyperlink"/>
            <w:noProof/>
            <w:lang w:bidi="en-US"/>
          </w:rPr>
          <w:t>Current status of food safety management</w:t>
        </w:r>
        <w:r w:rsidR="00746448">
          <w:rPr>
            <w:noProof/>
            <w:webHidden/>
          </w:rPr>
          <w:tab/>
        </w:r>
        <w:r w:rsidR="00746448">
          <w:rPr>
            <w:noProof/>
            <w:webHidden/>
          </w:rPr>
          <w:fldChar w:fldCharType="begin"/>
        </w:r>
        <w:r w:rsidR="00746448">
          <w:rPr>
            <w:noProof/>
            <w:webHidden/>
          </w:rPr>
          <w:instrText xml:space="preserve"> PAGEREF _Toc94172826 \h </w:instrText>
        </w:r>
        <w:r w:rsidR="00746448">
          <w:rPr>
            <w:noProof/>
            <w:webHidden/>
          </w:rPr>
        </w:r>
        <w:r w:rsidR="00746448">
          <w:rPr>
            <w:noProof/>
            <w:webHidden/>
          </w:rPr>
          <w:fldChar w:fldCharType="separate"/>
        </w:r>
        <w:r>
          <w:rPr>
            <w:noProof/>
            <w:webHidden/>
          </w:rPr>
          <w:t>8</w:t>
        </w:r>
        <w:r w:rsidR="00746448">
          <w:rPr>
            <w:noProof/>
            <w:webHidden/>
          </w:rPr>
          <w:fldChar w:fldCharType="end"/>
        </w:r>
      </w:hyperlink>
    </w:p>
    <w:p w14:paraId="7AC936E1" w14:textId="4EC55F47" w:rsidR="00746448" w:rsidRDefault="008242C0">
      <w:pPr>
        <w:pStyle w:val="TOC1"/>
        <w:tabs>
          <w:tab w:val="left" w:pos="440"/>
          <w:tab w:val="right" w:leader="dot" w:pos="9016"/>
        </w:tabs>
        <w:rPr>
          <w:rFonts w:eastAsiaTheme="minorEastAsia"/>
          <w:b w:val="0"/>
          <w:bCs w:val="0"/>
          <w:caps w:val="0"/>
          <w:noProof/>
          <w:sz w:val="22"/>
          <w:szCs w:val="22"/>
          <w:lang w:eastAsia="en-GB"/>
        </w:rPr>
      </w:pPr>
      <w:hyperlink w:anchor="_Toc94172827" w:history="1">
        <w:r w:rsidR="00746448" w:rsidRPr="00AE466E">
          <w:rPr>
            <w:rStyle w:val="Hyperlink"/>
            <w:noProof/>
          </w:rPr>
          <w:t>2</w:t>
        </w:r>
        <w:r w:rsidR="00746448">
          <w:rPr>
            <w:rFonts w:eastAsiaTheme="minorEastAsia"/>
            <w:b w:val="0"/>
            <w:bCs w:val="0"/>
            <w:caps w:val="0"/>
            <w:noProof/>
            <w:sz w:val="22"/>
            <w:szCs w:val="22"/>
            <w:lang w:eastAsia="en-GB"/>
          </w:rPr>
          <w:tab/>
        </w:r>
        <w:r w:rsidR="00746448" w:rsidRPr="00AE466E">
          <w:rPr>
            <w:rStyle w:val="Hyperlink"/>
            <w:noProof/>
          </w:rPr>
          <w:t>What is the problem and why is government action needed?</w:t>
        </w:r>
        <w:r w:rsidR="00746448">
          <w:rPr>
            <w:noProof/>
            <w:webHidden/>
          </w:rPr>
          <w:tab/>
        </w:r>
        <w:r w:rsidR="00746448">
          <w:rPr>
            <w:noProof/>
            <w:webHidden/>
          </w:rPr>
          <w:fldChar w:fldCharType="begin"/>
        </w:r>
        <w:r w:rsidR="00746448">
          <w:rPr>
            <w:noProof/>
            <w:webHidden/>
          </w:rPr>
          <w:instrText xml:space="preserve"> PAGEREF _Toc94172827 \h </w:instrText>
        </w:r>
        <w:r w:rsidR="00746448">
          <w:rPr>
            <w:noProof/>
            <w:webHidden/>
          </w:rPr>
        </w:r>
        <w:r w:rsidR="00746448">
          <w:rPr>
            <w:noProof/>
            <w:webHidden/>
          </w:rPr>
          <w:fldChar w:fldCharType="separate"/>
        </w:r>
        <w:r>
          <w:rPr>
            <w:noProof/>
            <w:webHidden/>
          </w:rPr>
          <w:t>10</w:t>
        </w:r>
        <w:r w:rsidR="00746448">
          <w:rPr>
            <w:noProof/>
            <w:webHidden/>
          </w:rPr>
          <w:fldChar w:fldCharType="end"/>
        </w:r>
      </w:hyperlink>
    </w:p>
    <w:p w14:paraId="144B4516" w14:textId="60FCD105" w:rsidR="00746448" w:rsidRDefault="008242C0">
      <w:pPr>
        <w:pStyle w:val="TOC1"/>
        <w:tabs>
          <w:tab w:val="left" w:pos="440"/>
          <w:tab w:val="right" w:leader="dot" w:pos="9016"/>
        </w:tabs>
        <w:rPr>
          <w:rFonts w:eastAsiaTheme="minorEastAsia"/>
          <w:b w:val="0"/>
          <w:bCs w:val="0"/>
          <w:caps w:val="0"/>
          <w:noProof/>
          <w:sz w:val="22"/>
          <w:szCs w:val="22"/>
          <w:lang w:eastAsia="en-GB"/>
        </w:rPr>
      </w:pPr>
      <w:hyperlink w:anchor="_Toc94172828" w:history="1">
        <w:r w:rsidR="00746448" w:rsidRPr="00AE466E">
          <w:rPr>
            <w:rStyle w:val="Hyperlink"/>
            <w:noProof/>
          </w:rPr>
          <w:t>3</w:t>
        </w:r>
        <w:r w:rsidR="00746448">
          <w:rPr>
            <w:rFonts w:eastAsiaTheme="minorEastAsia"/>
            <w:b w:val="0"/>
            <w:bCs w:val="0"/>
            <w:caps w:val="0"/>
            <w:noProof/>
            <w:sz w:val="22"/>
            <w:szCs w:val="22"/>
            <w:lang w:eastAsia="en-GB"/>
          </w:rPr>
          <w:tab/>
        </w:r>
        <w:r w:rsidR="00746448" w:rsidRPr="00AE466E">
          <w:rPr>
            <w:rStyle w:val="Hyperlink"/>
            <w:noProof/>
          </w:rPr>
          <w:t>What policy options are being considered?</w:t>
        </w:r>
        <w:r w:rsidR="00746448">
          <w:rPr>
            <w:noProof/>
            <w:webHidden/>
          </w:rPr>
          <w:tab/>
        </w:r>
        <w:r w:rsidR="00746448">
          <w:rPr>
            <w:noProof/>
            <w:webHidden/>
          </w:rPr>
          <w:fldChar w:fldCharType="begin"/>
        </w:r>
        <w:r w:rsidR="00746448">
          <w:rPr>
            <w:noProof/>
            <w:webHidden/>
          </w:rPr>
          <w:instrText xml:space="preserve"> PAGEREF _Toc94172828 \h </w:instrText>
        </w:r>
        <w:r w:rsidR="00746448">
          <w:rPr>
            <w:noProof/>
            <w:webHidden/>
          </w:rPr>
        </w:r>
        <w:r w:rsidR="00746448">
          <w:rPr>
            <w:noProof/>
            <w:webHidden/>
          </w:rPr>
          <w:fldChar w:fldCharType="separate"/>
        </w:r>
        <w:r>
          <w:rPr>
            <w:noProof/>
            <w:webHidden/>
          </w:rPr>
          <w:t>12</w:t>
        </w:r>
        <w:r w:rsidR="00746448">
          <w:rPr>
            <w:noProof/>
            <w:webHidden/>
          </w:rPr>
          <w:fldChar w:fldCharType="end"/>
        </w:r>
      </w:hyperlink>
    </w:p>
    <w:p w14:paraId="26A60D79" w14:textId="33F4FA87" w:rsidR="00746448" w:rsidRDefault="008242C0">
      <w:pPr>
        <w:pStyle w:val="TOC2"/>
        <w:tabs>
          <w:tab w:val="left" w:pos="880"/>
          <w:tab w:val="right" w:leader="dot" w:pos="9016"/>
        </w:tabs>
        <w:rPr>
          <w:rFonts w:eastAsiaTheme="minorEastAsia"/>
          <w:smallCaps w:val="0"/>
          <w:noProof/>
          <w:sz w:val="22"/>
          <w:szCs w:val="22"/>
          <w:lang w:eastAsia="en-GB"/>
        </w:rPr>
      </w:pPr>
      <w:hyperlink w:anchor="_Toc94172829" w:history="1">
        <w:r w:rsidR="00746448" w:rsidRPr="00AE466E">
          <w:rPr>
            <w:rStyle w:val="Hyperlink"/>
            <w:noProof/>
            <w:lang w:bidi="en-US"/>
          </w:rPr>
          <w:t>3.1</w:t>
        </w:r>
        <w:r w:rsidR="00746448">
          <w:rPr>
            <w:rFonts w:eastAsiaTheme="minorEastAsia"/>
            <w:smallCaps w:val="0"/>
            <w:noProof/>
            <w:sz w:val="22"/>
            <w:szCs w:val="22"/>
            <w:lang w:eastAsia="en-GB"/>
          </w:rPr>
          <w:tab/>
        </w:r>
        <w:r w:rsidR="00746448" w:rsidRPr="00AE466E">
          <w:rPr>
            <w:rStyle w:val="Hyperlink"/>
            <w:noProof/>
            <w:lang w:bidi="en-US"/>
          </w:rPr>
          <w:t>Option 1 – Maintain the status quo</w:t>
        </w:r>
        <w:r w:rsidR="00746448">
          <w:rPr>
            <w:noProof/>
            <w:webHidden/>
          </w:rPr>
          <w:tab/>
        </w:r>
        <w:r w:rsidR="00746448">
          <w:rPr>
            <w:noProof/>
            <w:webHidden/>
          </w:rPr>
          <w:fldChar w:fldCharType="begin"/>
        </w:r>
        <w:r w:rsidR="00746448">
          <w:rPr>
            <w:noProof/>
            <w:webHidden/>
          </w:rPr>
          <w:instrText xml:space="preserve"> PAGEREF _Toc94172829 \h </w:instrText>
        </w:r>
        <w:r w:rsidR="00746448">
          <w:rPr>
            <w:noProof/>
            <w:webHidden/>
          </w:rPr>
        </w:r>
        <w:r w:rsidR="00746448">
          <w:rPr>
            <w:noProof/>
            <w:webHidden/>
          </w:rPr>
          <w:fldChar w:fldCharType="separate"/>
        </w:r>
        <w:r>
          <w:rPr>
            <w:noProof/>
            <w:webHidden/>
          </w:rPr>
          <w:t>12</w:t>
        </w:r>
        <w:r w:rsidR="00746448">
          <w:rPr>
            <w:noProof/>
            <w:webHidden/>
          </w:rPr>
          <w:fldChar w:fldCharType="end"/>
        </w:r>
      </w:hyperlink>
    </w:p>
    <w:p w14:paraId="4B5FA270" w14:textId="091BAB8F" w:rsidR="00746448" w:rsidRDefault="008242C0">
      <w:pPr>
        <w:pStyle w:val="TOC2"/>
        <w:tabs>
          <w:tab w:val="left" w:pos="880"/>
          <w:tab w:val="right" w:leader="dot" w:pos="9016"/>
        </w:tabs>
        <w:rPr>
          <w:rFonts w:eastAsiaTheme="minorEastAsia"/>
          <w:smallCaps w:val="0"/>
          <w:noProof/>
          <w:sz w:val="22"/>
          <w:szCs w:val="22"/>
          <w:lang w:eastAsia="en-GB"/>
        </w:rPr>
      </w:pPr>
      <w:hyperlink w:anchor="_Toc94172830" w:history="1">
        <w:r w:rsidR="00746448" w:rsidRPr="00AE466E">
          <w:rPr>
            <w:rStyle w:val="Hyperlink"/>
            <w:noProof/>
            <w:lang w:bidi="en-US"/>
          </w:rPr>
          <w:t>3.2</w:t>
        </w:r>
        <w:r w:rsidR="00746448">
          <w:rPr>
            <w:rFonts w:eastAsiaTheme="minorEastAsia"/>
            <w:smallCaps w:val="0"/>
            <w:noProof/>
            <w:sz w:val="22"/>
            <w:szCs w:val="22"/>
            <w:lang w:eastAsia="en-GB"/>
          </w:rPr>
          <w:tab/>
        </w:r>
        <w:r w:rsidR="00746448" w:rsidRPr="00AE466E">
          <w:rPr>
            <w:rStyle w:val="Hyperlink"/>
            <w:noProof/>
            <w:lang w:bidi="en-US"/>
          </w:rPr>
          <w:t>Option 2 – Self-regulation</w:t>
        </w:r>
        <w:r w:rsidR="00746448">
          <w:rPr>
            <w:noProof/>
            <w:webHidden/>
          </w:rPr>
          <w:tab/>
        </w:r>
        <w:r w:rsidR="00746448">
          <w:rPr>
            <w:noProof/>
            <w:webHidden/>
          </w:rPr>
          <w:fldChar w:fldCharType="begin"/>
        </w:r>
        <w:r w:rsidR="00746448">
          <w:rPr>
            <w:noProof/>
            <w:webHidden/>
          </w:rPr>
          <w:instrText xml:space="preserve"> PAGEREF _Toc94172830 \h </w:instrText>
        </w:r>
        <w:r w:rsidR="00746448">
          <w:rPr>
            <w:noProof/>
            <w:webHidden/>
          </w:rPr>
        </w:r>
        <w:r w:rsidR="00746448">
          <w:rPr>
            <w:noProof/>
            <w:webHidden/>
          </w:rPr>
          <w:fldChar w:fldCharType="separate"/>
        </w:r>
        <w:r>
          <w:rPr>
            <w:noProof/>
            <w:webHidden/>
          </w:rPr>
          <w:t>12</w:t>
        </w:r>
        <w:r w:rsidR="00746448">
          <w:rPr>
            <w:noProof/>
            <w:webHidden/>
          </w:rPr>
          <w:fldChar w:fldCharType="end"/>
        </w:r>
      </w:hyperlink>
    </w:p>
    <w:p w14:paraId="2EE78778" w14:textId="3078663C" w:rsidR="00746448" w:rsidRDefault="008242C0">
      <w:pPr>
        <w:pStyle w:val="TOC2"/>
        <w:tabs>
          <w:tab w:val="left" w:pos="880"/>
          <w:tab w:val="right" w:leader="dot" w:pos="9016"/>
        </w:tabs>
        <w:rPr>
          <w:rFonts w:eastAsiaTheme="minorEastAsia"/>
          <w:smallCaps w:val="0"/>
          <w:noProof/>
          <w:sz w:val="22"/>
          <w:szCs w:val="22"/>
          <w:lang w:eastAsia="en-GB"/>
        </w:rPr>
      </w:pPr>
      <w:hyperlink w:anchor="_Toc94172831" w:history="1">
        <w:r w:rsidR="00746448" w:rsidRPr="00AE466E">
          <w:rPr>
            <w:rStyle w:val="Hyperlink"/>
            <w:noProof/>
            <w:lang w:bidi="en-US"/>
          </w:rPr>
          <w:t>3.3</w:t>
        </w:r>
        <w:r w:rsidR="00746448">
          <w:rPr>
            <w:rFonts w:eastAsiaTheme="minorEastAsia"/>
            <w:smallCaps w:val="0"/>
            <w:noProof/>
            <w:sz w:val="22"/>
            <w:szCs w:val="22"/>
            <w:lang w:eastAsia="en-GB"/>
          </w:rPr>
          <w:tab/>
        </w:r>
        <w:r w:rsidR="00746448" w:rsidRPr="00AE466E">
          <w:rPr>
            <w:rStyle w:val="Hyperlink"/>
            <w:noProof/>
            <w:lang w:bidi="en-US"/>
          </w:rPr>
          <w:t>Option 3 – Regulated food safety management tools</w:t>
        </w:r>
        <w:r w:rsidR="00746448">
          <w:rPr>
            <w:noProof/>
            <w:webHidden/>
          </w:rPr>
          <w:tab/>
        </w:r>
        <w:r w:rsidR="00746448">
          <w:rPr>
            <w:noProof/>
            <w:webHidden/>
          </w:rPr>
          <w:fldChar w:fldCharType="begin"/>
        </w:r>
        <w:r w:rsidR="00746448">
          <w:rPr>
            <w:noProof/>
            <w:webHidden/>
          </w:rPr>
          <w:instrText xml:space="preserve"> PAGEREF _Toc94172831 \h </w:instrText>
        </w:r>
        <w:r w:rsidR="00746448">
          <w:rPr>
            <w:noProof/>
            <w:webHidden/>
          </w:rPr>
        </w:r>
        <w:r w:rsidR="00746448">
          <w:rPr>
            <w:noProof/>
            <w:webHidden/>
          </w:rPr>
          <w:fldChar w:fldCharType="separate"/>
        </w:r>
        <w:r>
          <w:rPr>
            <w:noProof/>
            <w:webHidden/>
          </w:rPr>
          <w:t>12</w:t>
        </w:r>
        <w:r w:rsidR="00746448">
          <w:rPr>
            <w:noProof/>
            <w:webHidden/>
          </w:rPr>
          <w:fldChar w:fldCharType="end"/>
        </w:r>
      </w:hyperlink>
    </w:p>
    <w:p w14:paraId="0344C5D6" w14:textId="3C92275A" w:rsidR="00746448" w:rsidRDefault="008242C0">
      <w:pPr>
        <w:pStyle w:val="TOC1"/>
        <w:tabs>
          <w:tab w:val="left" w:pos="440"/>
          <w:tab w:val="right" w:leader="dot" w:pos="9016"/>
        </w:tabs>
        <w:rPr>
          <w:rFonts w:eastAsiaTheme="minorEastAsia"/>
          <w:b w:val="0"/>
          <w:bCs w:val="0"/>
          <w:caps w:val="0"/>
          <w:noProof/>
          <w:sz w:val="22"/>
          <w:szCs w:val="22"/>
          <w:lang w:eastAsia="en-GB"/>
        </w:rPr>
      </w:pPr>
      <w:hyperlink w:anchor="_Toc94172832" w:history="1">
        <w:r w:rsidR="00746448" w:rsidRPr="00AE466E">
          <w:rPr>
            <w:rStyle w:val="Hyperlink"/>
            <w:noProof/>
          </w:rPr>
          <w:t>4</w:t>
        </w:r>
        <w:r w:rsidR="00746448">
          <w:rPr>
            <w:rFonts w:eastAsiaTheme="minorEastAsia"/>
            <w:b w:val="0"/>
            <w:bCs w:val="0"/>
            <w:caps w:val="0"/>
            <w:noProof/>
            <w:sz w:val="22"/>
            <w:szCs w:val="22"/>
            <w:lang w:eastAsia="en-GB"/>
          </w:rPr>
          <w:tab/>
        </w:r>
        <w:r w:rsidR="00746448" w:rsidRPr="00AE466E">
          <w:rPr>
            <w:rStyle w:val="Hyperlink"/>
            <w:noProof/>
          </w:rPr>
          <w:t>What are the likely net benefits of each option?</w:t>
        </w:r>
        <w:r w:rsidR="00746448">
          <w:rPr>
            <w:noProof/>
            <w:webHidden/>
          </w:rPr>
          <w:tab/>
        </w:r>
        <w:r w:rsidR="00746448">
          <w:rPr>
            <w:noProof/>
            <w:webHidden/>
          </w:rPr>
          <w:fldChar w:fldCharType="begin"/>
        </w:r>
        <w:r w:rsidR="00746448">
          <w:rPr>
            <w:noProof/>
            <w:webHidden/>
          </w:rPr>
          <w:instrText xml:space="preserve"> PAGEREF _Toc94172832 \h </w:instrText>
        </w:r>
        <w:r w:rsidR="00746448">
          <w:rPr>
            <w:noProof/>
            <w:webHidden/>
          </w:rPr>
        </w:r>
        <w:r w:rsidR="00746448">
          <w:rPr>
            <w:noProof/>
            <w:webHidden/>
          </w:rPr>
          <w:fldChar w:fldCharType="separate"/>
        </w:r>
        <w:r>
          <w:rPr>
            <w:noProof/>
            <w:webHidden/>
          </w:rPr>
          <w:t>13</w:t>
        </w:r>
        <w:r w:rsidR="00746448">
          <w:rPr>
            <w:noProof/>
            <w:webHidden/>
          </w:rPr>
          <w:fldChar w:fldCharType="end"/>
        </w:r>
      </w:hyperlink>
    </w:p>
    <w:p w14:paraId="006661E9" w14:textId="6A6CBD2A" w:rsidR="00746448" w:rsidRDefault="008242C0">
      <w:pPr>
        <w:pStyle w:val="TOC2"/>
        <w:tabs>
          <w:tab w:val="left" w:pos="880"/>
          <w:tab w:val="right" w:leader="dot" w:pos="9016"/>
        </w:tabs>
        <w:rPr>
          <w:rFonts w:eastAsiaTheme="minorEastAsia"/>
          <w:smallCaps w:val="0"/>
          <w:noProof/>
          <w:sz w:val="22"/>
          <w:szCs w:val="22"/>
          <w:lang w:eastAsia="en-GB"/>
        </w:rPr>
      </w:pPr>
      <w:hyperlink w:anchor="_Toc94172833" w:history="1">
        <w:r w:rsidR="00746448" w:rsidRPr="00AE466E">
          <w:rPr>
            <w:rStyle w:val="Hyperlink"/>
            <w:noProof/>
            <w:lang w:bidi="en-US"/>
          </w:rPr>
          <w:t>4.1</w:t>
        </w:r>
        <w:r w:rsidR="00746448">
          <w:rPr>
            <w:rFonts w:eastAsiaTheme="minorEastAsia"/>
            <w:smallCaps w:val="0"/>
            <w:noProof/>
            <w:sz w:val="22"/>
            <w:szCs w:val="22"/>
            <w:lang w:eastAsia="en-GB"/>
          </w:rPr>
          <w:tab/>
        </w:r>
        <w:r w:rsidR="00746448" w:rsidRPr="00AE466E">
          <w:rPr>
            <w:rStyle w:val="Hyperlink"/>
            <w:noProof/>
            <w:lang w:bidi="en-US"/>
          </w:rPr>
          <w:t>Introduction</w:t>
        </w:r>
        <w:r w:rsidR="00746448">
          <w:rPr>
            <w:noProof/>
            <w:webHidden/>
          </w:rPr>
          <w:tab/>
        </w:r>
        <w:r w:rsidR="00746448">
          <w:rPr>
            <w:noProof/>
            <w:webHidden/>
          </w:rPr>
          <w:fldChar w:fldCharType="begin"/>
        </w:r>
        <w:r w:rsidR="00746448">
          <w:rPr>
            <w:noProof/>
            <w:webHidden/>
          </w:rPr>
          <w:instrText xml:space="preserve"> PAGEREF _Toc94172833 \h </w:instrText>
        </w:r>
        <w:r w:rsidR="00746448">
          <w:rPr>
            <w:noProof/>
            <w:webHidden/>
          </w:rPr>
        </w:r>
        <w:r w:rsidR="00746448">
          <w:rPr>
            <w:noProof/>
            <w:webHidden/>
          </w:rPr>
          <w:fldChar w:fldCharType="separate"/>
        </w:r>
        <w:r>
          <w:rPr>
            <w:noProof/>
            <w:webHidden/>
          </w:rPr>
          <w:t>13</w:t>
        </w:r>
        <w:r w:rsidR="00746448">
          <w:rPr>
            <w:noProof/>
            <w:webHidden/>
          </w:rPr>
          <w:fldChar w:fldCharType="end"/>
        </w:r>
      </w:hyperlink>
    </w:p>
    <w:p w14:paraId="72C6DFD7" w14:textId="25B980BC" w:rsidR="00746448" w:rsidRDefault="008242C0">
      <w:pPr>
        <w:pStyle w:val="TOC2"/>
        <w:tabs>
          <w:tab w:val="left" w:pos="880"/>
          <w:tab w:val="right" w:leader="dot" w:pos="9016"/>
        </w:tabs>
        <w:rPr>
          <w:rFonts w:eastAsiaTheme="minorEastAsia"/>
          <w:smallCaps w:val="0"/>
          <w:noProof/>
          <w:sz w:val="22"/>
          <w:szCs w:val="22"/>
          <w:lang w:eastAsia="en-GB"/>
        </w:rPr>
      </w:pPr>
      <w:hyperlink w:anchor="_Toc94172834" w:history="1">
        <w:r w:rsidR="00746448" w:rsidRPr="00AE466E">
          <w:rPr>
            <w:rStyle w:val="Hyperlink"/>
            <w:noProof/>
            <w:lang w:bidi="en-US"/>
          </w:rPr>
          <w:t>4.2</w:t>
        </w:r>
        <w:r w:rsidR="00746448">
          <w:rPr>
            <w:rFonts w:eastAsiaTheme="minorEastAsia"/>
            <w:smallCaps w:val="0"/>
            <w:noProof/>
            <w:sz w:val="22"/>
            <w:szCs w:val="22"/>
            <w:lang w:eastAsia="en-GB"/>
          </w:rPr>
          <w:tab/>
        </w:r>
        <w:r w:rsidR="00746448" w:rsidRPr="00AE466E">
          <w:rPr>
            <w:rStyle w:val="Hyperlink"/>
            <w:noProof/>
            <w:lang w:bidi="en-US"/>
          </w:rPr>
          <w:t>Option 1 – Maintain the status quo (abandon the proposal)</w:t>
        </w:r>
        <w:r w:rsidR="00746448">
          <w:rPr>
            <w:noProof/>
            <w:webHidden/>
          </w:rPr>
          <w:tab/>
        </w:r>
        <w:r w:rsidR="00746448">
          <w:rPr>
            <w:noProof/>
            <w:webHidden/>
          </w:rPr>
          <w:fldChar w:fldCharType="begin"/>
        </w:r>
        <w:r w:rsidR="00746448">
          <w:rPr>
            <w:noProof/>
            <w:webHidden/>
          </w:rPr>
          <w:instrText xml:space="preserve"> PAGEREF _Toc94172834 \h </w:instrText>
        </w:r>
        <w:r w:rsidR="00746448">
          <w:rPr>
            <w:noProof/>
            <w:webHidden/>
          </w:rPr>
        </w:r>
        <w:r w:rsidR="00746448">
          <w:rPr>
            <w:noProof/>
            <w:webHidden/>
          </w:rPr>
          <w:fldChar w:fldCharType="separate"/>
        </w:r>
        <w:r>
          <w:rPr>
            <w:noProof/>
            <w:webHidden/>
          </w:rPr>
          <w:t>13</w:t>
        </w:r>
        <w:r w:rsidR="00746448">
          <w:rPr>
            <w:noProof/>
            <w:webHidden/>
          </w:rPr>
          <w:fldChar w:fldCharType="end"/>
        </w:r>
      </w:hyperlink>
    </w:p>
    <w:p w14:paraId="528634C8" w14:textId="1E98E5B4" w:rsidR="00746448" w:rsidRDefault="008242C0">
      <w:pPr>
        <w:pStyle w:val="TOC2"/>
        <w:tabs>
          <w:tab w:val="left" w:pos="880"/>
          <w:tab w:val="right" w:leader="dot" w:pos="9016"/>
        </w:tabs>
        <w:rPr>
          <w:rFonts w:eastAsiaTheme="minorEastAsia"/>
          <w:smallCaps w:val="0"/>
          <w:noProof/>
          <w:sz w:val="22"/>
          <w:szCs w:val="22"/>
          <w:lang w:eastAsia="en-GB"/>
        </w:rPr>
      </w:pPr>
      <w:hyperlink w:anchor="_Toc94172835" w:history="1">
        <w:r w:rsidR="00746448" w:rsidRPr="00AE466E">
          <w:rPr>
            <w:rStyle w:val="Hyperlink"/>
            <w:noProof/>
            <w:lang w:bidi="en-US"/>
          </w:rPr>
          <w:t>4.3</w:t>
        </w:r>
        <w:r w:rsidR="00746448">
          <w:rPr>
            <w:rFonts w:eastAsiaTheme="minorEastAsia"/>
            <w:smallCaps w:val="0"/>
            <w:noProof/>
            <w:sz w:val="22"/>
            <w:szCs w:val="22"/>
            <w:lang w:eastAsia="en-GB"/>
          </w:rPr>
          <w:tab/>
        </w:r>
        <w:r w:rsidR="00746448" w:rsidRPr="00AE466E">
          <w:rPr>
            <w:rStyle w:val="Hyperlink"/>
            <w:noProof/>
            <w:lang w:bidi="en-US"/>
          </w:rPr>
          <w:t>Option 2 – Self-regulation</w:t>
        </w:r>
        <w:r w:rsidR="00746448">
          <w:rPr>
            <w:noProof/>
            <w:webHidden/>
          </w:rPr>
          <w:tab/>
        </w:r>
        <w:r w:rsidR="00746448">
          <w:rPr>
            <w:noProof/>
            <w:webHidden/>
          </w:rPr>
          <w:fldChar w:fldCharType="begin"/>
        </w:r>
        <w:r w:rsidR="00746448">
          <w:rPr>
            <w:noProof/>
            <w:webHidden/>
          </w:rPr>
          <w:instrText xml:space="preserve"> PAGEREF _Toc94172835 \h </w:instrText>
        </w:r>
        <w:r w:rsidR="00746448">
          <w:rPr>
            <w:noProof/>
            <w:webHidden/>
          </w:rPr>
        </w:r>
        <w:r w:rsidR="00746448">
          <w:rPr>
            <w:noProof/>
            <w:webHidden/>
          </w:rPr>
          <w:fldChar w:fldCharType="separate"/>
        </w:r>
        <w:r>
          <w:rPr>
            <w:noProof/>
            <w:webHidden/>
          </w:rPr>
          <w:t>15</w:t>
        </w:r>
        <w:r w:rsidR="00746448">
          <w:rPr>
            <w:noProof/>
            <w:webHidden/>
          </w:rPr>
          <w:fldChar w:fldCharType="end"/>
        </w:r>
      </w:hyperlink>
    </w:p>
    <w:p w14:paraId="01A3CC14" w14:textId="21F0F4A5" w:rsidR="00746448" w:rsidRDefault="008242C0">
      <w:pPr>
        <w:pStyle w:val="TOC2"/>
        <w:tabs>
          <w:tab w:val="left" w:pos="880"/>
          <w:tab w:val="right" w:leader="dot" w:pos="9016"/>
        </w:tabs>
        <w:rPr>
          <w:rFonts w:eastAsiaTheme="minorEastAsia"/>
          <w:smallCaps w:val="0"/>
          <w:noProof/>
          <w:sz w:val="22"/>
          <w:szCs w:val="22"/>
          <w:lang w:eastAsia="en-GB"/>
        </w:rPr>
      </w:pPr>
      <w:hyperlink w:anchor="_Toc94172836" w:history="1">
        <w:r w:rsidR="00746448" w:rsidRPr="00AE466E">
          <w:rPr>
            <w:rStyle w:val="Hyperlink"/>
            <w:noProof/>
            <w:lang w:bidi="en-US"/>
          </w:rPr>
          <w:t>4.4</w:t>
        </w:r>
        <w:r w:rsidR="00746448">
          <w:rPr>
            <w:rFonts w:eastAsiaTheme="minorEastAsia"/>
            <w:smallCaps w:val="0"/>
            <w:noProof/>
            <w:sz w:val="22"/>
            <w:szCs w:val="22"/>
            <w:lang w:eastAsia="en-GB"/>
          </w:rPr>
          <w:tab/>
        </w:r>
        <w:r w:rsidR="00746448" w:rsidRPr="00AE466E">
          <w:rPr>
            <w:rStyle w:val="Hyperlink"/>
            <w:noProof/>
            <w:lang w:bidi="en-US"/>
          </w:rPr>
          <w:t>Option 3 – Regulated food safety management tools</w:t>
        </w:r>
        <w:r w:rsidR="00746448">
          <w:rPr>
            <w:noProof/>
            <w:webHidden/>
          </w:rPr>
          <w:tab/>
        </w:r>
        <w:r w:rsidR="00746448">
          <w:rPr>
            <w:noProof/>
            <w:webHidden/>
          </w:rPr>
          <w:fldChar w:fldCharType="begin"/>
        </w:r>
        <w:r w:rsidR="00746448">
          <w:rPr>
            <w:noProof/>
            <w:webHidden/>
          </w:rPr>
          <w:instrText xml:space="preserve"> PAGEREF _Toc94172836 \h </w:instrText>
        </w:r>
        <w:r w:rsidR="00746448">
          <w:rPr>
            <w:noProof/>
            <w:webHidden/>
          </w:rPr>
        </w:r>
        <w:r w:rsidR="00746448">
          <w:rPr>
            <w:noProof/>
            <w:webHidden/>
          </w:rPr>
          <w:fldChar w:fldCharType="separate"/>
        </w:r>
        <w:r>
          <w:rPr>
            <w:noProof/>
            <w:webHidden/>
          </w:rPr>
          <w:t>16</w:t>
        </w:r>
        <w:r w:rsidR="00746448">
          <w:rPr>
            <w:noProof/>
            <w:webHidden/>
          </w:rPr>
          <w:fldChar w:fldCharType="end"/>
        </w:r>
      </w:hyperlink>
    </w:p>
    <w:p w14:paraId="03D8D291" w14:textId="1F5063DA" w:rsidR="00746448" w:rsidRDefault="008242C0">
      <w:pPr>
        <w:pStyle w:val="TOC2"/>
        <w:tabs>
          <w:tab w:val="left" w:pos="880"/>
          <w:tab w:val="right" w:leader="dot" w:pos="9016"/>
        </w:tabs>
        <w:rPr>
          <w:rFonts w:eastAsiaTheme="minorEastAsia"/>
          <w:smallCaps w:val="0"/>
          <w:noProof/>
          <w:sz w:val="22"/>
          <w:szCs w:val="22"/>
          <w:lang w:eastAsia="en-GB"/>
        </w:rPr>
      </w:pPr>
      <w:hyperlink w:anchor="_Toc94172837" w:history="1">
        <w:r w:rsidR="00746448" w:rsidRPr="00AE466E">
          <w:rPr>
            <w:rStyle w:val="Hyperlink"/>
            <w:noProof/>
            <w:lang w:bidi="en-US"/>
          </w:rPr>
          <w:t>4.5</w:t>
        </w:r>
        <w:r w:rsidR="00746448">
          <w:rPr>
            <w:rFonts w:eastAsiaTheme="minorEastAsia"/>
            <w:smallCaps w:val="0"/>
            <w:noProof/>
            <w:sz w:val="22"/>
            <w:szCs w:val="22"/>
            <w:lang w:eastAsia="en-GB"/>
          </w:rPr>
          <w:tab/>
        </w:r>
        <w:r w:rsidR="00746448" w:rsidRPr="00AE466E">
          <w:rPr>
            <w:rStyle w:val="Hyperlink"/>
            <w:noProof/>
            <w:lang w:bidi="en-US"/>
          </w:rPr>
          <w:t>Cost and benefits</w:t>
        </w:r>
        <w:r w:rsidR="00746448">
          <w:rPr>
            <w:noProof/>
            <w:webHidden/>
          </w:rPr>
          <w:tab/>
        </w:r>
        <w:r w:rsidR="00746448">
          <w:rPr>
            <w:noProof/>
            <w:webHidden/>
          </w:rPr>
          <w:fldChar w:fldCharType="begin"/>
        </w:r>
        <w:r w:rsidR="00746448">
          <w:rPr>
            <w:noProof/>
            <w:webHidden/>
          </w:rPr>
          <w:instrText xml:space="preserve"> PAGEREF _Toc94172837 \h </w:instrText>
        </w:r>
        <w:r w:rsidR="00746448">
          <w:rPr>
            <w:noProof/>
            <w:webHidden/>
          </w:rPr>
        </w:r>
        <w:r w:rsidR="00746448">
          <w:rPr>
            <w:noProof/>
            <w:webHidden/>
          </w:rPr>
          <w:fldChar w:fldCharType="separate"/>
        </w:r>
        <w:r>
          <w:rPr>
            <w:noProof/>
            <w:webHidden/>
          </w:rPr>
          <w:t>25</w:t>
        </w:r>
        <w:r w:rsidR="00746448">
          <w:rPr>
            <w:noProof/>
            <w:webHidden/>
          </w:rPr>
          <w:fldChar w:fldCharType="end"/>
        </w:r>
      </w:hyperlink>
    </w:p>
    <w:p w14:paraId="3012BA1A" w14:textId="04BEA2A8" w:rsidR="00746448" w:rsidRDefault="008242C0">
      <w:pPr>
        <w:pStyle w:val="TOC2"/>
        <w:tabs>
          <w:tab w:val="left" w:pos="880"/>
          <w:tab w:val="right" w:leader="dot" w:pos="9016"/>
        </w:tabs>
        <w:rPr>
          <w:rFonts w:eastAsiaTheme="minorEastAsia"/>
          <w:smallCaps w:val="0"/>
          <w:noProof/>
          <w:sz w:val="22"/>
          <w:szCs w:val="22"/>
          <w:lang w:eastAsia="en-GB"/>
        </w:rPr>
      </w:pPr>
      <w:hyperlink w:anchor="_Toc94172838" w:history="1">
        <w:r w:rsidR="00746448" w:rsidRPr="00AE466E">
          <w:rPr>
            <w:rStyle w:val="Hyperlink"/>
            <w:noProof/>
            <w:lang w:bidi="en-US"/>
          </w:rPr>
          <w:t>4.6</w:t>
        </w:r>
        <w:r w:rsidR="00746448">
          <w:rPr>
            <w:rFonts w:eastAsiaTheme="minorEastAsia"/>
            <w:smallCaps w:val="0"/>
            <w:noProof/>
            <w:sz w:val="22"/>
            <w:szCs w:val="22"/>
            <w:lang w:eastAsia="en-GB"/>
          </w:rPr>
          <w:tab/>
        </w:r>
        <w:r w:rsidR="00746448" w:rsidRPr="00AE466E">
          <w:rPr>
            <w:rStyle w:val="Hyperlink"/>
            <w:noProof/>
            <w:lang w:bidi="en-US"/>
          </w:rPr>
          <w:t>Comparison of options and conclusion</w:t>
        </w:r>
        <w:r w:rsidR="00746448">
          <w:rPr>
            <w:noProof/>
            <w:webHidden/>
          </w:rPr>
          <w:tab/>
        </w:r>
        <w:r w:rsidR="00746448">
          <w:rPr>
            <w:noProof/>
            <w:webHidden/>
          </w:rPr>
          <w:fldChar w:fldCharType="begin"/>
        </w:r>
        <w:r w:rsidR="00746448">
          <w:rPr>
            <w:noProof/>
            <w:webHidden/>
          </w:rPr>
          <w:instrText xml:space="preserve"> PAGEREF _Toc94172838 \h </w:instrText>
        </w:r>
        <w:r w:rsidR="00746448">
          <w:rPr>
            <w:noProof/>
            <w:webHidden/>
          </w:rPr>
        </w:r>
        <w:r w:rsidR="00746448">
          <w:rPr>
            <w:noProof/>
            <w:webHidden/>
          </w:rPr>
          <w:fldChar w:fldCharType="separate"/>
        </w:r>
        <w:r>
          <w:rPr>
            <w:noProof/>
            <w:webHidden/>
          </w:rPr>
          <w:t>28</w:t>
        </w:r>
        <w:r w:rsidR="00746448">
          <w:rPr>
            <w:noProof/>
            <w:webHidden/>
          </w:rPr>
          <w:fldChar w:fldCharType="end"/>
        </w:r>
      </w:hyperlink>
    </w:p>
    <w:p w14:paraId="597A49F9" w14:textId="6E1ECB3D" w:rsidR="00746448" w:rsidRDefault="008242C0">
      <w:pPr>
        <w:pStyle w:val="TOC1"/>
        <w:tabs>
          <w:tab w:val="left" w:pos="440"/>
          <w:tab w:val="right" w:leader="dot" w:pos="9016"/>
        </w:tabs>
        <w:rPr>
          <w:rFonts w:eastAsiaTheme="minorEastAsia"/>
          <w:b w:val="0"/>
          <w:bCs w:val="0"/>
          <w:caps w:val="0"/>
          <w:noProof/>
          <w:sz w:val="22"/>
          <w:szCs w:val="22"/>
          <w:lang w:eastAsia="en-GB"/>
        </w:rPr>
      </w:pPr>
      <w:hyperlink w:anchor="_Toc94172839" w:history="1">
        <w:r w:rsidR="00746448" w:rsidRPr="00AE466E">
          <w:rPr>
            <w:rStyle w:val="Hyperlink"/>
            <w:noProof/>
          </w:rPr>
          <w:t>5.</w:t>
        </w:r>
        <w:r w:rsidR="00746448">
          <w:rPr>
            <w:rFonts w:eastAsiaTheme="minorEastAsia"/>
            <w:b w:val="0"/>
            <w:bCs w:val="0"/>
            <w:caps w:val="0"/>
            <w:noProof/>
            <w:sz w:val="22"/>
            <w:szCs w:val="22"/>
            <w:lang w:eastAsia="en-GB"/>
          </w:rPr>
          <w:tab/>
        </w:r>
        <w:r w:rsidR="00746448" w:rsidRPr="00AE466E">
          <w:rPr>
            <w:rStyle w:val="Hyperlink"/>
            <w:noProof/>
          </w:rPr>
          <w:t>Who was consulted and how was their feedback incorporated?</w:t>
        </w:r>
        <w:r w:rsidR="00746448">
          <w:rPr>
            <w:noProof/>
            <w:webHidden/>
          </w:rPr>
          <w:tab/>
        </w:r>
        <w:r w:rsidR="00746448">
          <w:rPr>
            <w:noProof/>
            <w:webHidden/>
          </w:rPr>
          <w:fldChar w:fldCharType="begin"/>
        </w:r>
        <w:r w:rsidR="00746448">
          <w:rPr>
            <w:noProof/>
            <w:webHidden/>
          </w:rPr>
          <w:instrText xml:space="preserve"> PAGEREF _Toc94172839 \h </w:instrText>
        </w:r>
        <w:r w:rsidR="00746448">
          <w:rPr>
            <w:noProof/>
            <w:webHidden/>
          </w:rPr>
        </w:r>
        <w:r w:rsidR="00746448">
          <w:rPr>
            <w:noProof/>
            <w:webHidden/>
          </w:rPr>
          <w:fldChar w:fldCharType="separate"/>
        </w:r>
        <w:r>
          <w:rPr>
            <w:noProof/>
            <w:webHidden/>
          </w:rPr>
          <w:t>29</w:t>
        </w:r>
        <w:r w:rsidR="00746448">
          <w:rPr>
            <w:noProof/>
            <w:webHidden/>
          </w:rPr>
          <w:fldChar w:fldCharType="end"/>
        </w:r>
      </w:hyperlink>
    </w:p>
    <w:p w14:paraId="4374BDCB" w14:textId="60960F08" w:rsidR="00746448" w:rsidRDefault="008242C0">
      <w:pPr>
        <w:pStyle w:val="TOC2"/>
        <w:tabs>
          <w:tab w:val="left" w:pos="880"/>
          <w:tab w:val="right" w:leader="dot" w:pos="9016"/>
        </w:tabs>
        <w:rPr>
          <w:rFonts w:eastAsiaTheme="minorEastAsia"/>
          <w:smallCaps w:val="0"/>
          <w:noProof/>
          <w:sz w:val="22"/>
          <w:szCs w:val="22"/>
          <w:lang w:eastAsia="en-GB"/>
        </w:rPr>
      </w:pPr>
      <w:hyperlink w:anchor="_Toc94172840" w:history="1">
        <w:r w:rsidR="00746448" w:rsidRPr="00AE466E">
          <w:rPr>
            <w:rStyle w:val="Hyperlink"/>
            <w:noProof/>
            <w:lang w:bidi="en-US"/>
          </w:rPr>
          <w:t>5.1</w:t>
        </w:r>
        <w:r w:rsidR="00746448">
          <w:rPr>
            <w:rFonts w:eastAsiaTheme="minorEastAsia"/>
            <w:smallCaps w:val="0"/>
            <w:noProof/>
            <w:sz w:val="22"/>
            <w:szCs w:val="22"/>
            <w:lang w:eastAsia="en-GB"/>
          </w:rPr>
          <w:tab/>
        </w:r>
        <w:r w:rsidR="00746448" w:rsidRPr="00AE466E">
          <w:rPr>
            <w:rStyle w:val="Hyperlink"/>
            <w:noProof/>
            <w:lang w:bidi="en-US"/>
          </w:rPr>
          <w:t>Who and how we consulted</w:t>
        </w:r>
        <w:r w:rsidR="00746448">
          <w:rPr>
            <w:noProof/>
            <w:webHidden/>
          </w:rPr>
          <w:tab/>
        </w:r>
        <w:r w:rsidR="00746448">
          <w:rPr>
            <w:noProof/>
            <w:webHidden/>
          </w:rPr>
          <w:fldChar w:fldCharType="begin"/>
        </w:r>
        <w:r w:rsidR="00746448">
          <w:rPr>
            <w:noProof/>
            <w:webHidden/>
          </w:rPr>
          <w:instrText xml:space="preserve"> PAGEREF _Toc94172840 \h </w:instrText>
        </w:r>
        <w:r w:rsidR="00746448">
          <w:rPr>
            <w:noProof/>
            <w:webHidden/>
          </w:rPr>
        </w:r>
        <w:r w:rsidR="00746448">
          <w:rPr>
            <w:noProof/>
            <w:webHidden/>
          </w:rPr>
          <w:fldChar w:fldCharType="separate"/>
        </w:r>
        <w:r>
          <w:rPr>
            <w:noProof/>
            <w:webHidden/>
          </w:rPr>
          <w:t>29</w:t>
        </w:r>
        <w:r w:rsidR="00746448">
          <w:rPr>
            <w:noProof/>
            <w:webHidden/>
          </w:rPr>
          <w:fldChar w:fldCharType="end"/>
        </w:r>
      </w:hyperlink>
    </w:p>
    <w:p w14:paraId="70A1FF4B" w14:textId="59E43B06" w:rsidR="00746448" w:rsidRDefault="008242C0">
      <w:pPr>
        <w:pStyle w:val="TOC2"/>
        <w:tabs>
          <w:tab w:val="left" w:pos="880"/>
          <w:tab w:val="right" w:leader="dot" w:pos="9016"/>
        </w:tabs>
        <w:rPr>
          <w:rFonts w:eastAsiaTheme="minorEastAsia"/>
          <w:smallCaps w:val="0"/>
          <w:noProof/>
          <w:sz w:val="22"/>
          <w:szCs w:val="22"/>
          <w:lang w:eastAsia="en-GB"/>
        </w:rPr>
      </w:pPr>
      <w:hyperlink w:anchor="_Toc94172841" w:history="1">
        <w:r w:rsidR="00746448" w:rsidRPr="00AE466E">
          <w:rPr>
            <w:rStyle w:val="Hyperlink"/>
            <w:noProof/>
            <w:lang w:bidi="en-US"/>
          </w:rPr>
          <w:t>5.2</w:t>
        </w:r>
        <w:r w:rsidR="00746448">
          <w:rPr>
            <w:rFonts w:eastAsiaTheme="minorEastAsia"/>
            <w:smallCaps w:val="0"/>
            <w:noProof/>
            <w:sz w:val="22"/>
            <w:szCs w:val="22"/>
            <w:lang w:eastAsia="en-GB"/>
          </w:rPr>
          <w:tab/>
        </w:r>
        <w:r w:rsidR="00746448" w:rsidRPr="00AE466E">
          <w:rPr>
            <w:rStyle w:val="Hyperlink"/>
            <w:noProof/>
            <w:lang w:bidi="en-US"/>
          </w:rPr>
          <w:t>Stakeholder views</w:t>
        </w:r>
        <w:r w:rsidR="00746448">
          <w:rPr>
            <w:noProof/>
            <w:webHidden/>
          </w:rPr>
          <w:tab/>
        </w:r>
        <w:r w:rsidR="00746448">
          <w:rPr>
            <w:noProof/>
            <w:webHidden/>
          </w:rPr>
          <w:fldChar w:fldCharType="begin"/>
        </w:r>
        <w:r w:rsidR="00746448">
          <w:rPr>
            <w:noProof/>
            <w:webHidden/>
          </w:rPr>
          <w:instrText xml:space="preserve"> PAGEREF _Toc94172841 \h </w:instrText>
        </w:r>
        <w:r w:rsidR="00746448">
          <w:rPr>
            <w:noProof/>
            <w:webHidden/>
          </w:rPr>
        </w:r>
        <w:r w:rsidR="00746448">
          <w:rPr>
            <w:noProof/>
            <w:webHidden/>
          </w:rPr>
          <w:fldChar w:fldCharType="separate"/>
        </w:r>
        <w:r>
          <w:rPr>
            <w:noProof/>
            <w:webHidden/>
          </w:rPr>
          <w:t>29</w:t>
        </w:r>
        <w:r w:rsidR="00746448">
          <w:rPr>
            <w:noProof/>
            <w:webHidden/>
          </w:rPr>
          <w:fldChar w:fldCharType="end"/>
        </w:r>
      </w:hyperlink>
    </w:p>
    <w:p w14:paraId="11CBC554" w14:textId="15D9FBA0" w:rsidR="00746448" w:rsidRDefault="008242C0">
      <w:pPr>
        <w:pStyle w:val="TOC2"/>
        <w:tabs>
          <w:tab w:val="left" w:pos="880"/>
          <w:tab w:val="right" w:leader="dot" w:pos="9016"/>
        </w:tabs>
        <w:rPr>
          <w:rFonts w:eastAsiaTheme="minorEastAsia"/>
          <w:smallCaps w:val="0"/>
          <w:noProof/>
          <w:sz w:val="22"/>
          <w:szCs w:val="22"/>
          <w:lang w:eastAsia="en-GB"/>
        </w:rPr>
      </w:pPr>
      <w:hyperlink w:anchor="_Toc94172842" w:history="1">
        <w:r w:rsidR="00746448" w:rsidRPr="00AE466E">
          <w:rPr>
            <w:rStyle w:val="Hyperlink"/>
            <w:noProof/>
            <w:lang w:bidi="en-US"/>
          </w:rPr>
          <w:t>5.3</w:t>
        </w:r>
        <w:r w:rsidR="00746448">
          <w:rPr>
            <w:rFonts w:eastAsiaTheme="minorEastAsia"/>
            <w:smallCaps w:val="0"/>
            <w:noProof/>
            <w:sz w:val="22"/>
            <w:szCs w:val="22"/>
            <w:lang w:eastAsia="en-GB"/>
          </w:rPr>
          <w:tab/>
        </w:r>
        <w:r w:rsidR="00746448" w:rsidRPr="00AE466E">
          <w:rPr>
            <w:rStyle w:val="Hyperlink"/>
            <w:noProof/>
            <w:lang w:bidi="en-US"/>
          </w:rPr>
          <w:t>How we incorporated feedback</w:t>
        </w:r>
        <w:r w:rsidR="00746448">
          <w:rPr>
            <w:noProof/>
            <w:webHidden/>
          </w:rPr>
          <w:tab/>
        </w:r>
        <w:r w:rsidR="00746448">
          <w:rPr>
            <w:noProof/>
            <w:webHidden/>
          </w:rPr>
          <w:fldChar w:fldCharType="begin"/>
        </w:r>
        <w:r w:rsidR="00746448">
          <w:rPr>
            <w:noProof/>
            <w:webHidden/>
          </w:rPr>
          <w:instrText xml:space="preserve"> PAGEREF _Toc94172842 \h </w:instrText>
        </w:r>
        <w:r w:rsidR="00746448">
          <w:rPr>
            <w:noProof/>
            <w:webHidden/>
          </w:rPr>
        </w:r>
        <w:r w:rsidR="00746448">
          <w:rPr>
            <w:noProof/>
            <w:webHidden/>
          </w:rPr>
          <w:fldChar w:fldCharType="separate"/>
        </w:r>
        <w:r>
          <w:rPr>
            <w:noProof/>
            <w:webHidden/>
          </w:rPr>
          <w:t>30</w:t>
        </w:r>
        <w:r w:rsidR="00746448">
          <w:rPr>
            <w:noProof/>
            <w:webHidden/>
          </w:rPr>
          <w:fldChar w:fldCharType="end"/>
        </w:r>
      </w:hyperlink>
    </w:p>
    <w:p w14:paraId="515DDC57" w14:textId="44D90EC6" w:rsidR="00746448" w:rsidRDefault="008242C0">
      <w:pPr>
        <w:pStyle w:val="TOC2"/>
        <w:tabs>
          <w:tab w:val="left" w:pos="880"/>
          <w:tab w:val="right" w:leader="dot" w:pos="9016"/>
        </w:tabs>
        <w:rPr>
          <w:rFonts w:eastAsiaTheme="minorEastAsia"/>
          <w:smallCaps w:val="0"/>
          <w:noProof/>
          <w:sz w:val="22"/>
          <w:szCs w:val="22"/>
          <w:lang w:eastAsia="en-GB"/>
        </w:rPr>
      </w:pPr>
      <w:hyperlink w:anchor="_Toc94172843" w:history="1">
        <w:r w:rsidR="00746448" w:rsidRPr="00AE466E">
          <w:rPr>
            <w:rStyle w:val="Hyperlink"/>
            <w:noProof/>
            <w:lang w:bidi="en-US"/>
          </w:rPr>
          <w:t>5.4</w:t>
        </w:r>
        <w:r w:rsidR="00746448">
          <w:rPr>
            <w:rFonts w:eastAsiaTheme="minorEastAsia"/>
            <w:smallCaps w:val="0"/>
            <w:noProof/>
            <w:sz w:val="22"/>
            <w:szCs w:val="22"/>
            <w:lang w:eastAsia="en-GB"/>
          </w:rPr>
          <w:tab/>
        </w:r>
        <w:r w:rsidR="00746448" w:rsidRPr="00AE466E">
          <w:rPr>
            <w:rStyle w:val="Hyperlink"/>
            <w:noProof/>
            <w:lang w:bidi="en-US"/>
          </w:rPr>
          <w:t>Future consultation</w:t>
        </w:r>
        <w:r w:rsidR="00746448">
          <w:rPr>
            <w:noProof/>
            <w:webHidden/>
          </w:rPr>
          <w:tab/>
        </w:r>
        <w:r w:rsidR="00746448">
          <w:rPr>
            <w:noProof/>
            <w:webHidden/>
          </w:rPr>
          <w:fldChar w:fldCharType="begin"/>
        </w:r>
        <w:r w:rsidR="00746448">
          <w:rPr>
            <w:noProof/>
            <w:webHidden/>
          </w:rPr>
          <w:instrText xml:space="preserve"> PAGEREF _Toc94172843 \h </w:instrText>
        </w:r>
        <w:r w:rsidR="00746448">
          <w:rPr>
            <w:noProof/>
            <w:webHidden/>
          </w:rPr>
        </w:r>
        <w:r w:rsidR="00746448">
          <w:rPr>
            <w:noProof/>
            <w:webHidden/>
          </w:rPr>
          <w:fldChar w:fldCharType="separate"/>
        </w:r>
        <w:r>
          <w:rPr>
            <w:noProof/>
            <w:webHidden/>
          </w:rPr>
          <w:t>30</w:t>
        </w:r>
        <w:r w:rsidR="00746448">
          <w:rPr>
            <w:noProof/>
            <w:webHidden/>
          </w:rPr>
          <w:fldChar w:fldCharType="end"/>
        </w:r>
      </w:hyperlink>
    </w:p>
    <w:p w14:paraId="18DAD19F" w14:textId="06F4BF13" w:rsidR="00746448" w:rsidRDefault="008242C0">
      <w:pPr>
        <w:pStyle w:val="TOC1"/>
        <w:tabs>
          <w:tab w:val="left" w:pos="440"/>
          <w:tab w:val="right" w:leader="dot" w:pos="9016"/>
        </w:tabs>
        <w:rPr>
          <w:rFonts w:eastAsiaTheme="minorEastAsia"/>
          <w:b w:val="0"/>
          <w:bCs w:val="0"/>
          <w:caps w:val="0"/>
          <w:noProof/>
          <w:sz w:val="22"/>
          <w:szCs w:val="22"/>
          <w:lang w:eastAsia="en-GB"/>
        </w:rPr>
      </w:pPr>
      <w:hyperlink w:anchor="_Toc94172844" w:history="1">
        <w:r w:rsidR="00746448" w:rsidRPr="00AE466E">
          <w:rPr>
            <w:rStyle w:val="Hyperlink"/>
            <w:noProof/>
          </w:rPr>
          <w:t>6.</w:t>
        </w:r>
        <w:r w:rsidR="00746448">
          <w:rPr>
            <w:rFonts w:eastAsiaTheme="minorEastAsia"/>
            <w:b w:val="0"/>
            <w:bCs w:val="0"/>
            <w:caps w:val="0"/>
            <w:noProof/>
            <w:sz w:val="22"/>
            <w:szCs w:val="22"/>
            <w:lang w:eastAsia="en-GB"/>
          </w:rPr>
          <w:tab/>
        </w:r>
        <w:r w:rsidR="00746448" w:rsidRPr="00AE466E">
          <w:rPr>
            <w:rStyle w:val="Hyperlink"/>
            <w:noProof/>
          </w:rPr>
          <w:t>What is the best option from those considered?</w:t>
        </w:r>
        <w:r w:rsidR="00746448">
          <w:rPr>
            <w:noProof/>
            <w:webHidden/>
          </w:rPr>
          <w:tab/>
        </w:r>
        <w:r w:rsidR="00746448">
          <w:rPr>
            <w:noProof/>
            <w:webHidden/>
          </w:rPr>
          <w:fldChar w:fldCharType="begin"/>
        </w:r>
        <w:r w:rsidR="00746448">
          <w:rPr>
            <w:noProof/>
            <w:webHidden/>
          </w:rPr>
          <w:instrText xml:space="preserve"> PAGEREF _Toc94172844 \h </w:instrText>
        </w:r>
        <w:r w:rsidR="00746448">
          <w:rPr>
            <w:noProof/>
            <w:webHidden/>
          </w:rPr>
        </w:r>
        <w:r w:rsidR="00746448">
          <w:rPr>
            <w:noProof/>
            <w:webHidden/>
          </w:rPr>
          <w:fldChar w:fldCharType="separate"/>
        </w:r>
        <w:r>
          <w:rPr>
            <w:noProof/>
            <w:webHidden/>
          </w:rPr>
          <w:t>30</w:t>
        </w:r>
        <w:r w:rsidR="00746448">
          <w:rPr>
            <w:noProof/>
            <w:webHidden/>
          </w:rPr>
          <w:fldChar w:fldCharType="end"/>
        </w:r>
      </w:hyperlink>
    </w:p>
    <w:p w14:paraId="1DA87656" w14:textId="647D0784" w:rsidR="00746448" w:rsidRDefault="008242C0">
      <w:pPr>
        <w:pStyle w:val="TOC1"/>
        <w:tabs>
          <w:tab w:val="left" w:pos="440"/>
          <w:tab w:val="right" w:leader="dot" w:pos="9016"/>
        </w:tabs>
        <w:rPr>
          <w:rFonts w:eastAsiaTheme="minorEastAsia"/>
          <w:b w:val="0"/>
          <w:bCs w:val="0"/>
          <w:caps w:val="0"/>
          <w:noProof/>
          <w:sz w:val="22"/>
          <w:szCs w:val="22"/>
          <w:lang w:eastAsia="en-GB"/>
        </w:rPr>
      </w:pPr>
      <w:hyperlink w:anchor="_Toc94172845" w:history="1">
        <w:r w:rsidR="00746448" w:rsidRPr="00AE466E">
          <w:rPr>
            <w:rStyle w:val="Hyperlink"/>
            <w:noProof/>
          </w:rPr>
          <w:t>7.</w:t>
        </w:r>
        <w:r w:rsidR="00746448">
          <w:rPr>
            <w:rFonts w:eastAsiaTheme="minorEastAsia"/>
            <w:b w:val="0"/>
            <w:bCs w:val="0"/>
            <w:caps w:val="0"/>
            <w:noProof/>
            <w:sz w:val="22"/>
            <w:szCs w:val="22"/>
            <w:lang w:eastAsia="en-GB"/>
          </w:rPr>
          <w:tab/>
        </w:r>
        <w:r w:rsidR="00746448" w:rsidRPr="00AE466E">
          <w:rPr>
            <w:rStyle w:val="Hyperlink"/>
            <w:noProof/>
          </w:rPr>
          <w:t>How will the chosen option be implemented and evaluated?</w:t>
        </w:r>
        <w:r w:rsidR="00746448">
          <w:rPr>
            <w:noProof/>
            <w:webHidden/>
          </w:rPr>
          <w:tab/>
        </w:r>
        <w:r w:rsidR="00746448">
          <w:rPr>
            <w:noProof/>
            <w:webHidden/>
          </w:rPr>
          <w:fldChar w:fldCharType="begin"/>
        </w:r>
        <w:r w:rsidR="00746448">
          <w:rPr>
            <w:noProof/>
            <w:webHidden/>
          </w:rPr>
          <w:instrText xml:space="preserve"> PAGEREF _Toc94172845 \h </w:instrText>
        </w:r>
        <w:r w:rsidR="00746448">
          <w:rPr>
            <w:noProof/>
            <w:webHidden/>
          </w:rPr>
        </w:r>
        <w:r w:rsidR="00746448">
          <w:rPr>
            <w:noProof/>
            <w:webHidden/>
          </w:rPr>
          <w:fldChar w:fldCharType="separate"/>
        </w:r>
        <w:r>
          <w:rPr>
            <w:noProof/>
            <w:webHidden/>
          </w:rPr>
          <w:t>31</w:t>
        </w:r>
        <w:r w:rsidR="00746448">
          <w:rPr>
            <w:noProof/>
            <w:webHidden/>
          </w:rPr>
          <w:fldChar w:fldCharType="end"/>
        </w:r>
      </w:hyperlink>
    </w:p>
    <w:p w14:paraId="62D09636" w14:textId="3CBCA859" w:rsidR="00746448" w:rsidRDefault="008242C0">
      <w:pPr>
        <w:pStyle w:val="TOC1"/>
        <w:tabs>
          <w:tab w:val="left" w:pos="440"/>
          <w:tab w:val="right" w:leader="dot" w:pos="9016"/>
        </w:tabs>
        <w:rPr>
          <w:rFonts w:eastAsiaTheme="minorEastAsia"/>
          <w:b w:val="0"/>
          <w:bCs w:val="0"/>
          <w:caps w:val="0"/>
          <w:noProof/>
          <w:sz w:val="22"/>
          <w:szCs w:val="22"/>
          <w:lang w:eastAsia="en-GB"/>
        </w:rPr>
      </w:pPr>
      <w:hyperlink w:anchor="_Toc94172846" w:history="1">
        <w:r w:rsidR="00746448" w:rsidRPr="00AE466E">
          <w:rPr>
            <w:rStyle w:val="Hyperlink"/>
            <w:noProof/>
          </w:rPr>
          <w:t>8.</w:t>
        </w:r>
        <w:r w:rsidR="00746448">
          <w:rPr>
            <w:rFonts w:eastAsiaTheme="minorEastAsia"/>
            <w:b w:val="0"/>
            <w:bCs w:val="0"/>
            <w:caps w:val="0"/>
            <w:noProof/>
            <w:sz w:val="22"/>
            <w:szCs w:val="22"/>
            <w:lang w:eastAsia="en-GB"/>
          </w:rPr>
          <w:tab/>
        </w:r>
        <w:r w:rsidR="00746448" w:rsidRPr="00AE466E">
          <w:rPr>
            <w:rStyle w:val="Hyperlink"/>
            <w:noProof/>
          </w:rPr>
          <w:t>Case studies</w:t>
        </w:r>
        <w:r w:rsidR="00746448">
          <w:rPr>
            <w:noProof/>
            <w:webHidden/>
          </w:rPr>
          <w:tab/>
        </w:r>
        <w:r w:rsidR="00746448">
          <w:rPr>
            <w:noProof/>
            <w:webHidden/>
          </w:rPr>
          <w:fldChar w:fldCharType="begin"/>
        </w:r>
        <w:r w:rsidR="00746448">
          <w:rPr>
            <w:noProof/>
            <w:webHidden/>
          </w:rPr>
          <w:instrText xml:space="preserve"> PAGEREF _Toc94172846 \h </w:instrText>
        </w:r>
        <w:r w:rsidR="00746448">
          <w:rPr>
            <w:noProof/>
            <w:webHidden/>
          </w:rPr>
        </w:r>
        <w:r w:rsidR="00746448">
          <w:rPr>
            <w:noProof/>
            <w:webHidden/>
          </w:rPr>
          <w:fldChar w:fldCharType="separate"/>
        </w:r>
        <w:r>
          <w:rPr>
            <w:noProof/>
            <w:webHidden/>
          </w:rPr>
          <w:t>32</w:t>
        </w:r>
        <w:r w:rsidR="00746448">
          <w:rPr>
            <w:noProof/>
            <w:webHidden/>
          </w:rPr>
          <w:fldChar w:fldCharType="end"/>
        </w:r>
      </w:hyperlink>
    </w:p>
    <w:p w14:paraId="771F6EB4" w14:textId="25C50E55" w:rsidR="00746448" w:rsidRDefault="008242C0">
      <w:pPr>
        <w:pStyle w:val="TOC2"/>
        <w:tabs>
          <w:tab w:val="left" w:pos="880"/>
          <w:tab w:val="right" w:leader="dot" w:pos="9016"/>
        </w:tabs>
        <w:rPr>
          <w:rFonts w:eastAsiaTheme="minorEastAsia"/>
          <w:smallCaps w:val="0"/>
          <w:noProof/>
          <w:sz w:val="22"/>
          <w:szCs w:val="22"/>
          <w:lang w:eastAsia="en-GB"/>
        </w:rPr>
      </w:pPr>
      <w:hyperlink w:anchor="_Toc94172847" w:history="1">
        <w:r w:rsidR="00746448" w:rsidRPr="00AE466E">
          <w:rPr>
            <w:rStyle w:val="Hyperlink"/>
            <w:noProof/>
            <w:lang w:bidi="en-US"/>
          </w:rPr>
          <w:t>8.1</w:t>
        </w:r>
        <w:r w:rsidR="00746448">
          <w:rPr>
            <w:rFonts w:eastAsiaTheme="minorEastAsia"/>
            <w:smallCaps w:val="0"/>
            <w:noProof/>
            <w:sz w:val="22"/>
            <w:szCs w:val="22"/>
            <w:lang w:eastAsia="en-GB"/>
          </w:rPr>
          <w:tab/>
        </w:r>
        <w:r w:rsidR="00746448" w:rsidRPr="00AE466E">
          <w:rPr>
            <w:rStyle w:val="Hyperlink"/>
            <w:noProof/>
            <w:lang w:bidi="en-US"/>
          </w:rPr>
          <w:t>Examples of businesses the standard would apply to</w:t>
        </w:r>
        <w:r w:rsidR="00746448">
          <w:rPr>
            <w:noProof/>
            <w:webHidden/>
          </w:rPr>
          <w:tab/>
        </w:r>
        <w:r w:rsidR="00746448">
          <w:rPr>
            <w:noProof/>
            <w:webHidden/>
          </w:rPr>
          <w:fldChar w:fldCharType="begin"/>
        </w:r>
        <w:r w:rsidR="00746448">
          <w:rPr>
            <w:noProof/>
            <w:webHidden/>
          </w:rPr>
          <w:instrText xml:space="preserve"> PAGEREF _Toc94172847 \h </w:instrText>
        </w:r>
        <w:r w:rsidR="00746448">
          <w:rPr>
            <w:noProof/>
            <w:webHidden/>
          </w:rPr>
        </w:r>
        <w:r w:rsidR="00746448">
          <w:rPr>
            <w:noProof/>
            <w:webHidden/>
          </w:rPr>
          <w:fldChar w:fldCharType="separate"/>
        </w:r>
        <w:r>
          <w:rPr>
            <w:noProof/>
            <w:webHidden/>
          </w:rPr>
          <w:t>32</w:t>
        </w:r>
        <w:r w:rsidR="00746448">
          <w:rPr>
            <w:noProof/>
            <w:webHidden/>
          </w:rPr>
          <w:fldChar w:fldCharType="end"/>
        </w:r>
      </w:hyperlink>
    </w:p>
    <w:p w14:paraId="0BE6EE79" w14:textId="51FD0096" w:rsidR="00746448" w:rsidRDefault="008242C0">
      <w:pPr>
        <w:pStyle w:val="TOC2"/>
        <w:tabs>
          <w:tab w:val="left" w:pos="880"/>
          <w:tab w:val="right" w:leader="dot" w:pos="9016"/>
        </w:tabs>
        <w:rPr>
          <w:rFonts w:eastAsiaTheme="minorEastAsia"/>
          <w:smallCaps w:val="0"/>
          <w:noProof/>
          <w:sz w:val="22"/>
          <w:szCs w:val="22"/>
          <w:lang w:eastAsia="en-GB"/>
        </w:rPr>
      </w:pPr>
      <w:hyperlink w:anchor="_Toc94172848" w:history="1">
        <w:r w:rsidR="00746448" w:rsidRPr="00AE466E">
          <w:rPr>
            <w:rStyle w:val="Hyperlink"/>
            <w:noProof/>
            <w:lang w:bidi="en-US"/>
          </w:rPr>
          <w:t>8.2</w:t>
        </w:r>
        <w:r w:rsidR="00746448">
          <w:rPr>
            <w:rFonts w:eastAsiaTheme="minorEastAsia"/>
            <w:smallCaps w:val="0"/>
            <w:noProof/>
            <w:sz w:val="22"/>
            <w:szCs w:val="22"/>
            <w:lang w:eastAsia="en-GB"/>
          </w:rPr>
          <w:tab/>
        </w:r>
        <w:r w:rsidR="00746448" w:rsidRPr="00AE466E">
          <w:rPr>
            <w:rStyle w:val="Hyperlink"/>
            <w:noProof/>
            <w:lang w:bidi="en-US"/>
          </w:rPr>
          <w:t>Examples of where proposed Standard 3.2.2A would NOT apply:</w:t>
        </w:r>
        <w:r w:rsidR="00746448">
          <w:rPr>
            <w:noProof/>
            <w:webHidden/>
          </w:rPr>
          <w:tab/>
        </w:r>
        <w:r w:rsidR="00746448">
          <w:rPr>
            <w:noProof/>
            <w:webHidden/>
          </w:rPr>
          <w:fldChar w:fldCharType="begin"/>
        </w:r>
        <w:r w:rsidR="00746448">
          <w:rPr>
            <w:noProof/>
            <w:webHidden/>
          </w:rPr>
          <w:instrText xml:space="preserve"> PAGEREF _Toc94172848 \h </w:instrText>
        </w:r>
        <w:r w:rsidR="00746448">
          <w:rPr>
            <w:noProof/>
            <w:webHidden/>
          </w:rPr>
        </w:r>
        <w:r w:rsidR="00746448">
          <w:rPr>
            <w:noProof/>
            <w:webHidden/>
          </w:rPr>
          <w:fldChar w:fldCharType="separate"/>
        </w:r>
        <w:r>
          <w:rPr>
            <w:noProof/>
            <w:webHidden/>
          </w:rPr>
          <w:t>37</w:t>
        </w:r>
        <w:r w:rsidR="00746448">
          <w:rPr>
            <w:noProof/>
            <w:webHidden/>
          </w:rPr>
          <w:fldChar w:fldCharType="end"/>
        </w:r>
      </w:hyperlink>
    </w:p>
    <w:p w14:paraId="35574DD5" w14:textId="61A9A8E8" w:rsidR="00746448" w:rsidRDefault="008242C0">
      <w:pPr>
        <w:pStyle w:val="TOC1"/>
        <w:tabs>
          <w:tab w:val="left" w:pos="440"/>
          <w:tab w:val="right" w:leader="dot" w:pos="9016"/>
        </w:tabs>
        <w:rPr>
          <w:rFonts w:eastAsiaTheme="minorEastAsia"/>
          <w:b w:val="0"/>
          <w:bCs w:val="0"/>
          <w:caps w:val="0"/>
          <w:noProof/>
          <w:sz w:val="22"/>
          <w:szCs w:val="22"/>
          <w:lang w:eastAsia="en-GB"/>
        </w:rPr>
      </w:pPr>
      <w:hyperlink w:anchor="_Toc94172849" w:history="1">
        <w:r w:rsidR="00746448" w:rsidRPr="00AE466E">
          <w:rPr>
            <w:rStyle w:val="Hyperlink"/>
            <w:noProof/>
          </w:rPr>
          <w:t>9.</w:t>
        </w:r>
        <w:r w:rsidR="00746448">
          <w:rPr>
            <w:rFonts w:eastAsiaTheme="minorEastAsia"/>
            <w:b w:val="0"/>
            <w:bCs w:val="0"/>
            <w:caps w:val="0"/>
            <w:noProof/>
            <w:sz w:val="22"/>
            <w:szCs w:val="22"/>
            <w:lang w:eastAsia="en-GB"/>
          </w:rPr>
          <w:tab/>
        </w:r>
        <w:r w:rsidR="00746448" w:rsidRPr="00AE466E">
          <w:rPr>
            <w:rStyle w:val="Hyperlink"/>
            <w:noProof/>
          </w:rPr>
          <w:t>References</w:t>
        </w:r>
        <w:r w:rsidR="00746448">
          <w:rPr>
            <w:noProof/>
            <w:webHidden/>
          </w:rPr>
          <w:tab/>
        </w:r>
        <w:r w:rsidR="00746448">
          <w:rPr>
            <w:noProof/>
            <w:webHidden/>
          </w:rPr>
          <w:fldChar w:fldCharType="begin"/>
        </w:r>
        <w:r w:rsidR="00746448">
          <w:rPr>
            <w:noProof/>
            <w:webHidden/>
          </w:rPr>
          <w:instrText xml:space="preserve"> PAGEREF _Toc94172849 \h </w:instrText>
        </w:r>
        <w:r w:rsidR="00746448">
          <w:rPr>
            <w:noProof/>
            <w:webHidden/>
          </w:rPr>
        </w:r>
        <w:r w:rsidR="00746448">
          <w:rPr>
            <w:noProof/>
            <w:webHidden/>
          </w:rPr>
          <w:fldChar w:fldCharType="separate"/>
        </w:r>
        <w:r>
          <w:rPr>
            <w:noProof/>
            <w:webHidden/>
          </w:rPr>
          <w:t>38</w:t>
        </w:r>
        <w:r w:rsidR="00746448">
          <w:rPr>
            <w:noProof/>
            <w:webHidden/>
          </w:rPr>
          <w:fldChar w:fldCharType="end"/>
        </w:r>
      </w:hyperlink>
    </w:p>
    <w:p w14:paraId="7151AEDB" w14:textId="56592A8D" w:rsidR="00746448" w:rsidRDefault="008242C0">
      <w:pPr>
        <w:pStyle w:val="TOC1"/>
        <w:tabs>
          <w:tab w:val="right" w:leader="dot" w:pos="9016"/>
        </w:tabs>
        <w:rPr>
          <w:rFonts w:eastAsiaTheme="minorEastAsia"/>
          <w:b w:val="0"/>
          <w:bCs w:val="0"/>
          <w:caps w:val="0"/>
          <w:noProof/>
          <w:sz w:val="22"/>
          <w:szCs w:val="22"/>
          <w:lang w:eastAsia="en-GB"/>
        </w:rPr>
      </w:pPr>
      <w:hyperlink w:anchor="_Toc94172850" w:history="1">
        <w:r w:rsidR="00746448" w:rsidRPr="00AE466E">
          <w:rPr>
            <w:rStyle w:val="Hyperlink"/>
            <w:noProof/>
          </w:rPr>
          <w:t>Appendix 1 – Cost–benefit analysis</w:t>
        </w:r>
        <w:r w:rsidR="00746448">
          <w:rPr>
            <w:noProof/>
            <w:webHidden/>
          </w:rPr>
          <w:tab/>
        </w:r>
        <w:r w:rsidR="00746448">
          <w:rPr>
            <w:noProof/>
            <w:webHidden/>
          </w:rPr>
          <w:fldChar w:fldCharType="begin"/>
        </w:r>
        <w:r w:rsidR="00746448">
          <w:rPr>
            <w:noProof/>
            <w:webHidden/>
          </w:rPr>
          <w:instrText xml:space="preserve"> PAGEREF _Toc94172850 \h </w:instrText>
        </w:r>
        <w:r w:rsidR="00746448">
          <w:rPr>
            <w:noProof/>
            <w:webHidden/>
          </w:rPr>
        </w:r>
        <w:r w:rsidR="00746448">
          <w:rPr>
            <w:noProof/>
            <w:webHidden/>
          </w:rPr>
          <w:fldChar w:fldCharType="separate"/>
        </w:r>
        <w:r>
          <w:rPr>
            <w:noProof/>
            <w:webHidden/>
          </w:rPr>
          <w:t>41</w:t>
        </w:r>
        <w:r w:rsidR="00746448">
          <w:rPr>
            <w:noProof/>
            <w:webHidden/>
          </w:rPr>
          <w:fldChar w:fldCharType="end"/>
        </w:r>
      </w:hyperlink>
    </w:p>
    <w:p w14:paraId="65ADF687" w14:textId="781A9B91" w:rsidR="00746448" w:rsidRDefault="008242C0">
      <w:pPr>
        <w:pStyle w:val="TOC2"/>
        <w:tabs>
          <w:tab w:val="right" w:leader="dot" w:pos="9016"/>
        </w:tabs>
        <w:rPr>
          <w:rFonts w:eastAsiaTheme="minorEastAsia"/>
          <w:smallCaps w:val="0"/>
          <w:noProof/>
          <w:sz w:val="22"/>
          <w:szCs w:val="22"/>
          <w:lang w:eastAsia="en-GB"/>
        </w:rPr>
      </w:pPr>
      <w:hyperlink w:anchor="_Toc94172851" w:history="1">
        <w:r w:rsidR="00746448" w:rsidRPr="00AE466E">
          <w:rPr>
            <w:rStyle w:val="Hyperlink"/>
            <w:noProof/>
            <w:lang w:bidi="en-US"/>
          </w:rPr>
          <w:t>Introduction</w:t>
        </w:r>
        <w:r w:rsidR="00746448">
          <w:rPr>
            <w:noProof/>
            <w:webHidden/>
          </w:rPr>
          <w:tab/>
        </w:r>
        <w:r w:rsidR="00746448">
          <w:rPr>
            <w:noProof/>
            <w:webHidden/>
          </w:rPr>
          <w:fldChar w:fldCharType="begin"/>
        </w:r>
        <w:r w:rsidR="00746448">
          <w:rPr>
            <w:noProof/>
            <w:webHidden/>
          </w:rPr>
          <w:instrText xml:space="preserve"> PAGEREF _Toc94172851 \h </w:instrText>
        </w:r>
        <w:r w:rsidR="00746448">
          <w:rPr>
            <w:noProof/>
            <w:webHidden/>
          </w:rPr>
        </w:r>
        <w:r w:rsidR="00746448">
          <w:rPr>
            <w:noProof/>
            <w:webHidden/>
          </w:rPr>
          <w:fldChar w:fldCharType="separate"/>
        </w:r>
        <w:r>
          <w:rPr>
            <w:noProof/>
            <w:webHidden/>
          </w:rPr>
          <w:t>41</w:t>
        </w:r>
        <w:r w:rsidR="00746448">
          <w:rPr>
            <w:noProof/>
            <w:webHidden/>
          </w:rPr>
          <w:fldChar w:fldCharType="end"/>
        </w:r>
      </w:hyperlink>
    </w:p>
    <w:p w14:paraId="5DD77354" w14:textId="3430D4B2" w:rsidR="00746448" w:rsidRDefault="008242C0">
      <w:pPr>
        <w:pStyle w:val="TOC2"/>
        <w:tabs>
          <w:tab w:val="right" w:leader="dot" w:pos="9016"/>
        </w:tabs>
        <w:rPr>
          <w:rFonts w:eastAsiaTheme="minorEastAsia"/>
          <w:smallCaps w:val="0"/>
          <w:noProof/>
          <w:sz w:val="22"/>
          <w:szCs w:val="22"/>
          <w:lang w:eastAsia="en-GB"/>
        </w:rPr>
      </w:pPr>
      <w:hyperlink w:anchor="_Toc94172852" w:history="1">
        <w:r w:rsidR="00746448" w:rsidRPr="00AE466E">
          <w:rPr>
            <w:rStyle w:val="Hyperlink"/>
            <w:noProof/>
            <w:lang w:bidi="en-US"/>
          </w:rPr>
          <w:t>Cost of interventions</w:t>
        </w:r>
        <w:r w:rsidR="00746448">
          <w:rPr>
            <w:noProof/>
            <w:webHidden/>
          </w:rPr>
          <w:tab/>
        </w:r>
        <w:r w:rsidR="00746448">
          <w:rPr>
            <w:noProof/>
            <w:webHidden/>
          </w:rPr>
          <w:fldChar w:fldCharType="begin"/>
        </w:r>
        <w:r w:rsidR="00746448">
          <w:rPr>
            <w:noProof/>
            <w:webHidden/>
          </w:rPr>
          <w:instrText xml:space="preserve"> PAGEREF _Toc94172852 \h </w:instrText>
        </w:r>
        <w:r w:rsidR="00746448">
          <w:rPr>
            <w:noProof/>
            <w:webHidden/>
          </w:rPr>
        </w:r>
        <w:r w:rsidR="00746448">
          <w:rPr>
            <w:noProof/>
            <w:webHidden/>
          </w:rPr>
          <w:fldChar w:fldCharType="separate"/>
        </w:r>
        <w:r>
          <w:rPr>
            <w:noProof/>
            <w:webHidden/>
          </w:rPr>
          <w:t>41</w:t>
        </w:r>
        <w:r w:rsidR="00746448">
          <w:rPr>
            <w:noProof/>
            <w:webHidden/>
          </w:rPr>
          <w:fldChar w:fldCharType="end"/>
        </w:r>
      </w:hyperlink>
    </w:p>
    <w:p w14:paraId="2D705900" w14:textId="055A9528" w:rsidR="00746448" w:rsidRDefault="008242C0">
      <w:pPr>
        <w:pStyle w:val="TOC2"/>
        <w:tabs>
          <w:tab w:val="right" w:leader="dot" w:pos="9016"/>
        </w:tabs>
        <w:rPr>
          <w:rFonts w:eastAsiaTheme="minorEastAsia"/>
          <w:smallCaps w:val="0"/>
          <w:noProof/>
          <w:sz w:val="22"/>
          <w:szCs w:val="22"/>
          <w:lang w:eastAsia="en-GB"/>
        </w:rPr>
      </w:pPr>
      <w:hyperlink w:anchor="_Toc94172853" w:history="1">
        <w:r w:rsidR="00746448" w:rsidRPr="00AE466E">
          <w:rPr>
            <w:rStyle w:val="Hyperlink"/>
            <w:noProof/>
            <w:lang w:bidi="en-US"/>
          </w:rPr>
          <w:t>Efficacy of interventions</w:t>
        </w:r>
        <w:r w:rsidR="00746448">
          <w:rPr>
            <w:noProof/>
            <w:webHidden/>
          </w:rPr>
          <w:tab/>
        </w:r>
        <w:r w:rsidR="00746448">
          <w:rPr>
            <w:noProof/>
            <w:webHidden/>
          </w:rPr>
          <w:fldChar w:fldCharType="begin"/>
        </w:r>
        <w:r w:rsidR="00746448">
          <w:rPr>
            <w:noProof/>
            <w:webHidden/>
          </w:rPr>
          <w:instrText xml:space="preserve"> PAGEREF _Toc94172853 \h </w:instrText>
        </w:r>
        <w:r w:rsidR="00746448">
          <w:rPr>
            <w:noProof/>
            <w:webHidden/>
          </w:rPr>
        </w:r>
        <w:r w:rsidR="00746448">
          <w:rPr>
            <w:noProof/>
            <w:webHidden/>
          </w:rPr>
          <w:fldChar w:fldCharType="separate"/>
        </w:r>
        <w:r>
          <w:rPr>
            <w:noProof/>
            <w:webHidden/>
          </w:rPr>
          <w:t>45</w:t>
        </w:r>
        <w:r w:rsidR="00746448">
          <w:rPr>
            <w:noProof/>
            <w:webHidden/>
          </w:rPr>
          <w:fldChar w:fldCharType="end"/>
        </w:r>
      </w:hyperlink>
    </w:p>
    <w:p w14:paraId="4A1315AA" w14:textId="76ABA22A" w:rsidR="00746448" w:rsidRDefault="008242C0">
      <w:pPr>
        <w:pStyle w:val="TOC2"/>
        <w:tabs>
          <w:tab w:val="right" w:leader="dot" w:pos="9016"/>
        </w:tabs>
        <w:rPr>
          <w:rFonts w:eastAsiaTheme="minorEastAsia"/>
          <w:smallCaps w:val="0"/>
          <w:noProof/>
          <w:sz w:val="22"/>
          <w:szCs w:val="22"/>
          <w:lang w:eastAsia="en-GB"/>
        </w:rPr>
      </w:pPr>
      <w:hyperlink w:anchor="_Toc94172854" w:history="1">
        <w:r w:rsidR="00746448" w:rsidRPr="00AE466E">
          <w:rPr>
            <w:rStyle w:val="Hyperlink"/>
            <w:noProof/>
            <w:lang w:bidi="en-US"/>
          </w:rPr>
          <w:t>Number of businesses</w:t>
        </w:r>
        <w:r w:rsidR="00746448">
          <w:rPr>
            <w:noProof/>
            <w:webHidden/>
          </w:rPr>
          <w:tab/>
        </w:r>
        <w:r w:rsidR="00746448">
          <w:rPr>
            <w:noProof/>
            <w:webHidden/>
          </w:rPr>
          <w:fldChar w:fldCharType="begin"/>
        </w:r>
        <w:r w:rsidR="00746448">
          <w:rPr>
            <w:noProof/>
            <w:webHidden/>
          </w:rPr>
          <w:instrText xml:space="preserve"> PAGEREF _Toc94172854 \h </w:instrText>
        </w:r>
        <w:r w:rsidR="00746448">
          <w:rPr>
            <w:noProof/>
            <w:webHidden/>
          </w:rPr>
        </w:r>
        <w:r w:rsidR="00746448">
          <w:rPr>
            <w:noProof/>
            <w:webHidden/>
          </w:rPr>
          <w:fldChar w:fldCharType="separate"/>
        </w:r>
        <w:r>
          <w:rPr>
            <w:noProof/>
            <w:webHidden/>
          </w:rPr>
          <w:t>45</w:t>
        </w:r>
        <w:r w:rsidR="00746448">
          <w:rPr>
            <w:noProof/>
            <w:webHidden/>
          </w:rPr>
          <w:fldChar w:fldCharType="end"/>
        </w:r>
      </w:hyperlink>
    </w:p>
    <w:p w14:paraId="5932EB3B" w14:textId="0B9F9FA8" w:rsidR="00746448" w:rsidRDefault="008242C0">
      <w:pPr>
        <w:pStyle w:val="TOC2"/>
        <w:tabs>
          <w:tab w:val="right" w:leader="dot" w:pos="9016"/>
        </w:tabs>
        <w:rPr>
          <w:rFonts w:eastAsiaTheme="minorEastAsia"/>
          <w:smallCaps w:val="0"/>
          <w:noProof/>
          <w:sz w:val="22"/>
          <w:szCs w:val="22"/>
          <w:lang w:eastAsia="en-GB"/>
        </w:rPr>
      </w:pPr>
      <w:hyperlink w:anchor="_Toc94172855" w:history="1">
        <w:r w:rsidR="00746448" w:rsidRPr="00AE466E">
          <w:rPr>
            <w:rStyle w:val="Hyperlink"/>
            <w:noProof/>
            <w:lang w:bidi="en-US"/>
          </w:rPr>
          <w:t>Number of illnesses from in-scope food business settings</w:t>
        </w:r>
        <w:r w:rsidR="00746448">
          <w:rPr>
            <w:noProof/>
            <w:webHidden/>
          </w:rPr>
          <w:tab/>
        </w:r>
        <w:r w:rsidR="00746448">
          <w:rPr>
            <w:noProof/>
            <w:webHidden/>
          </w:rPr>
          <w:fldChar w:fldCharType="begin"/>
        </w:r>
        <w:r w:rsidR="00746448">
          <w:rPr>
            <w:noProof/>
            <w:webHidden/>
          </w:rPr>
          <w:instrText xml:space="preserve"> PAGEREF _Toc94172855 \h </w:instrText>
        </w:r>
        <w:r w:rsidR="00746448">
          <w:rPr>
            <w:noProof/>
            <w:webHidden/>
          </w:rPr>
        </w:r>
        <w:r w:rsidR="00746448">
          <w:rPr>
            <w:noProof/>
            <w:webHidden/>
          </w:rPr>
          <w:fldChar w:fldCharType="separate"/>
        </w:r>
        <w:r>
          <w:rPr>
            <w:noProof/>
            <w:webHidden/>
          </w:rPr>
          <w:t>46</w:t>
        </w:r>
        <w:r w:rsidR="00746448">
          <w:rPr>
            <w:noProof/>
            <w:webHidden/>
          </w:rPr>
          <w:fldChar w:fldCharType="end"/>
        </w:r>
      </w:hyperlink>
    </w:p>
    <w:p w14:paraId="1177136C" w14:textId="3338089D" w:rsidR="00746448" w:rsidRDefault="008242C0">
      <w:pPr>
        <w:pStyle w:val="TOC2"/>
        <w:tabs>
          <w:tab w:val="right" w:leader="dot" w:pos="9016"/>
        </w:tabs>
        <w:rPr>
          <w:rFonts w:eastAsiaTheme="minorEastAsia"/>
          <w:smallCaps w:val="0"/>
          <w:noProof/>
          <w:sz w:val="22"/>
          <w:szCs w:val="22"/>
          <w:lang w:eastAsia="en-GB"/>
        </w:rPr>
      </w:pPr>
      <w:hyperlink w:anchor="_Toc94172856" w:history="1">
        <w:r w:rsidR="00746448" w:rsidRPr="00AE466E">
          <w:rPr>
            <w:rStyle w:val="Hyperlink"/>
            <w:noProof/>
            <w:lang w:bidi="en-US"/>
          </w:rPr>
          <w:t>Net benefit of each option</w:t>
        </w:r>
        <w:r w:rsidR="00746448">
          <w:rPr>
            <w:noProof/>
            <w:webHidden/>
          </w:rPr>
          <w:tab/>
        </w:r>
        <w:r w:rsidR="00746448">
          <w:rPr>
            <w:noProof/>
            <w:webHidden/>
          </w:rPr>
          <w:fldChar w:fldCharType="begin"/>
        </w:r>
        <w:r w:rsidR="00746448">
          <w:rPr>
            <w:noProof/>
            <w:webHidden/>
          </w:rPr>
          <w:instrText xml:space="preserve"> PAGEREF _Toc94172856 \h </w:instrText>
        </w:r>
        <w:r w:rsidR="00746448">
          <w:rPr>
            <w:noProof/>
            <w:webHidden/>
          </w:rPr>
        </w:r>
        <w:r w:rsidR="00746448">
          <w:rPr>
            <w:noProof/>
            <w:webHidden/>
          </w:rPr>
          <w:fldChar w:fldCharType="separate"/>
        </w:r>
        <w:r>
          <w:rPr>
            <w:noProof/>
            <w:webHidden/>
          </w:rPr>
          <w:t>47</w:t>
        </w:r>
        <w:r w:rsidR="00746448">
          <w:rPr>
            <w:noProof/>
            <w:webHidden/>
          </w:rPr>
          <w:fldChar w:fldCharType="end"/>
        </w:r>
      </w:hyperlink>
    </w:p>
    <w:p w14:paraId="2030D9AC" w14:textId="66A617EC" w:rsidR="00746448" w:rsidRDefault="008242C0">
      <w:pPr>
        <w:pStyle w:val="TOC1"/>
        <w:tabs>
          <w:tab w:val="right" w:leader="dot" w:pos="9016"/>
        </w:tabs>
        <w:rPr>
          <w:rFonts w:eastAsiaTheme="minorEastAsia"/>
          <w:b w:val="0"/>
          <w:bCs w:val="0"/>
          <w:caps w:val="0"/>
          <w:noProof/>
          <w:sz w:val="22"/>
          <w:szCs w:val="22"/>
          <w:lang w:eastAsia="en-GB"/>
        </w:rPr>
      </w:pPr>
      <w:hyperlink w:anchor="_Toc94172857" w:history="1">
        <w:r w:rsidR="00746448" w:rsidRPr="00AE466E">
          <w:rPr>
            <w:rStyle w:val="Hyperlink"/>
            <w:noProof/>
          </w:rPr>
          <w:t>Appendix 2 – Food safety culture initiatives and education</w:t>
        </w:r>
        <w:r w:rsidR="00746448">
          <w:rPr>
            <w:noProof/>
            <w:webHidden/>
          </w:rPr>
          <w:tab/>
        </w:r>
        <w:r w:rsidR="00746448">
          <w:rPr>
            <w:noProof/>
            <w:webHidden/>
          </w:rPr>
          <w:fldChar w:fldCharType="begin"/>
        </w:r>
        <w:r w:rsidR="00746448">
          <w:rPr>
            <w:noProof/>
            <w:webHidden/>
          </w:rPr>
          <w:instrText xml:space="preserve"> PAGEREF _Toc94172857 \h </w:instrText>
        </w:r>
        <w:r w:rsidR="00746448">
          <w:rPr>
            <w:noProof/>
            <w:webHidden/>
          </w:rPr>
        </w:r>
        <w:r w:rsidR="00746448">
          <w:rPr>
            <w:noProof/>
            <w:webHidden/>
          </w:rPr>
          <w:fldChar w:fldCharType="separate"/>
        </w:r>
        <w:r>
          <w:rPr>
            <w:noProof/>
            <w:webHidden/>
          </w:rPr>
          <w:t>48</w:t>
        </w:r>
        <w:r w:rsidR="00746448">
          <w:rPr>
            <w:noProof/>
            <w:webHidden/>
          </w:rPr>
          <w:fldChar w:fldCharType="end"/>
        </w:r>
      </w:hyperlink>
    </w:p>
    <w:p w14:paraId="0D1B613F" w14:textId="05B7F19E" w:rsidR="00746448" w:rsidRDefault="008242C0">
      <w:pPr>
        <w:pStyle w:val="TOC2"/>
        <w:tabs>
          <w:tab w:val="right" w:leader="dot" w:pos="9016"/>
        </w:tabs>
        <w:rPr>
          <w:rFonts w:eastAsiaTheme="minorEastAsia"/>
          <w:smallCaps w:val="0"/>
          <w:noProof/>
          <w:sz w:val="22"/>
          <w:szCs w:val="22"/>
          <w:lang w:eastAsia="en-GB"/>
        </w:rPr>
      </w:pPr>
      <w:hyperlink w:anchor="_Toc94172858" w:history="1">
        <w:r w:rsidR="00746448" w:rsidRPr="00AE466E">
          <w:rPr>
            <w:rStyle w:val="Hyperlink"/>
            <w:noProof/>
            <w:lang w:bidi="en-US"/>
          </w:rPr>
          <w:t>Global, international and national focus on food safety culture</w:t>
        </w:r>
        <w:r w:rsidR="00746448">
          <w:rPr>
            <w:noProof/>
            <w:webHidden/>
          </w:rPr>
          <w:tab/>
        </w:r>
        <w:r w:rsidR="00746448">
          <w:rPr>
            <w:noProof/>
            <w:webHidden/>
          </w:rPr>
          <w:fldChar w:fldCharType="begin"/>
        </w:r>
        <w:r w:rsidR="00746448">
          <w:rPr>
            <w:noProof/>
            <w:webHidden/>
          </w:rPr>
          <w:instrText xml:space="preserve"> PAGEREF _Toc94172858 \h </w:instrText>
        </w:r>
        <w:r w:rsidR="00746448">
          <w:rPr>
            <w:noProof/>
            <w:webHidden/>
          </w:rPr>
        </w:r>
        <w:r w:rsidR="00746448">
          <w:rPr>
            <w:noProof/>
            <w:webHidden/>
          </w:rPr>
          <w:fldChar w:fldCharType="separate"/>
        </w:r>
        <w:r>
          <w:rPr>
            <w:noProof/>
            <w:webHidden/>
          </w:rPr>
          <w:t>48</w:t>
        </w:r>
        <w:r w:rsidR="00746448">
          <w:rPr>
            <w:noProof/>
            <w:webHidden/>
          </w:rPr>
          <w:fldChar w:fldCharType="end"/>
        </w:r>
      </w:hyperlink>
    </w:p>
    <w:p w14:paraId="6E6E657B" w14:textId="79CA3BD7" w:rsidR="00746448" w:rsidRDefault="008242C0">
      <w:pPr>
        <w:pStyle w:val="TOC2"/>
        <w:tabs>
          <w:tab w:val="right" w:leader="dot" w:pos="9016"/>
        </w:tabs>
        <w:rPr>
          <w:rFonts w:eastAsiaTheme="minorEastAsia"/>
          <w:smallCaps w:val="0"/>
          <w:noProof/>
          <w:sz w:val="22"/>
          <w:szCs w:val="22"/>
          <w:lang w:eastAsia="en-GB"/>
        </w:rPr>
      </w:pPr>
      <w:hyperlink w:anchor="_Toc94172859" w:history="1">
        <w:r w:rsidR="00746448" w:rsidRPr="00AE466E">
          <w:rPr>
            <w:rStyle w:val="Hyperlink"/>
            <w:noProof/>
            <w:lang w:bidi="en-US"/>
          </w:rPr>
          <w:t>Food safety culture initiatives in Australia</w:t>
        </w:r>
        <w:r w:rsidR="00746448">
          <w:rPr>
            <w:noProof/>
            <w:webHidden/>
          </w:rPr>
          <w:tab/>
        </w:r>
        <w:r w:rsidR="00746448">
          <w:rPr>
            <w:noProof/>
            <w:webHidden/>
          </w:rPr>
          <w:fldChar w:fldCharType="begin"/>
        </w:r>
        <w:r w:rsidR="00746448">
          <w:rPr>
            <w:noProof/>
            <w:webHidden/>
          </w:rPr>
          <w:instrText xml:space="preserve"> PAGEREF _Toc94172859 \h </w:instrText>
        </w:r>
        <w:r w:rsidR="00746448">
          <w:rPr>
            <w:noProof/>
            <w:webHidden/>
          </w:rPr>
        </w:r>
        <w:r w:rsidR="00746448">
          <w:rPr>
            <w:noProof/>
            <w:webHidden/>
          </w:rPr>
          <w:fldChar w:fldCharType="separate"/>
        </w:r>
        <w:r>
          <w:rPr>
            <w:noProof/>
            <w:webHidden/>
          </w:rPr>
          <w:t>48</w:t>
        </w:r>
        <w:r w:rsidR="00746448">
          <w:rPr>
            <w:noProof/>
            <w:webHidden/>
          </w:rPr>
          <w:fldChar w:fldCharType="end"/>
        </w:r>
      </w:hyperlink>
    </w:p>
    <w:p w14:paraId="1C381759" w14:textId="2491C369" w:rsidR="00746448" w:rsidRDefault="008242C0">
      <w:pPr>
        <w:pStyle w:val="TOC1"/>
        <w:tabs>
          <w:tab w:val="right" w:leader="dot" w:pos="9016"/>
        </w:tabs>
        <w:rPr>
          <w:rFonts w:eastAsiaTheme="minorEastAsia"/>
          <w:b w:val="0"/>
          <w:bCs w:val="0"/>
          <w:caps w:val="0"/>
          <w:noProof/>
          <w:sz w:val="22"/>
          <w:szCs w:val="22"/>
          <w:lang w:eastAsia="en-GB"/>
        </w:rPr>
      </w:pPr>
      <w:hyperlink w:anchor="_Toc94172860" w:history="1">
        <w:r w:rsidR="00746448" w:rsidRPr="00AE466E">
          <w:rPr>
            <w:rStyle w:val="Hyperlink"/>
            <w:noProof/>
          </w:rPr>
          <w:t>Appendix 3 – International approaches</w:t>
        </w:r>
        <w:r w:rsidR="00746448">
          <w:rPr>
            <w:noProof/>
            <w:webHidden/>
          </w:rPr>
          <w:tab/>
        </w:r>
        <w:r w:rsidR="00746448">
          <w:rPr>
            <w:noProof/>
            <w:webHidden/>
          </w:rPr>
          <w:fldChar w:fldCharType="begin"/>
        </w:r>
        <w:r w:rsidR="00746448">
          <w:rPr>
            <w:noProof/>
            <w:webHidden/>
          </w:rPr>
          <w:instrText xml:space="preserve"> PAGEREF _Toc94172860 \h </w:instrText>
        </w:r>
        <w:r w:rsidR="00746448">
          <w:rPr>
            <w:noProof/>
            <w:webHidden/>
          </w:rPr>
        </w:r>
        <w:r w:rsidR="00746448">
          <w:rPr>
            <w:noProof/>
            <w:webHidden/>
          </w:rPr>
          <w:fldChar w:fldCharType="separate"/>
        </w:r>
        <w:r>
          <w:rPr>
            <w:noProof/>
            <w:webHidden/>
          </w:rPr>
          <w:t>49</w:t>
        </w:r>
        <w:r w:rsidR="00746448">
          <w:rPr>
            <w:noProof/>
            <w:webHidden/>
          </w:rPr>
          <w:fldChar w:fldCharType="end"/>
        </w:r>
      </w:hyperlink>
    </w:p>
    <w:p w14:paraId="2EE467F5" w14:textId="023E7B2E" w:rsidR="00746448" w:rsidRDefault="008242C0">
      <w:pPr>
        <w:pStyle w:val="TOC2"/>
        <w:tabs>
          <w:tab w:val="right" w:leader="dot" w:pos="9016"/>
        </w:tabs>
        <w:rPr>
          <w:rFonts w:eastAsiaTheme="minorEastAsia"/>
          <w:smallCaps w:val="0"/>
          <w:noProof/>
          <w:sz w:val="22"/>
          <w:szCs w:val="22"/>
          <w:lang w:eastAsia="en-GB"/>
        </w:rPr>
      </w:pPr>
      <w:hyperlink w:anchor="_Toc94172861" w:history="1">
        <w:r w:rsidR="00746448" w:rsidRPr="00AE466E">
          <w:rPr>
            <w:rStyle w:val="Hyperlink"/>
            <w:noProof/>
            <w:lang w:bidi="en-US"/>
          </w:rPr>
          <w:t>Codex overarching principles</w:t>
        </w:r>
        <w:r w:rsidR="00746448">
          <w:rPr>
            <w:noProof/>
            <w:webHidden/>
          </w:rPr>
          <w:tab/>
        </w:r>
        <w:r w:rsidR="00746448">
          <w:rPr>
            <w:noProof/>
            <w:webHidden/>
          </w:rPr>
          <w:fldChar w:fldCharType="begin"/>
        </w:r>
        <w:r w:rsidR="00746448">
          <w:rPr>
            <w:noProof/>
            <w:webHidden/>
          </w:rPr>
          <w:instrText xml:space="preserve"> PAGEREF _Toc94172861 \h </w:instrText>
        </w:r>
        <w:r w:rsidR="00746448">
          <w:rPr>
            <w:noProof/>
            <w:webHidden/>
          </w:rPr>
        </w:r>
        <w:r w:rsidR="00746448">
          <w:rPr>
            <w:noProof/>
            <w:webHidden/>
          </w:rPr>
          <w:fldChar w:fldCharType="separate"/>
        </w:r>
        <w:r>
          <w:rPr>
            <w:noProof/>
            <w:webHidden/>
          </w:rPr>
          <w:t>49</w:t>
        </w:r>
        <w:r w:rsidR="00746448">
          <w:rPr>
            <w:noProof/>
            <w:webHidden/>
          </w:rPr>
          <w:fldChar w:fldCharType="end"/>
        </w:r>
      </w:hyperlink>
    </w:p>
    <w:p w14:paraId="0B74E571" w14:textId="041E1CEA" w:rsidR="00746448" w:rsidRDefault="008242C0">
      <w:pPr>
        <w:pStyle w:val="TOC2"/>
        <w:tabs>
          <w:tab w:val="right" w:leader="dot" w:pos="9016"/>
        </w:tabs>
        <w:rPr>
          <w:rFonts w:eastAsiaTheme="minorEastAsia"/>
          <w:smallCaps w:val="0"/>
          <w:noProof/>
          <w:sz w:val="22"/>
          <w:szCs w:val="22"/>
          <w:lang w:eastAsia="en-GB"/>
        </w:rPr>
      </w:pPr>
      <w:hyperlink w:anchor="_Toc94172862" w:history="1">
        <w:r w:rsidR="00746448" w:rsidRPr="00AE466E">
          <w:rPr>
            <w:rStyle w:val="Hyperlink"/>
            <w:noProof/>
            <w:lang w:bidi="en-US"/>
          </w:rPr>
          <w:t>Regulatory measures for food safety management</w:t>
        </w:r>
        <w:r w:rsidR="00746448">
          <w:rPr>
            <w:noProof/>
            <w:webHidden/>
          </w:rPr>
          <w:tab/>
        </w:r>
        <w:r w:rsidR="00746448">
          <w:rPr>
            <w:noProof/>
            <w:webHidden/>
          </w:rPr>
          <w:fldChar w:fldCharType="begin"/>
        </w:r>
        <w:r w:rsidR="00746448">
          <w:rPr>
            <w:noProof/>
            <w:webHidden/>
          </w:rPr>
          <w:instrText xml:space="preserve"> PAGEREF _Toc94172862 \h </w:instrText>
        </w:r>
        <w:r w:rsidR="00746448">
          <w:rPr>
            <w:noProof/>
            <w:webHidden/>
          </w:rPr>
        </w:r>
        <w:r w:rsidR="00746448">
          <w:rPr>
            <w:noProof/>
            <w:webHidden/>
          </w:rPr>
          <w:fldChar w:fldCharType="separate"/>
        </w:r>
        <w:r>
          <w:rPr>
            <w:noProof/>
            <w:webHidden/>
          </w:rPr>
          <w:t>49</w:t>
        </w:r>
        <w:r w:rsidR="00746448">
          <w:rPr>
            <w:noProof/>
            <w:webHidden/>
          </w:rPr>
          <w:fldChar w:fldCharType="end"/>
        </w:r>
      </w:hyperlink>
    </w:p>
    <w:p w14:paraId="5AFC0D59" w14:textId="2EED8EF1" w:rsidR="00454858" w:rsidRDefault="001D04D9" w:rsidP="001D04D9">
      <w:pPr>
        <w:pStyle w:val="TOC1"/>
        <w:tabs>
          <w:tab w:val="left" w:pos="2679"/>
          <w:tab w:val="right" w:leader="dot" w:pos="9060"/>
        </w:tabs>
        <w:rPr>
          <w:rFonts w:ascii="Arial" w:hAnsi="Arial" w:cs="Arial"/>
          <w:sz w:val="22"/>
          <w:szCs w:val="22"/>
        </w:rPr>
      </w:pPr>
      <w:r>
        <w:rPr>
          <w:rFonts w:ascii="Arial" w:hAnsi="Arial" w:cs="Arial"/>
          <w:sz w:val="22"/>
          <w:szCs w:val="22"/>
        </w:rPr>
        <w:fldChar w:fldCharType="end"/>
      </w:r>
    </w:p>
    <w:p w14:paraId="07075A58" w14:textId="77777777" w:rsidR="003A43D8" w:rsidRPr="003A43D8" w:rsidRDefault="003A43D8" w:rsidP="003A43D8"/>
    <w:p w14:paraId="4EAE3FDB" w14:textId="5D73C563" w:rsidR="002B0592" w:rsidRPr="00470A3E" w:rsidRDefault="002B0592" w:rsidP="00470A3E">
      <w:pPr>
        <w:rPr>
          <w:rStyle w:val="Heading1Char"/>
        </w:rPr>
      </w:pPr>
      <w:bookmarkStart w:id="7" w:name="_Toc94172822"/>
      <w:bookmarkStart w:id="8" w:name="_Toc426380820"/>
      <w:bookmarkStart w:id="9" w:name="_Toc426380885"/>
      <w:bookmarkStart w:id="10" w:name="_Toc426380916"/>
      <w:r>
        <w:rPr>
          <w:rStyle w:val="Heading1Char"/>
          <w:b w:val="0"/>
        </w:rPr>
        <w:t>Abbreviations</w:t>
      </w:r>
      <w:bookmarkEnd w:id="7"/>
    </w:p>
    <w:p w14:paraId="3C091AB4" w14:textId="77777777" w:rsidR="002B0592" w:rsidRPr="002B0592" w:rsidRDefault="002B0592" w:rsidP="002B0592"/>
    <w:p w14:paraId="612ED2EF" w14:textId="107412F6" w:rsidR="00470A3E" w:rsidRDefault="00470A3E" w:rsidP="002B0592">
      <w:r>
        <w:t xml:space="preserve">CRIS </w:t>
      </w:r>
      <w:r>
        <w:tab/>
        <w:t>consultation regulatory impact statement</w:t>
      </w:r>
    </w:p>
    <w:p w14:paraId="50082076" w14:textId="24956AFA" w:rsidR="00470A3E" w:rsidRDefault="00470A3E" w:rsidP="002B0592">
      <w:r>
        <w:t>DRIS</w:t>
      </w:r>
      <w:r>
        <w:tab/>
      </w:r>
      <w:r>
        <w:tab/>
        <w:t>decision regulatory impact statement</w:t>
      </w:r>
    </w:p>
    <w:p w14:paraId="30D9B19C" w14:textId="5974640B" w:rsidR="002B0592" w:rsidRPr="00E843B5" w:rsidRDefault="002B0592" w:rsidP="002B0592">
      <w:r>
        <w:lastRenderedPageBreak/>
        <w:t>E</w:t>
      </w:r>
      <w:r>
        <w:tab/>
      </w:r>
      <w:r>
        <w:tab/>
        <w:t xml:space="preserve">evidence to substantiate food safety </w:t>
      </w:r>
      <w:r w:rsidR="006B6C8B">
        <w:t>management</w:t>
      </w:r>
    </w:p>
    <w:p w14:paraId="63F2C3EC" w14:textId="4289DD24" w:rsidR="00504902" w:rsidRDefault="00504902" w:rsidP="002B0592">
      <w:r>
        <w:t>EHO</w:t>
      </w:r>
      <w:r>
        <w:tab/>
      </w:r>
      <w:r>
        <w:tab/>
        <w:t>environmental health officer</w:t>
      </w:r>
    </w:p>
    <w:p w14:paraId="2AD4F52C" w14:textId="49692BA9" w:rsidR="002B0592" w:rsidRDefault="002B0592" w:rsidP="002B0592">
      <w:r>
        <w:t>FHT</w:t>
      </w:r>
      <w:r>
        <w:tab/>
      </w:r>
      <w:r>
        <w:tab/>
        <w:t xml:space="preserve">food handler </w:t>
      </w:r>
      <w:r w:rsidR="003975C1">
        <w:t>t</w:t>
      </w:r>
      <w:r>
        <w:t>raining</w:t>
      </w:r>
    </w:p>
    <w:p w14:paraId="424494D4" w14:textId="42CF5E75" w:rsidR="002B0592" w:rsidRDefault="002B0592" w:rsidP="002B0592">
      <w:r>
        <w:t>FRSC</w:t>
      </w:r>
      <w:r>
        <w:tab/>
        <w:t xml:space="preserve">Food Regulation Standing </w:t>
      </w:r>
      <w:r w:rsidR="00470A3E">
        <w:t>Committee</w:t>
      </w:r>
    </w:p>
    <w:p w14:paraId="5C804BCA" w14:textId="7637DD34" w:rsidR="00470A3E" w:rsidRDefault="00470A3E" w:rsidP="002B0592">
      <w:r>
        <w:t>FSANZ</w:t>
      </w:r>
      <w:r>
        <w:tab/>
        <w:t>Food Standards Australia New Zealand</w:t>
      </w:r>
    </w:p>
    <w:p w14:paraId="596DE932" w14:textId="76B0421E" w:rsidR="002B0592" w:rsidRDefault="002B0592" w:rsidP="002B0592">
      <w:r>
        <w:t>FSM WG</w:t>
      </w:r>
      <w:r>
        <w:tab/>
        <w:t>Food Safety Management Working Group</w:t>
      </w:r>
    </w:p>
    <w:p w14:paraId="6C01777D" w14:textId="4350307B" w:rsidR="00990EE7" w:rsidRDefault="00990EE7" w:rsidP="002B0592">
      <w:r>
        <w:t>FSP</w:t>
      </w:r>
      <w:r>
        <w:tab/>
      </w:r>
      <w:r>
        <w:tab/>
        <w:t>food safety program</w:t>
      </w:r>
    </w:p>
    <w:p w14:paraId="62E55D13" w14:textId="14838CEB" w:rsidR="002B0592" w:rsidRDefault="002B0592" w:rsidP="002B0592">
      <w:r>
        <w:t>FSS</w:t>
      </w:r>
      <w:r>
        <w:tab/>
      </w:r>
      <w:r>
        <w:tab/>
        <w:t>food safety supervisor</w:t>
      </w:r>
    </w:p>
    <w:p w14:paraId="0A935A6F" w14:textId="078E46D5" w:rsidR="006B6C8B" w:rsidRDefault="00A45BDC" w:rsidP="002B0592">
      <w:r>
        <w:t>P1</w:t>
      </w:r>
      <w:r>
        <w:tab/>
      </w:r>
      <w:r>
        <w:tab/>
        <w:t>Priority 1 business</w:t>
      </w:r>
      <w:r w:rsidR="006B6C8B">
        <w:t xml:space="preserve"> (</w:t>
      </w:r>
      <w:r w:rsidR="007C38BB" w:rsidRPr="004657C0">
        <w:t>using the national Risk Profiling Framework</w:t>
      </w:r>
      <w:r w:rsidR="007C38BB">
        <w:t>)</w:t>
      </w:r>
    </w:p>
    <w:p w14:paraId="54E20A74" w14:textId="556C8E00" w:rsidR="00A45BDC" w:rsidRDefault="00A45BDC" w:rsidP="002B0592">
      <w:r>
        <w:t>P2</w:t>
      </w:r>
      <w:r>
        <w:tab/>
      </w:r>
      <w:r>
        <w:tab/>
        <w:t>Priority 2 business</w:t>
      </w:r>
      <w:r w:rsidR="006B6C8B">
        <w:t xml:space="preserve"> (</w:t>
      </w:r>
      <w:r w:rsidR="007C38BB" w:rsidRPr="004657C0">
        <w:t>using the national Risk Profiling Framework</w:t>
      </w:r>
      <w:r w:rsidR="007C38BB">
        <w:t>)</w:t>
      </w:r>
    </w:p>
    <w:p w14:paraId="15C1C5BA" w14:textId="33806B02" w:rsidR="003D5230" w:rsidRDefault="003D5230" w:rsidP="002B0592">
      <w:r>
        <w:t>PHF</w:t>
      </w:r>
      <w:r>
        <w:tab/>
      </w:r>
      <w:r>
        <w:tab/>
        <w:t>potentially hazardous food</w:t>
      </w:r>
    </w:p>
    <w:p w14:paraId="6095EEDC" w14:textId="50AB601B" w:rsidR="003D5230" w:rsidRDefault="003D5230" w:rsidP="002B0592">
      <w:r>
        <w:t>RTE</w:t>
      </w:r>
      <w:r>
        <w:tab/>
      </w:r>
      <w:r>
        <w:tab/>
        <w:t>ready to eat</w:t>
      </w:r>
    </w:p>
    <w:p w14:paraId="5992CC04" w14:textId="77777777" w:rsidR="003D5230" w:rsidRDefault="003D5230" w:rsidP="002B0592"/>
    <w:p w14:paraId="79561EF1" w14:textId="7E011EDF" w:rsidR="002B0592" w:rsidRDefault="002B0592">
      <w:pPr>
        <w:spacing w:after="0"/>
        <w:rPr>
          <w:rStyle w:val="Heading1Char"/>
          <w:b w:val="0"/>
        </w:rPr>
      </w:pPr>
      <w:r>
        <w:rPr>
          <w:rStyle w:val="Heading1Char"/>
          <w:b w:val="0"/>
        </w:rPr>
        <w:br w:type="page"/>
      </w:r>
    </w:p>
    <w:p w14:paraId="5AFC0D61" w14:textId="29F18FD9" w:rsidR="00454858" w:rsidRDefault="00504902" w:rsidP="001D04D9">
      <w:pPr>
        <w:pStyle w:val="Heading1"/>
        <w:rPr>
          <w:rStyle w:val="Heading1Char"/>
          <w:b/>
        </w:rPr>
      </w:pPr>
      <w:bookmarkStart w:id="11" w:name="_Toc94172823"/>
      <w:r>
        <w:rPr>
          <w:rStyle w:val="Heading1Char"/>
          <w:b/>
        </w:rPr>
        <w:lastRenderedPageBreak/>
        <w:t>1</w:t>
      </w:r>
      <w:r>
        <w:rPr>
          <w:rStyle w:val="Heading1Char"/>
          <w:b/>
        </w:rPr>
        <w:tab/>
      </w:r>
      <w:r w:rsidR="00CA5D06" w:rsidRPr="00DE77DB">
        <w:rPr>
          <w:rStyle w:val="Heading1Char"/>
          <w:b/>
        </w:rPr>
        <w:t>Introduction</w:t>
      </w:r>
      <w:bookmarkEnd w:id="8"/>
      <w:bookmarkEnd w:id="9"/>
      <w:bookmarkEnd w:id="10"/>
      <w:bookmarkEnd w:id="11"/>
    </w:p>
    <w:p w14:paraId="79E1C47E" w14:textId="24FC859A" w:rsidR="00D55E34" w:rsidRDefault="00701B38" w:rsidP="00D55E34">
      <w:r w:rsidRPr="00F14AA9">
        <w:rPr>
          <w:lang w:val="en-AU"/>
        </w:rPr>
        <w:t>FSA</w:t>
      </w:r>
      <w:r>
        <w:rPr>
          <w:lang w:val="en-AU"/>
        </w:rPr>
        <w:t>NZ Proposal P1053 – Food Safety Management Tools</w:t>
      </w:r>
      <w:r w:rsidRPr="00F14AA9">
        <w:rPr>
          <w:lang w:val="en-AU"/>
        </w:rPr>
        <w:t xml:space="preserve"> </w:t>
      </w:r>
      <w:r w:rsidR="006B6C8B" w:rsidRPr="00AB7684">
        <w:rPr>
          <w:lang w:val="en-AU"/>
        </w:rPr>
        <w:t>consider</w:t>
      </w:r>
      <w:r w:rsidR="008869F0">
        <w:rPr>
          <w:lang w:val="en-AU"/>
        </w:rPr>
        <w:t>s</w:t>
      </w:r>
      <w:r w:rsidR="006B6C8B" w:rsidRPr="00AB7684">
        <w:rPr>
          <w:lang w:val="en-AU"/>
        </w:rPr>
        <w:t xml:space="preserve"> </w:t>
      </w:r>
      <w:r w:rsidR="006B6C8B">
        <w:rPr>
          <w:lang w:val="en-AU"/>
        </w:rPr>
        <w:t xml:space="preserve">whether regulatory measures </w:t>
      </w:r>
      <w:r w:rsidR="00840CBD">
        <w:rPr>
          <w:lang w:val="en-AU"/>
        </w:rPr>
        <w:t xml:space="preserve">over and above existing general requirements </w:t>
      </w:r>
      <w:r w:rsidR="006B6C8B">
        <w:rPr>
          <w:lang w:val="en-AU"/>
        </w:rPr>
        <w:t>should be mandated to</w:t>
      </w:r>
      <w:r w:rsidR="006B6C8B" w:rsidRPr="00AB7684">
        <w:rPr>
          <w:lang w:val="en-AU"/>
        </w:rPr>
        <w:t xml:space="preserve"> manag</w:t>
      </w:r>
      <w:r w:rsidR="006B6C8B">
        <w:rPr>
          <w:lang w:val="en-AU"/>
        </w:rPr>
        <w:t>e</w:t>
      </w:r>
      <w:r w:rsidR="006B6C8B" w:rsidRPr="00AB7684">
        <w:rPr>
          <w:lang w:val="en-AU"/>
        </w:rPr>
        <w:t xml:space="preserve"> food safety</w:t>
      </w:r>
      <w:r w:rsidR="006B6C8B" w:rsidRPr="0017083D">
        <w:rPr>
          <w:lang w:val="en-AU"/>
        </w:rPr>
        <w:t xml:space="preserve"> </w:t>
      </w:r>
      <w:r w:rsidR="006B6C8B" w:rsidRPr="00AB7684">
        <w:rPr>
          <w:lang w:val="en-AU"/>
        </w:rPr>
        <w:t>risks</w:t>
      </w:r>
      <w:r w:rsidR="006B6C8B" w:rsidRPr="005E4FAC">
        <w:rPr>
          <w:lang w:val="en-AU"/>
        </w:rPr>
        <w:t xml:space="preserve"> </w:t>
      </w:r>
      <w:r w:rsidR="006B6C8B">
        <w:rPr>
          <w:lang w:val="en-AU"/>
        </w:rPr>
        <w:t>in food service and related retail sectors</w:t>
      </w:r>
      <w:r w:rsidR="006B6C8B" w:rsidRPr="00AB7684">
        <w:rPr>
          <w:lang w:val="en-AU"/>
        </w:rPr>
        <w:t xml:space="preserve">. </w:t>
      </w:r>
      <w:r w:rsidR="00D55E34">
        <w:t xml:space="preserve">This </w:t>
      </w:r>
      <w:r w:rsidR="00BD322C">
        <w:t>CRIS</w:t>
      </w:r>
      <w:r w:rsidR="00D55E34">
        <w:t xml:space="preserve"> has been prepared </w:t>
      </w:r>
      <w:r w:rsidR="00BD322C">
        <w:t>to</w:t>
      </w:r>
      <w:r w:rsidR="00D55E34">
        <w:t xml:space="preserve"> consult with interested </w:t>
      </w:r>
      <w:r w:rsidR="00804954">
        <w:t xml:space="preserve">stakeholders </w:t>
      </w:r>
      <w:r w:rsidR="003D6941">
        <w:t>on</w:t>
      </w:r>
      <w:r>
        <w:t xml:space="preserve"> potential options</w:t>
      </w:r>
      <w:r w:rsidR="00BD322C">
        <w:t xml:space="preserve">. </w:t>
      </w:r>
      <w:r w:rsidR="00804954">
        <w:t>It</w:t>
      </w:r>
      <w:r w:rsidR="00D55E34">
        <w:t xml:space="preserve"> has b</w:t>
      </w:r>
      <w:r w:rsidR="00722E1C">
        <w:t xml:space="preserve">een prepared in accordance with the </w:t>
      </w:r>
      <w:r w:rsidR="00722E1C" w:rsidRPr="00115202">
        <w:rPr>
          <w:i/>
        </w:rPr>
        <w:t>Regulatory Impact Analysis Guide for Ministers’ Meetings and National Standard Setting Bodies</w:t>
      </w:r>
      <w:r w:rsidR="007D6E8A">
        <w:t xml:space="preserve"> (May 202</w:t>
      </w:r>
      <w:r w:rsidR="00115202">
        <w:t>1)</w:t>
      </w:r>
      <w:r w:rsidR="00470A3E">
        <w:rPr>
          <w:rStyle w:val="FootnoteReference"/>
        </w:rPr>
        <w:footnoteReference w:id="2"/>
      </w:r>
      <w:r w:rsidR="00115202">
        <w:t xml:space="preserve"> and </w:t>
      </w:r>
      <w:r w:rsidR="00722E1C">
        <w:t>answer</w:t>
      </w:r>
      <w:r w:rsidR="00467A20">
        <w:t>s</w:t>
      </w:r>
      <w:r w:rsidR="00722E1C">
        <w:t xml:space="preserve"> the following </w:t>
      </w:r>
      <w:r w:rsidR="00115202">
        <w:t>seven question</w:t>
      </w:r>
      <w:r w:rsidR="00BD322C">
        <w:t>s</w:t>
      </w:r>
      <w:r w:rsidR="00115202">
        <w:t xml:space="preserve"> using the best available information:</w:t>
      </w:r>
    </w:p>
    <w:p w14:paraId="472A837A" w14:textId="6CA5937D" w:rsidR="00D55E34" w:rsidRDefault="00722E1C" w:rsidP="00A32F53">
      <w:pPr>
        <w:pStyle w:val="FSBullet1"/>
      </w:pPr>
      <w:r>
        <w:t>What is the problem?</w:t>
      </w:r>
    </w:p>
    <w:p w14:paraId="271810EE" w14:textId="1ABA65FE" w:rsidR="00722E1C" w:rsidRDefault="00722E1C" w:rsidP="00A32F53">
      <w:pPr>
        <w:pStyle w:val="FSBullet1"/>
      </w:pPr>
      <w:r>
        <w:t>Why is government action needed?</w:t>
      </w:r>
    </w:p>
    <w:p w14:paraId="7BE7914B" w14:textId="144C3590" w:rsidR="00722E1C" w:rsidRDefault="00722E1C" w:rsidP="00A32F53">
      <w:pPr>
        <w:pStyle w:val="FSBullet1"/>
      </w:pPr>
      <w:r>
        <w:t>What policy options are to be considered?</w:t>
      </w:r>
    </w:p>
    <w:p w14:paraId="4AAF8BB6" w14:textId="4FA8E6EA" w:rsidR="00722E1C" w:rsidRDefault="00115202" w:rsidP="00A32F53">
      <w:pPr>
        <w:pStyle w:val="FSBullet1"/>
      </w:pPr>
      <w:r>
        <w:t>What is the likely net benefit of each option?</w:t>
      </w:r>
    </w:p>
    <w:p w14:paraId="382C8A97" w14:textId="1A444542" w:rsidR="00115202" w:rsidRDefault="00115202" w:rsidP="00A32F53">
      <w:pPr>
        <w:pStyle w:val="FSBullet1"/>
      </w:pPr>
      <w:r>
        <w:t>Who was consulted and how was their feedback incorporated?</w:t>
      </w:r>
    </w:p>
    <w:p w14:paraId="4821BDF5" w14:textId="201C881B" w:rsidR="00115202" w:rsidRDefault="00115202" w:rsidP="00A32F53">
      <w:pPr>
        <w:pStyle w:val="FSBullet1"/>
      </w:pPr>
      <w:r>
        <w:t>What is the best option from those considered?</w:t>
      </w:r>
    </w:p>
    <w:p w14:paraId="6C26487D" w14:textId="2A2A28A5" w:rsidR="00115202" w:rsidRDefault="00115202" w:rsidP="00A32F53">
      <w:pPr>
        <w:pStyle w:val="FSBullet1"/>
      </w:pPr>
      <w:r>
        <w:t>How will the chosen option</w:t>
      </w:r>
      <w:r w:rsidR="00BD322C">
        <w:t xml:space="preserve"> be i</w:t>
      </w:r>
      <w:r>
        <w:t>mplemented and evaluated?</w:t>
      </w:r>
    </w:p>
    <w:p w14:paraId="61D0D63C" w14:textId="2DD022E6" w:rsidR="00975695" w:rsidRDefault="0062032E" w:rsidP="00A67018">
      <w:pPr>
        <w:rPr>
          <w:lang w:val="en-US"/>
        </w:rPr>
      </w:pPr>
      <w:r w:rsidRPr="00722E1C">
        <w:rPr>
          <w:lang w:val="en-US"/>
        </w:rPr>
        <w:t xml:space="preserve">In our assessment, FSANZ considered the extent of foodborne illness caused by food service </w:t>
      </w:r>
      <w:r w:rsidR="00ED0666">
        <w:rPr>
          <w:lang w:val="en-US"/>
        </w:rPr>
        <w:t xml:space="preserve">and retail </w:t>
      </w:r>
      <w:r w:rsidRPr="00722E1C">
        <w:rPr>
          <w:lang w:val="en-US"/>
        </w:rPr>
        <w:t>businesses in Australia</w:t>
      </w:r>
      <w:r w:rsidR="004946C4">
        <w:rPr>
          <w:rStyle w:val="FootnoteReference"/>
          <w:lang w:val="en-US"/>
        </w:rPr>
        <w:footnoteReference w:id="3"/>
      </w:r>
      <w:r w:rsidR="00BD322C">
        <w:rPr>
          <w:lang w:val="en-US"/>
        </w:rPr>
        <w:t>,</w:t>
      </w:r>
      <w:r w:rsidRPr="00722E1C">
        <w:rPr>
          <w:lang w:val="en-US"/>
        </w:rPr>
        <w:t xml:space="preserve"> and where improvements in food safety management are needed. We examined current regulatory arrangements in Australia and international approaches</w:t>
      </w:r>
      <w:r w:rsidR="008948A9">
        <w:rPr>
          <w:rStyle w:val="FootnoteReference"/>
          <w:lang w:val="en-US"/>
        </w:rPr>
        <w:footnoteReference w:id="4"/>
      </w:r>
      <w:r w:rsidRPr="00722E1C">
        <w:rPr>
          <w:lang w:val="en-US"/>
        </w:rPr>
        <w:t>. We</w:t>
      </w:r>
      <w:r w:rsidRPr="00722E1C" w:rsidDel="003D6941">
        <w:rPr>
          <w:lang w:val="en-US"/>
        </w:rPr>
        <w:t xml:space="preserve"> </w:t>
      </w:r>
      <w:r w:rsidRPr="00722E1C">
        <w:rPr>
          <w:lang w:val="en-US"/>
        </w:rPr>
        <w:t>considered</w:t>
      </w:r>
      <w:r w:rsidR="003D6941">
        <w:rPr>
          <w:lang w:val="en-US"/>
        </w:rPr>
        <w:t xml:space="preserve"> several </w:t>
      </w:r>
      <w:r w:rsidRPr="00722E1C">
        <w:rPr>
          <w:lang w:val="en-US"/>
        </w:rPr>
        <w:t>regulatory and non-regulatory options by assessing risks, costs, benefits and appropriateness</w:t>
      </w:r>
      <w:r w:rsidR="00902333">
        <w:rPr>
          <w:lang w:val="en-US"/>
        </w:rPr>
        <w:t xml:space="preserve"> of the interventions</w:t>
      </w:r>
      <w:r w:rsidR="00196D7E">
        <w:rPr>
          <w:lang w:val="en-US"/>
        </w:rPr>
        <w:t xml:space="preserve">. </w:t>
      </w:r>
    </w:p>
    <w:p w14:paraId="0A0A1753" w14:textId="321B7128" w:rsidR="00975695" w:rsidRPr="00D53214" w:rsidRDefault="00975695" w:rsidP="00A67018">
      <w:pPr>
        <w:rPr>
          <w:b/>
        </w:rPr>
      </w:pPr>
      <w:r w:rsidRPr="00A41684">
        <w:t xml:space="preserve">The </w:t>
      </w:r>
      <w:r>
        <w:t>food service and retail</w:t>
      </w:r>
      <w:r w:rsidRPr="00A41684">
        <w:t xml:space="preserve"> sector</w:t>
      </w:r>
      <w:r>
        <w:t>s</w:t>
      </w:r>
      <w:r w:rsidRPr="00A41684">
        <w:t xml:space="preserve"> cover a </w:t>
      </w:r>
      <w:r>
        <w:t>broad range</w:t>
      </w:r>
      <w:r w:rsidRPr="00A41684">
        <w:t xml:space="preserve"> of business types</w:t>
      </w:r>
      <w:r>
        <w:t>,</w:t>
      </w:r>
      <w:r w:rsidRPr="00A41684">
        <w:t xml:space="preserve"> including restaurants, takeaways, commercial caterers, camps, cruise/airline, national franchised fast food outlets an</w:t>
      </w:r>
      <w:r>
        <w:t>d delicatessens (Abelson 2006</w:t>
      </w:r>
      <w:r w:rsidRPr="00A41684">
        <w:t>).</w:t>
      </w:r>
      <w:r>
        <w:t xml:space="preserve"> Many</w:t>
      </w:r>
      <w:r w:rsidRPr="00A41684">
        <w:t xml:space="preserve"> of these businesses </w:t>
      </w:r>
      <w:r w:rsidRPr="00A41684">
        <w:lastRenderedPageBreak/>
        <w:t xml:space="preserve">are </w:t>
      </w:r>
      <w:r>
        <w:t>small-to-medium enterprises</w:t>
      </w:r>
      <w:r w:rsidRPr="00A41684">
        <w:t xml:space="preserve"> </w:t>
      </w:r>
      <w:r>
        <w:t>with</w:t>
      </w:r>
      <w:r w:rsidRPr="00A41684">
        <w:t xml:space="preserve"> a transient workforce</w:t>
      </w:r>
      <w:r>
        <w:t>,</w:t>
      </w:r>
      <w:r w:rsidRPr="00A41684">
        <w:t xml:space="preserve"> not affiliated with industry </w:t>
      </w:r>
      <w:r>
        <w:t>associations</w:t>
      </w:r>
      <w:r w:rsidRPr="00A41684">
        <w:t xml:space="preserve">. </w:t>
      </w:r>
    </w:p>
    <w:p w14:paraId="6C4B6544" w14:textId="503C91DB" w:rsidR="00975695" w:rsidRPr="00EB7634" w:rsidRDefault="0062032E" w:rsidP="0062032E">
      <w:r>
        <w:t>By their n</w:t>
      </w:r>
      <w:r w:rsidRPr="00EB7634">
        <w:t>ature, food service and retail businesses are challenging environments for adequately controlling food safe</w:t>
      </w:r>
      <w:r>
        <w:t>ty risks. T</w:t>
      </w:r>
      <w:r w:rsidR="00BD322C">
        <w:t>hey deal with high-r</w:t>
      </w:r>
      <w:r w:rsidRPr="00EB7634">
        <w:t>isk food that is often substantially and directly handled (i.e. unpackaged food) during preparation, often under time pressures and with no further treatm</w:t>
      </w:r>
      <w:r>
        <w:t xml:space="preserve">ent by consumers before eating. </w:t>
      </w:r>
      <w:r w:rsidRPr="00EB7634">
        <w:rPr>
          <w:lang w:val="en"/>
        </w:rPr>
        <w:t>Food businesses have reported challenges dealing with competing and often complex priorities including staffing, managing suppliers, increasing costs, remaining co</w:t>
      </w:r>
      <w:r w:rsidR="00BD322C">
        <w:rPr>
          <w:lang w:val="en"/>
        </w:rPr>
        <w:t>mpetitive, providing high-</w:t>
      </w:r>
      <w:r w:rsidRPr="00EB7634">
        <w:rPr>
          <w:lang w:val="en"/>
        </w:rPr>
        <w:t>quality products at affordable price</w:t>
      </w:r>
      <w:r>
        <w:rPr>
          <w:lang w:val="en"/>
        </w:rPr>
        <w:t>s</w:t>
      </w:r>
      <w:r w:rsidR="00BD322C">
        <w:rPr>
          <w:lang w:val="en"/>
        </w:rPr>
        <w:t>,</w:t>
      </w:r>
      <w:r>
        <w:rPr>
          <w:lang w:val="en"/>
        </w:rPr>
        <w:t xml:space="preserve"> and working long hours</w:t>
      </w:r>
      <w:r w:rsidRPr="00EB7634">
        <w:rPr>
          <w:lang w:val="en"/>
        </w:rPr>
        <w:t xml:space="preserve">. </w:t>
      </w:r>
      <w:r w:rsidRPr="00EB7634">
        <w:t xml:space="preserve">Compounding these issues, food service sectors are characterised by high staff turnover and relatively high proportions of workers who are inexperienced, casual staff and/or migrants from diverse cultural and language backgrounds. </w:t>
      </w:r>
    </w:p>
    <w:p w14:paraId="0201DD30" w14:textId="63E4566F" w:rsidR="00A268BC" w:rsidRDefault="00A268BC" w:rsidP="00A268BC">
      <w:r w:rsidRPr="00652DBD">
        <w:t>FSANZ is seeking information from stakeholders on issues relat</w:t>
      </w:r>
      <w:r w:rsidR="00E612FA">
        <w:t>ed</w:t>
      </w:r>
      <w:r w:rsidRPr="00652DBD">
        <w:t xml:space="preserve"> to the options set out in this </w:t>
      </w:r>
      <w:r w:rsidR="00E612FA">
        <w:t>C</w:t>
      </w:r>
      <w:r w:rsidRPr="00652DBD">
        <w:t>RIS</w:t>
      </w:r>
      <w:r w:rsidR="00D54F7D">
        <w:t xml:space="preserve"> with specific </w:t>
      </w:r>
      <w:r w:rsidR="00902333">
        <w:t>questions asked.</w:t>
      </w:r>
      <w:r w:rsidRPr="00652DBD">
        <w:t xml:space="preserve"> </w:t>
      </w:r>
      <w:r>
        <w:t xml:space="preserve">In addition, </w:t>
      </w:r>
      <w:r w:rsidR="00E612FA">
        <w:t>we</w:t>
      </w:r>
      <w:r w:rsidRPr="00652DBD">
        <w:t xml:space="preserve"> welcome any general comments, data</w:t>
      </w:r>
      <w:r>
        <w:t>,</w:t>
      </w:r>
      <w:r w:rsidRPr="00652DBD">
        <w:t xml:space="preserve"> or information on the proposed options. Information colle</w:t>
      </w:r>
      <w:r w:rsidR="00E612FA">
        <w:t>cted will inform a more detailed consideration of costs and ben</w:t>
      </w:r>
      <w:r w:rsidR="00804954">
        <w:t>efits and be used to prepare a D</w:t>
      </w:r>
      <w:r w:rsidRPr="00652DBD">
        <w:t xml:space="preserve">ecision RIS </w:t>
      </w:r>
      <w:r w:rsidR="00E612FA">
        <w:t>for the FSANZ Board and ministers</w:t>
      </w:r>
      <w:r>
        <w:t xml:space="preserve">. </w:t>
      </w:r>
    </w:p>
    <w:p w14:paraId="1C0CF037" w14:textId="2F4B4D10" w:rsidR="00725670" w:rsidRDefault="00504902" w:rsidP="00FC16C7">
      <w:pPr>
        <w:pStyle w:val="Heading2"/>
      </w:pPr>
      <w:bookmarkStart w:id="12" w:name="_Toc94172824"/>
      <w:r>
        <w:t>1.1</w:t>
      </w:r>
      <w:r>
        <w:tab/>
      </w:r>
      <w:r w:rsidR="00725670">
        <w:t>Background</w:t>
      </w:r>
      <w:bookmarkEnd w:id="12"/>
      <w:r w:rsidR="00A32F53">
        <w:t xml:space="preserve"> </w:t>
      </w:r>
    </w:p>
    <w:p w14:paraId="38C48111" w14:textId="282EC0B1" w:rsidR="00DC2839" w:rsidRDefault="00A32F53" w:rsidP="00725670">
      <w:r>
        <w:t>In June 2018, m</w:t>
      </w:r>
      <w:r w:rsidR="00725670">
        <w:t xml:space="preserve">inisters responsible for food regulation agreed to strengthen food safety management in food service and retail priority business sectors, to reduce foodborne illness. </w:t>
      </w:r>
      <w:r w:rsidR="00DC2839" w:rsidRPr="00685F1A">
        <w:t xml:space="preserve">The </w:t>
      </w:r>
      <w:r w:rsidR="00DC2839" w:rsidRPr="007C38BB">
        <w:t>2011 Revised Ministerial Policy Guideline on Food Safety Management for General Food Service and Closely Related Retail Sectors</w:t>
      </w:r>
      <w:r w:rsidR="00DC2839">
        <w:t xml:space="preserve"> </w:t>
      </w:r>
      <w:r w:rsidR="00DC2839">
        <w:rPr>
          <w:rStyle w:val="FootnoteReference"/>
        </w:rPr>
        <w:footnoteReference w:id="5"/>
      </w:r>
      <w:r w:rsidR="00DC2839">
        <w:t xml:space="preserve">(the Policy Guideline) </w:t>
      </w:r>
      <w:r w:rsidR="00DC2839">
        <w:rPr>
          <w:lang w:val="en-AU"/>
        </w:rPr>
        <w:t>identifies these priority business sectors</w:t>
      </w:r>
      <w:r w:rsidR="00DC2839">
        <w:t>.</w:t>
      </w:r>
    </w:p>
    <w:p w14:paraId="34FFE754" w14:textId="55EB7020" w:rsidR="00725670" w:rsidRDefault="00725670" w:rsidP="00725670">
      <w:r>
        <w:t>A multi</w:t>
      </w:r>
      <w:r>
        <w:noBreakHyphen/>
        <w:t xml:space="preserve">jurisdictional food safety management working group (FSM WG) evaluated </w:t>
      </w:r>
      <w:r w:rsidR="00A32F53">
        <w:t xml:space="preserve">current </w:t>
      </w:r>
      <w:r w:rsidR="001B74D8">
        <w:t>requirements</w:t>
      </w:r>
      <w:r>
        <w:t xml:space="preserve"> </w:t>
      </w:r>
      <w:r w:rsidR="00A32F53">
        <w:t xml:space="preserve">and </w:t>
      </w:r>
      <w:r>
        <w:t>conclud</w:t>
      </w:r>
      <w:r w:rsidR="00A32F53">
        <w:t>ed</w:t>
      </w:r>
      <w:r>
        <w:t xml:space="preserve"> that extra measures would improve food safety </w:t>
      </w:r>
      <w:r w:rsidRPr="00CB1E5A">
        <w:t xml:space="preserve">outcomes </w:t>
      </w:r>
      <w:r w:rsidR="003D6941">
        <w:t xml:space="preserve">in these sectors </w:t>
      </w:r>
      <w:r w:rsidRPr="00CB1E5A">
        <w:t>(</w:t>
      </w:r>
      <w:r w:rsidR="00A32F53">
        <w:t>see</w:t>
      </w:r>
      <w:r w:rsidRPr="00CB1E5A">
        <w:t xml:space="preserve"> </w:t>
      </w:r>
      <w:r w:rsidR="0017083D">
        <w:t xml:space="preserve">the project history in </w:t>
      </w:r>
      <w:r w:rsidR="00A32F53" w:rsidRPr="004628D3">
        <w:t>SD</w:t>
      </w:r>
      <w:r w:rsidRPr="004628D3">
        <w:t>4).</w:t>
      </w:r>
      <w:r>
        <w:t xml:space="preserve"> It proposed </w:t>
      </w:r>
      <w:r w:rsidR="007C38BB">
        <w:t xml:space="preserve">additional </w:t>
      </w:r>
      <w:r>
        <w:t>food safety management tools</w:t>
      </w:r>
      <w:r w:rsidR="009A409C">
        <w:t>,</w:t>
      </w:r>
      <w:r w:rsidR="007C38BB">
        <w:t xml:space="preserve"> both regulatory and non-regulatory</w:t>
      </w:r>
      <w:r>
        <w:t xml:space="preserve">. </w:t>
      </w:r>
    </w:p>
    <w:p w14:paraId="585A3E48" w14:textId="3CEE8F34" w:rsidR="00725670" w:rsidRDefault="00725670" w:rsidP="00725670">
      <w:r>
        <w:lastRenderedPageBreak/>
        <w:t>Following stakeholder consultation</w:t>
      </w:r>
      <w:r w:rsidR="00A65DE8">
        <w:rPr>
          <w:rStyle w:val="FootnoteReference"/>
        </w:rPr>
        <w:footnoteReference w:id="6"/>
      </w:r>
      <w:r>
        <w:t>, the FSM WG presented a package of regulatory and non-regulatory food safety tools to the Food Regulation Standing Committee</w:t>
      </w:r>
      <w:r>
        <w:rPr>
          <w:rStyle w:val="FootnoteReference"/>
          <w:rFonts w:cs="Arial"/>
        </w:rPr>
        <w:footnoteReference w:id="7"/>
      </w:r>
      <w:r>
        <w:t xml:space="preserve"> (FRSC). The regulatory measures proposed</w:t>
      </w:r>
      <w:r w:rsidR="00A32F53">
        <w:t xml:space="preserve"> were</w:t>
      </w:r>
      <w:r>
        <w:t>:</w:t>
      </w:r>
    </w:p>
    <w:p w14:paraId="191435E9" w14:textId="69CF83BA" w:rsidR="00725670" w:rsidRDefault="00A32F53" w:rsidP="00A32F53">
      <w:pPr>
        <w:pStyle w:val="FSBullet1"/>
      </w:pPr>
      <w:r>
        <w:t>t</w:t>
      </w:r>
      <w:r w:rsidR="00902333">
        <w:t>he requirement for a food safety s</w:t>
      </w:r>
      <w:r>
        <w:t>upervisor (involving competency-</w:t>
      </w:r>
      <w:r w:rsidR="00725670">
        <w:t>based training)</w:t>
      </w:r>
    </w:p>
    <w:p w14:paraId="3764F8BF" w14:textId="55B9C547" w:rsidR="00725670" w:rsidRDefault="00A32F53" w:rsidP="00A32F53">
      <w:pPr>
        <w:pStyle w:val="FSBullet1"/>
      </w:pPr>
      <w:r>
        <w:t>m</w:t>
      </w:r>
      <w:r w:rsidR="00725670">
        <w:t>andatory training for all food handlers (non-competency based)</w:t>
      </w:r>
    </w:p>
    <w:p w14:paraId="37A78DB4" w14:textId="42D6F3DF" w:rsidR="00725670" w:rsidRDefault="00A32F53" w:rsidP="00A32F53">
      <w:pPr>
        <w:pStyle w:val="FSBullet1"/>
      </w:pPr>
      <w:r>
        <w:t>r</w:t>
      </w:r>
      <w:r w:rsidR="00725670">
        <w:t>equiring evidence be provided to demonstrate that key activities or control measures are managed</w:t>
      </w:r>
      <w:r>
        <w:t>.</w:t>
      </w:r>
    </w:p>
    <w:p w14:paraId="31F415D2" w14:textId="0D97BD71" w:rsidR="00725670" w:rsidRDefault="00725670" w:rsidP="00725670">
      <w:r>
        <w:t>The non-regulatory tools proposed</w:t>
      </w:r>
      <w:r w:rsidR="00A32F53">
        <w:t xml:space="preserve"> were</w:t>
      </w:r>
      <w:r>
        <w:t>:</w:t>
      </w:r>
    </w:p>
    <w:p w14:paraId="7BF5F48C" w14:textId="5582FACB" w:rsidR="00725670" w:rsidRDefault="00A32F53" w:rsidP="00A32F53">
      <w:pPr>
        <w:pStyle w:val="FSBullet1"/>
      </w:pPr>
      <w:r>
        <w:t>food safety culture initiatives</w:t>
      </w:r>
    </w:p>
    <w:p w14:paraId="25B3A834" w14:textId="14EE9761" w:rsidR="00725670" w:rsidRDefault="00A32F53" w:rsidP="00A32F53">
      <w:pPr>
        <w:pStyle w:val="FSBullet1"/>
      </w:pPr>
      <w:r w:rsidRPr="00A32F53">
        <w:t>c</w:t>
      </w:r>
      <w:r w:rsidR="00725670" w:rsidRPr="00A32F53">
        <w:t>omprehensive</w:t>
      </w:r>
      <w:r w:rsidR="00725670">
        <w:t xml:space="preserve"> and integrated, support and education package to guide both food businesses and local government as key regulatory partners</w:t>
      </w:r>
      <w:r>
        <w:t>.</w:t>
      </w:r>
    </w:p>
    <w:p w14:paraId="071FEFA1" w14:textId="4D6B39B5" w:rsidR="00725670" w:rsidRPr="0062032E" w:rsidRDefault="00725670" w:rsidP="00725670">
      <w:r w:rsidRPr="004677A1">
        <w:t xml:space="preserve">Ministers endorsed this work and referred the package to FSANZ for assessment. Ministers also recommended the integrated model for standards development and consistent implementation (integrated model) be used. </w:t>
      </w:r>
      <w:r w:rsidR="00A32F53">
        <w:t>This m</w:t>
      </w:r>
      <w:r w:rsidRPr="0062032E">
        <w:t xml:space="preserve">odel </w:t>
      </w:r>
      <w:r w:rsidR="00A32F53">
        <w:t>involves FSANZ working closely with food regulators</w:t>
      </w:r>
      <w:r w:rsidR="00341A75">
        <w:t>,</w:t>
      </w:r>
      <w:r w:rsidR="00A32F53">
        <w:t xml:space="preserve"> to </w:t>
      </w:r>
      <w:r w:rsidRPr="0062032E">
        <w:t xml:space="preserve">ensure </w:t>
      </w:r>
      <w:r w:rsidR="00887F31">
        <w:t xml:space="preserve">new regulatory measures </w:t>
      </w:r>
      <w:r w:rsidRPr="0062032E">
        <w:t>can be consistently implemented in all jurisdictions</w:t>
      </w:r>
      <w:r w:rsidR="00341A75">
        <w:t>,</w:t>
      </w:r>
      <w:r w:rsidRPr="0062032E">
        <w:t xml:space="preserve"> and that guidance is available to industry </w:t>
      </w:r>
      <w:r w:rsidR="007C38BB">
        <w:t>upon commencement of a new standard</w:t>
      </w:r>
      <w:r w:rsidRPr="0062032E">
        <w:t>.</w:t>
      </w:r>
    </w:p>
    <w:p w14:paraId="6F389A60" w14:textId="7C2B31B5" w:rsidR="00725670" w:rsidRDefault="00725670" w:rsidP="00725670">
      <w:r>
        <w:t>FSANZ has prepared Proposal P1053 to consider whether to amend the Australia New Zealand Food Standards Code</w:t>
      </w:r>
      <w:r w:rsidR="009210FC">
        <w:rPr>
          <w:rStyle w:val="FootnoteReference"/>
        </w:rPr>
        <w:footnoteReference w:id="8"/>
      </w:r>
      <w:r>
        <w:t xml:space="preserve"> (</w:t>
      </w:r>
      <w:r w:rsidR="00902333">
        <w:t xml:space="preserve">the </w:t>
      </w:r>
      <w:r>
        <w:t>Code) to mandate any of the food regulatory measures in the package</w:t>
      </w:r>
      <w:r w:rsidR="00887F31">
        <w:t xml:space="preserve"> </w:t>
      </w:r>
      <w:r w:rsidR="001B74D8">
        <w:t>endorsed</w:t>
      </w:r>
      <w:r w:rsidR="00887F31">
        <w:t xml:space="preserve"> by </w:t>
      </w:r>
      <w:r w:rsidR="001B74D8">
        <w:t>ministers</w:t>
      </w:r>
      <w:r>
        <w:t xml:space="preserve">. The </w:t>
      </w:r>
      <w:r w:rsidRPr="0062032E">
        <w:rPr>
          <w:i/>
        </w:rPr>
        <w:t>Food Standards Australia New Zealand Act 1991</w:t>
      </w:r>
      <w:r>
        <w:t xml:space="preserve"> (FSANZ Act) requires FSANZ to assess the proposed food regulatory measures in accordance with that Act, and to make its own decision on mandating these or other measures. </w:t>
      </w:r>
    </w:p>
    <w:p w14:paraId="4A89B439" w14:textId="091EC3E3" w:rsidR="00722E1C" w:rsidRDefault="00685F1A" w:rsidP="00FC16C7">
      <w:pPr>
        <w:pStyle w:val="Heading2"/>
      </w:pPr>
      <w:bookmarkStart w:id="13" w:name="_Toc94172825"/>
      <w:bookmarkStart w:id="14" w:name="_Toc33094504"/>
      <w:bookmarkStart w:id="15" w:name="_Toc70953231"/>
      <w:r>
        <w:lastRenderedPageBreak/>
        <w:t>1.2</w:t>
      </w:r>
      <w:r w:rsidR="00504902">
        <w:tab/>
      </w:r>
      <w:r w:rsidR="00722E1C">
        <w:t>Scope</w:t>
      </w:r>
      <w:bookmarkEnd w:id="13"/>
      <w:r w:rsidR="00722E1C">
        <w:t xml:space="preserve"> </w:t>
      </w:r>
      <w:bookmarkEnd w:id="14"/>
      <w:bookmarkEnd w:id="15"/>
    </w:p>
    <w:p w14:paraId="1FD3CBC5" w14:textId="0B36F97B" w:rsidR="00722E1C" w:rsidRPr="004657C0" w:rsidRDefault="00722E1C" w:rsidP="00722E1C">
      <w:r>
        <w:t>The Policy Guideline</w:t>
      </w:r>
      <w:r w:rsidRPr="004657C0">
        <w:t xml:space="preserve"> identifie</w:t>
      </w:r>
      <w:r>
        <w:t>s</w:t>
      </w:r>
      <w:r w:rsidRPr="004657C0">
        <w:t xml:space="preserve"> </w:t>
      </w:r>
      <w:r w:rsidRPr="004657C0">
        <w:rPr>
          <w:rFonts w:cs="Arial"/>
        </w:rPr>
        <w:t xml:space="preserve">eight business sectors </w:t>
      </w:r>
      <w:r>
        <w:rPr>
          <w:rFonts w:cs="Arial"/>
        </w:rPr>
        <w:t xml:space="preserve">as high priorities for improving </w:t>
      </w:r>
      <w:r w:rsidRPr="004657C0">
        <w:rPr>
          <w:rFonts w:cs="Arial"/>
        </w:rPr>
        <w:t xml:space="preserve">food safety management. </w:t>
      </w:r>
      <w:r w:rsidRPr="004657C0">
        <w:t xml:space="preserve">These sectors have been assigned Priority 1 (P1) and Priority 2 (P2) classification using the national </w:t>
      </w:r>
      <w:r w:rsidRPr="00AC75C2">
        <w:rPr>
          <w:i/>
        </w:rPr>
        <w:t>Risk Profiling Framework</w:t>
      </w:r>
      <w:r>
        <w:t xml:space="preserve"> (the Framework)</w:t>
      </w:r>
      <w:r w:rsidRPr="004657C0">
        <w:rPr>
          <w:rStyle w:val="FootnoteReference"/>
        </w:rPr>
        <w:footnoteReference w:id="9"/>
      </w:r>
      <w:r>
        <w:t xml:space="preserve">, </w:t>
      </w:r>
      <w:r w:rsidRPr="004657C0">
        <w:t xml:space="preserve">the endorsed national methodology for </w:t>
      </w:r>
      <w:r w:rsidR="0072631C">
        <w:t>classifying</w:t>
      </w:r>
      <w:r w:rsidR="0072631C" w:rsidRPr="004657C0">
        <w:t xml:space="preserve"> </w:t>
      </w:r>
      <w:r w:rsidRPr="004657C0">
        <w:t>food businesses</w:t>
      </w:r>
      <w:r w:rsidR="0072631C">
        <w:t xml:space="preserve"> by food safety risk</w:t>
      </w:r>
      <w:r w:rsidRPr="004657C0">
        <w:t xml:space="preserve">. </w:t>
      </w:r>
      <w:r w:rsidRPr="004657C0">
        <w:rPr>
          <w:rFonts w:cs="Arial"/>
        </w:rPr>
        <w:t>The sectors are:</w:t>
      </w:r>
    </w:p>
    <w:p w14:paraId="1B3D0EF9" w14:textId="77777777" w:rsidR="00722E1C" w:rsidRPr="004657C0" w:rsidRDefault="00722E1C" w:rsidP="00887F31">
      <w:pPr>
        <w:pStyle w:val="FSBullet1"/>
      </w:pPr>
      <w:r w:rsidRPr="004657C0">
        <w:t>on-site and off-site caterers</w:t>
      </w:r>
    </w:p>
    <w:p w14:paraId="10742819" w14:textId="77777777" w:rsidR="00722E1C" w:rsidRPr="004657C0" w:rsidRDefault="00722E1C" w:rsidP="00887F31">
      <w:pPr>
        <w:pStyle w:val="FSBullet1"/>
      </w:pPr>
      <w:r w:rsidRPr="004657C0">
        <w:t>food service for ready-to-eat (RTE) food prepared in advance</w:t>
      </w:r>
    </w:p>
    <w:p w14:paraId="5332FF0D" w14:textId="638151A3" w:rsidR="00722E1C" w:rsidRPr="004657C0" w:rsidRDefault="00722E1C" w:rsidP="00887F31">
      <w:pPr>
        <w:pStyle w:val="FSBullet1"/>
      </w:pPr>
      <w:r w:rsidRPr="004657C0">
        <w:t>retailers that process bakery products containing potentially hazardous foods (PHF</w:t>
      </w:r>
      <w:r w:rsidR="00A45EEB">
        <w:t>)</w:t>
      </w:r>
      <w:r>
        <w:t>, see below</w:t>
      </w:r>
    </w:p>
    <w:p w14:paraId="666F89DC" w14:textId="77777777" w:rsidR="00722E1C" w:rsidRPr="004657C0" w:rsidRDefault="00722E1C" w:rsidP="00887F31">
      <w:pPr>
        <w:pStyle w:val="FSBullet1"/>
      </w:pPr>
      <w:r w:rsidRPr="004657C0">
        <w:t xml:space="preserve">food service for express order </w:t>
      </w:r>
    </w:p>
    <w:p w14:paraId="6008AB97" w14:textId="77777777" w:rsidR="00722E1C" w:rsidRPr="004657C0" w:rsidRDefault="00722E1C" w:rsidP="00887F31">
      <w:pPr>
        <w:pStyle w:val="FSBullet1"/>
      </w:pPr>
      <w:r w:rsidRPr="004657C0">
        <w:t>retailers of bakery products containing PHF</w:t>
      </w:r>
    </w:p>
    <w:p w14:paraId="47ABA48F" w14:textId="77777777" w:rsidR="00722E1C" w:rsidRPr="004657C0" w:rsidRDefault="00722E1C" w:rsidP="00887F31">
      <w:pPr>
        <w:pStyle w:val="FSBullet1"/>
      </w:pPr>
      <w:r w:rsidRPr="004657C0">
        <w:t xml:space="preserve">retailers of RTE </w:t>
      </w:r>
      <w:r>
        <w:t>pre-</w:t>
      </w:r>
      <w:r w:rsidRPr="004657C0">
        <w:t xml:space="preserve">packaged PHF </w:t>
      </w:r>
    </w:p>
    <w:p w14:paraId="1ED4E096" w14:textId="77777777" w:rsidR="00722E1C" w:rsidRPr="004657C0" w:rsidRDefault="00722E1C" w:rsidP="00887F31">
      <w:pPr>
        <w:pStyle w:val="FSBullet1"/>
      </w:pPr>
      <w:r w:rsidRPr="004657C0">
        <w:t>retailers of RTE processed seafood products</w:t>
      </w:r>
    </w:p>
    <w:p w14:paraId="67B89DC7" w14:textId="77777777" w:rsidR="00722E1C" w:rsidRPr="004657C0" w:rsidRDefault="00722E1C" w:rsidP="00887F31">
      <w:pPr>
        <w:pStyle w:val="FSBullet1"/>
      </w:pPr>
      <w:r w:rsidRPr="004657C0">
        <w:t>retailers of RTE delicatessen products</w:t>
      </w:r>
      <w:r>
        <w:t>.</w:t>
      </w:r>
    </w:p>
    <w:p w14:paraId="3089B97B" w14:textId="4A62A285" w:rsidR="00722E1C" w:rsidRDefault="00722E1C" w:rsidP="00722E1C">
      <w:pPr>
        <w:rPr>
          <w:color w:val="00B050"/>
        </w:rPr>
      </w:pPr>
      <w:r>
        <w:t>The scope of P1053 includes these businesses</w:t>
      </w:r>
      <w:r w:rsidR="00887F31">
        <w:t xml:space="preserve">, as well as other food service and related </w:t>
      </w:r>
      <w:r w:rsidR="00E57B64">
        <w:t>retail businesses</w:t>
      </w:r>
      <w:r w:rsidR="00887F31">
        <w:t xml:space="preserve"> </w:t>
      </w:r>
      <w:r w:rsidR="00E57B64">
        <w:t>with similar risks (</w:t>
      </w:r>
      <w:r w:rsidR="00A45EEB">
        <w:t xml:space="preserve">i.e. </w:t>
      </w:r>
      <w:r w:rsidR="007C38BB">
        <w:t>handling</w:t>
      </w:r>
      <w:r w:rsidR="00887F31">
        <w:t xml:space="preserve"> </w:t>
      </w:r>
      <w:r w:rsidR="0059565A">
        <w:t xml:space="preserve">unpackaged </w:t>
      </w:r>
      <w:r w:rsidR="00E248BA">
        <w:t>RTE</w:t>
      </w:r>
      <w:r w:rsidR="00887F31">
        <w:t xml:space="preserve"> PHF)</w:t>
      </w:r>
      <w:r>
        <w:t>.</w:t>
      </w:r>
    </w:p>
    <w:p w14:paraId="2E9D6386" w14:textId="74D129FF" w:rsidR="00722E1C" w:rsidRPr="0069010A" w:rsidRDefault="00DC2839" w:rsidP="00263E9A">
      <w:pPr>
        <w:pStyle w:val="Heading3"/>
      </w:pPr>
      <w:r>
        <w:t>Characteristics of in-scope businesses</w:t>
      </w:r>
    </w:p>
    <w:p w14:paraId="66FFDC3A" w14:textId="078A6DE0" w:rsidR="00722E1C" w:rsidRPr="00563957" w:rsidRDefault="00722E1C" w:rsidP="00722E1C">
      <w:r>
        <w:t>Many food handling activities of f</w:t>
      </w:r>
      <w:r w:rsidRPr="00563957">
        <w:t xml:space="preserve">ood service and related retail food businesses </w:t>
      </w:r>
      <w:r>
        <w:t>are inherently risky because they involve</w:t>
      </w:r>
      <w:r w:rsidRPr="00563957">
        <w:t xml:space="preserve"> </w:t>
      </w:r>
      <w:r>
        <w:t xml:space="preserve">PHF. This </w:t>
      </w:r>
      <w:r w:rsidRPr="00563957">
        <w:t xml:space="preserve">food </w:t>
      </w:r>
      <w:r>
        <w:t>has</w:t>
      </w:r>
      <w:r w:rsidRPr="00563957">
        <w:t xml:space="preserve"> certain characteristics that support the growth of pathogenic microorganisms or the production of toxins that may cause foodborne illness. Examples of PHF include products containing </w:t>
      </w:r>
      <w:r w:rsidR="007C38BB">
        <w:t xml:space="preserve">raw </w:t>
      </w:r>
      <w:r w:rsidRPr="00563957">
        <w:t>eggs, poultry, meat, seafood, fruit, vegetables, and cooked rice and pasta.</w:t>
      </w:r>
    </w:p>
    <w:p w14:paraId="00B08107" w14:textId="6850682E" w:rsidR="00722E1C" w:rsidRPr="00563957" w:rsidRDefault="00722E1C" w:rsidP="00722E1C">
      <w:r w:rsidRPr="00563957">
        <w:lastRenderedPageBreak/>
        <w:t>Food service and related retail</w:t>
      </w:r>
      <w:r>
        <w:t>ers</w:t>
      </w:r>
      <w:r w:rsidRPr="00563957">
        <w:t xml:space="preserve"> provide consumers with PHF that will be either eaten raw or is ready to eat without further cooking—there is no further step before consumption that would destroy any pathogens present. These foods are high risk because of potential pathogen growth, especially if not immediately consumed. </w:t>
      </w:r>
      <w:r>
        <w:t>T</w:t>
      </w:r>
      <w:r w:rsidRPr="00563957">
        <w:t xml:space="preserve">hey require careful handling to avoid contamination. They must </w:t>
      </w:r>
      <w:r w:rsidR="00A45EEB" w:rsidRPr="00563957">
        <w:t>also</w:t>
      </w:r>
      <w:r w:rsidRPr="00563957">
        <w:t xml:space="preserve"> be kept under stri</w:t>
      </w:r>
      <w:r w:rsidR="00887F31">
        <w:t>ct</w:t>
      </w:r>
      <w:r w:rsidRPr="00563957">
        <w:t xml:space="preserve"> temperature control to minimise the growth of any pathogens that may already be present in the food, and to prevent formation of toxins. </w:t>
      </w:r>
    </w:p>
    <w:p w14:paraId="0E52A8DC" w14:textId="30A67591" w:rsidR="00722E1C" w:rsidRPr="00320349" w:rsidRDefault="00722E1C" w:rsidP="00722E1C">
      <w:r w:rsidRPr="00097F03">
        <w:t xml:space="preserve">Under the Framework, </w:t>
      </w:r>
      <w:r w:rsidR="00CB7461" w:rsidRPr="00320349">
        <w:t xml:space="preserve">food </w:t>
      </w:r>
      <w:r w:rsidRPr="00097F03">
        <w:t xml:space="preserve">businesses are characterised by the type of </w:t>
      </w:r>
      <w:r>
        <w:t xml:space="preserve">food handling </w:t>
      </w:r>
      <w:r w:rsidRPr="00097F03">
        <w:t xml:space="preserve">activities they engage in. </w:t>
      </w:r>
      <w:r w:rsidR="007C38BB">
        <w:t>The F</w:t>
      </w:r>
      <w:r w:rsidRPr="00320349">
        <w:t xml:space="preserve">ramework </w:t>
      </w:r>
      <w:r w:rsidR="005714FC">
        <w:t>has</w:t>
      </w:r>
      <w:r w:rsidR="00E57B64" w:rsidRPr="00320349">
        <w:t xml:space="preserve"> </w:t>
      </w:r>
      <w:r w:rsidRPr="00320349">
        <w:t>a series of decision trees intend</w:t>
      </w:r>
      <w:r w:rsidR="00E57B64">
        <w:t>ed</w:t>
      </w:r>
      <w:r w:rsidRPr="00320349">
        <w:t xml:space="preserve"> to identify whether </w:t>
      </w:r>
      <w:r w:rsidR="005714FC">
        <w:t>a</w:t>
      </w:r>
      <w:r w:rsidR="005714FC" w:rsidRPr="00320349">
        <w:t xml:space="preserve"> </w:t>
      </w:r>
      <w:r w:rsidRPr="00320349">
        <w:t>business</w:t>
      </w:r>
      <w:r w:rsidR="007C38BB">
        <w:t>’</w:t>
      </w:r>
      <w:r w:rsidRPr="00320349">
        <w:t xml:space="preserve"> </w:t>
      </w:r>
      <w:r w:rsidR="007C38BB">
        <w:t>food handling activities impact</w:t>
      </w:r>
      <w:r w:rsidR="005714FC" w:rsidRPr="00320349">
        <w:t xml:space="preserve"> </w:t>
      </w:r>
      <w:r w:rsidRPr="00320349">
        <w:t>the risk</w:t>
      </w:r>
      <w:r w:rsidR="005714FC">
        <w:t xml:space="preserve"> </w:t>
      </w:r>
      <w:r w:rsidRPr="00320349">
        <w:t xml:space="preserve">of </w:t>
      </w:r>
      <w:r w:rsidR="00A45EEB">
        <w:t xml:space="preserve">the </w:t>
      </w:r>
      <w:r w:rsidRPr="00320349">
        <w:t xml:space="preserve">food eaten by </w:t>
      </w:r>
      <w:r w:rsidR="00A45EEB">
        <w:t>a</w:t>
      </w:r>
      <w:r w:rsidR="00A45EEB" w:rsidRPr="00320349">
        <w:t xml:space="preserve"> </w:t>
      </w:r>
      <w:r w:rsidRPr="00320349">
        <w:t xml:space="preserve">consumer. It also </w:t>
      </w:r>
      <w:r w:rsidR="00CB7461">
        <w:t>gauges</w:t>
      </w:r>
      <w:r w:rsidRPr="00320349">
        <w:t xml:space="preserve"> how critical that business sector’s contribution is to overall consumer safety. </w:t>
      </w:r>
    </w:p>
    <w:p w14:paraId="1424C60F" w14:textId="1BDB82B6" w:rsidR="00722E1C" w:rsidRPr="0059565A" w:rsidRDefault="0072631C" w:rsidP="00722E1C">
      <w:pPr>
        <w:rPr>
          <w:shd w:val="clear" w:color="auto" w:fill="FFFFFF"/>
        </w:rPr>
      </w:pPr>
      <w:r>
        <w:t>Under t</w:t>
      </w:r>
      <w:r w:rsidR="007C38BB">
        <w:t>he F</w:t>
      </w:r>
      <w:r w:rsidR="00722E1C" w:rsidRPr="00320349">
        <w:t>ramework</w:t>
      </w:r>
      <w:r>
        <w:t xml:space="preserve">, </w:t>
      </w:r>
      <w:r w:rsidR="00722E1C" w:rsidRPr="00320349">
        <w:t>whether a business has or requires at least one critical control step</w:t>
      </w:r>
      <w:r w:rsidR="00CB7461">
        <w:t xml:space="preserve"> (</w:t>
      </w:r>
      <w:r w:rsidR="00722E1C" w:rsidRPr="00320349">
        <w:t xml:space="preserve">in the sense used in </w:t>
      </w:r>
      <w:r w:rsidR="00CB7461" w:rsidRPr="00A83AD8">
        <w:t xml:space="preserve">Hazard Analysis and Critical Control Point </w:t>
      </w:r>
      <w:r w:rsidR="00CB7461">
        <w:t>(</w:t>
      </w:r>
      <w:r w:rsidR="00722E1C" w:rsidRPr="00320349">
        <w:t>HACCP</w:t>
      </w:r>
      <w:r w:rsidR="00722E1C" w:rsidRPr="00320349">
        <w:rPr>
          <w:rStyle w:val="FootnoteReference"/>
        </w:rPr>
        <w:footnoteReference w:id="10"/>
      </w:r>
      <w:r w:rsidR="00CB7461">
        <w:t>)</w:t>
      </w:r>
      <w:r w:rsidR="00BA7329">
        <w:t xml:space="preserve"> systems</w:t>
      </w:r>
      <w:r w:rsidR="00CB7461">
        <w:t>) needs to be determined</w:t>
      </w:r>
      <w:r w:rsidR="00722E1C" w:rsidRPr="00320349">
        <w:t xml:space="preserve">. </w:t>
      </w:r>
      <w:r w:rsidR="00770440">
        <w:rPr>
          <w:shd w:val="clear" w:color="auto" w:fill="FFFFFF"/>
        </w:rPr>
        <w:t xml:space="preserve">Critical controls ensure the food is as safe as practically possible. </w:t>
      </w:r>
      <w:r w:rsidR="00722E1C" w:rsidRPr="00320349">
        <w:t>Classification is based on known risk-affecting factors</w:t>
      </w:r>
      <w:r w:rsidR="00CB7461">
        <w:t>,</w:t>
      </w:r>
      <w:r w:rsidR="00722E1C" w:rsidRPr="00320349">
        <w:t xml:space="preserve"> including the need </w:t>
      </w:r>
      <w:r w:rsidR="00CB7461">
        <w:t>to</w:t>
      </w:r>
      <w:r w:rsidR="00CB7461" w:rsidRPr="00320349">
        <w:t xml:space="preserve"> </w:t>
      </w:r>
      <w:r w:rsidR="00722E1C" w:rsidRPr="00320349">
        <w:t>eliminat</w:t>
      </w:r>
      <w:r w:rsidR="00CB7461">
        <w:t>e</w:t>
      </w:r>
      <w:r w:rsidR="00722E1C" w:rsidRPr="00320349">
        <w:t xml:space="preserve"> pathogens, potential for microbial (re)contamination and growth, potential for inadvertent introduction of physical or chemical hazards that will not be detected, and the size and health status of the population served.</w:t>
      </w:r>
    </w:p>
    <w:p w14:paraId="5A67F0E2" w14:textId="4CF71EF6" w:rsidR="00722E1C" w:rsidRPr="00804228" w:rsidRDefault="00CB7461" w:rsidP="00804228">
      <w:pPr>
        <w:rPr>
          <w:rFonts w:cs="Arial"/>
        </w:rPr>
      </w:pPr>
      <w:r>
        <w:t>FSANZ considered</w:t>
      </w:r>
      <w:r w:rsidRPr="00FF40B0">
        <w:t xml:space="preserve"> </w:t>
      </w:r>
      <w:r>
        <w:t xml:space="preserve">characteristics </w:t>
      </w:r>
      <w:r w:rsidRPr="00FF40B0">
        <w:t xml:space="preserve">of </w:t>
      </w:r>
      <w:r>
        <w:t xml:space="preserve">food handling </w:t>
      </w:r>
      <w:r w:rsidRPr="00FF40B0">
        <w:t xml:space="preserve">activities </w:t>
      </w:r>
      <w:r w:rsidR="00845EC4">
        <w:t>typically</w:t>
      </w:r>
      <w:r w:rsidRPr="00FF40B0">
        <w:t xml:space="preserve"> undertaken by </w:t>
      </w:r>
      <w:r>
        <w:t>in-</w:t>
      </w:r>
      <w:r w:rsidRPr="0012232E">
        <w:t xml:space="preserve">scope business sectors. We </w:t>
      </w:r>
      <w:r w:rsidR="00722E1C" w:rsidRPr="0012232E">
        <w:t xml:space="preserve">used </w:t>
      </w:r>
      <w:r w:rsidRPr="0012232E">
        <w:t xml:space="preserve">details of </w:t>
      </w:r>
      <w:r w:rsidR="00E248BA" w:rsidRPr="0012232E">
        <w:t>previous</w:t>
      </w:r>
      <w:r w:rsidRPr="0012232E">
        <w:t xml:space="preserve"> classifications by </w:t>
      </w:r>
      <w:r w:rsidR="00722E1C" w:rsidRPr="0012232E">
        <w:t>Ross et al</w:t>
      </w:r>
      <w:r w:rsidRPr="0012232E">
        <w:t xml:space="preserve"> (</w:t>
      </w:r>
      <w:r w:rsidR="00722E1C" w:rsidRPr="0012232E">
        <w:t>2009</w:t>
      </w:r>
      <w:r w:rsidR="00722E1C" w:rsidRPr="0012232E">
        <w:rPr>
          <w:rStyle w:val="FootnoteReference"/>
        </w:rPr>
        <w:footnoteReference w:id="11"/>
      </w:r>
      <w:r w:rsidRPr="0012232E">
        <w:t>)</w:t>
      </w:r>
      <w:r w:rsidR="00722E1C" w:rsidRPr="0012232E">
        <w:t xml:space="preserve"> (</w:t>
      </w:r>
      <w:r w:rsidR="0057496A" w:rsidRPr="0012232E">
        <w:t>see SD</w:t>
      </w:r>
      <w:r w:rsidR="00722E1C" w:rsidRPr="0012232E">
        <w:t>1).</w:t>
      </w:r>
      <w:r w:rsidR="00722E1C" w:rsidRPr="004F198D">
        <w:t xml:space="preserve"> We</w:t>
      </w:r>
      <w:r w:rsidR="00722E1C" w:rsidRPr="00FF40B0">
        <w:t xml:space="preserve"> assigned </w:t>
      </w:r>
      <w:r w:rsidR="00722E1C">
        <w:t>category</w:t>
      </w:r>
      <w:r w:rsidR="00722E1C" w:rsidRPr="00FF40B0">
        <w:t xml:space="preserve"> </w:t>
      </w:r>
      <w:r w:rsidR="00722E1C">
        <w:t>level</w:t>
      </w:r>
      <w:r w:rsidR="005923FB">
        <w:t xml:space="preserve">s and </w:t>
      </w:r>
      <w:r w:rsidR="00625E17">
        <w:t xml:space="preserve">within </w:t>
      </w:r>
      <w:r w:rsidR="00A45EEB">
        <w:t xml:space="preserve">each </w:t>
      </w:r>
      <w:r w:rsidR="005923FB">
        <w:t>level included</w:t>
      </w:r>
      <w:r w:rsidR="00722E1C" w:rsidRPr="00FF40B0">
        <w:t xml:space="preserve"> a common set of controls to mitigate the food safety risks of that level.</w:t>
      </w:r>
      <w:r w:rsidR="00722E1C">
        <w:t xml:space="preserve"> </w:t>
      </w:r>
      <w:r w:rsidR="00722E1C" w:rsidRPr="00097F03">
        <w:rPr>
          <w:rFonts w:cs="Arial"/>
        </w:rPr>
        <w:t xml:space="preserve">The </w:t>
      </w:r>
      <w:r w:rsidR="00722E1C">
        <w:rPr>
          <w:rFonts w:cs="Arial"/>
        </w:rPr>
        <w:t>category</w:t>
      </w:r>
      <w:r w:rsidR="00722E1C" w:rsidRPr="00097F03">
        <w:rPr>
          <w:rFonts w:cs="Arial"/>
        </w:rPr>
        <w:t xml:space="preserve"> levels are:</w:t>
      </w:r>
    </w:p>
    <w:p w14:paraId="6090ED42" w14:textId="487E0DAE" w:rsidR="00722E1C" w:rsidRPr="00097F03" w:rsidRDefault="00722E1C" w:rsidP="00722E1C">
      <w:pPr>
        <w:rPr>
          <w:b/>
          <w:u w:val="single"/>
          <w:shd w:val="clear" w:color="auto" w:fill="FFFFFF"/>
        </w:rPr>
      </w:pPr>
      <w:r>
        <w:rPr>
          <w:b/>
          <w:u w:val="single"/>
          <w:shd w:val="clear" w:color="auto" w:fill="FFFFFF"/>
        </w:rPr>
        <w:t>Category</w:t>
      </w:r>
      <w:r w:rsidRPr="00097F03">
        <w:rPr>
          <w:b/>
          <w:u w:val="single"/>
          <w:shd w:val="clear" w:color="auto" w:fill="FFFFFF"/>
        </w:rPr>
        <w:t xml:space="preserve"> 1</w:t>
      </w:r>
      <w:r>
        <w:rPr>
          <w:b/>
          <w:u w:val="single"/>
          <w:shd w:val="clear" w:color="auto" w:fill="FFFFFF"/>
        </w:rPr>
        <w:t>:</w:t>
      </w:r>
    </w:p>
    <w:p w14:paraId="32EAF10B" w14:textId="77777777" w:rsidR="00722E1C" w:rsidRPr="00097F03" w:rsidRDefault="00722E1C" w:rsidP="00845EC4">
      <w:pPr>
        <w:pStyle w:val="FSBullet1"/>
        <w:rPr>
          <w:shd w:val="clear" w:color="auto" w:fill="FFFFFF"/>
        </w:rPr>
      </w:pPr>
      <w:r w:rsidRPr="00097F03">
        <w:rPr>
          <w:shd w:val="clear" w:color="auto" w:fill="FFFFFF"/>
        </w:rPr>
        <w:lastRenderedPageBreak/>
        <w:t>Ha</w:t>
      </w:r>
      <w:r>
        <w:rPr>
          <w:shd w:val="clear" w:color="auto" w:fill="FFFFFF"/>
        </w:rPr>
        <w:t>ndling activity 1: process high-</w:t>
      </w:r>
      <w:r w:rsidRPr="00097F03">
        <w:rPr>
          <w:shd w:val="clear" w:color="auto" w:fill="FFFFFF"/>
        </w:rPr>
        <w:t xml:space="preserve">risk </w:t>
      </w:r>
      <w:r>
        <w:rPr>
          <w:shd w:val="clear" w:color="auto" w:fill="FFFFFF"/>
        </w:rPr>
        <w:t>PHF</w:t>
      </w:r>
      <w:r w:rsidRPr="00097F03">
        <w:rPr>
          <w:shd w:val="clear" w:color="auto" w:fill="FFFFFF"/>
        </w:rPr>
        <w:t xml:space="preserve"> in advance of serving </w:t>
      </w:r>
      <w:r>
        <w:rPr>
          <w:shd w:val="clear" w:color="auto" w:fill="FFFFFF"/>
        </w:rPr>
        <w:t>RTE</w:t>
      </w:r>
      <w:r w:rsidRPr="00097F03">
        <w:rPr>
          <w:shd w:val="clear" w:color="auto" w:fill="FFFFFF"/>
        </w:rPr>
        <w:t xml:space="preserve"> food to the consumer.</w:t>
      </w:r>
    </w:p>
    <w:p w14:paraId="7A2DF455" w14:textId="77777777" w:rsidR="00722E1C" w:rsidRPr="00097F03" w:rsidRDefault="00722E1C" w:rsidP="00845EC4">
      <w:pPr>
        <w:pStyle w:val="FSBullet1"/>
        <w:rPr>
          <w:shd w:val="clear" w:color="auto" w:fill="FFFFFF"/>
        </w:rPr>
      </w:pPr>
      <w:r w:rsidRPr="00097F03">
        <w:rPr>
          <w:shd w:val="clear" w:color="auto" w:fill="FFFFFF"/>
        </w:rPr>
        <w:t>Handling act</w:t>
      </w:r>
      <w:r>
        <w:rPr>
          <w:shd w:val="clear" w:color="auto" w:fill="FFFFFF"/>
        </w:rPr>
        <w:t>ivity 2: process and serve high-</w:t>
      </w:r>
      <w:r w:rsidRPr="00097F03">
        <w:rPr>
          <w:shd w:val="clear" w:color="auto" w:fill="FFFFFF"/>
        </w:rPr>
        <w:t xml:space="preserve">risk </w:t>
      </w:r>
      <w:r>
        <w:rPr>
          <w:shd w:val="clear" w:color="auto" w:fill="FFFFFF"/>
        </w:rPr>
        <w:t>PHF</w:t>
      </w:r>
      <w:r w:rsidRPr="00097F03">
        <w:rPr>
          <w:shd w:val="clear" w:color="auto" w:fill="FFFFFF"/>
        </w:rPr>
        <w:t xml:space="preserve"> as </w:t>
      </w:r>
      <w:r>
        <w:rPr>
          <w:shd w:val="clear" w:color="auto" w:fill="FFFFFF"/>
        </w:rPr>
        <w:t>RTE</w:t>
      </w:r>
      <w:r w:rsidRPr="00097F03">
        <w:rPr>
          <w:shd w:val="clear" w:color="auto" w:fill="FFFFFF"/>
        </w:rPr>
        <w:t xml:space="preserve"> food to the consumer </w:t>
      </w:r>
      <w:r>
        <w:rPr>
          <w:shd w:val="clear" w:color="auto" w:fill="FFFFFF"/>
        </w:rPr>
        <w:t>with</w:t>
      </w:r>
      <w:r w:rsidRPr="00097F03">
        <w:rPr>
          <w:shd w:val="clear" w:color="auto" w:fill="FFFFFF"/>
        </w:rPr>
        <w:t xml:space="preserve">in a time period </w:t>
      </w:r>
      <w:r>
        <w:rPr>
          <w:shd w:val="clear" w:color="auto" w:fill="FFFFFF"/>
        </w:rPr>
        <w:t>that</w:t>
      </w:r>
      <w:r w:rsidRPr="00097F03">
        <w:rPr>
          <w:shd w:val="clear" w:color="auto" w:fill="FFFFFF"/>
        </w:rPr>
        <w:t xml:space="preserve"> does not adversely affect the micr</w:t>
      </w:r>
      <w:r>
        <w:rPr>
          <w:shd w:val="clear" w:color="auto" w:fill="FFFFFF"/>
        </w:rPr>
        <w:t>obiological safety of the food.</w:t>
      </w:r>
    </w:p>
    <w:p w14:paraId="292F5CBA" w14:textId="14B3A7BC" w:rsidR="00722E1C" w:rsidRPr="00097F03" w:rsidRDefault="00DE4890" w:rsidP="00722E1C">
      <w:r>
        <w:rPr>
          <w:shd w:val="clear" w:color="auto" w:fill="FFFFFF"/>
        </w:rPr>
        <w:t>F</w:t>
      </w:r>
      <w:r w:rsidR="00722E1C" w:rsidRPr="00097F03">
        <w:t xml:space="preserve">ive controls are critical to </w:t>
      </w:r>
      <w:r>
        <w:t>ensuring food remains safe during these activities</w:t>
      </w:r>
      <w:r w:rsidR="00722E1C" w:rsidRPr="00097F03">
        <w:t>:</w:t>
      </w:r>
    </w:p>
    <w:p w14:paraId="19051959" w14:textId="22D77D07" w:rsidR="00722E1C" w:rsidRPr="00097F03" w:rsidRDefault="00722E1C" w:rsidP="00845EC4">
      <w:pPr>
        <w:pStyle w:val="FSBullet1"/>
      </w:pPr>
      <w:r w:rsidRPr="00097F03">
        <w:t>storage of PHF at appropriate temperatures before processing</w:t>
      </w:r>
    </w:p>
    <w:p w14:paraId="73AA33A3" w14:textId="77777777" w:rsidR="00722E1C" w:rsidRPr="00097F03" w:rsidRDefault="00722E1C" w:rsidP="00845EC4">
      <w:pPr>
        <w:pStyle w:val="FSBullet1"/>
      </w:pPr>
      <w:r>
        <w:t>a</w:t>
      </w:r>
      <w:r w:rsidRPr="00097F03">
        <w:t xml:space="preserve">dequate cooking or reheating </w:t>
      </w:r>
    </w:p>
    <w:p w14:paraId="638BD8EB" w14:textId="77777777" w:rsidR="00722E1C" w:rsidRPr="00097F03" w:rsidRDefault="00722E1C" w:rsidP="00845EC4">
      <w:pPr>
        <w:pStyle w:val="FSBullet1"/>
      </w:pPr>
      <w:r>
        <w:t>a</w:t>
      </w:r>
      <w:r w:rsidRPr="00097F03">
        <w:t xml:space="preserve">dequate cooling of cooked foods </w:t>
      </w:r>
    </w:p>
    <w:p w14:paraId="070D8E02" w14:textId="77777777" w:rsidR="00722E1C" w:rsidRPr="00097F03" w:rsidRDefault="00722E1C" w:rsidP="00845EC4">
      <w:pPr>
        <w:pStyle w:val="FSBullet1"/>
      </w:pPr>
      <w:r>
        <w:t>m</w:t>
      </w:r>
      <w:r w:rsidRPr="00097F03">
        <w:t xml:space="preserve">inimising cross-contamination and re-contamination </w:t>
      </w:r>
    </w:p>
    <w:p w14:paraId="2E0DA603" w14:textId="1FE81B02" w:rsidR="00722E1C" w:rsidRPr="00097F03" w:rsidRDefault="00722E1C" w:rsidP="00845EC4">
      <w:pPr>
        <w:pStyle w:val="FSBullet1"/>
        <w:rPr>
          <w:shd w:val="clear" w:color="auto" w:fill="FFFFFF"/>
          <w:lang w:bidi="en-US"/>
        </w:rPr>
      </w:pPr>
      <w:r w:rsidRPr="00097F03">
        <w:t xml:space="preserve">storage </w:t>
      </w:r>
      <w:r w:rsidR="0012232E">
        <w:t xml:space="preserve">of processed </w:t>
      </w:r>
      <w:r w:rsidR="0012232E" w:rsidRPr="00097F03">
        <w:t xml:space="preserve">RTE food </w:t>
      </w:r>
      <w:r w:rsidRPr="00097F03">
        <w:t>at appropriate temperatures before service to the consumer</w:t>
      </w:r>
      <w:r>
        <w:t>.</w:t>
      </w:r>
      <w:r w:rsidRPr="00097F03">
        <w:t xml:space="preserve"> </w:t>
      </w:r>
    </w:p>
    <w:p w14:paraId="5CA69F46" w14:textId="10CD3030" w:rsidR="00722E1C" w:rsidRPr="00097F03" w:rsidRDefault="00770440" w:rsidP="00722E1C">
      <w:pPr>
        <w:tabs>
          <w:tab w:val="left" w:pos="3085"/>
          <w:tab w:val="left" w:pos="6239"/>
        </w:tabs>
        <w:rPr>
          <w:shd w:val="clear" w:color="auto" w:fill="FFFFFF"/>
        </w:rPr>
      </w:pPr>
      <w:r>
        <w:rPr>
          <w:shd w:val="clear" w:color="auto" w:fill="FFFFFF"/>
        </w:rPr>
        <w:t xml:space="preserve">Cooking should eliminate pathogens in the food. Other controls should prevent introduction of pathogens to the food, and prevent (or minimise) bacterial growth and toxin production. </w:t>
      </w:r>
    </w:p>
    <w:p w14:paraId="7F3926A1" w14:textId="6858BF26" w:rsidR="00722E1C" w:rsidRPr="00097F03" w:rsidRDefault="00722E1C" w:rsidP="00722E1C">
      <w:pPr>
        <w:rPr>
          <w:b/>
          <w:u w:val="single"/>
          <w:shd w:val="clear" w:color="auto" w:fill="FFFFFF"/>
        </w:rPr>
      </w:pPr>
      <w:r>
        <w:rPr>
          <w:b/>
          <w:u w:val="single"/>
          <w:shd w:val="clear" w:color="auto" w:fill="FFFFFF"/>
        </w:rPr>
        <w:t>Category</w:t>
      </w:r>
      <w:r w:rsidRPr="00097F03">
        <w:rPr>
          <w:b/>
          <w:u w:val="single"/>
          <w:shd w:val="clear" w:color="auto" w:fill="FFFFFF"/>
        </w:rPr>
        <w:t xml:space="preserve"> 2</w:t>
      </w:r>
      <w:r>
        <w:rPr>
          <w:b/>
          <w:u w:val="single"/>
          <w:shd w:val="clear" w:color="auto" w:fill="FFFFFF"/>
        </w:rPr>
        <w:t>:</w:t>
      </w:r>
    </w:p>
    <w:p w14:paraId="4E8BE566" w14:textId="77777777" w:rsidR="00722E1C" w:rsidRPr="00097F03" w:rsidRDefault="00722E1C" w:rsidP="0059565A">
      <w:pPr>
        <w:pStyle w:val="FSBullet1"/>
        <w:ind w:left="567" w:hanging="567"/>
        <w:rPr>
          <w:iCs/>
          <w:lang w:val="en-AU"/>
        </w:rPr>
      </w:pPr>
      <w:r w:rsidRPr="0059565A">
        <w:t>Handling</w:t>
      </w:r>
      <w:r w:rsidRPr="00097F03">
        <w:rPr>
          <w:iCs/>
          <w:lang w:val="en-AU"/>
        </w:rPr>
        <w:t xml:space="preserve"> ac</w:t>
      </w:r>
      <w:r>
        <w:rPr>
          <w:iCs/>
          <w:lang w:val="en-AU"/>
        </w:rPr>
        <w:t>tivity 3: serve unpackaged high-</w:t>
      </w:r>
      <w:r w:rsidRPr="00097F03">
        <w:rPr>
          <w:iCs/>
          <w:lang w:val="en-AU"/>
        </w:rPr>
        <w:t xml:space="preserve">risk </w:t>
      </w:r>
      <w:r>
        <w:rPr>
          <w:iCs/>
          <w:lang w:val="en-AU"/>
        </w:rPr>
        <w:t>PHF</w:t>
      </w:r>
      <w:r w:rsidRPr="00097F03">
        <w:rPr>
          <w:iCs/>
          <w:lang w:val="en-AU"/>
        </w:rPr>
        <w:t xml:space="preserve"> as </w:t>
      </w:r>
      <w:r>
        <w:rPr>
          <w:iCs/>
          <w:lang w:val="en-AU"/>
        </w:rPr>
        <w:t>RTE</w:t>
      </w:r>
      <w:r w:rsidRPr="00097F03">
        <w:rPr>
          <w:iCs/>
          <w:lang w:val="en-AU"/>
        </w:rPr>
        <w:t xml:space="preserve"> food for retail</w:t>
      </w:r>
      <w:r>
        <w:rPr>
          <w:iCs/>
          <w:lang w:val="en-AU"/>
        </w:rPr>
        <w:t xml:space="preserve"> sale</w:t>
      </w:r>
      <w:r w:rsidRPr="00097F03">
        <w:rPr>
          <w:iCs/>
          <w:lang w:val="en-AU"/>
        </w:rPr>
        <w:t>.</w:t>
      </w:r>
    </w:p>
    <w:p w14:paraId="71E23846" w14:textId="70F181A5" w:rsidR="00722E1C" w:rsidRPr="00097F03" w:rsidRDefault="00DE4890" w:rsidP="00722E1C">
      <w:r>
        <w:rPr>
          <w:shd w:val="clear" w:color="auto" w:fill="FFFFFF"/>
        </w:rPr>
        <w:t>T</w:t>
      </w:r>
      <w:r w:rsidR="00722E1C" w:rsidRPr="00097F03">
        <w:rPr>
          <w:shd w:val="clear" w:color="auto" w:fill="FFFFFF"/>
        </w:rPr>
        <w:t xml:space="preserve">wo </w:t>
      </w:r>
      <w:r w:rsidR="00722E1C" w:rsidRPr="00097F03">
        <w:t xml:space="preserve">controls are critical to </w:t>
      </w:r>
      <w:r>
        <w:t>ensuring</w:t>
      </w:r>
      <w:r w:rsidR="00722E1C" w:rsidRPr="00097F03">
        <w:t xml:space="preserve"> food</w:t>
      </w:r>
      <w:r>
        <w:t xml:space="preserve"> remains safe during this activity</w:t>
      </w:r>
      <w:r w:rsidR="00722E1C" w:rsidRPr="00097F03">
        <w:t>:</w:t>
      </w:r>
    </w:p>
    <w:p w14:paraId="0E95BDCF" w14:textId="1A1E9B49" w:rsidR="00722E1C" w:rsidRPr="00097F03" w:rsidRDefault="00722E1C" w:rsidP="00845EC4">
      <w:pPr>
        <w:pStyle w:val="FSBullet1"/>
        <w:rPr>
          <w:shd w:val="clear" w:color="auto" w:fill="FFFFFF"/>
          <w:lang w:bidi="en-US"/>
        </w:rPr>
      </w:pPr>
      <w:r w:rsidRPr="00097F03">
        <w:t xml:space="preserve">storage of PHF at appropriate temperatures </w:t>
      </w:r>
    </w:p>
    <w:p w14:paraId="219F62BA" w14:textId="77777777" w:rsidR="00722E1C" w:rsidRPr="00097F03" w:rsidRDefault="00722E1C" w:rsidP="00845EC4">
      <w:pPr>
        <w:pStyle w:val="FSBullet1"/>
      </w:pPr>
      <w:r>
        <w:t>m</w:t>
      </w:r>
      <w:r w:rsidRPr="00097F03">
        <w:t>inimising cross-contamination and re-contamination</w:t>
      </w:r>
      <w:r>
        <w:t>.</w:t>
      </w:r>
      <w:r w:rsidRPr="00097F03">
        <w:t xml:space="preserve"> </w:t>
      </w:r>
    </w:p>
    <w:p w14:paraId="3001C12D" w14:textId="78D54C10" w:rsidR="00722E1C" w:rsidRPr="00097F03" w:rsidRDefault="00722E1C" w:rsidP="00E57B64">
      <w:pPr>
        <w:keepNext/>
        <w:rPr>
          <w:b/>
          <w:u w:val="single"/>
          <w:shd w:val="clear" w:color="auto" w:fill="FFFFFF"/>
        </w:rPr>
      </w:pPr>
      <w:r>
        <w:rPr>
          <w:b/>
          <w:u w:val="single"/>
          <w:shd w:val="clear" w:color="auto" w:fill="FFFFFF"/>
        </w:rPr>
        <w:t>Category</w:t>
      </w:r>
      <w:r w:rsidRPr="00097F03">
        <w:rPr>
          <w:b/>
          <w:u w:val="single"/>
          <w:shd w:val="clear" w:color="auto" w:fill="FFFFFF"/>
        </w:rPr>
        <w:t xml:space="preserve"> 3:</w:t>
      </w:r>
    </w:p>
    <w:p w14:paraId="54AE4EF9" w14:textId="62771353" w:rsidR="00722E1C" w:rsidRPr="00845EC4" w:rsidRDefault="00722E1C" w:rsidP="00722E1C">
      <w:pPr>
        <w:pStyle w:val="FSBullet1"/>
        <w:rPr>
          <w:rFonts w:cs="Times New Roman"/>
          <w:shd w:val="clear" w:color="auto" w:fill="FFFFFF"/>
        </w:rPr>
      </w:pPr>
      <w:r w:rsidRPr="00097F03">
        <w:rPr>
          <w:lang w:val="en-AU"/>
        </w:rPr>
        <w:t>Handling activity 4: serve packaged high</w:t>
      </w:r>
      <w:r>
        <w:rPr>
          <w:lang w:val="en-AU"/>
        </w:rPr>
        <w:t>-</w:t>
      </w:r>
      <w:r w:rsidRPr="00097F03">
        <w:rPr>
          <w:lang w:val="en-AU"/>
        </w:rPr>
        <w:t xml:space="preserve">risk </w:t>
      </w:r>
      <w:r>
        <w:rPr>
          <w:lang w:val="en-AU"/>
        </w:rPr>
        <w:t>PHF</w:t>
      </w:r>
      <w:r w:rsidRPr="00097F03">
        <w:rPr>
          <w:lang w:val="en-AU"/>
        </w:rPr>
        <w:t xml:space="preserve"> as </w:t>
      </w:r>
      <w:r>
        <w:rPr>
          <w:lang w:val="en-AU"/>
        </w:rPr>
        <w:t>RTE</w:t>
      </w:r>
      <w:r w:rsidRPr="00097F03">
        <w:rPr>
          <w:lang w:val="en-AU"/>
        </w:rPr>
        <w:t xml:space="preserve"> food. The food is packaged prior to receipt by the food business for retail </w:t>
      </w:r>
      <w:r>
        <w:rPr>
          <w:lang w:val="en-AU"/>
        </w:rPr>
        <w:t xml:space="preserve">sale </w:t>
      </w:r>
      <w:r w:rsidRPr="00097F03">
        <w:rPr>
          <w:lang w:val="en-AU"/>
        </w:rPr>
        <w:t xml:space="preserve">and sold to the consumer </w:t>
      </w:r>
      <w:r>
        <w:rPr>
          <w:lang w:val="en-AU"/>
        </w:rPr>
        <w:t>in its packaging</w:t>
      </w:r>
      <w:r w:rsidRPr="00097F03">
        <w:rPr>
          <w:lang w:val="en-AU"/>
        </w:rPr>
        <w:t xml:space="preserve">. </w:t>
      </w:r>
    </w:p>
    <w:p w14:paraId="3E1880BF" w14:textId="1B5404AB" w:rsidR="00722E1C" w:rsidRPr="00097F03" w:rsidRDefault="00DE4890" w:rsidP="00722E1C">
      <w:r>
        <w:rPr>
          <w:shd w:val="clear" w:color="auto" w:fill="FFFFFF"/>
        </w:rPr>
        <w:t>O</w:t>
      </w:r>
      <w:r w:rsidR="00722E1C" w:rsidRPr="00097F03">
        <w:rPr>
          <w:shd w:val="clear" w:color="auto" w:fill="FFFFFF"/>
        </w:rPr>
        <w:t xml:space="preserve">ne </w:t>
      </w:r>
      <w:r w:rsidR="00722E1C" w:rsidRPr="00097F03">
        <w:t>control is required for the safety of food</w:t>
      </w:r>
      <w:r>
        <w:t xml:space="preserve"> during this activity</w:t>
      </w:r>
      <w:r w:rsidR="00722E1C" w:rsidRPr="00097F03">
        <w:t>:</w:t>
      </w:r>
    </w:p>
    <w:p w14:paraId="4D0FF481" w14:textId="380AA1A3" w:rsidR="00722E1C" w:rsidRPr="00097F03" w:rsidRDefault="00722E1C" w:rsidP="00845EC4">
      <w:pPr>
        <w:pStyle w:val="FSBullet1"/>
        <w:rPr>
          <w:shd w:val="clear" w:color="auto" w:fill="FFFFFF"/>
          <w:lang w:bidi="en-US"/>
        </w:rPr>
      </w:pPr>
      <w:r w:rsidRPr="00097F03">
        <w:t>storage of PHF at appropriate temperatures.</w:t>
      </w:r>
    </w:p>
    <w:p w14:paraId="70F38199" w14:textId="09828BB8" w:rsidR="009154E9" w:rsidRDefault="001D4F80" w:rsidP="00D55E34">
      <w:r>
        <w:lastRenderedPageBreak/>
        <w:t>Each of these categories has been considered individually to assess if a net benefit is likely to be achieved</w:t>
      </w:r>
      <w:r w:rsidR="00294A6A">
        <w:t xml:space="preserve"> when applying the options identified</w:t>
      </w:r>
      <w:r>
        <w:t>.</w:t>
      </w:r>
    </w:p>
    <w:p w14:paraId="066E1139" w14:textId="4936F3B9" w:rsidR="00685F1A" w:rsidRDefault="00504902" w:rsidP="00FC16C7">
      <w:pPr>
        <w:pStyle w:val="Heading2"/>
      </w:pPr>
      <w:bookmarkStart w:id="16" w:name="_Toc94172826"/>
      <w:r>
        <w:t>1.3</w:t>
      </w:r>
      <w:r>
        <w:tab/>
      </w:r>
      <w:r w:rsidR="00685F1A">
        <w:t>Current status of food safety management</w:t>
      </w:r>
      <w:bookmarkEnd w:id="16"/>
    </w:p>
    <w:p w14:paraId="47977719" w14:textId="4C92F6EC" w:rsidR="00685F1A" w:rsidRDefault="00685F1A" w:rsidP="00685F1A">
      <w:r w:rsidRPr="004657C0">
        <w:t>In Australia, state and territory food regulators use a wide range of food safety management tools aimed at reducing foodborne illness. Tools can be regulatory or non-regulatory and include legislation, guidance material, education and training. Tools are used to varying degrees in different jurisdictions</w:t>
      </w:r>
      <w:r w:rsidR="0072631C">
        <w:t>,</w:t>
      </w:r>
      <w:r w:rsidRPr="004657C0">
        <w:t xml:space="preserve"> to require or encourage food businesses to manage their food safety risks and strengthen their food safety culture. </w:t>
      </w:r>
    </w:p>
    <w:p w14:paraId="36A62C64" w14:textId="3E9EEDA6" w:rsidR="00685F1A" w:rsidRPr="004657C0" w:rsidRDefault="00685F1A" w:rsidP="00685F1A">
      <w:r w:rsidRPr="004657C0">
        <w:t xml:space="preserve">Food safety </w:t>
      </w:r>
      <w:r>
        <w:t xml:space="preserve">requirements are contained </w:t>
      </w:r>
      <w:r w:rsidRPr="004657C0">
        <w:t>in several standards in the Code</w:t>
      </w:r>
      <w:r w:rsidR="0059533A">
        <w:t>; particularly</w:t>
      </w:r>
      <w:r w:rsidR="0059533A" w:rsidRPr="004657C0">
        <w:t xml:space="preserve"> </w:t>
      </w:r>
      <w:r w:rsidRPr="004657C0">
        <w:t xml:space="preserve">the Food Safety Standards of Chapter 3. </w:t>
      </w:r>
      <w:r w:rsidR="0059533A">
        <w:t>This c</w:t>
      </w:r>
      <w:r w:rsidRPr="004657C0">
        <w:t xml:space="preserve">hapter provides </w:t>
      </w:r>
      <w:r>
        <w:t>general food handling controls that</w:t>
      </w:r>
      <w:r w:rsidR="00DE6D7D">
        <w:t xml:space="preserve"> </w:t>
      </w:r>
      <w:r w:rsidR="005923FB">
        <w:t>all</w:t>
      </w:r>
      <w:r w:rsidR="00DE6D7D">
        <w:t xml:space="preserve"> food business</w:t>
      </w:r>
      <w:r>
        <w:t xml:space="preserve"> </w:t>
      </w:r>
      <w:r w:rsidR="00DE6D7D">
        <w:t xml:space="preserve">must </w:t>
      </w:r>
      <w:r>
        <w:t>follow</w:t>
      </w:r>
      <w:r w:rsidRPr="004657C0">
        <w:t xml:space="preserve"> to ensure </w:t>
      </w:r>
      <w:r>
        <w:t xml:space="preserve">only </w:t>
      </w:r>
      <w:r w:rsidRPr="004657C0">
        <w:t>safe and suitable food</w:t>
      </w:r>
      <w:r w:rsidR="00DE6D7D">
        <w:t xml:space="preserve"> is </w:t>
      </w:r>
      <w:r w:rsidR="005923FB">
        <w:t xml:space="preserve">produced and </w:t>
      </w:r>
      <w:r w:rsidR="00DE6D7D">
        <w:t>sold</w:t>
      </w:r>
      <w:r w:rsidRPr="004657C0">
        <w:t>. In particular, Standard 3.2.2 outlines base-level food safety requirements for each step of the food handling process: food receipt, storage, processing, display, packaging, transport, disposal and food recall. Other requirements relate to skills and knowledge of food handlers and their supervisors</w:t>
      </w:r>
      <w:r w:rsidR="0059533A">
        <w:t>;</w:t>
      </w:r>
      <w:r w:rsidRPr="004657C0">
        <w:t xml:space="preserve"> </w:t>
      </w:r>
      <w:r w:rsidR="0059533A" w:rsidRPr="004657C0">
        <w:t xml:space="preserve">food handler </w:t>
      </w:r>
      <w:r w:rsidRPr="004657C0">
        <w:t>health and hygiene</w:t>
      </w:r>
      <w:r w:rsidR="0059533A">
        <w:t>;</w:t>
      </w:r>
      <w:r w:rsidRPr="004657C0">
        <w:t xml:space="preserve"> and cleaning, sanitising and maintenance of </w:t>
      </w:r>
      <w:r w:rsidR="00C91B32">
        <w:t xml:space="preserve">premises and </w:t>
      </w:r>
      <w:r w:rsidRPr="004657C0">
        <w:t>equipment.</w:t>
      </w:r>
    </w:p>
    <w:p w14:paraId="2001DBC3" w14:textId="77777777" w:rsidR="00685F1A" w:rsidRPr="004657C0" w:rsidRDefault="00685F1A" w:rsidP="00685F1A">
      <w:r w:rsidRPr="004657C0">
        <w:t xml:space="preserve">A complementary guide to the food safety standards, </w:t>
      </w:r>
      <w:r w:rsidRPr="00781584">
        <w:t>Safe Food Australia</w:t>
      </w:r>
      <w:r>
        <w:rPr>
          <w:rStyle w:val="FootnoteReference"/>
        </w:rPr>
        <w:footnoteReference w:id="12"/>
      </w:r>
      <w:r w:rsidRPr="004657C0">
        <w:t xml:space="preserve">, provides information for food regulators and businesses on how the requirements may be met. </w:t>
      </w:r>
    </w:p>
    <w:p w14:paraId="02587CBE" w14:textId="713AE331" w:rsidR="00685F1A" w:rsidRPr="004657C0" w:rsidRDefault="00685F1A" w:rsidP="00685F1A">
      <w:r>
        <w:t xml:space="preserve">Standards in the Code are adopted into legislation through state and territory food acts. </w:t>
      </w:r>
      <w:r w:rsidRPr="004657C0">
        <w:t xml:space="preserve">In addition to </w:t>
      </w:r>
      <w:r>
        <w:t xml:space="preserve">the </w:t>
      </w:r>
      <w:r w:rsidR="0059533A">
        <w:t>s</w:t>
      </w:r>
      <w:r w:rsidRPr="004657C0">
        <w:t>tandards, several jurisdictions have i</w:t>
      </w:r>
      <w:r>
        <w:t>ncorporated</w:t>
      </w:r>
      <w:r w:rsidRPr="004657C0">
        <w:t xml:space="preserve"> extra </w:t>
      </w:r>
      <w:r w:rsidRPr="004657C0">
        <w:rPr>
          <w:lang w:eastAsia="en-AU"/>
        </w:rPr>
        <w:t>food safety requirements in</w:t>
      </w:r>
      <w:r>
        <w:rPr>
          <w:lang w:eastAsia="en-AU"/>
        </w:rPr>
        <w:t>to</w:t>
      </w:r>
      <w:r w:rsidRPr="004657C0">
        <w:rPr>
          <w:lang w:eastAsia="en-AU"/>
        </w:rPr>
        <w:t xml:space="preserve"> their </w:t>
      </w:r>
      <w:r w:rsidR="00781584">
        <w:rPr>
          <w:lang w:eastAsia="en-AU"/>
        </w:rPr>
        <w:t>F</w:t>
      </w:r>
      <w:r w:rsidRPr="004657C0">
        <w:rPr>
          <w:lang w:eastAsia="en-AU"/>
        </w:rPr>
        <w:t xml:space="preserve">ood </w:t>
      </w:r>
      <w:r w:rsidR="00781584">
        <w:rPr>
          <w:lang w:eastAsia="en-AU"/>
        </w:rPr>
        <w:t>A</w:t>
      </w:r>
      <w:r w:rsidRPr="004657C0">
        <w:rPr>
          <w:lang w:eastAsia="en-AU"/>
        </w:rPr>
        <w:t xml:space="preserve">cts </w:t>
      </w:r>
      <w:r w:rsidRPr="004657C0">
        <w:t>to manage risks associated with the food service and retail sectors. Four jurisdictions (Victoria, N</w:t>
      </w:r>
      <w:r>
        <w:t xml:space="preserve">ew </w:t>
      </w:r>
      <w:r w:rsidRPr="004657C0">
        <w:t>S</w:t>
      </w:r>
      <w:r>
        <w:t xml:space="preserve">outh </w:t>
      </w:r>
      <w:r w:rsidRPr="004657C0">
        <w:t>W</w:t>
      </w:r>
      <w:r>
        <w:t>ales</w:t>
      </w:r>
      <w:r w:rsidRPr="004657C0">
        <w:t xml:space="preserve">, Queensland and ACT) have requirements for </w:t>
      </w:r>
      <w:r w:rsidR="00781584">
        <w:t>food safety supervisors</w:t>
      </w:r>
      <w:r w:rsidRPr="004657C0">
        <w:t xml:space="preserve"> with competency-based training. Victoria and Queensland also have template-based food safety programs, which include</w:t>
      </w:r>
      <w:r>
        <w:rPr>
          <w:lang w:val="en-AU"/>
        </w:rPr>
        <w:t xml:space="preserve"> record </w:t>
      </w:r>
      <w:r w:rsidRPr="004657C0">
        <w:rPr>
          <w:lang w:val="en-AU"/>
        </w:rPr>
        <w:t xml:space="preserve">keeping requirements for </w:t>
      </w:r>
      <w:r w:rsidRPr="004657C0">
        <w:t xml:space="preserve">key activities. </w:t>
      </w:r>
      <w:r w:rsidR="00294A6A">
        <w:t>Record keeping may be one way a business might keep evidence that key processes are managed.</w:t>
      </w:r>
    </w:p>
    <w:p w14:paraId="17B641A5" w14:textId="33E858B4" w:rsidR="00685F1A" w:rsidRPr="004657C0" w:rsidRDefault="00685F1A" w:rsidP="00685F1A">
      <w:r w:rsidRPr="004657C0">
        <w:t>There are differences in how these extra requirements are implemented in each jurisdiction, including the business classifications used and attainment and duration of qualifications</w:t>
      </w:r>
      <w:r w:rsidR="00196D7E">
        <w:t xml:space="preserve">. </w:t>
      </w:r>
    </w:p>
    <w:p w14:paraId="0676573E" w14:textId="3E620BB7" w:rsidR="006B6E19" w:rsidRDefault="006B6E19" w:rsidP="006B6E19">
      <w:r>
        <w:lastRenderedPageBreak/>
        <w:t xml:space="preserve">The nationally agreed </w:t>
      </w:r>
      <w:r w:rsidR="00AC75C2">
        <w:t>Framework</w:t>
      </w:r>
      <w:r>
        <w:t xml:space="preserve"> has been adopted for use in some Australian jurisdictions, while other jurisdictions us</w:t>
      </w:r>
      <w:r w:rsidR="009F1315">
        <w:t>e</w:t>
      </w:r>
      <w:r>
        <w:t xml:space="preserve"> an alternative classification system. The different approaches across Australian jurisdictions are summarised in </w:t>
      </w:r>
      <w:r w:rsidR="009F1315">
        <w:t>T</w:t>
      </w:r>
      <w:r>
        <w:t>able</w:t>
      </w:r>
      <w:r w:rsidR="009F1315">
        <w:t xml:space="preserve"> 1</w:t>
      </w:r>
      <w:r>
        <w:t xml:space="preserve">. </w:t>
      </w:r>
    </w:p>
    <w:p w14:paraId="04FD897E" w14:textId="67920D52" w:rsidR="006B6E19" w:rsidRPr="006B6E19" w:rsidRDefault="006B6E19" w:rsidP="006B6E19">
      <w:pPr>
        <w:pStyle w:val="Caption"/>
        <w:keepNext/>
        <w:rPr>
          <w:b/>
          <w:color w:val="auto"/>
          <w:sz w:val="20"/>
        </w:rPr>
      </w:pPr>
      <w:r w:rsidRPr="006B6E19">
        <w:rPr>
          <w:b/>
          <w:color w:val="auto"/>
          <w:sz w:val="20"/>
        </w:rPr>
        <w:t xml:space="preserve">Table </w:t>
      </w:r>
      <w:r w:rsidRPr="006B6E19">
        <w:rPr>
          <w:b/>
          <w:color w:val="auto"/>
          <w:sz w:val="20"/>
        </w:rPr>
        <w:fldChar w:fldCharType="begin"/>
      </w:r>
      <w:r w:rsidRPr="006B6E19">
        <w:rPr>
          <w:b/>
          <w:color w:val="auto"/>
          <w:sz w:val="20"/>
        </w:rPr>
        <w:instrText xml:space="preserve"> SEQ Table \* ARABIC </w:instrText>
      </w:r>
      <w:r w:rsidRPr="006B6E19">
        <w:rPr>
          <w:b/>
          <w:color w:val="auto"/>
          <w:sz w:val="20"/>
        </w:rPr>
        <w:fldChar w:fldCharType="separate"/>
      </w:r>
      <w:r w:rsidR="008242C0">
        <w:rPr>
          <w:b/>
          <w:noProof/>
          <w:color w:val="auto"/>
          <w:sz w:val="20"/>
        </w:rPr>
        <w:t>1</w:t>
      </w:r>
      <w:r w:rsidRPr="006B6E19">
        <w:rPr>
          <w:b/>
          <w:color w:val="auto"/>
          <w:sz w:val="20"/>
        </w:rPr>
        <w:fldChar w:fldCharType="end"/>
      </w:r>
      <w:r w:rsidRPr="006B6E19">
        <w:rPr>
          <w:b/>
          <w:color w:val="auto"/>
          <w:sz w:val="20"/>
        </w:rPr>
        <w:t>: Summary of risk classification systems used in each Australian jurisdiction</w:t>
      </w:r>
    </w:p>
    <w:tbl>
      <w:tblPr>
        <w:tblStyle w:val="TableGrid"/>
        <w:tblW w:w="0" w:type="auto"/>
        <w:tblLook w:val="04A0" w:firstRow="1" w:lastRow="0" w:firstColumn="1" w:lastColumn="0" w:noHBand="0" w:noVBand="1"/>
      </w:tblPr>
      <w:tblGrid>
        <w:gridCol w:w="2680"/>
        <w:gridCol w:w="6336"/>
      </w:tblGrid>
      <w:tr w:rsidR="006B6E19" w14:paraId="7EF45EA0" w14:textId="77777777" w:rsidTr="006A159A">
        <w:tc>
          <w:tcPr>
            <w:tcW w:w="2680" w:type="dxa"/>
          </w:tcPr>
          <w:p w14:paraId="0D906172" w14:textId="77777777" w:rsidR="006B6E19" w:rsidRPr="00174656" w:rsidRDefault="006B6E19" w:rsidP="006A159A">
            <w:pPr>
              <w:spacing w:after="85"/>
              <w:rPr>
                <w:b/>
                <w:sz w:val="20"/>
                <w:szCs w:val="20"/>
              </w:rPr>
            </w:pPr>
            <w:r w:rsidRPr="00174656">
              <w:rPr>
                <w:b/>
                <w:sz w:val="20"/>
                <w:szCs w:val="20"/>
              </w:rPr>
              <w:t>Jurisdiction</w:t>
            </w:r>
          </w:p>
        </w:tc>
        <w:tc>
          <w:tcPr>
            <w:tcW w:w="6336" w:type="dxa"/>
          </w:tcPr>
          <w:p w14:paraId="76F70E81" w14:textId="77777777" w:rsidR="006B6E19" w:rsidRPr="00174656" w:rsidRDefault="006B6E19" w:rsidP="006A159A">
            <w:pPr>
              <w:spacing w:after="85"/>
              <w:rPr>
                <w:b/>
                <w:sz w:val="20"/>
                <w:szCs w:val="20"/>
              </w:rPr>
            </w:pPr>
            <w:r w:rsidRPr="00174656">
              <w:rPr>
                <w:b/>
                <w:sz w:val="20"/>
                <w:szCs w:val="20"/>
              </w:rPr>
              <w:t>Risk classification system used</w:t>
            </w:r>
          </w:p>
        </w:tc>
      </w:tr>
      <w:tr w:rsidR="006B6E19" w14:paraId="1A68E31D" w14:textId="77777777" w:rsidTr="006A159A">
        <w:tc>
          <w:tcPr>
            <w:tcW w:w="2680" w:type="dxa"/>
          </w:tcPr>
          <w:p w14:paraId="7FDF1263" w14:textId="77777777" w:rsidR="006B6E19" w:rsidRPr="00174656" w:rsidRDefault="006B6E19" w:rsidP="006A159A">
            <w:pPr>
              <w:spacing w:after="85"/>
              <w:rPr>
                <w:sz w:val="20"/>
                <w:szCs w:val="20"/>
              </w:rPr>
            </w:pPr>
            <w:r>
              <w:rPr>
                <w:sz w:val="20"/>
                <w:szCs w:val="20"/>
              </w:rPr>
              <w:t>Australian Capital Territory</w:t>
            </w:r>
          </w:p>
        </w:tc>
        <w:tc>
          <w:tcPr>
            <w:tcW w:w="6336" w:type="dxa"/>
          </w:tcPr>
          <w:p w14:paraId="2BD16052" w14:textId="508E070F" w:rsidR="006B6E19" w:rsidRPr="00174656" w:rsidRDefault="006B6E19" w:rsidP="006A159A">
            <w:pPr>
              <w:spacing w:after="85"/>
              <w:rPr>
                <w:sz w:val="20"/>
                <w:szCs w:val="20"/>
              </w:rPr>
            </w:pPr>
            <w:r>
              <w:rPr>
                <w:sz w:val="20"/>
                <w:szCs w:val="20"/>
              </w:rPr>
              <w:t>Currently use ANZFA</w:t>
            </w:r>
            <w:r w:rsidR="006A159A">
              <w:rPr>
                <w:sz w:val="20"/>
                <w:szCs w:val="20"/>
              </w:rPr>
              <w:t>*</w:t>
            </w:r>
            <w:r>
              <w:rPr>
                <w:sz w:val="20"/>
                <w:szCs w:val="20"/>
              </w:rPr>
              <w:t xml:space="preserve"> priority classification system for food businesses (low, medium, high)</w:t>
            </w:r>
            <w:r w:rsidR="00096EF8">
              <w:rPr>
                <w:rStyle w:val="FootnoteReference"/>
                <w:sz w:val="20"/>
                <w:szCs w:val="20"/>
              </w:rPr>
              <w:footnoteReference w:id="13"/>
            </w:r>
            <w:r>
              <w:rPr>
                <w:sz w:val="20"/>
                <w:szCs w:val="20"/>
              </w:rPr>
              <w:t xml:space="preserve">. </w:t>
            </w:r>
          </w:p>
        </w:tc>
      </w:tr>
      <w:tr w:rsidR="006B6E19" w14:paraId="57631DBE" w14:textId="77777777" w:rsidTr="006A159A">
        <w:tc>
          <w:tcPr>
            <w:tcW w:w="2680" w:type="dxa"/>
          </w:tcPr>
          <w:p w14:paraId="44DD814A" w14:textId="77777777" w:rsidR="006B6E19" w:rsidRPr="00174656" w:rsidRDefault="006B6E19" w:rsidP="006A159A">
            <w:pPr>
              <w:spacing w:after="85"/>
              <w:rPr>
                <w:sz w:val="20"/>
                <w:szCs w:val="20"/>
              </w:rPr>
            </w:pPr>
            <w:r>
              <w:rPr>
                <w:sz w:val="20"/>
                <w:szCs w:val="20"/>
              </w:rPr>
              <w:t>New South Wales</w:t>
            </w:r>
          </w:p>
        </w:tc>
        <w:tc>
          <w:tcPr>
            <w:tcW w:w="6336" w:type="dxa"/>
          </w:tcPr>
          <w:p w14:paraId="00B5BEBE" w14:textId="428C209D" w:rsidR="006B6E19" w:rsidRPr="00174656" w:rsidRDefault="006B6E19" w:rsidP="006A159A">
            <w:pPr>
              <w:spacing w:after="85"/>
              <w:rPr>
                <w:sz w:val="20"/>
                <w:szCs w:val="20"/>
              </w:rPr>
            </w:pPr>
            <w:r>
              <w:rPr>
                <w:sz w:val="20"/>
                <w:szCs w:val="20"/>
              </w:rPr>
              <w:t>Adopted</w:t>
            </w:r>
            <w:r w:rsidR="006A159A">
              <w:rPr>
                <w:sz w:val="20"/>
                <w:szCs w:val="20"/>
              </w:rPr>
              <w:t xml:space="preserve"> the </w:t>
            </w:r>
            <w:r>
              <w:rPr>
                <w:sz w:val="20"/>
                <w:szCs w:val="20"/>
              </w:rPr>
              <w:t xml:space="preserve">nationally agreed risk profiling framework </w:t>
            </w:r>
          </w:p>
        </w:tc>
      </w:tr>
      <w:tr w:rsidR="006B6E19" w14:paraId="1A363C26" w14:textId="77777777" w:rsidTr="006A159A">
        <w:tc>
          <w:tcPr>
            <w:tcW w:w="2680" w:type="dxa"/>
          </w:tcPr>
          <w:p w14:paraId="1078EE00" w14:textId="77777777" w:rsidR="006B6E19" w:rsidRDefault="006B6E19" w:rsidP="006A159A">
            <w:pPr>
              <w:spacing w:after="85"/>
              <w:rPr>
                <w:sz w:val="20"/>
                <w:szCs w:val="20"/>
              </w:rPr>
            </w:pPr>
            <w:r>
              <w:rPr>
                <w:sz w:val="20"/>
                <w:szCs w:val="20"/>
              </w:rPr>
              <w:t>Northern Territory</w:t>
            </w:r>
          </w:p>
        </w:tc>
        <w:tc>
          <w:tcPr>
            <w:tcW w:w="6336" w:type="dxa"/>
          </w:tcPr>
          <w:p w14:paraId="0A4F2B21" w14:textId="608A1FAA" w:rsidR="006B6E19" w:rsidRDefault="006B6E19" w:rsidP="00095FA2">
            <w:pPr>
              <w:spacing w:after="85"/>
              <w:rPr>
                <w:sz w:val="20"/>
                <w:szCs w:val="20"/>
              </w:rPr>
            </w:pPr>
            <w:r>
              <w:rPr>
                <w:sz w:val="20"/>
                <w:szCs w:val="20"/>
              </w:rPr>
              <w:t>Adopt</w:t>
            </w:r>
            <w:r w:rsidR="00095FA2">
              <w:rPr>
                <w:sz w:val="20"/>
                <w:szCs w:val="20"/>
              </w:rPr>
              <w:t>ed the n</w:t>
            </w:r>
            <w:r>
              <w:rPr>
                <w:sz w:val="20"/>
                <w:szCs w:val="20"/>
              </w:rPr>
              <w:t>ationally agreed risk profiling framework.</w:t>
            </w:r>
          </w:p>
        </w:tc>
      </w:tr>
      <w:tr w:rsidR="006B6E19" w14:paraId="6ED0B2E4" w14:textId="77777777" w:rsidTr="006A159A">
        <w:tc>
          <w:tcPr>
            <w:tcW w:w="2680" w:type="dxa"/>
          </w:tcPr>
          <w:p w14:paraId="2DAE4942" w14:textId="77777777" w:rsidR="006B6E19" w:rsidRPr="00174656" w:rsidRDefault="006B6E19" w:rsidP="006A159A">
            <w:pPr>
              <w:spacing w:after="85"/>
              <w:rPr>
                <w:sz w:val="20"/>
                <w:szCs w:val="20"/>
              </w:rPr>
            </w:pPr>
            <w:r>
              <w:rPr>
                <w:sz w:val="20"/>
                <w:szCs w:val="20"/>
              </w:rPr>
              <w:t>Queensland</w:t>
            </w:r>
          </w:p>
        </w:tc>
        <w:tc>
          <w:tcPr>
            <w:tcW w:w="6336" w:type="dxa"/>
          </w:tcPr>
          <w:p w14:paraId="52B7C36B" w14:textId="5C3A5824" w:rsidR="006B6E19" w:rsidRPr="00174656" w:rsidRDefault="006A159A" w:rsidP="006A159A">
            <w:pPr>
              <w:spacing w:after="85"/>
              <w:rPr>
                <w:sz w:val="20"/>
                <w:szCs w:val="20"/>
              </w:rPr>
            </w:pPr>
            <w:r>
              <w:rPr>
                <w:sz w:val="20"/>
                <w:szCs w:val="20"/>
              </w:rPr>
              <w:t>Adopted</w:t>
            </w:r>
            <w:r w:rsidR="006B6E19">
              <w:rPr>
                <w:sz w:val="20"/>
                <w:szCs w:val="20"/>
              </w:rPr>
              <w:t xml:space="preserve"> a hybrid model based on nationally agreed risk profiling framework and ANZFA priority classification system</w:t>
            </w:r>
            <w:r w:rsidR="00096EF8">
              <w:rPr>
                <w:rStyle w:val="FootnoteReference"/>
                <w:sz w:val="20"/>
                <w:szCs w:val="20"/>
              </w:rPr>
              <w:footnoteReference w:id="14"/>
            </w:r>
            <w:r w:rsidR="006B6E19">
              <w:rPr>
                <w:sz w:val="20"/>
                <w:szCs w:val="20"/>
              </w:rPr>
              <w:t>.</w:t>
            </w:r>
          </w:p>
        </w:tc>
      </w:tr>
      <w:tr w:rsidR="006B6E19" w14:paraId="7E3B6992" w14:textId="77777777" w:rsidTr="006A159A">
        <w:tc>
          <w:tcPr>
            <w:tcW w:w="2680" w:type="dxa"/>
          </w:tcPr>
          <w:p w14:paraId="576BB88E" w14:textId="77777777" w:rsidR="006B6E19" w:rsidRPr="00174656" w:rsidRDefault="006B6E19" w:rsidP="006A159A">
            <w:pPr>
              <w:spacing w:after="85"/>
              <w:rPr>
                <w:sz w:val="20"/>
                <w:szCs w:val="20"/>
              </w:rPr>
            </w:pPr>
            <w:r>
              <w:rPr>
                <w:sz w:val="20"/>
                <w:szCs w:val="20"/>
              </w:rPr>
              <w:t>South Australia</w:t>
            </w:r>
          </w:p>
        </w:tc>
        <w:tc>
          <w:tcPr>
            <w:tcW w:w="6336" w:type="dxa"/>
          </w:tcPr>
          <w:p w14:paraId="5A9416CC" w14:textId="19C934D5" w:rsidR="006B6E19" w:rsidRPr="00174656" w:rsidRDefault="006B6E19" w:rsidP="006A159A">
            <w:pPr>
              <w:spacing w:after="85"/>
              <w:rPr>
                <w:sz w:val="20"/>
                <w:szCs w:val="20"/>
              </w:rPr>
            </w:pPr>
            <w:r>
              <w:rPr>
                <w:sz w:val="20"/>
                <w:szCs w:val="20"/>
              </w:rPr>
              <w:t xml:space="preserve">Adopted </w:t>
            </w:r>
            <w:r w:rsidR="006A159A">
              <w:rPr>
                <w:sz w:val="20"/>
                <w:szCs w:val="20"/>
              </w:rPr>
              <w:t xml:space="preserve">the </w:t>
            </w:r>
            <w:r>
              <w:rPr>
                <w:sz w:val="20"/>
                <w:szCs w:val="20"/>
              </w:rPr>
              <w:t>nationally agreed risk profiling framework</w:t>
            </w:r>
            <w:r w:rsidR="00D25DEC">
              <w:rPr>
                <w:sz w:val="20"/>
                <w:szCs w:val="20"/>
              </w:rPr>
              <w:t>.</w:t>
            </w:r>
          </w:p>
        </w:tc>
      </w:tr>
      <w:tr w:rsidR="006B6E19" w14:paraId="5EEA7434" w14:textId="77777777" w:rsidTr="006A159A">
        <w:tc>
          <w:tcPr>
            <w:tcW w:w="2680" w:type="dxa"/>
          </w:tcPr>
          <w:p w14:paraId="484E0198" w14:textId="77777777" w:rsidR="006B6E19" w:rsidRPr="00174656" w:rsidRDefault="006B6E19" w:rsidP="006A159A">
            <w:pPr>
              <w:spacing w:after="85"/>
              <w:rPr>
                <w:sz w:val="20"/>
                <w:szCs w:val="20"/>
              </w:rPr>
            </w:pPr>
            <w:r>
              <w:rPr>
                <w:sz w:val="20"/>
                <w:szCs w:val="20"/>
              </w:rPr>
              <w:t>Tasmania</w:t>
            </w:r>
          </w:p>
        </w:tc>
        <w:tc>
          <w:tcPr>
            <w:tcW w:w="6336" w:type="dxa"/>
          </w:tcPr>
          <w:p w14:paraId="73A01249" w14:textId="74051A8F" w:rsidR="006B6E19" w:rsidRPr="00174656" w:rsidRDefault="00095FA2" w:rsidP="00095FA2">
            <w:pPr>
              <w:spacing w:after="85"/>
              <w:rPr>
                <w:sz w:val="20"/>
                <w:szCs w:val="20"/>
              </w:rPr>
            </w:pPr>
            <w:r>
              <w:rPr>
                <w:sz w:val="20"/>
                <w:szCs w:val="20"/>
              </w:rPr>
              <w:t>Adopted</w:t>
            </w:r>
            <w:r w:rsidR="00D25DEC">
              <w:rPr>
                <w:sz w:val="20"/>
                <w:szCs w:val="20"/>
              </w:rPr>
              <w:t xml:space="preserve"> the</w:t>
            </w:r>
            <w:r w:rsidR="006B6E19">
              <w:rPr>
                <w:sz w:val="20"/>
                <w:szCs w:val="20"/>
              </w:rPr>
              <w:t xml:space="preserve"> nationally agreed risk profiling framework</w:t>
            </w:r>
            <w:r w:rsidR="00D25DEC">
              <w:rPr>
                <w:sz w:val="20"/>
                <w:szCs w:val="20"/>
              </w:rPr>
              <w:t>.</w:t>
            </w:r>
          </w:p>
        </w:tc>
      </w:tr>
      <w:tr w:rsidR="006B6E19" w14:paraId="7A379145" w14:textId="77777777" w:rsidTr="006A159A">
        <w:tc>
          <w:tcPr>
            <w:tcW w:w="2680" w:type="dxa"/>
          </w:tcPr>
          <w:p w14:paraId="6378C821" w14:textId="77777777" w:rsidR="006B6E19" w:rsidRPr="00174656" w:rsidRDefault="006B6E19" w:rsidP="006A159A">
            <w:pPr>
              <w:spacing w:after="85"/>
              <w:rPr>
                <w:sz w:val="20"/>
                <w:szCs w:val="20"/>
              </w:rPr>
            </w:pPr>
            <w:r>
              <w:rPr>
                <w:sz w:val="20"/>
                <w:szCs w:val="20"/>
              </w:rPr>
              <w:t>Victoria</w:t>
            </w:r>
          </w:p>
        </w:tc>
        <w:tc>
          <w:tcPr>
            <w:tcW w:w="6336" w:type="dxa"/>
          </w:tcPr>
          <w:p w14:paraId="4E7F06E0" w14:textId="57A478B1" w:rsidR="006B6E19" w:rsidRPr="00174656" w:rsidRDefault="006B6E19" w:rsidP="00222F85">
            <w:pPr>
              <w:spacing w:after="85"/>
              <w:rPr>
                <w:sz w:val="20"/>
                <w:szCs w:val="20"/>
              </w:rPr>
            </w:pPr>
            <w:r>
              <w:rPr>
                <w:sz w:val="20"/>
                <w:szCs w:val="20"/>
              </w:rPr>
              <w:t>Use VIC food business classifications, Class 1 to 4 with Class 1 being highest risk</w:t>
            </w:r>
            <w:r w:rsidR="00222F85">
              <w:rPr>
                <w:rStyle w:val="FootnoteReference"/>
                <w:sz w:val="20"/>
                <w:szCs w:val="20"/>
              </w:rPr>
              <w:footnoteReference w:id="15"/>
            </w:r>
            <w:r>
              <w:rPr>
                <w:sz w:val="20"/>
                <w:szCs w:val="20"/>
              </w:rPr>
              <w:t xml:space="preserve">. </w:t>
            </w:r>
          </w:p>
        </w:tc>
      </w:tr>
      <w:tr w:rsidR="006B6E19" w14:paraId="7224587C" w14:textId="77777777" w:rsidTr="006A159A">
        <w:tc>
          <w:tcPr>
            <w:tcW w:w="2680" w:type="dxa"/>
          </w:tcPr>
          <w:p w14:paraId="40CCF25C" w14:textId="77777777" w:rsidR="006B6E19" w:rsidRPr="00174656" w:rsidRDefault="006B6E19" w:rsidP="006A159A">
            <w:pPr>
              <w:spacing w:after="85"/>
              <w:rPr>
                <w:sz w:val="20"/>
                <w:szCs w:val="20"/>
              </w:rPr>
            </w:pPr>
            <w:r>
              <w:rPr>
                <w:sz w:val="20"/>
                <w:szCs w:val="20"/>
              </w:rPr>
              <w:t>Western Australia</w:t>
            </w:r>
          </w:p>
        </w:tc>
        <w:tc>
          <w:tcPr>
            <w:tcW w:w="6336" w:type="dxa"/>
          </w:tcPr>
          <w:p w14:paraId="27B1FC2F" w14:textId="4934B617" w:rsidR="006B6E19" w:rsidRPr="004D0772" w:rsidRDefault="00095FA2" w:rsidP="00095FA2">
            <w:pPr>
              <w:spacing w:after="85"/>
              <w:rPr>
                <w:sz w:val="20"/>
                <w:szCs w:val="20"/>
              </w:rPr>
            </w:pPr>
            <w:r>
              <w:rPr>
                <w:sz w:val="20"/>
                <w:szCs w:val="20"/>
              </w:rPr>
              <w:t xml:space="preserve">Uses an amended </w:t>
            </w:r>
            <w:r w:rsidR="006B6E19">
              <w:rPr>
                <w:sz w:val="20"/>
                <w:szCs w:val="20"/>
              </w:rPr>
              <w:t>ANZFA priority cla</w:t>
            </w:r>
            <w:r>
              <w:rPr>
                <w:sz w:val="20"/>
                <w:szCs w:val="20"/>
              </w:rPr>
              <w:t>ssification system (low, medium, high)</w:t>
            </w:r>
            <w:r w:rsidR="00216F1A">
              <w:rPr>
                <w:rStyle w:val="FootnoteReference"/>
                <w:sz w:val="20"/>
                <w:szCs w:val="20"/>
              </w:rPr>
              <w:footnoteReference w:id="16"/>
            </w:r>
            <w:r>
              <w:rPr>
                <w:sz w:val="20"/>
                <w:szCs w:val="20"/>
              </w:rPr>
              <w:t xml:space="preserve">. </w:t>
            </w:r>
            <w:r w:rsidR="006B6E19">
              <w:rPr>
                <w:sz w:val="20"/>
                <w:szCs w:val="20"/>
              </w:rPr>
              <w:t xml:space="preserve"> </w:t>
            </w:r>
          </w:p>
        </w:tc>
      </w:tr>
    </w:tbl>
    <w:p w14:paraId="77637CD6" w14:textId="36DA0BD2" w:rsidR="006B6E19" w:rsidRPr="006A159A" w:rsidRDefault="00095FA2" w:rsidP="006B6E19">
      <w:pPr>
        <w:rPr>
          <w:sz w:val="18"/>
        </w:rPr>
      </w:pPr>
      <w:r w:rsidRPr="006A159A">
        <w:rPr>
          <w:sz w:val="18"/>
        </w:rPr>
        <w:t xml:space="preserve">* Food Standards Australia New Zealand (FSANZ) was formerly the Australia New Zealand Food Authority (ANZFA). </w:t>
      </w:r>
    </w:p>
    <w:p w14:paraId="46010865" w14:textId="1ABAB654" w:rsidR="00685F1A" w:rsidRPr="004657C0" w:rsidRDefault="00685F1A" w:rsidP="00685F1A">
      <w:pPr>
        <w:rPr>
          <w:lang w:val="en-AU"/>
        </w:rPr>
      </w:pPr>
      <w:r w:rsidRPr="004657C0">
        <w:rPr>
          <w:lang w:val="en-AU"/>
        </w:rPr>
        <w:t xml:space="preserve">Given ongoing </w:t>
      </w:r>
      <w:r w:rsidRPr="004657C0">
        <w:rPr>
          <w:lang w:eastAsia="en-AU"/>
        </w:rPr>
        <w:t xml:space="preserve">foodborne illness </w:t>
      </w:r>
      <w:r w:rsidRPr="004657C0">
        <w:rPr>
          <w:lang w:val="en-AU"/>
        </w:rPr>
        <w:t xml:space="preserve">linked to </w:t>
      </w:r>
      <w:r w:rsidRPr="004657C0">
        <w:rPr>
          <w:lang w:eastAsia="en-AU"/>
        </w:rPr>
        <w:t xml:space="preserve">food service businesses and related retailers, </w:t>
      </w:r>
      <w:r w:rsidRPr="004657C0">
        <w:rPr>
          <w:lang w:val="en-AU"/>
        </w:rPr>
        <w:t>regulators ha</w:t>
      </w:r>
      <w:r>
        <w:rPr>
          <w:lang w:val="en-AU"/>
        </w:rPr>
        <w:t xml:space="preserve">ve recognised that current risk </w:t>
      </w:r>
      <w:r w:rsidRPr="004657C0">
        <w:rPr>
          <w:lang w:val="en-AU"/>
        </w:rPr>
        <w:t xml:space="preserve">management measures are not enough for these sectors. </w:t>
      </w:r>
    </w:p>
    <w:p w14:paraId="30ABF70A" w14:textId="40C99F01" w:rsidR="00685F1A" w:rsidRPr="004657C0" w:rsidRDefault="00685F1A" w:rsidP="00685F1A">
      <w:pPr>
        <w:rPr>
          <w:lang w:val="en-AU"/>
        </w:rPr>
      </w:pPr>
      <w:r w:rsidRPr="004657C0">
        <w:rPr>
          <w:lang w:val="en-AU"/>
        </w:rPr>
        <w:t xml:space="preserve">Considerable work has been done to review the existing measures </w:t>
      </w:r>
      <w:r w:rsidR="003C7017">
        <w:rPr>
          <w:lang w:val="en-AU"/>
        </w:rPr>
        <w:t xml:space="preserve">both nationally </w:t>
      </w:r>
      <w:r w:rsidRPr="004657C0">
        <w:rPr>
          <w:lang w:val="en-AU"/>
        </w:rPr>
        <w:t xml:space="preserve">and </w:t>
      </w:r>
      <w:r w:rsidR="003C7017">
        <w:rPr>
          <w:lang w:val="en-AU"/>
        </w:rPr>
        <w:t xml:space="preserve">in each jurisdiction </w:t>
      </w:r>
      <w:r w:rsidRPr="004657C0">
        <w:rPr>
          <w:lang w:val="en-AU"/>
        </w:rPr>
        <w:t>and identify best options for moving forward. This work has included government-commissioned research, technical analyses and stakeholder consultations. Much of the work has been completed by the FSM WG under FRSC. Key activities include:</w:t>
      </w:r>
    </w:p>
    <w:p w14:paraId="50310722" w14:textId="77777777" w:rsidR="00685F1A" w:rsidRPr="004657C0" w:rsidRDefault="00685F1A" w:rsidP="0059533A">
      <w:pPr>
        <w:pStyle w:val="FSBullet1"/>
        <w:rPr>
          <w:b/>
          <w:lang w:eastAsia="en-AU"/>
        </w:rPr>
      </w:pPr>
      <w:r w:rsidRPr="004657C0">
        <w:rPr>
          <w:lang w:val="en-AU"/>
        </w:rPr>
        <w:t>developing ministerial policy guidelines:</w:t>
      </w:r>
    </w:p>
    <w:p w14:paraId="03EB8EA7" w14:textId="77777777" w:rsidR="00685F1A" w:rsidRPr="004657C0" w:rsidRDefault="00685F1A" w:rsidP="0059533A">
      <w:pPr>
        <w:pStyle w:val="FSBullet2"/>
        <w:rPr>
          <w:b/>
          <w:lang w:eastAsia="en-AU"/>
        </w:rPr>
      </w:pPr>
      <w:r w:rsidRPr="0059533A">
        <w:rPr>
          <w:i/>
        </w:rPr>
        <w:lastRenderedPageBreak/>
        <w:t>Ministerial Policy Guideline on Food Safety Management in Australia</w:t>
      </w:r>
      <w:r w:rsidRPr="004657C0">
        <w:t xml:space="preserve"> (2003)</w:t>
      </w:r>
    </w:p>
    <w:p w14:paraId="7ECC5456" w14:textId="77777777" w:rsidR="00685F1A" w:rsidRPr="004657C0" w:rsidRDefault="00685F1A" w:rsidP="0059533A">
      <w:pPr>
        <w:pStyle w:val="FSBullet2"/>
        <w:rPr>
          <w:b/>
          <w:lang w:eastAsia="en-AU"/>
        </w:rPr>
      </w:pPr>
      <w:r w:rsidRPr="0059533A">
        <w:rPr>
          <w:i/>
        </w:rPr>
        <w:t>Ministerial Policy Guideline on Food Safety Management for General Food Service and Closely Related Retail Sectors</w:t>
      </w:r>
      <w:r w:rsidRPr="004657C0">
        <w:t xml:space="preserve"> (2011)</w:t>
      </w:r>
    </w:p>
    <w:p w14:paraId="7FCC65DE" w14:textId="77777777" w:rsidR="00685F1A" w:rsidRPr="004657C0" w:rsidRDefault="00685F1A" w:rsidP="0059533A">
      <w:pPr>
        <w:pStyle w:val="FSBullet1"/>
        <w:rPr>
          <w:lang w:eastAsia="en-AU"/>
        </w:rPr>
      </w:pPr>
      <w:r w:rsidRPr="004657C0">
        <w:rPr>
          <w:lang w:eastAsia="en-AU"/>
        </w:rPr>
        <w:t>risk profiling work, identifying food service and related retailers as priority business sectors</w:t>
      </w:r>
    </w:p>
    <w:p w14:paraId="5F6CF4F3" w14:textId="77777777" w:rsidR="00685F1A" w:rsidRPr="004657C0" w:rsidRDefault="00685F1A" w:rsidP="0059533A">
      <w:pPr>
        <w:pStyle w:val="FSBullet1"/>
        <w:rPr>
          <w:lang w:eastAsia="en-AU"/>
        </w:rPr>
      </w:pPr>
      <w:r w:rsidRPr="004657C0">
        <w:rPr>
          <w:lang w:eastAsia="en-AU"/>
        </w:rPr>
        <w:t>evaluating the adequacy of existing measures to manage food safety in these sectors</w:t>
      </w:r>
    </w:p>
    <w:p w14:paraId="71FDFF7E" w14:textId="77777777" w:rsidR="00685F1A" w:rsidRPr="004657C0" w:rsidRDefault="00685F1A" w:rsidP="0059533A">
      <w:pPr>
        <w:pStyle w:val="FSBullet1"/>
        <w:rPr>
          <w:lang w:eastAsia="en-AU"/>
        </w:rPr>
      </w:pPr>
      <w:r w:rsidRPr="004657C0">
        <w:rPr>
          <w:lang w:eastAsia="en-AU"/>
        </w:rPr>
        <w:t>identifying potential additional tools to improve food safety in these sectors</w:t>
      </w:r>
    </w:p>
    <w:p w14:paraId="383F7039" w14:textId="77777777" w:rsidR="00685F1A" w:rsidRPr="004657C0" w:rsidRDefault="00685F1A" w:rsidP="0059533A">
      <w:pPr>
        <w:pStyle w:val="FSBullet1"/>
        <w:rPr>
          <w:lang w:eastAsia="en-AU"/>
        </w:rPr>
      </w:pPr>
      <w:r w:rsidRPr="004657C0">
        <w:rPr>
          <w:lang w:eastAsia="en-AU"/>
        </w:rPr>
        <w:t>consulting with stakeholders on these tools</w:t>
      </w:r>
    </w:p>
    <w:p w14:paraId="74C10076" w14:textId="77777777" w:rsidR="00685F1A" w:rsidRPr="004657C0" w:rsidRDefault="00685F1A" w:rsidP="0059533A">
      <w:pPr>
        <w:pStyle w:val="FSBullet1"/>
        <w:rPr>
          <w:lang w:eastAsia="en-AU"/>
        </w:rPr>
      </w:pPr>
      <w:r w:rsidRPr="004657C0">
        <w:rPr>
          <w:lang w:eastAsia="en-AU"/>
        </w:rPr>
        <w:t>develop</w:t>
      </w:r>
      <w:r>
        <w:rPr>
          <w:lang w:eastAsia="en-AU"/>
        </w:rPr>
        <w:t xml:space="preserve">ing </w:t>
      </w:r>
      <w:r w:rsidRPr="0057496A">
        <w:rPr>
          <w:i/>
          <w:lang w:eastAsia="en-AU"/>
        </w:rPr>
        <w:t xml:space="preserve">Australia’s </w:t>
      </w:r>
      <w:r w:rsidRPr="0057496A">
        <w:rPr>
          <w:i/>
        </w:rPr>
        <w:t>Foodborne Illness Reduction Strategy 2018–2021</w:t>
      </w:r>
      <w:r w:rsidRPr="004657C0">
        <w:rPr>
          <w:vertAlign w:val="superscript"/>
        </w:rPr>
        <w:t>+</w:t>
      </w:r>
      <w:r w:rsidRPr="004657C0">
        <w:rPr>
          <w:rStyle w:val="FootnoteReference"/>
        </w:rPr>
        <w:footnoteReference w:id="17"/>
      </w:r>
      <w:r w:rsidRPr="004657C0">
        <w:rPr>
          <w:lang w:eastAsia="en-AU"/>
        </w:rPr>
        <w:t>.</w:t>
      </w:r>
    </w:p>
    <w:p w14:paraId="2B3BB331" w14:textId="30225BC0" w:rsidR="00685F1A" w:rsidRPr="004657C0" w:rsidRDefault="00685F1A" w:rsidP="00685F1A">
      <w:pPr>
        <w:rPr>
          <w:lang w:eastAsia="en-AU"/>
        </w:rPr>
      </w:pPr>
      <w:r w:rsidRPr="004657C0">
        <w:rPr>
          <w:lang w:eastAsia="en-AU"/>
        </w:rPr>
        <w:t xml:space="preserve">These activities have culminated in the package of tools </w:t>
      </w:r>
      <w:r w:rsidR="00DE4890">
        <w:rPr>
          <w:lang w:eastAsia="en-AU"/>
        </w:rPr>
        <w:t xml:space="preserve">being </w:t>
      </w:r>
      <w:r>
        <w:rPr>
          <w:lang w:eastAsia="en-AU"/>
        </w:rPr>
        <w:t>consider</w:t>
      </w:r>
      <w:r w:rsidR="00DE4890">
        <w:rPr>
          <w:lang w:eastAsia="en-AU"/>
        </w:rPr>
        <w:t>ed</w:t>
      </w:r>
      <w:r>
        <w:rPr>
          <w:lang w:eastAsia="en-AU"/>
        </w:rPr>
        <w:t xml:space="preserve"> in this proposal</w:t>
      </w:r>
      <w:r w:rsidRPr="004657C0">
        <w:rPr>
          <w:lang w:eastAsia="en-AU"/>
        </w:rPr>
        <w:t xml:space="preserve">. Further details are provided </w:t>
      </w:r>
      <w:r w:rsidRPr="004F198D">
        <w:rPr>
          <w:lang w:eastAsia="en-AU"/>
        </w:rPr>
        <w:t xml:space="preserve">in </w:t>
      </w:r>
      <w:r w:rsidR="00DE4890">
        <w:rPr>
          <w:lang w:eastAsia="en-AU"/>
        </w:rPr>
        <w:t xml:space="preserve">the project </w:t>
      </w:r>
      <w:r w:rsidR="00DE4890" w:rsidRPr="00781584">
        <w:rPr>
          <w:lang w:eastAsia="en-AU"/>
        </w:rPr>
        <w:t>history (</w:t>
      </w:r>
      <w:r w:rsidR="0057496A" w:rsidRPr="00781584">
        <w:rPr>
          <w:lang w:eastAsia="en-AU"/>
        </w:rPr>
        <w:t>SD</w:t>
      </w:r>
      <w:r w:rsidRPr="00781584">
        <w:rPr>
          <w:lang w:eastAsia="en-AU"/>
        </w:rPr>
        <w:t>4</w:t>
      </w:r>
      <w:r w:rsidR="00DE4890" w:rsidRPr="00781584">
        <w:rPr>
          <w:lang w:eastAsia="en-AU"/>
        </w:rPr>
        <w:t>)</w:t>
      </w:r>
      <w:r w:rsidRPr="00781584">
        <w:rPr>
          <w:lang w:eastAsia="en-AU"/>
        </w:rPr>
        <w:t>.</w:t>
      </w:r>
      <w:r>
        <w:rPr>
          <w:lang w:eastAsia="en-AU"/>
        </w:rPr>
        <w:t xml:space="preserve"> </w:t>
      </w:r>
    </w:p>
    <w:p w14:paraId="64773305" w14:textId="543E8030" w:rsidR="00331AD9" w:rsidRDefault="00685F1A" w:rsidP="00D55E34">
      <w:r>
        <w:t xml:space="preserve">Under the national </w:t>
      </w:r>
      <w:r w:rsidR="00781584">
        <w:t xml:space="preserve">foodborne </w:t>
      </w:r>
      <w:r>
        <w:t xml:space="preserve">illness reduction strategy, </w:t>
      </w:r>
      <w:r w:rsidR="0057496A">
        <w:rPr>
          <w:lang w:val="en-AU"/>
        </w:rPr>
        <w:t>m</w:t>
      </w:r>
      <w:r w:rsidRPr="004657C0">
        <w:rPr>
          <w:lang w:val="en-AU"/>
        </w:rPr>
        <w:t xml:space="preserve">inisters prioritised nationally consistent arrangements for </w:t>
      </w:r>
      <w:r w:rsidRPr="004657C0">
        <w:t xml:space="preserve">food service and retail sectors. FSANZ </w:t>
      </w:r>
      <w:r>
        <w:t xml:space="preserve">has </w:t>
      </w:r>
      <w:r w:rsidRPr="004657C0">
        <w:t>assessed whether</w:t>
      </w:r>
      <w:r w:rsidR="00781584">
        <w:t>,</w:t>
      </w:r>
      <w:r w:rsidRPr="004657C0">
        <w:t xml:space="preserve"> </w:t>
      </w:r>
      <w:r w:rsidR="00DE4890">
        <w:rPr>
          <w:lang w:val="en-AU"/>
        </w:rPr>
        <w:t>and how</w:t>
      </w:r>
      <w:r w:rsidR="00781584">
        <w:rPr>
          <w:lang w:val="en-AU"/>
        </w:rPr>
        <w:t>,</w:t>
      </w:r>
      <w:r w:rsidR="00DE4890">
        <w:rPr>
          <w:lang w:val="en-AU"/>
        </w:rPr>
        <w:t xml:space="preserve"> a national approach could </w:t>
      </w:r>
      <w:r w:rsidRPr="004657C0">
        <w:t xml:space="preserve">strengthen food </w:t>
      </w:r>
      <w:r>
        <w:t>safety management</w:t>
      </w:r>
      <w:r w:rsidRPr="004657C0">
        <w:t xml:space="preserve"> </w:t>
      </w:r>
      <w:r w:rsidR="00DE4890">
        <w:t xml:space="preserve">in these sectors </w:t>
      </w:r>
      <w:r w:rsidRPr="004657C0">
        <w:t xml:space="preserve">and reduce </w:t>
      </w:r>
      <w:r>
        <w:t xml:space="preserve">Australia’s </w:t>
      </w:r>
      <w:r w:rsidR="005B11D4">
        <w:t>foodborne illness.</w:t>
      </w:r>
    </w:p>
    <w:p w14:paraId="17611445" w14:textId="50192B0E" w:rsidR="00725670" w:rsidRDefault="00725670" w:rsidP="00A22EE0">
      <w:pPr>
        <w:pStyle w:val="Heading1"/>
        <w:spacing w:before="240"/>
        <w:rPr>
          <w:rStyle w:val="Heading1Char"/>
          <w:b/>
        </w:rPr>
      </w:pPr>
      <w:bookmarkStart w:id="17" w:name="_Toc94172827"/>
      <w:r>
        <w:rPr>
          <w:rStyle w:val="Heading1Char"/>
          <w:b/>
        </w:rPr>
        <w:t>2</w:t>
      </w:r>
      <w:r>
        <w:rPr>
          <w:rStyle w:val="Heading1Char"/>
          <w:b/>
        </w:rPr>
        <w:tab/>
      </w:r>
      <w:r w:rsidR="00FC1C67">
        <w:rPr>
          <w:rStyle w:val="Heading1Char"/>
          <w:b/>
        </w:rPr>
        <w:t>What is the problem and why is government action needed?</w:t>
      </w:r>
      <w:bookmarkEnd w:id="17"/>
    </w:p>
    <w:p w14:paraId="025361A7" w14:textId="73074044" w:rsidR="00725670" w:rsidRPr="00725670" w:rsidRDefault="00725670" w:rsidP="00725670">
      <w:r w:rsidRPr="00725670">
        <w:t>While the vast majority of food in Australia is safe, foodborne illness is an ongoing and sometimes serious problem that is largely preventable.</w:t>
      </w:r>
      <w:r w:rsidR="00DE4890">
        <w:t xml:space="preserve"> </w:t>
      </w:r>
      <w:r w:rsidR="00107B07">
        <w:t>Foodborne illness results in pain and suffering, productivity losses and medical expenses</w:t>
      </w:r>
      <w:r w:rsidR="00196D7E">
        <w:t xml:space="preserve">. </w:t>
      </w:r>
      <w:r w:rsidR="00107B07">
        <w:t>It even results in death for a small percentage of the population.</w:t>
      </w:r>
    </w:p>
    <w:p w14:paraId="53125122" w14:textId="783973D3" w:rsidR="00725670" w:rsidRPr="00725670" w:rsidRDefault="00725670" w:rsidP="00725670">
      <w:r w:rsidRPr="00725670">
        <w:lastRenderedPageBreak/>
        <w:t xml:space="preserve">Over the past decade, foodborne illness outbreaks have been consistently linked to food service and </w:t>
      </w:r>
      <w:r w:rsidR="00D25DEC">
        <w:t>r</w:t>
      </w:r>
      <w:r w:rsidRPr="00725670">
        <w:t>etail businesses</w:t>
      </w:r>
      <w:r w:rsidR="00D25DEC">
        <w:t xml:space="preserve"> that handle </w:t>
      </w:r>
      <w:r w:rsidR="009F1315">
        <w:t>PHF</w:t>
      </w:r>
      <w:r w:rsidRPr="00725670">
        <w:t xml:space="preserve"> (OzFoodNet data 2004–2017). </w:t>
      </w:r>
      <w:r w:rsidR="007773FE">
        <w:t>The term ‘outbreak’</w:t>
      </w:r>
      <w:r w:rsidRPr="00725670">
        <w:t xml:space="preserve"> </w:t>
      </w:r>
      <w:r w:rsidR="007773FE">
        <w:t xml:space="preserve">is used </w:t>
      </w:r>
      <w:r w:rsidRPr="00725670">
        <w:t>wh</w:t>
      </w:r>
      <w:r w:rsidR="007773FE">
        <w:t>en</w:t>
      </w:r>
      <w:r w:rsidRPr="00725670">
        <w:t xml:space="preserve"> health departments are notified of multiple people becoming sick from the same source.</w:t>
      </w:r>
    </w:p>
    <w:p w14:paraId="477A5A92" w14:textId="01A947D4" w:rsidR="00725670" w:rsidRPr="00725670" w:rsidRDefault="00725670" w:rsidP="00725670">
      <w:r w:rsidRPr="00725670">
        <w:t xml:space="preserve">The total number of </w:t>
      </w:r>
      <w:r w:rsidR="00D81827">
        <w:t>actual</w:t>
      </w:r>
      <w:r w:rsidRPr="00725670">
        <w:t xml:space="preserve"> and probable foodborne ou</w:t>
      </w:r>
      <w:r w:rsidR="0057496A">
        <w:t>tbreaks in Australia for 201</w:t>
      </w:r>
      <w:r w:rsidR="007773FE">
        <w:t>0</w:t>
      </w:r>
      <w:r w:rsidR="0057496A">
        <w:t>–</w:t>
      </w:r>
      <w:r w:rsidRPr="00725670">
        <w:t xml:space="preserve">2017 was 1,257 </w:t>
      </w:r>
      <w:r w:rsidRPr="004B3692">
        <w:t>(</w:t>
      </w:r>
      <w:r w:rsidR="0057496A" w:rsidRPr="004B3692">
        <w:t xml:space="preserve">see </w:t>
      </w:r>
      <w:r w:rsidRPr="004B3692">
        <w:t>SD1).</w:t>
      </w:r>
      <w:r w:rsidRPr="00725670">
        <w:t xml:space="preserve"> Of these, 970 foodborne outbreaks were associated with food prepared in the </w:t>
      </w:r>
      <w:r w:rsidR="00305E90">
        <w:t xml:space="preserve">business </w:t>
      </w:r>
      <w:r w:rsidRPr="00725670">
        <w:t xml:space="preserve">settings considered in this proposal. The 970 outbreaks resulted in 15,286 people being reported ill, 1,371 of </w:t>
      </w:r>
      <w:r w:rsidR="00E57530">
        <w:t>whom were</w:t>
      </w:r>
      <w:r w:rsidRPr="00725670">
        <w:t xml:space="preserve"> hospitalised, and 34 fatalities. </w:t>
      </w:r>
    </w:p>
    <w:p w14:paraId="362D44EC" w14:textId="7AA56024" w:rsidR="00725670" w:rsidRPr="00725670" w:rsidRDefault="00725670" w:rsidP="00725670">
      <w:r w:rsidRPr="00725670">
        <w:t>OzFoodNet</w:t>
      </w:r>
      <w:r w:rsidRPr="00107B07">
        <w:rPr>
          <w:vertAlign w:val="superscript"/>
        </w:rPr>
        <w:footnoteReference w:id="18"/>
      </w:r>
      <w:r w:rsidRPr="00107B07">
        <w:rPr>
          <w:vertAlign w:val="superscript"/>
        </w:rPr>
        <w:t xml:space="preserve"> </w:t>
      </w:r>
      <w:r w:rsidRPr="00725670">
        <w:t>reports that there are over 200 different types of illness that may be transmitted by food, although only a handful are notifiable</w:t>
      </w:r>
      <w:r w:rsidRPr="00107B07">
        <w:rPr>
          <w:vertAlign w:val="superscript"/>
        </w:rPr>
        <w:footnoteReference w:id="19"/>
      </w:r>
      <w:r w:rsidR="00B0047E">
        <w:t xml:space="preserve"> to health departments.</w:t>
      </w:r>
    </w:p>
    <w:p w14:paraId="4D164238" w14:textId="3386D743" w:rsidR="00725670" w:rsidRPr="00725670" w:rsidRDefault="00725670" w:rsidP="00725670">
      <w:r w:rsidRPr="00725670">
        <w:t xml:space="preserve">Due to the </w:t>
      </w:r>
      <w:r w:rsidR="00305E90">
        <w:t xml:space="preserve">often </w:t>
      </w:r>
      <w:r w:rsidRPr="00725670">
        <w:t xml:space="preserve">mild nature of foodborne diseases, most cases do not appear in surveillance statistics collected by health departments. To understand the </w:t>
      </w:r>
      <w:r w:rsidR="00305E90">
        <w:t xml:space="preserve">real </w:t>
      </w:r>
      <w:r w:rsidRPr="00725670">
        <w:t xml:space="preserve">magnitude of foodborne illness linked to food service and retail sectors, FSANZ developed population estimates to reflect current foodborne illness rates. </w:t>
      </w:r>
    </w:p>
    <w:p w14:paraId="24CFCFAE" w14:textId="1D658C5B" w:rsidR="00C97DD7" w:rsidRDefault="00725670" w:rsidP="00C97DD7">
      <w:pPr>
        <w:rPr>
          <w:rFonts w:cs="Arial"/>
        </w:rPr>
      </w:pPr>
      <w:r w:rsidRPr="004B3692">
        <w:t>FSANZ estimates that</w:t>
      </w:r>
      <w:r w:rsidR="00305E90" w:rsidRPr="004B3692">
        <w:t xml:space="preserve"> </w:t>
      </w:r>
      <w:r w:rsidR="009E15BF">
        <w:t>up to</w:t>
      </w:r>
      <w:r w:rsidR="00305E90" w:rsidRPr="004B3692">
        <w:t xml:space="preserve"> 3.</w:t>
      </w:r>
      <w:r w:rsidR="000F232A">
        <w:t>2</w:t>
      </w:r>
      <w:r w:rsidR="00305E90" w:rsidRPr="004B3692">
        <w:t xml:space="preserve"> million cases of </w:t>
      </w:r>
      <w:r w:rsidRPr="004B3692">
        <w:t xml:space="preserve">foodborne illness </w:t>
      </w:r>
      <w:r w:rsidR="00305E90" w:rsidRPr="004B3692">
        <w:t xml:space="preserve">a year are likely </w:t>
      </w:r>
      <w:r w:rsidRPr="004B3692">
        <w:t>linked to the</w:t>
      </w:r>
      <w:r w:rsidR="00305E90" w:rsidRPr="004B3692">
        <w:t>se</w:t>
      </w:r>
      <w:r w:rsidRPr="004B3692">
        <w:t xml:space="preserve"> sectors. </w:t>
      </w:r>
      <w:r w:rsidR="00501958">
        <w:t>The cost benefit analysis attributes the current cost of illness from PHF consumed in these settings around 1.5 billion per year, including medical costs, productivity losses and pain and suffering.</w:t>
      </w:r>
    </w:p>
    <w:p w14:paraId="769D7319" w14:textId="6FAC100A" w:rsidR="00C97DD7" w:rsidRDefault="00AF3841" w:rsidP="00C97DD7">
      <w:r w:rsidRPr="004B3692">
        <w:t>This is a considerable burden on Australian society.</w:t>
      </w:r>
      <w:r w:rsidR="00C97DD7">
        <w:t xml:space="preserve"> </w:t>
      </w:r>
      <w:r w:rsidR="00C97DD7" w:rsidRPr="00594198">
        <w:t xml:space="preserve">It appears the </w:t>
      </w:r>
      <w:r w:rsidR="00C97DD7">
        <w:t>population estimates of foodborne illness</w:t>
      </w:r>
      <w:r w:rsidR="00C97DD7" w:rsidRPr="00594198">
        <w:t xml:space="preserve"> have increased since they were last estimated in 2010 but we need to take into account an increased population size, changing consumption patterns, revised methodological approaches in terms of measurement and detection and public health behaviour in response to COVID. Therefore, there are clear challenges in estimating whether there’s been a significant change since they were last estimated.</w:t>
      </w:r>
    </w:p>
    <w:p w14:paraId="3D0E012F" w14:textId="1820C68E" w:rsidR="00373F1A" w:rsidRPr="00107B07" w:rsidRDefault="00373F1A" w:rsidP="00373F1A">
      <w:pPr>
        <w:rPr>
          <w:sz w:val="16"/>
          <w:szCs w:val="24"/>
        </w:rPr>
      </w:pPr>
      <w:r w:rsidRPr="00107B07">
        <w:t xml:space="preserve">From the early 2000s, specific food handling errors </w:t>
      </w:r>
      <w:r w:rsidR="0024114D" w:rsidRPr="00107B07">
        <w:t>have been consistently reported as contributing to foodborne illness outbreaks</w:t>
      </w:r>
      <w:r w:rsidR="0024114D">
        <w:t>. These include</w:t>
      </w:r>
      <w:r w:rsidRPr="00107B07">
        <w:t xml:space="preserve"> improper temperature </w:t>
      </w:r>
      <w:r w:rsidRPr="00107B07">
        <w:lastRenderedPageBreak/>
        <w:t xml:space="preserve">control, poor personal hygiene and cross contamination (Ashbolt et al. 2003; Todd 2007; FSANZ 2009). </w:t>
      </w:r>
    </w:p>
    <w:p w14:paraId="6845DEF9" w14:textId="3D9C2A79" w:rsidR="00373F1A" w:rsidRPr="00107B07" w:rsidRDefault="00373F1A" w:rsidP="00373F1A">
      <w:pPr>
        <w:rPr>
          <w:rFonts w:cs="Arial"/>
        </w:rPr>
      </w:pPr>
      <w:r w:rsidRPr="00107B07">
        <w:rPr>
          <w:rFonts w:cs="Arial"/>
        </w:rPr>
        <w:t xml:space="preserve">FSANZ has reviewed </w:t>
      </w:r>
      <w:r w:rsidR="0024114D">
        <w:rPr>
          <w:rFonts w:cs="Arial"/>
        </w:rPr>
        <w:t xml:space="preserve">more recent </w:t>
      </w:r>
      <w:r w:rsidRPr="00107B07">
        <w:rPr>
          <w:rFonts w:cs="Arial"/>
        </w:rPr>
        <w:t>foodborne outbreaks attributed to Australian food service and retail sectors. Data was sourced from the OzFoodNet outbreak register for 2010–2017 (</w:t>
      </w:r>
      <w:r w:rsidR="0057496A">
        <w:rPr>
          <w:rFonts w:cs="Arial"/>
        </w:rPr>
        <w:t>see</w:t>
      </w:r>
      <w:r w:rsidRPr="00107B07">
        <w:rPr>
          <w:rFonts w:cs="Arial"/>
        </w:rPr>
        <w:t xml:space="preserve"> SD1). </w:t>
      </w:r>
      <w:r w:rsidR="00D81827">
        <w:rPr>
          <w:rFonts w:cs="Arial"/>
        </w:rPr>
        <w:t>During</w:t>
      </w:r>
      <w:r w:rsidRPr="00107B07">
        <w:rPr>
          <w:rFonts w:cs="Arial"/>
        </w:rPr>
        <w:t xml:space="preserve"> this period 70% </w:t>
      </w:r>
      <w:r w:rsidR="00D81827">
        <w:rPr>
          <w:rFonts w:cs="Arial"/>
        </w:rPr>
        <w:t>(879</w:t>
      </w:r>
      <w:r w:rsidR="00D45B5E">
        <w:rPr>
          <w:rFonts w:cs="Arial"/>
        </w:rPr>
        <w:t>/</w:t>
      </w:r>
      <w:r w:rsidRPr="00107B07">
        <w:rPr>
          <w:rFonts w:cs="Arial"/>
        </w:rPr>
        <w:t>1</w:t>
      </w:r>
      <w:r w:rsidR="007773FE">
        <w:rPr>
          <w:rFonts w:cs="Arial"/>
        </w:rPr>
        <w:t>,</w:t>
      </w:r>
      <w:r w:rsidRPr="00107B07">
        <w:rPr>
          <w:rFonts w:cs="Arial"/>
        </w:rPr>
        <w:t>257</w:t>
      </w:r>
      <w:r w:rsidR="00D81827">
        <w:rPr>
          <w:rFonts w:cs="Arial"/>
        </w:rPr>
        <w:t>)</w:t>
      </w:r>
      <w:r w:rsidRPr="00107B07">
        <w:rPr>
          <w:rFonts w:cs="Arial"/>
        </w:rPr>
        <w:t xml:space="preserve"> of outbreaks were associated with food prepared in priority food service and retail businesses. Restaurant settings accounted for the largest proportion (</w:t>
      </w:r>
      <w:r w:rsidRPr="00107B07">
        <w:t>45.1%, 567/1</w:t>
      </w:r>
      <w:r w:rsidR="007773FE">
        <w:t>,</w:t>
      </w:r>
      <w:r w:rsidRPr="00107B07">
        <w:t>257</w:t>
      </w:r>
      <w:r w:rsidRPr="00107B07">
        <w:rPr>
          <w:rFonts w:cs="Arial"/>
        </w:rPr>
        <w:t>) of all foodborne outbreaks.</w:t>
      </w:r>
    </w:p>
    <w:p w14:paraId="5B87F60F" w14:textId="581A29AB" w:rsidR="00373F1A" w:rsidRPr="00107B07" w:rsidRDefault="00373F1A" w:rsidP="00373F1A">
      <w:pPr>
        <w:autoSpaceDE w:val="0"/>
        <w:autoSpaceDN w:val="0"/>
        <w:adjustRightInd w:val="0"/>
      </w:pPr>
      <w:r w:rsidRPr="00107B07">
        <w:rPr>
          <w:rFonts w:cs="Arial"/>
          <w:i/>
        </w:rPr>
        <w:t xml:space="preserve">Salmonella </w:t>
      </w:r>
      <w:r w:rsidRPr="00107B07">
        <w:rPr>
          <w:rFonts w:cs="Arial"/>
        </w:rPr>
        <w:t xml:space="preserve">spp. was the most frequently reported agent responsible for foodborne outbreaks in the priority food service and retail business sectors. It also accounted for the largest proportion of people ill and hospitalised. The majority of the </w:t>
      </w:r>
      <w:r w:rsidRPr="00107B07">
        <w:rPr>
          <w:rFonts w:cs="Arial"/>
          <w:i/>
        </w:rPr>
        <w:t>Salmonella</w:t>
      </w:r>
      <w:r w:rsidRPr="00107B07">
        <w:rPr>
          <w:rFonts w:cs="Arial"/>
        </w:rPr>
        <w:t xml:space="preserve"> spp. outbreaks were </w:t>
      </w:r>
      <w:r w:rsidR="0024114D">
        <w:rPr>
          <w:rFonts w:cs="Arial"/>
        </w:rPr>
        <w:t>linked</w:t>
      </w:r>
      <w:r w:rsidR="0024114D" w:rsidRPr="00107B07">
        <w:rPr>
          <w:rFonts w:cs="Arial"/>
        </w:rPr>
        <w:t xml:space="preserve"> </w:t>
      </w:r>
      <w:r w:rsidRPr="00107B07">
        <w:rPr>
          <w:rFonts w:cs="Arial"/>
        </w:rPr>
        <w:t>to eggs (45.5%, 205/450).</w:t>
      </w:r>
      <w:r w:rsidRPr="00107B07">
        <w:t xml:space="preserve"> </w:t>
      </w:r>
      <w:r w:rsidRPr="00107B07">
        <w:rPr>
          <w:rFonts w:cs="Arial"/>
        </w:rPr>
        <w:t>However, the causa</w:t>
      </w:r>
      <w:r w:rsidR="004618A5">
        <w:rPr>
          <w:rFonts w:cs="Arial"/>
        </w:rPr>
        <w:t>l</w:t>
      </w:r>
      <w:r w:rsidRPr="00107B07">
        <w:rPr>
          <w:rFonts w:cs="Arial"/>
        </w:rPr>
        <w:t xml:space="preserve"> agent or food </w:t>
      </w:r>
      <w:r w:rsidR="004618A5">
        <w:rPr>
          <w:rFonts w:cs="Arial"/>
        </w:rPr>
        <w:t>could not be</w:t>
      </w:r>
      <w:r w:rsidRPr="00107B07">
        <w:rPr>
          <w:rFonts w:cs="Arial"/>
        </w:rPr>
        <w:t xml:space="preserve"> identified</w:t>
      </w:r>
      <w:r w:rsidR="004618A5" w:rsidRPr="004618A5">
        <w:rPr>
          <w:rFonts w:cs="Arial"/>
        </w:rPr>
        <w:t xml:space="preserve"> </w:t>
      </w:r>
      <w:r w:rsidR="004618A5" w:rsidRPr="00107B07">
        <w:rPr>
          <w:rFonts w:cs="Arial"/>
        </w:rPr>
        <w:t xml:space="preserve">for </w:t>
      </w:r>
      <w:r w:rsidR="004618A5">
        <w:rPr>
          <w:rFonts w:cs="Arial"/>
        </w:rPr>
        <w:t>many</w:t>
      </w:r>
      <w:r w:rsidR="004618A5" w:rsidRPr="00107B07">
        <w:rPr>
          <w:rFonts w:cs="Arial"/>
        </w:rPr>
        <w:t xml:space="preserve"> outbreaks</w:t>
      </w:r>
      <w:r w:rsidRPr="00107B07">
        <w:rPr>
          <w:rFonts w:cs="Arial"/>
        </w:rPr>
        <w:t>.</w:t>
      </w:r>
    </w:p>
    <w:p w14:paraId="7793AD70" w14:textId="59757317" w:rsidR="00373F1A" w:rsidRPr="00107B07" w:rsidRDefault="00373F1A" w:rsidP="00373F1A">
      <w:pPr>
        <w:rPr>
          <w:rFonts w:cs="Arial"/>
        </w:rPr>
      </w:pPr>
      <w:r w:rsidRPr="00107B07">
        <w:rPr>
          <w:rFonts w:cs="Arial"/>
        </w:rPr>
        <w:t xml:space="preserve">Numerous factors enabling bacterial growth were reported to have contributed to the outbreaks. These factors include insufficient cooking, foods left at room or warm temperature, inadequate refrigeration, and delay between </w:t>
      </w:r>
      <w:r w:rsidR="004618A5">
        <w:rPr>
          <w:rFonts w:cs="Arial"/>
        </w:rPr>
        <w:t xml:space="preserve">food </w:t>
      </w:r>
      <w:r w:rsidRPr="00107B07">
        <w:rPr>
          <w:rFonts w:cs="Arial"/>
        </w:rPr>
        <w:t xml:space="preserve">preparation and consumption. Key </w:t>
      </w:r>
      <w:r w:rsidR="004618A5">
        <w:rPr>
          <w:rFonts w:cs="Arial"/>
        </w:rPr>
        <w:t xml:space="preserve">reported </w:t>
      </w:r>
      <w:r w:rsidRPr="00107B07">
        <w:rPr>
          <w:rFonts w:cs="Arial"/>
        </w:rPr>
        <w:t xml:space="preserve">factors affecting bacterial survival were insufficient time/temperature during cooking, inadequate acidification of food and inadequate sanitisation. </w:t>
      </w:r>
    </w:p>
    <w:p w14:paraId="77719347" w14:textId="2D93D578" w:rsidR="00373F1A" w:rsidRDefault="00373F1A" w:rsidP="00373F1A">
      <w:pPr>
        <w:rPr>
          <w:rFonts w:cs="Arial"/>
        </w:rPr>
      </w:pPr>
      <w:r w:rsidRPr="00107B07">
        <w:rPr>
          <w:rFonts w:cs="Arial"/>
        </w:rPr>
        <w:t>This analysis</w:t>
      </w:r>
      <w:r w:rsidRPr="00107B07" w:rsidDel="00E57530">
        <w:rPr>
          <w:rFonts w:cs="Arial"/>
        </w:rPr>
        <w:t xml:space="preserve"> </w:t>
      </w:r>
      <w:r w:rsidRPr="00107B07">
        <w:rPr>
          <w:rFonts w:cs="Arial"/>
        </w:rPr>
        <w:t xml:space="preserve">indicates failings in the food service and retail business sectors to effectively mitigate food safety risks, resulting in foodborne illness. </w:t>
      </w:r>
      <w:r w:rsidR="00D25DEC">
        <w:rPr>
          <w:rFonts w:cs="Arial"/>
        </w:rPr>
        <w:t xml:space="preserve">This confirms the proposition by ministers and ISFR that </w:t>
      </w:r>
      <w:r w:rsidR="00C91B32">
        <w:rPr>
          <w:rFonts w:cs="Arial"/>
        </w:rPr>
        <w:t>illness would be reduced by</w:t>
      </w:r>
      <w:r w:rsidRPr="00107B07">
        <w:rPr>
          <w:rFonts w:cs="Arial"/>
        </w:rPr>
        <w:t xml:space="preserve"> targeting improvements in food handling skills and knowledge, and </w:t>
      </w:r>
      <w:r w:rsidR="000E4ADB">
        <w:rPr>
          <w:rFonts w:cs="Arial"/>
        </w:rPr>
        <w:t>managing</w:t>
      </w:r>
      <w:r w:rsidR="000E4ADB" w:rsidRPr="00107B07">
        <w:rPr>
          <w:rFonts w:cs="Arial"/>
        </w:rPr>
        <w:t xml:space="preserve"> </w:t>
      </w:r>
      <w:r w:rsidR="0039733B">
        <w:rPr>
          <w:rFonts w:cs="Arial"/>
        </w:rPr>
        <w:t>critical</w:t>
      </w:r>
      <w:r w:rsidR="0039733B" w:rsidRPr="00107B07">
        <w:rPr>
          <w:rFonts w:cs="Arial"/>
        </w:rPr>
        <w:t xml:space="preserve"> </w:t>
      </w:r>
      <w:r w:rsidRPr="00107B07">
        <w:rPr>
          <w:rFonts w:cs="Arial"/>
        </w:rPr>
        <w:t>factors enabling bacterial growth and survival.</w:t>
      </w:r>
    </w:p>
    <w:p w14:paraId="756D3436" w14:textId="543136BF" w:rsidR="0039733B" w:rsidRDefault="00B0047E" w:rsidP="00373F1A">
      <w:pPr>
        <w:rPr>
          <w:rFonts w:cs="Arial"/>
        </w:rPr>
      </w:pPr>
      <w:r>
        <w:rPr>
          <w:rFonts w:cs="Arial"/>
        </w:rPr>
        <w:t xml:space="preserve">There are </w:t>
      </w:r>
      <w:r w:rsidR="0039733B">
        <w:rPr>
          <w:rFonts w:cs="Arial"/>
        </w:rPr>
        <w:t>several</w:t>
      </w:r>
      <w:r>
        <w:rPr>
          <w:rFonts w:cs="Arial"/>
        </w:rPr>
        <w:t xml:space="preserve"> justifications </w:t>
      </w:r>
      <w:r w:rsidR="003A43D8">
        <w:rPr>
          <w:rFonts w:cs="Arial"/>
        </w:rPr>
        <w:t xml:space="preserve">for </w:t>
      </w:r>
      <w:r>
        <w:rPr>
          <w:rFonts w:cs="Arial"/>
        </w:rPr>
        <w:t>direct government intervention</w:t>
      </w:r>
      <w:r w:rsidR="0039733B">
        <w:rPr>
          <w:rFonts w:cs="Arial"/>
        </w:rPr>
        <w:t>:</w:t>
      </w:r>
      <w:r w:rsidR="00196D7E">
        <w:rPr>
          <w:rFonts w:cs="Arial"/>
        </w:rPr>
        <w:t xml:space="preserve"> </w:t>
      </w:r>
    </w:p>
    <w:p w14:paraId="335DA05F" w14:textId="296FF97A" w:rsidR="0039733B" w:rsidRDefault="00B0047E" w:rsidP="00096E50">
      <w:pPr>
        <w:pStyle w:val="FSBullet1"/>
      </w:pPr>
      <w:r>
        <w:t>There is a market failure</w:t>
      </w:r>
      <w:r w:rsidR="0039733B">
        <w:t>,</w:t>
      </w:r>
      <w:r>
        <w:t xml:space="preserve"> </w:t>
      </w:r>
      <w:r w:rsidR="00023058">
        <w:t>in that</w:t>
      </w:r>
      <w:r w:rsidR="00D45B5E">
        <w:t>,</w:t>
      </w:r>
      <w:r w:rsidR="00023058">
        <w:t xml:space="preserve"> </w:t>
      </w:r>
      <w:r w:rsidR="00E57530">
        <w:t xml:space="preserve">in these settings, </w:t>
      </w:r>
      <w:r w:rsidR="00023058">
        <w:t>consumers are typically</w:t>
      </w:r>
      <w:r>
        <w:t xml:space="preserve"> unable to assess the safety of a product </w:t>
      </w:r>
      <w:r w:rsidR="00067B00">
        <w:t>and/or unlikely to take any control measures (e.g. cooking)</w:t>
      </w:r>
      <w:r>
        <w:t xml:space="preserve"> before they consume it</w:t>
      </w:r>
      <w:r w:rsidR="00196D7E">
        <w:t xml:space="preserve">. </w:t>
      </w:r>
      <w:r>
        <w:t xml:space="preserve">This is further compounded by </w:t>
      </w:r>
      <w:r w:rsidR="00C64631">
        <w:t>potentially inadequate r</w:t>
      </w:r>
      <w:r>
        <w:t>estorative remedies</w:t>
      </w:r>
      <w:r w:rsidR="00C64631">
        <w:t xml:space="preserve"> (such as compensation)</w:t>
      </w:r>
      <w:r>
        <w:t xml:space="preserve"> for consumers once they become sick</w:t>
      </w:r>
      <w:r w:rsidR="0036065F">
        <w:t>. I</w:t>
      </w:r>
      <w:r>
        <w:t xml:space="preserve">t is unlikely that civil </w:t>
      </w:r>
      <w:r w:rsidR="00DA11FF">
        <w:t>action will</w:t>
      </w:r>
      <w:r>
        <w:t xml:space="preserve"> be taken in most circumstances</w:t>
      </w:r>
      <w:r w:rsidR="0036065F">
        <w:t>,</w:t>
      </w:r>
      <w:r>
        <w:t xml:space="preserve"> due to evidentiary challenges </w:t>
      </w:r>
      <w:r w:rsidR="008A182E">
        <w:t>of establishing causation when food has already been consumed</w:t>
      </w:r>
      <w:r w:rsidR="0098378D">
        <w:t>,</w:t>
      </w:r>
      <w:r w:rsidR="008A182E">
        <w:t xml:space="preserve"> </w:t>
      </w:r>
      <w:r>
        <w:t>and the often small costs borne by an individual</w:t>
      </w:r>
      <w:r w:rsidR="00196D7E">
        <w:t xml:space="preserve">. </w:t>
      </w:r>
    </w:p>
    <w:p w14:paraId="18E5D304" w14:textId="5BEED6BE" w:rsidR="0039733B" w:rsidRDefault="007857EC" w:rsidP="004629ED">
      <w:pPr>
        <w:pStyle w:val="FSBullet1"/>
      </w:pPr>
      <w:r>
        <w:lastRenderedPageBreak/>
        <w:t xml:space="preserve">Current </w:t>
      </w:r>
      <w:r w:rsidR="001929D7">
        <w:t>regulation</w:t>
      </w:r>
      <w:r w:rsidR="00B0047E">
        <w:t xml:space="preserve"> does not seem to be adequately manag</w:t>
      </w:r>
      <w:r w:rsidR="001929D7">
        <w:t>ing risk</w:t>
      </w:r>
      <w:r w:rsidR="0098378D">
        <w:t>. B</w:t>
      </w:r>
      <w:r w:rsidR="001929D7">
        <w:t xml:space="preserve">usinesses </w:t>
      </w:r>
      <w:r w:rsidR="00067B00">
        <w:t xml:space="preserve">may </w:t>
      </w:r>
      <w:r w:rsidR="00DB1588">
        <w:t xml:space="preserve">need to </w:t>
      </w:r>
      <w:r w:rsidR="0098378D">
        <w:t xml:space="preserve">take </w:t>
      </w:r>
      <w:r w:rsidR="001929D7">
        <w:t>further responsibility for</w:t>
      </w:r>
      <w:r w:rsidR="00DB1588">
        <w:t xml:space="preserve"> safe food</w:t>
      </w:r>
      <w:r w:rsidR="0098378D">
        <w:t>,</w:t>
      </w:r>
      <w:r w:rsidR="00DB1588">
        <w:t xml:space="preserve"> rather than</w:t>
      </w:r>
      <w:r w:rsidR="001929D7">
        <w:t xml:space="preserve"> </w:t>
      </w:r>
      <w:r w:rsidR="00DB1588">
        <w:t>relying on periodic inspection</w:t>
      </w:r>
      <w:r w:rsidR="0098378D">
        <w:t>s</w:t>
      </w:r>
      <w:r w:rsidR="00DB1588">
        <w:t xml:space="preserve"> to reduce </w:t>
      </w:r>
      <w:r w:rsidR="0098378D">
        <w:t xml:space="preserve">their </w:t>
      </w:r>
      <w:r w:rsidR="00DB1588">
        <w:t>day-to-day risks</w:t>
      </w:r>
      <w:r w:rsidR="002A3422">
        <w:t>.</w:t>
      </w:r>
    </w:p>
    <w:p w14:paraId="2BCEAB46" w14:textId="60E8905E" w:rsidR="0039733B" w:rsidRDefault="002B0592" w:rsidP="004629ED">
      <w:pPr>
        <w:pStyle w:val="FSBullet1"/>
      </w:pPr>
      <w:r>
        <w:t>T</w:t>
      </w:r>
      <w:r w:rsidR="00DA11FF">
        <w:t>he</w:t>
      </w:r>
      <w:r w:rsidR="00D25DEC">
        <w:t xml:space="preserve"> </w:t>
      </w:r>
      <w:r w:rsidR="007857EC">
        <w:t xml:space="preserve">current </w:t>
      </w:r>
      <w:r w:rsidR="00D25DEC">
        <w:t>situation</w:t>
      </w:r>
      <w:r w:rsidR="00DA11FF">
        <w:t xml:space="preserve"> represent</w:t>
      </w:r>
      <w:r w:rsidR="0039733B">
        <w:t>s</w:t>
      </w:r>
      <w:r w:rsidR="008A182E">
        <w:t xml:space="preserve"> an unacceptable and possibly</w:t>
      </w:r>
      <w:r w:rsidR="00DA11FF">
        <w:t xml:space="preserve"> growing risk to </w:t>
      </w:r>
      <w:r w:rsidR="00023058">
        <w:t xml:space="preserve">members of </w:t>
      </w:r>
      <w:r w:rsidR="00DA11FF">
        <w:t>the community</w:t>
      </w:r>
      <w:r w:rsidR="0039733B">
        <w:t xml:space="preserve">. </w:t>
      </w:r>
      <w:r w:rsidR="00D25DEC">
        <w:t>Consumers</w:t>
      </w:r>
      <w:r w:rsidR="0039733B">
        <w:t xml:space="preserve"> </w:t>
      </w:r>
      <w:r w:rsidR="00DA11FF">
        <w:t>are</w:t>
      </w:r>
      <w:r w:rsidR="00D25DEC">
        <w:t xml:space="preserve"> unaware and not able to manage this risk</w:t>
      </w:r>
      <w:r w:rsidR="0039733B">
        <w:t xml:space="preserve">, </w:t>
      </w:r>
      <w:r w:rsidR="00DA11FF">
        <w:t xml:space="preserve">other than </w:t>
      </w:r>
      <w:r w:rsidR="0039733B">
        <w:t xml:space="preserve">by </w:t>
      </w:r>
      <w:r w:rsidR="00DA11FF">
        <w:t>avoiding food prepared by somebody else</w:t>
      </w:r>
      <w:r w:rsidR="00196D7E">
        <w:t xml:space="preserve">. </w:t>
      </w:r>
    </w:p>
    <w:p w14:paraId="560A3575" w14:textId="77F694B2" w:rsidR="00B0047E" w:rsidRDefault="0039733B" w:rsidP="004629ED">
      <w:pPr>
        <w:pStyle w:val="FSBullet1"/>
        <w:numPr>
          <w:ilvl w:val="0"/>
          <w:numId w:val="0"/>
        </w:numPr>
      </w:pPr>
      <w:r>
        <w:t>Foodborne i</w:t>
      </w:r>
      <w:r w:rsidR="00DA11FF">
        <w:t>llness threatens not only</w:t>
      </w:r>
      <w:r w:rsidR="007857EC">
        <w:t xml:space="preserve"> an</w:t>
      </w:r>
      <w:r w:rsidR="00DA11FF">
        <w:t xml:space="preserve"> individuals</w:t>
      </w:r>
      <w:r>
        <w:t>’</w:t>
      </w:r>
      <w:r w:rsidR="00DA11FF">
        <w:t xml:space="preserve"> health</w:t>
      </w:r>
      <w:r>
        <w:t>,</w:t>
      </w:r>
      <w:r w:rsidR="00DA11FF">
        <w:t xml:space="preserve"> but has the potential to do economy</w:t>
      </w:r>
      <w:r>
        <w:t>-</w:t>
      </w:r>
      <w:r w:rsidR="00DA11FF">
        <w:t>wide damage</w:t>
      </w:r>
      <w:r w:rsidR="005D5F6B">
        <w:t>.</w:t>
      </w:r>
    </w:p>
    <w:p w14:paraId="5AFC0D84" w14:textId="01C6FA72" w:rsidR="00CD50F0" w:rsidRPr="00DE77DB" w:rsidRDefault="000B14E0" w:rsidP="00A22EE0">
      <w:pPr>
        <w:pStyle w:val="Heading1"/>
        <w:spacing w:before="240"/>
        <w:rPr>
          <w:rStyle w:val="Heading1Char"/>
          <w:b/>
        </w:rPr>
      </w:pPr>
      <w:bookmarkStart w:id="18" w:name="_Toc426380825"/>
      <w:bookmarkStart w:id="19" w:name="_Toc426380890"/>
      <w:bookmarkStart w:id="20" w:name="_Toc426380921"/>
      <w:bookmarkStart w:id="21" w:name="_Toc94172828"/>
      <w:r>
        <w:rPr>
          <w:rStyle w:val="Heading1Char"/>
          <w:b/>
        </w:rPr>
        <w:t>3</w:t>
      </w:r>
      <w:r w:rsidR="001C6020" w:rsidRPr="00DE77DB">
        <w:rPr>
          <w:rStyle w:val="Heading1Char"/>
          <w:b/>
        </w:rPr>
        <w:tab/>
      </w:r>
      <w:bookmarkEnd w:id="18"/>
      <w:bookmarkEnd w:id="19"/>
      <w:bookmarkEnd w:id="20"/>
      <w:r w:rsidR="00FC1C67">
        <w:rPr>
          <w:rStyle w:val="Heading1Char"/>
          <w:b/>
        </w:rPr>
        <w:t>What policy options are being considered?</w:t>
      </w:r>
      <w:bookmarkEnd w:id="21"/>
    </w:p>
    <w:p w14:paraId="21196BA6" w14:textId="50B78D9F" w:rsidR="004A6A0B" w:rsidRDefault="004A6A0B" w:rsidP="00C77C14">
      <w:bookmarkStart w:id="22" w:name="_Toc426380826"/>
      <w:bookmarkStart w:id="23" w:name="_Toc426380891"/>
      <w:bookmarkStart w:id="24" w:name="_Toc426380922"/>
      <w:r>
        <w:t xml:space="preserve">The purpose of this CRIS is to determine if the community, government, and industry as a whole are likely to benefit, on balance, from a move from the status quo. </w:t>
      </w:r>
    </w:p>
    <w:p w14:paraId="1625F0B4" w14:textId="14DA9882" w:rsidR="00C77C14" w:rsidRDefault="00C77C14" w:rsidP="00C77C14">
      <w:r>
        <w:t xml:space="preserve">As indicated in </w:t>
      </w:r>
      <w:r w:rsidR="00921F17">
        <w:t>section 1.3</w:t>
      </w:r>
      <w:r>
        <w:t>, jurisdictions</w:t>
      </w:r>
      <w:r w:rsidR="002C6B7C">
        <w:t xml:space="preserve"> currently</w:t>
      </w:r>
      <w:r>
        <w:t xml:space="preserve"> have different a</w:t>
      </w:r>
      <w:r w:rsidR="002C6B7C">
        <w:t>pproaches to managing</w:t>
      </w:r>
      <w:r>
        <w:t xml:space="preserve"> food safety. </w:t>
      </w:r>
      <w:r w:rsidRPr="00DF65A6">
        <w:t xml:space="preserve">The proposed options will </w:t>
      </w:r>
      <w:r w:rsidR="002C6B7C">
        <w:t xml:space="preserve">thus </w:t>
      </w:r>
      <w:r w:rsidRPr="00DF65A6">
        <w:t>have different impacts across jurisdictions</w:t>
      </w:r>
      <w:r>
        <w:t>, reflecting</w:t>
      </w:r>
      <w:r w:rsidRPr="00DF65A6">
        <w:t xml:space="preserve"> the different way businesses are currently regulated across Australia. In some jurisdictions </w:t>
      </w:r>
      <w:r>
        <w:t>the proposed requirements</w:t>
      </w:r>
      <w:r w:rsidRPr="00DF65A6">
        <w:t xml:space="preserve"> will mean </w:t>
      </w:r>
      <w:r>
        <w:t>little</w:t>
      </w:r>
      <w:r w:rsidRPr="00DF65A6">
        <w:t xml:space="preserve"> change</w:t>
      </w:r>
      <w:r>
        <w:t>,</w:t>
      </w:r>
      <w:r w:rsidRPr="00DF65A6">
        <w:t xml:space="preserve"> with low costs and small changes in risks</w:t>
      </w:r>
      <w:r>
        <w:t xml:space="preserve">. </w:t>
      </w:r>
      <w:r w:rsidRPr="00DF65A6">
        <w:t>In other jurisdictions</w:t>
      </w:r>
      <w:r>
        <w:t>,</w:t>
      </w:r>
      <w:r w:rsidRPr="00DF65A6">
        <w:t xml:space="preserve"> </w:t>
      </w:r>
      <w:r>
        <w:t xml:space="preserve">it </w:t>
      </w:r>
      <w:r w:rsidRPr="00DF65A6">
        <w:t xml:space="preserve">will mean larger change, </w:t>
      </w:r>
      <w:r>
        <w:t xml:space="preserve">higher </w:t>
      </w:r>
      <w:r w:rsidRPr="00DF65A6">
        <w:t xml:space="preserve">costs and </w:t>
      </w:r>
      <w:r>
        <w:t xml:space="preserve">bigger </w:t>
      </w:r>
      <w:r w:rsidRPr="00DF65A6">
        <w:t>decreases in risk</w:t>
      </w:r>
      <w:r>
        <w:t xml:space="preserve">. </w:t>
      </w:r>
      <w:r w:rsidRPr="00DF65A6">
        <w:t>Th</w:t>
      </w:r>
      <w:r>
        <w:t>ese differences are</w:t>
      </w:r>
      <w:r w:rsidRPr="00DF65A6">
        <w:t xml:space="preserve"> reflected in </w:t>
      </w:r>
      <w:r>
        <w:t>our</w:t>
      </w:r>
      <w:r w:rsidRPr="00DF65A6">
        <w:t xml:space="preserve"> analysis</w:t>
      </w:r>
      <w:r>
        <w:t xml:space="preserve">. </w:t>
      </w:r>
    </w:p>
    <w:p w14:paraId="5AFC0D85" w14:textId="4445066F" w:rsidR="00CD50F0" w:rsidRDefault="000B14E0" w:rsidP="00FC16C7">
      <w:pPr>
        <w:pStyle w:val="Heading2"/>
      </w:pPr>
      <w:bookmarkStart w:id="25" w:name="_Toc94172829"/>
      <w:r>
        <w:t>3</w:t>
      </w:r>
      <w:r w:rsidR="00CD50F0" w:rsidRPr="00D15F61">
        <w:t>.1</w:t>
      </w:r>
      <w:r w:rsidR="00CD50F0" w:rsidRPr="00D15F61">
        <w:tab/>
        <w:t>Opt</w:t>
      </w:r>
      <w:r w:rsidR="00410061">
        <w:t>ion 1 – Maintain the status quo</w:t>
      </w:r>
      <w:bookmarkEnd w:id="22"/>
      <w:bookmarkEnd w:id="23"/>
      <w:bookmarkEnd w:id="24"/>
      <w:bookmarkEnd w:id="25"/>
    </w:p>
    <w:p w14:paraId="6E962655" w14:textId="56352206" w:rsidR="00F4555C" w:rsidRDefault="00F4555C" w:rsidP="00F4555C">
      <w:pPr>
        <w:rPr>
          <w:rFonts w:eastAsia="Times New Roman" w:cs="Arial"/>
          <w:szCs w:val="24"/>
          <w:lang w:bidi="en-US"/>
        </w:rPr>
      </w:pPr>
      <w:r>
        <w:rPr>
          <w:rFonts w:eastAsia="Times New Roman" w:cs="Arial"/>
          <w:szCs w:val="24"/>
          <w:lang w:bidi="en-US"/>
        </w:rPr>
        <w:t>This is the benchmark option against which all other options are compared against</w:t>
      </w:r>
      <w:r w:rsidR="00196D7E">
        <w:rPr>
          <w:rFonts w:eastAsia="Times New Roman" w:cs="Arial"/>
          <w:szCs w:val="24"/>
          <w:lang w:bidi="en-US"/>
        </w:rPr>
        <w:t xml:space="preserve">. </w:t>
      </w:r>
    </w:p>
    <w:p w14:paraId="2793244E" w14:textId="103D70B4" w:rsidR="003D2395" w:rsidRPr="00D90680" w:rsidRDefault="000B14E0" w:rsidP="003D2395">
      <w:pPr>
        <w:rPr>
          <w:rFonts w:cs="Arial"/>
        </w:rPr>
      </w:pPr>
      <w:r>
        <w:t xml:space="preserve">Under the status quo option, proposal P1053 would be abandoned </w:t>
      </w:r>
      <w:r w:rsidRPr="004621B4">
        <w:t xml:space="preserve">and the current regulatory </w:t>
      </w:r>
      <w:r w:rsidR="003D2395">
        <w:t>environment</w:t>
      </w:r>
      <w:r w:rsidRPr="004621B4">
        <w:t xml:space="preserve"> would continue. </w:t>
      </w:r>
      <w:r w:rsidR="003D2395">
        <w:rPr>
          <w:rFonts w:cs="Arial"/>
        </w:rPr>
        <w:t xml:space="preserve">The general requirements of </w:t>
      </w:r>
      <w:r w:rsidR="003D2395" w:rsidRPr="00D90680">
        <w:rPr>
          <w:rFonts w:cs="Arial"/>
        </w:rPr>
        <w:t xml:space="preserve">Chapter 3 of the Code </w:t>
      </w:r>
      <w:r w:rsidR="003D2395">
        <w:rPr>
          <w:rFonts w:cs="Arial"/>
        </w:rPr>
        <w:t xml:space="preserve">applies broadly to all food businesses. </w:t>
      </w:r>
      <w:r w:rsidR="007857EC">
        <w:rPr>
          <w:rFonts w:cs="Arial"/>
        </w:rPr>
        <w:t xml:space="preserve">Given some jurisdictions have implemented additional jurisdiction-specific measures, </w:t>
      </w:r>
      <w:r w:rsidR="007857EC">
        <w:rPr>
          <w:rFonts w:eastAsia="Times New Roman" w:cs="Arial"/>
          <w:szCs w:val="24"/>
          <w:lang w:bidi="en-US"/>
        </w:rPr>
        <w:t>t</w:t>
      </w:r>
      <w:r w:rsidR="003D2395">
        <w:rPr>
          <w:rFonts w:eastAsia="Times New Roman" w:cs="Arial"/>
          <w:szCs w:val="24"/>
          <w:lang w:bidi="en-US"/>
        </w:rPr>
        <w:t>here would be</w:t>
      </w:r>
      <w:r w:rsidR="003D2395" w:rsidRPr="00F57A0E">
        <w:rPr>
          <w:rFonts w:eastAsia="Times New Roman" w:cs="Arial"/>
          <w:szCs w:val="24"/>
          <w:lang w:bidi="en-US"/>
        </w:rPr>
        <w:t xml:space="preserve"> no nationally consistent set of food safety requirements </w:t>
      </w:r>
      <w:r w:rsidR="003D2395">
        <w:rPr>
          <w:rFonts w:eastAsia="Times New Roman" w:cs="Arial"/>
          <w:szCs w:val="24"/>
          <w:lang w:bidi="en-US"/>
        </w:rPr>
        <w:t>specifically covering</w:t>
      </w:r>
      <w:r w:rsidR="003D2395" w:rsidRPr="00F57A0E">
        <w:rPr>
          <w:rFonts w:eastAsia="Times New Roman" w:cs="Arial"/>
          <w:szCs w:val="24"/>
          <w:lang w:bidi="en-US"/>
        </w:rPr>
        <w:t xml:space="preserve"> </w:t>
      </w:r>
      <w:r w:rsidR="003D2395">
        <w:rPr>
          <w:rFonts w:eastAsia="Times New Roman" w:cs="Arial"/>
          <w:szCs w:val="24"/>
          <w:lang w:bidi="en-US"/>
        </w:rPr>
        <w:t>food service and related retail. A</w:t>
      </w:r>
      <w:r w:rsidR="003D2395">
        <w:rPr>
          <w:rFonts w:cs="Arial"/>
        </w:rPr>
        <w:t xml:space="preserve">s such, there would be no differentiation of food safety </w:t>
      </w:r>
      <w:r w:rsidR="00C34195">
        <w:rPr>
          <w:rFonts w:cs="Arial"/>
        </w:rPr>
        <w:t xml:space="preserve">regulatory measures </w:t>
      </w:r>
      <w:r w:rsidR="002C6B7C">
        <w:rPr>
          <w:rFonts w:cs="Arial"/>
        </w:rPr>
        <w:t>based on</w:t>
      </w:r>
      <w:r w:rsidR="003D2395" w:rsidRPr="00D90680">
        <w:rPr>
          <w:rFonts w:cs="Arial"/>
        </w:rPr>
        <w:t xml:space="preserve"> risk</w:t>
      </w:r>
      <w:r w:rsidR="007857EC">
        <w:rPr>
          <w:rFonts w:cs="Arial"/>
        </w:rPr>
        <w:t xml:space="preserve"> </w:t>
      </w:r>
      <w:r w:rsidR="002C6B7C">
        <w:rPr>
          <w:rFonts w:cs="Arial"/>
        </w:rPr>
        <w:t xml:space="preserve">that is </w:t>
      </w:r>
      <w:r w:rsidR="007857EC">
        <w:rPr>
          <w:rFonts w:cs="Arial"/>
        </w:rPr>
        <w:t>applied consistently at a national level</w:t>
      </w:r>
      <w:r w:rsidR="003D2395" w:rsidRPr="00D90680">
        <w:rPr>
          <w:rFonts w:cs="Arial"/>
        </w:rPr>
        <w:t>.</w:t>
      </w:r>
    </w:p>
    <w:p w14:paraId="2BB366C9" w14:textId="77777777" w:rsidR="003D2395" w:rsidRDefault="00292A85" w:rsidP="000B14E0">
      <w:pPr>
        <w:rPr>
          <w:rFonts w:eastAsia="Times New Roman" w:cs="Arial"/>
          <w:szCs w:val="24"/>
          <w:lang w:bidi="en-US"/>
        </w:rPr>
      </w:pPr>
      <w:r w:rsidRPr="00986631">
        <w:rPr>
          <w:rFonts w:eastAsia="Times New Roman" w:cs="Arial"/>
          <w:szCs w:val="24"/>
          <w:lang w:bidi="en-US"/>
        </w:rPr>
        <w:t>E</w:t>
      </w:r>
      <w:r w:rsidR="008A182E" w:rsidRPr="00986631">
        <w:rPr>
          <w:rFonts w:eastAsia="Times New Roman" w:cs="Arial"/>
          <w:szCs w:val="24"/>
          <w:lang w:bidi="en-US"/>
        </w:rPr>
        <w:t xml:space="preserve">fforts to improve education within the industry </w:t>
      </w:r>
      <w:r w:rsidRPr="00986631">
        <w:rPr>
          <w:rFonts w:eastAsia="Times New Roman" w:cs="Arial"/>
          <w:szCs w:val="24"/>
          <w:lang w:bidi="en-US"/>
        </w:rPr>
        <w:t xml:space="preserve">and its food safety culture will be implemented regardless of what option is chosen. </w:t>
      </w:r>
      <w:r w:rsidR="0098378D">
        <w:t>Such</w:t>
      </w:r>
      <w:r w:rsidR="00986631" w:rsidRPr="00986631">
        <w:t xml:space="preserve"> non-regulatory initiatives </w:t>
      </w:r>
      <w:r w:rsidR="0098378D">
        <w:t xml:space="preserve">are </w:t>
      </w:r>
      <w:r w:rsidR="00986631" w:rsidRPr="00986631">
        <w:lastRenderedPageBreak/>
        <w:t xml:space="preserve">already underway as part of Australia's </w:t>
      </w:r>
      <w:r w:rsidR="0098378D" w:rsidRPr="00986631">
        <w:t>foodborne illness reduction strate</w:t>
      </w:r>
      <w:r w:rsidR="00986631" w:rsidRPr="00986631">
        <w:t xml:space="preserve">gy. This work has strong support from regulators and will both complement and facilitate the implementation of new regulation. </w:t>
      </w:r>
      <w:r w:rsidRPr="00986631">
        <w:rPr>
          <w:rFonts w:eastAsia="Times New Roman" w:cs="Arial"/>
          <w:szCs w:val="24"/>
          <w:lang w:bidi="en-US"/>
        </w:rPr>
        <w:t>These are</w:t>
      </w:r>
      <w:r w:rsidR="00986631" w:rsidRPr="00986631">
        <w:rPr>
          <w:rFonts w:eastAsia="Times New Roman" w:cs="Arial"/>
          <w:szCs w:val="24"/>
          <w:lang w:bidi="en-US"/>
        </w:rPr>
        <w:t xml:space="preserve"> relatively</w:t>
      </w:r>
      <w:r w:rsidRPr="00986631">
        <w:rPr>
          <w:rFonts w:eastAsia="Times New Roman" w:cs="Arial"/>
          <w:szCs w:val="24"/>
          <w:lang w:bidi="en-US"/>
        </w:rPr>
        <w:t xml:space="preserve"> low</w:t>
      </w:r>
      <w:r w:rsidR="0098378D">
        <w:rPr>
          <w:rFonts w:eastAsia="Times New Roman" w:cs="Arial"/>
          <w:szCs w:val="24"/>
          <w:lang w:bidi="en-US"/>
        </w:rPr>
        <w:t>-</w:t>
      </w:r>
      <w:r w:rsidRPr="00986631">
        <w:rPr>
          <w:rFonts w:eastAsia="Times New Roman" w:cs="Arial"/>
          <w:szCs w:val="24"/>
          <w:lang w:bidi="en-US"/>
        </w:rPr>
        <w:t>cost interventions for regulators and industry</w:t>
      </w:r>
      <w:r w:rsidR="00196D7E">
        <w:rPr>
          <w:rFonts w:eastAsia="Times New Roman" w:cs="Arial"/>
          <w:szCs w:val="24"/>
          <w:lang w:bidi="en-US"/>
        </w:rPr>
        <w:t xml:space="preserve">. </w:t>
      </w:r>
      <w:r w:rsidRPr="00986631">
        <w:rPr>
          <w:rFonts w:eastAsia="Times New Roman" w:cs="Arial"/>
          <w:szCs w:val="24"/>
          <w:lang w:bidi="en-US"/>
        </w:rPr>
        <w:t xml:space="preserve">Therefore, </w:t>
      </w:r>
      <w:r w:rsidR="008B1E16">
        <w:rPr>
          <w:rFonts w:eastAsia="Times New Roman" w:cs="Arial"/>
          <w:szCs w:val="24"/>
          <w:lang w:bidi="en-US"/>
        </w:rPr>
        <w:t>they</w:t>
      </w:r>
      <w:r w:rsidRPr="00986631">
        <w:rPr>
          <w:rFonts w:eastAsia="Times New Roman" w:cs="Arial"/>
          <w:szCs w:val="24"/>
          <w:lang w:bidi="en-US"/>
        </w:rPr>
        <w:t xml:space="preserve"> have not been considered as a separate option</w:t>
      </w:r>
      <w:r w:rsidR="0098378D">
        <w:rPr>
          <w:rFonts w:eastAsia="Times New Roman" w:cs="Arial"/>
          <w:szCs w:val="24"/>
          <w:lang w:bidi="en-US"/>
        </w:rPr>
        <w:t xml:space="preserve"> here. They </w:t>
      </w:r>
      <w:r w:rsidRPr="00986631">
        <w:rPr>
          <w:rFonts w:eastAsia="Times New Roman" w:cs="Arial"/>
          <w:szCs w:val="24"/>
          <w:lang w:bidi="en-US"/>
        </w:rPr>
        <w:t>should be considered as part of the status quo</w:t>
      </w:r>
      <w:r w:rsidR="0098378D">
        <w:rPr>
          <w:rFonts w:eastAsia="Times New Roman" w:cs="Arial"/>
          <w:szCs w:val="24"/>
          <w:lang w:bidi="en-US"/>
        </w:rPr>
        <w:t>,</w:t>
      </w:r>
      <w:r w:rsidRPr="00986631">
        <w:rPr>
          <w:rFonts w:eastAsia="Times New Roman" w:cs="Arial"/>
          <w:szCs w:val="24"/>
          <w:lang w:bidi="en-US"/>
        </w:rPr>
        <w:t xml:space="preserve"> even though they will better enable the options considered below</w:t>
      </w:r>
      <w:r w:rsidR="00196D7E">
        <w:rPr>
          <w:rFonts w:eastAsia="Times New Roman" w:cs="Arial"/>
          <w:szCs w:val="24"/>
          <w:lang w:bidi="en-US"/>
        </w:rPr>
        <w:t xml:space="preserve">. </w:t>
      </w:r>
    </w:p>
    <w:p w14:paraId="662A9BF7" w14:textId="5B6ACFD1" w:rsidR="00FD13A1" w:rsidRPr="00986631" w:rsidRDefault="00C91B32" w:rsidP="000B14E0">
      <w:r>
        <w:rPr>
          <w:rFonts w:eastAsia="Times New Roman" w:cs="Arial"/>
          <w:szCs w:val="24"/>
          <w:lang w:bidi="en-US"/>
        </w:rPr>
        <w:t>F</w:t>
      </w:r>
      <w:r w:rsidR="008B1E16">
        <w:rPr>
          <w:rFonts w:eastAsia="Times New Roman" w:cs="Arial"/>
          <w:szCs w:val="24"/>
          <w:lang w:bidi="en-US"/>
        </w:rPr>
        <w:t>urther discussion on education and food safety culture is</w:t>
      </w:r>
      <w:r w:rsidR="00FD13A1" w:rsidRPr="00986631">
        <w:rPr>
          <w:rFonts w:eastAsia="Times New Roman" w:cs="Arial"/>
          <w:szCs w:val="24"/>
          <w:lang w:bidi="en-US"/>
        </w:rPr>
        <w:t xml:space="preserve"> </w:t>
      </w:r>
      <w:r w:rsidR="00750B5A">
        <w:rPr>
          <w:rFonts w:eastAsia="Times New Roman" w:cs="Arial"/>
          <w:szCs w:val="24"/>
          <w:lang w:bidi="en-US"/>
        </w:rPr>
        <w:t>contained</w:t>
      </w:r>
      <w:r w:rsidR="00FD13A1" w:rsidRPr="00986631">
        <w:rPr>
          <w:rFonts w:eastAsia="Times New Roman" w:cs="Arial"/>
          <w:szCs w:val="24"/>
          <w:lang w:bidi="en-US"/>
        </w:rPr>
        <w:t xml:space="preserve"> in Appendix 2.</w:t>
      </w:r>
    </w:p>
    <w:p w14:paraId="1CAFF2B1" w14:textId="558F7249" w:rsidR="00D113F0" w:rsidRDefault="00D113F0" w:rsidP="00FC16C7">
      <w:pPr>
        <w:pStyle w:val="Heading2"/>
      </w:pPr>
      <w:bookmarkStart w:id="26" w:name="_Toc94172830"/>
      <w:r>
        <w:t>3.2</w:t>
      </w:r>
      <w:r>
        <w:tab/>
      </w:r>
      <w:r w:rsidRPr="00D15F61">
        <w:t xml:space="preserve">Option </w:t>
      </w:r>
      <w:r>
        <w:t>2</w:t>
      </w:r>
      <w:r w:rsidRPr="00D15F61">
        <w:t xml:space="preserve"> – </w:t>
      </w:r>
      <w:r w:rsidR="005E4FAC">
        <w:t>Self</w:t>
      </w:r>
      <w:r w:rsidR="0027520B">
        <w:t>-</w:t>
      </w:r>
      <w:r w:rsidR="005E4FAC">
        <w:t>r</w:t>
      </w:r>
      <w:r>
        <w:t>egulation</w:t>
      </w:r>
      <w:bookmarkEnd w:id="26"/>
    </w:p>
    <w:p w14:paraId="72DEF93B" w14:textId="238F7CF4" w:rsidR="00D113F0" w:rsidRPr="00B63E38" w:rsidRDefault="00720A23" w:rsidP="000B14E0">
      <w:r>
        <w:t xml:space="preserve">Self-regulation </w:t>
      </w:r>
      <w:r w:rsidR="009D72FD">
        <w:t xml:space="preserve">would involve </w:t>
      </w:r>
      <w:r>
        <w:t xml:space="preserve">food businesses putting </w:t>
      </w:r>
      <w:r w:rsidR="009D72FD">
        <w:t xml:space="preserve">their own </w:t>
      </w:r>
      <w:r>
        <w:t xml:space="preserve">systems </w:t>
      </w:r>
      <w:r w:rsidR="009D72FD">
        <w:t xml:space="preserve">in place </w:t>
      </w:r>
      <w:r>
        <w:t>to improve food safety</w:t>
      </w:r>
      <w:r w:rsidR="008B1E16">
        <w:t>. These systems would be</w:t>
      </w:r>
      <w:r>
        <w:t xml:space="preserve"> similar to </w:t>
      </w:r>
      <w:r w:rsidR="008B1E16">
        <w:t xml:space="preserve">measures </w:t>
      </w:r>
      <w:r>
        <w:t>under option 3</w:t>
      </w:r>
      <w:r w:rsidR="007857EC">
        <w:t xml:space="preserve"> </w:t>
      </w:r>
      <w:r w:rsidR="005D5F6B">
        <w:t xml:space="preserve">and involve similar costs, </w:t>
      </w:r>
      <w:r w:rsidR="007857EC">
        <w:t xml:space="preserve">but </w:t>
      </w:r>
      <w:r w:rsidR="005D5F6B">
        <w:t xml:space="preserve">would </w:t>
      </w:r>
      <w:r w:rsidR="007857EC">
        <w:t xml:space="preserve">not </w:t>
      </w:r>
      <w:r w:rsidR="005D5F6B">
        <w:t xml:space="preserve">be </w:t>
      </w:r>
      <w:r w:rsidR="007857EC">
        <w:t>subject to regulatory oversight</w:t>
      </w:r>
      <w:r w:rsidR="00B26A59">
        <w:t>.</w:t>
      </w:r>
      <w:r>
        <w:t xml:space="preserve"> </w:t>
      </w:r>
      <w:r w:rsidR="005D5F6B">
        <w:t xml:space="preserve">Given the diverse nature of the sector, there would be no consistency in what each business implemented nor any single/major peak industry body that would drive it.  </w:t>
      </w:r>
    </w:p>
    <w:p w14:paraId="5AFC0D89" w14:textId="6C9834E8" w:rsidR="00CD50F0" w:rsidRDefault="000B14E0" w:rsidP="00FC16C7">
      <w:pPr>
        <w:pStyle w:val="Heading2"/>
      </w:pPr>
      <w:bookmarkStart w:id="27" w:name="_Toc426380828"/>
      <w:bookmarkStart w:id="28" w:name="_Toc426380893"/>
      <w:bookmarkStart w:id="29" w:name="_Toc426380924"/>
      <w:bookmarkStart w:id="30" w:name="_Toc94172831"/>
      <w:r>
        <w:t>3</w:t>
      </w:r>
      <w:r w:rsidR="00CD50F0" w:rsidRPr="00D15F61">
        <w:t>.</w:t>
      </w:r>
      <w:r w:rsidR="00D113F0">
        <w:t>3</w:t>
      </w:r>
      <w:r w:rsidR="00CD50F0" w:rsidRPr="00D15F61">
        <w:tab/>
        <w:t xml:space="preserve">Option </w:t>
      </w:r>
      <w:r w:rsidR="00D113F0">
        <w:t>3</w:t>
      </w:r>
      <w:r w:rsidR="00CD50F0" w:rsidRPr="00D15F61">
        <w:t xml:space="preserve"> – </w:t>
      </w:r>
      <w:bookmarkEnd w:id="27"/>
      <w:bookmarkEnd w:id="28"/>
      <w:bookmarkEnd w:id="29"/>
      <w:r w:rsidR="00A103D1">
        <w:t xml:space="preserve">Regulated </w:t>
      </w:r>
      <w:r w:rsidR="00930ADD">
        <w:t>food safety management tools</w:t>
      </w:r>
      <w:bookmarkEnd w:id="30"/>
    </w:p>
    <w:p w14:paraId="42951499" w14:textId="4870B98E" w:rsidR="0076002F" w:rsidRDefault="004E6F07" w:rsidP="004E6F07">
      <w:r>
        <w:t xml:space="preserve">This </w:t>
      </w:r>
      <w:r w:rsidR="009D72FD">
        <w:t xml:space="preserve">option </w:t>
      </w:r>
      <w:r>
        <w:t>would involve amend</w:t>
      </w:r>
      <w:r w:rsidR="009D72FD">
        <w:t>ing</w:t>
      </w:r>
      <w:r>
        <w:t xml:space="preserve"> the Code to mandate one or more of the three tools endorsed by </w:t>
      </w:r>
      <w:r w:rsidR="009D72FD">
        <w:t>m</w:t>
      </w:r>
      <w:r>
        <w:t xml:space="preserve">inisters. </w:t>
      </w:r>
      <w:r w:rsidR="00FA2DC4">
        <w:t>The tools are referred to as:</w:t>
      </w:r>
    </w:p>
    <w:p w14:paraId="6DA8B52B" w14:textId="6C7C80B9" w:rsidR="00FA2DC4" w:rsidRDefault="00FA2DC4" w:rsidP="00B93C34">
      <w:pPr>
        <w:pStyle w:val="ListParagraph"/>
        <w:numPr>
          <w:ilvl w:val="0"/>
          <w:numId w:val="12"/>
        </w:numPr>
      </w:pPr>
      <w:r>
        <w:t>food safety supervisor (FSS)</w:t>
      </w:r>
    </w:p>
    <w:p w14:paraId="65A4E32B" w14:textId="77777777" w:rsidR="00FA2DC4" w:rsidRDefault="00FA2DC4" w:rsidP="00B93C34">
      <w:pPr>
        <w:pStyle w:val="ListParagraph"/>
        <w:numPr>
          <w:ilvl w:val="0"/>
          <w:numId w:val="12"/>
        </w:numPr>
      </w:pPr>
      <w:r>
        <w:t>food handler training (FHT)</w:t>
      </w:r>
    </w:p>
    <w:p w14:paraId="082A163A" w14:textId="51E96714" w:rsidR="00FA2DC4" w:rsidRDefault="00FA2DC4" w:rsidP="00B93C34">
      <w:pPr>
        <w:pStyle w:val="ListParagraph"/>
        <w:numPr>
          <w:ilvl w:val="0"/>
          <w:numId w:val="12"/>
        </w:numPr>
      </w:pPr>
      <w:r w:rsidRPr="002F2193">
        <w:t>evidence to substantiate food safety management</w:t>
      </w:r>
      <w:r>
        <w:t xml:space="preserve"> (E)</w:t>
      </w:r>
      <w:r w:rsidR="00422F56">
        <w:t>.</w:t>
      </w:r>
    </w:p>
    <w:p w14:paraId="05CDF751" w14:textId="0528E210" w:rsidR="004E6F07" w:rsidRDefault="004E6F07" w:rsidP="004E6F07">
      <w:r>
        <w:t xml:space="preserve">FSANZ considered different combinations of </w:t>
      </w:r>
      <w:r w:rsidR="008F342F">
        <w:t>these tools</w:t>
      </w:r>
      <w:r>
        <w:t xml:space="preserve">. In </w:t>
      </w:r>
      <w:r w:rsidR="009D72FD">
        <w:t xml:space="preserve">our </w:t>
      </w:r>
      <w:r w:rsidR="00D56FE7">
        <w:t>cost–benefit</w:t>
      </w:r>
      <w:r>
        <w:t xml:space="preserve"> analysis</w:t>
      </w:r>
      <w:r w:rsidR="009D72FD">
        <w:t>,</w:t>
      </w:r>
      <w:r>
        <w:t xml:space="preserve"> we condensed these </w:t>
      </w:r>
      <w:r w:rsidR="009D72FD">
        <w:t xml:space="preserve">down </w:t>
      </w:r>
      <w:r>
        <w:t xml:space="preserve">to </w:t>
      </w:r>
      <w:r w:rsidR="00182219">
        <w:t>two</w:t>
      </w:r>
      <w:r>
        <w:t xml:space="preserve"> options:</w:t>
      </w:r>
    </w:p>
    <w:p w14:paraId="49959CB1" w14:textId="22469646" w:rsidR="004E6F07" w:rsidRDefault="00986631" w:rsidP="009D72FD">
      <w:pPr>
        <w:pStyle w:val="FSBullet1"/>
      </w:pPr>
      <w:r>
        <w:rPr>
          <w:b/>
        </w:rPr>
        <w:t>Option 3.1</w:t>
      </w:r>
      <w:r w:rsidR="004E6F07" w:rsidRPr="00354C94">
        <w:rPr>
          <w:b/>
        </w:rPr>
        <w:t>:</w:t>
      </w:r>
      <w:r w:rsidR="004E6F07">
        <w:t xml:space="preserve"> </w:t>
      </w:r>
      <w:r w:rsidR="0007784D">
        <w:t>Requiring</w:t>
      </w:r>
      <w:r w:rsidR="004E6F07">
        <w:t xml:space="preserve"> a </w:t>
      </w:r>
      <w:r w:rsidR="009D72FD">
        <w:t xml:space="preserve">certified food safety supervisor </w:t>
      </w:r>
      <w:r w:rsidR="004E6F07">
        <w:t>(FSS)</w:t>
      </w:r>
      <w:r w:rsidR="0007784D">
        <w:t>,</w:t>
      </w:r>
      <w:r w:rsidR="004E6F07">
        <w:t xml:space="preserve"> and food handler staff to </w:t>
      </w:r>
      <w:r w:rsidR="009D72FD">
        <w:t xml:space="preserve">complete </w:t>
      </w:r>
      <w:r w:rsidR="004E6F07">
        <w:t>food handler training (FHT)</w:t>
      </w:r>
    </w:p>
    <w:p w14:paraId="6EF0367F" w14:textId="51B6977A" w:rsidR="004E6F07" w:rsidRDefault="004E6F07" w:rsidP="00997E8F">
      <w:pPr>
        <w:pStyle w:val="FSBullet1"/>
      </w:pPr>
      <w:r w:rsidRPr="00935345">
        <w:rPr>
          <w:b/>
        </w:rPr>
        <w:t xml:space="preserve">Option </w:t>
      </w:r>
      <w:r w:rsidR="00986631" w:rsidRPr="00935345">
        <w:rPr>
          <w:b/>
        </w:rPr>
        <w:t>3.</w:t>
      </w:r>
      <w:r w:rsidRPr="00935345">
        <w:rPr>
          <w:b/>
        </w:rPr>
        <w:t>2:</w:t>
      </w:r>
      <w:r w:rsidR="00935345">
        <w:rPr>
          <w:b/>
        </w:rPr>
        <w:t xml:space="preserve"> </w:t>
      </w:r>
      <w:r w:rsidR="0007784D">
        <w:t>Requiring a</w:t>
      </w:r>
      <w:r>
        <w:t xml:space="preserve">ll three tools (FSS, FHT, </w:t>
      </w:r>
      <w:r w:rsidR="009D72FD">
        <w:t>E</w:t>
      </w:r>
      <w:r>
        <w:t>)</w:t>
      </w:r>
      <w:r w:rsidR="009D72FD">
        <w:t>.</w:t>
      </w:r>
    </w:p>
    <w:p w14:paraId="519D605D" w14:textId="4787B93F" w:rsidR="00096E50" w:rsidRDefault="009D72FD" w:rsidP="00A22EE0">
      <w:pPr>
        <w:spacing w:before="240"/>
        <w:rPr>
          <w:rStyle w:val="Heading1Char"/>
          <w:b w:val="0"/>
        </w:rPr>
      </w:pPr>
      <w:r>
        <w:t>I</w:t>
      </w:r>
      <w:r w:rsidR="00986631">
        <w:t xml:space="preserve">n addition to </w:t>
      </w:r>
      <w:r w:rsidR="00B13A7C">
        <w:t>looking at</w:t>
      </w:r>
      <w:r w:rsidR="00986631">
        <w:t xml:space="preserve"> </w:t>
      </w:r>
      <w:r w:rsidR="00B13A7C">
        <w:t xml:space="preserve">the </w:t>
      </w:r>
      <w:r w:rsidR="00D56FE7">
        <w:t>cost–benefit</w:t>
      </w:r>
      <w:r w:rsidR="00B13A7C">
        <w:t xml:space="preserve"> analysis outcomes of options 3.1 </w:t>
      </w:r>
      <w:r w:rsidR="00935345">
        <w:t>and 3.2</w:t>
      </w:r>
      <w:r>
        <w:t>,</w:t>
      </w:r>
      <w:r w:rsidR="00986631">
        <w:t xml:space="preserve"> </w:t>
      </w:r>
      <w:r w:rsidR="00B13A7C">
        <w:t xml:space="preserve">our assessment also considered the </w:t>
      </w:r>
      <w:r w:rsidR="00A044F1">
        <w:t>whether</w:t>
      </w:r>
      <w:r w:rsidR="00B13A7C">
        <w:t xml:space="preserve"> these options </w:t>
      </w:r>
      <w:r w:rsidR="00A044F1">
        <w:t>were practical and implementable</w:t>
      </w:r>
      <w:r w:rsidR="00B13A7C">
        <w:t xml:space="preserve"> </w:t>
      </w:r>
      <w:r w:rsidR="0076002F">
        <w:t xml:space="preserve">in the context of our </w:t>
      </w:r>
      <w:r w:rsidR="00B13A7C">
        <w:t xml:space="preserve">risk profiling of food handling activities in each of our business categories. </w:t>
      </w:r>
      <w:bookmarkStart w:id="31" w:name="_Toc426380830"/>
      <w:bookmarkStart w:id="32" w:name="_Toc426380895"/>
      <w:bookmarkStart w:id="33" w:name="_Toc426380926"/>
    </w:p>
    <w:p w14:paraId="1494F67E" w14:textId="0C631EB3" w:rsidR="00A268BC" w:rsidRPr="00A268BC" w:rsidRDefault="00927B7C" w:rsidP="00A22EE0">
      <w:pPr>
        <w:pStyle w:val="Heading1"/>
        <w:spacing w:before="240"/>
        <w:rPr>
          <w:bCs w:val="0"/>
        </w:rPr>
      </w:pPr>
      <w:bookmarkStart w:id="34" w:name="_Toc94172832"/>
      <w:r>
        <w:rPr>
          <w:rStyle w:val="Heading1Char"/>
          <w:b/>
        </w:rPr>
        <w:lastRenderedPageBreak/>
        <w:t>4</w:t>
      </w:r>
      <w:r w:rsidR="001C6020" w:rsidRPr="00DE77DB">
        <w:rPr>
          <w:rStyle w:val="Heading1Char"/>
          <w:b/>
        </w:rPr>
        <w:tab/>
      </w:r>
      <w:bookmarkEnd w:id="31"/>
      <w:bookmarkEnd w:id="32"/>
      <w:bookmarkEnd w:id="33"/>
      <w:r w:rsidR="00FC1C67">
        <w:rPr>
          <w:rStyle w:val="Heading1Char"/>
          <w:b/>
        </w:rPr>
        <w:t>What are the likely net benefits of each option?</w:t>
      </w:r>
      <w:bookmarkEnd w:id="34"/>
    </w:p>
    <w:p w14:paraId="31064A57" w14:textId="7AFBD90E" w:rsidR="00041811" w:rsidRPr="00720A23" w:rsidRDefault="00504902" w:rsidP="00FC16C7">
      <w:pPr>
        <w:pStyle w:val="Heading2"/>
      </w:pPr>
      <w:bookmarkStart w:id="35" w:name="_Toc94172833"/>
      <w:bookmarkStart w:id="36" w:name="_Toc426380832"/>
      <w:bookmarkStart w:id="37" w:name="_Toc426380897"/>
      <w:bookmarkStart w:id="38" w:name="_Toc426380928"/>
      <w:r>
        <w:t>4.1</w:t>
      </w:r>
      <w:r>
        <w:tab/>
      </w:r>
      <w:r w:rsidR="00041811" w:rsidRPr="00720A23">
        <w:t>Introduction</w:t>
      </w:r>
      <w:bookmarkEnd w:id="35"/>
    </w:p>
    <w:p w14:paraId="0C1F8A86" w14:textId="53ECD8B9" w:rsidR="00041811" w:rsidRDefault="009508FB" w:rsidP="00041811">
      <w:r>
        <w:t xml:space="preserve">FSANZ </w:t>
      </w:r>
      <w:r w:rsidR="002C6B7C">
        <w:t>considers</w:t>
      </w:r>
      <w:r w:rsidR="00041811" w:rsidRPr="00720A23">
        <w:t xml:space="preserve"> </w:t>
      </w:r>
      <w:r>
        <w:t xml:space="preserve">that small </w:t>
      </w:r>
      <w:r w:rsidR="00041811" w:rsidRPr="00720A23">
        <w:t xml:space="preserve">businesses </w:t>
      </w:r>
      <w:r w:rsidR="00AA1391">
        <w:t xml:space="preserve">would be </w:t>
      </w:r>
      <w:r>
        <w:t xml:space="preserve">the ones </w:t>
      </w:r>
      <w:r w:rsidR="00AA1391">
        <w:t xml:space="preserve">most affected by new </w:t>
      </w:r>
      <w:r w:rsidR="00041811" w:rsidRPr="00720A23">
        <w:t>regulat</w:t>
      </w:r>
      <w:r w:rsidR="00AA1391">
        <w:t>ion</w:t>
      </w:r>
      <w:r w:rsidR="00196D7E">
        <w:t xml:space="preserve">. </w:t>
      </w:r>
      <w:r w:rsidR="00041811" w:rsidRPr="00720A23">
        <w:t>Larger</w:t>
      </w:r>
      <w:r w:rsidR="0007784D">
        <w:t>,</w:t>
      </w:r>
      <w:r w:rsidR="00041811" w:rsidRPr="00720A23">
        <w:t xml:space="preserve"> more complex businesses </w:t>
      </w:r>
      <w:r>
        <w:t>are</w:t>
      </w:r>
      <w:r w:rsidR="00720A23" w:rsidRPr="00720A23">
        <w:t xml:space="preserve"> likely </w:t>
      </w:r>
      <w:r>
        <w:t xml:space="preserve">to </w:t>
      </w:r>
      <w:r w:rsidR="00041811" w:rsidRPr="00720A23">
        <w:t>already have systems and processes in place that meet or exceed the</w:t>
      </w:r>
      <w:r w:rsidR="00720A23" w:rsidRPr="00720A23">
        <w:t xml:space="preserve"> </w:t>
      </w:r>
      <w:r w:rsidR="001F3C42">
        <w:t>proposed</w:t>
      </w:r>
      <w:r w:rsidR="00720A23" w:rsidRPr="00720A23">
        <w:t xml:space="preserve"> requirements</w:t>
      </w:r>
      <w:r w:rsidR="00720A23">
        <w:t>.</w:t>
      </w:r>
    </w:p>
    <w:p w14:paraId="0AB57A69" w14:textId="4349920A" w:rsidR="00041811" w:rsidRDefault="00096E50" w:rsidP="00041811">
      <w:r>
        <w:t>The d</w:t>
      </w:r>
      <w:r w:rsidR="00BF2344">
        <w:t>etail</w:t>
      </w:r>
      <w:r>
        <w:t>s</w:t>
      </w:r>
      <w:r w:rsidR="00BF2344">
        <w:t xml:space="preserve"> underpinning the </w:t>
      </w:r>
      <w:r w:rsidR="00D56FE7">
        <w:t>cost–benefit</w:t>
      </w:r>
      <w:r w:rsidR="00041811">
        <w:t xml:space="preserve"> analysis</w:t>
      </w:r>
      <w:r w:rsidR="00BF2344">
        <w:t xml:space="preserve"> </w:t>
      </w:r>
      <w:r>
        <w:t>are</w:t>
      </w:r>
      <w:r w:rsidR="00720A23">
        <w:t xml:space="preserve"> set out in </w:t>
      </w:r>
      <w:r w:rsidR="00720A23" w:rsidRPr="002B0592">
        <w:t>A</w:t>
      </w:r>
      <w:r w:rsidR="00041811" w:rsidRPr="002B0592">
        <w:t>ppendix 1</w:t>
      </w:r>
      <w:r w:rsidR="00196D7E">
        <w:t xml:space="preserve">. </w:t>
      </w:r>
      <w:r w:rsidR="0007784D">
        <w:t xml:space="preserve">We </w:t>
      </w:r>
      <w:r>
        <w:t>have drawn</w:t>
      </w:r>
      <w:r w:rsidR="00041811">
        <w:t xml:space="preserve"> heavily </w:t>
      </w:r>
      <w:r w:rsidR="0007784D">
        <w:t>on previous work</w:t>
      </w:r>
      <w:r w:rsidR="00041811">
        <w:t xml:space="preserve"> </w:t>
      </w:r>
      <w:r w:rsidR="00041811" w:rsidDel="0007784D">
        <w:t>in this area</w:t>
      </w:r>
      <w:r w:rsidR="00041811">
        <w:t xml:space="preserve"> </w:t>
      </w:r>
      <w:r w:rsidR="00750B5A">
        <w:t xml:space="preserve">to develop </w:t>
      </w:r>
      <w:r w:rsidR="00720A23">
        <w:t>key</w:t>
      </w:r>
      <w:r w:rsidR="00685422">
        <w:t xml:space="preserve"> </w:t>
      </w:r>
      <w:r w:rsidR="00720A23">
        <w:t>assumptions</w:t>
      </w:r>
      <w:r w:rsidR="00750B5A">
        <w:t xml:space="preserve">. </w:t>
      </w:r>
      <w:r w:rsidR="00720A23">
        <w:t>The analysis is sensitive to a number of these assumptions</w:t>
      </w:r>
      <w:r w:rsidR="0007784D">
        <w:t>,</w:t>
      </w:r>
      <w:r w:rsidR="00720A23">
        <w:t xml:space="preserve"> so views and addition</w:t>
      </w:r>
      <w:r w:rsidR="0007784D">
        <w:t>al</w:t>
      </w:r>
      <w:r w:rsidR="00720A23">
        <w:t xml:space="preserve"> evidence</w:t>
      </w:r>
      <w:r>
        <w:t xml:space="preserve"> from stakehol</w:t>
      </w:r>
      <w:r w:rsidR="005A3C9F">
        <w:t>ders</w:t>
      </w:r>
      <w:r w:rsidR="00720A23">
        <w:t xml:space="preserve"> to either support or </w:t>
      </w:r>
      <w:r w:rsidR="001F3C42">
        <w:t>provide alternatives</w:t>
      </w:r>
      <w:r w:rsidR="00720A23">
        <w:t xml:space="preserve"> </w:t>
      </w:r>
      <w:r w:rsidR="009508FB">
        <w:t>is requested</w:t>
      </w:r>
      <w:r w:rsidR="00720A23">
        <w:t>.</w:t>
      </w:r>
      <w:r w:rsidR="00041811">
        <w:t xml:space="preserve"> </w:t>
      </w:r>
    </w:p>
    <w:p w14:paraId="5AFC0D9C" w14:textId="25344B57" w:rsidR="00CD50F0" w:rsidRDefault="00927B7C" w:rsidP="00FC16C7">
      <w:pPr>
        <w:pStyle w:val="Heading2"/>
      </w:pPr>
      <w:bookmarkStart w:id="39" w:name="_Toc94172834"/>
      <w:r>
        <w:t>4</w:t>
      </w:r>
      <w:r w:rsidR="00CD50F0" w:rsidRPr="00D15F61">
        <w:t>.</w:t>
      </w:r>
      <w:r w:rsidR="00986631">
        <w:t>2</w:t>
      </w:r>
      <w:r w:rsidR="00504902">
        <w:tab/>
      </w:r>
      <w:r w:rsidR="00CD50F0" w:rsidRPr="00D15F61">
        <w:t>Opt</w:t>
      </w:r>
      <w:r w:rsidR="00410061">
        <w:t xml:space="preserve">ion 1 – </w:t>
      </w:r>
      <w:r w:rsidR="00410061" w:rsidRPr="00544B3A">
        <w:t>Maintain</w:t>
      </w:r>
      <w:r w:rsidR="00410061">
        <w:t xml:space="preserve"> the status quo</w:t>
      </w:r>
      <w:bookmarkEnd w:id="36"/>
      <w:bookmarkEnd w:id="37"/>
      <w:bookmarkEnd w:id="38"/>
      <w:r w:rsidR="00930ADD">
        <w:t xml:space="preserve"> (abandon the proposal)</w:t>
      </w:r>
      <w:bookmarkEnd w:id="39"/>
    </w:p>
    <w:p w14:paraId="2B19A78E" w14:textId="322E0532" w:rsidR="005F3827" w:rsidRDefault="005F3827" w:rsidP="005F3827">
      <w:bookmarkStart w:id="40" w:name="_Toc426380833"/>
      <w:bookmarkStart w:id="41" w:name="_Toc426380898"/>
      <w:bookmarkStart w:id="42" w:name="_Toc426380929"/>
      <w:r>
        <w:t xml:space="preserve">Under the status quo option, proposal P1053 would be abandoned </w:t>
      </w:r>
      <w:r w:rsidRPr="004621B4">
        <w:t xml:space="preserve">and the current regulatory settings would continue. </w:t>
      </w:r>
      <w:r w:rsidR="006F0709">
        <w:t>As noted above</w:t>
      </w:r>
      <w:r w:rsidR="004C7855">
        <w:t>,</w:t>
      </w:r>
      <w:r w:rsidR="006F0709">
        <w:t xml:space="preserve"> food safety culture and educational initiatives would still continue under this option. </w:t>
      </w:r>
      <w:r w:rsidR="00A6116E">
        <w:t>While culture and education initiatives are important in increasing awareness and uptake of food safety practices, they alone are not reducing food borne illness.</w:t>
      </w:r>
    </w:p>
    <w:p w14:paraId="78C200AC" w14:textId="4D319DF6" w:rsidR="005F3827" w:rsidRDefault="005F3827" w:rsidP="00CC0AD7">
      <w:r w:rsidRPr="00AF5189">
        <w:t xml:space="preserve">Foodborne illness management occurs at an individual jurisdictional and business level. Food safety is managed by </w:t>
      </w:r>
      <w:r w:rsidR="004C7855">
        <w:t>several</w:t>
      </w:r>
      <w:r w:rsidRPr="00AF5189">
        <w:t xml:space="preserve"> standards in the Code</w:t>
      </w:r>
      <w:r w:rsidR="004C7855">
        <w:rPr>
          <w:lang w:eastAsia="en-AU"/>
        </w:rPr>
        <w:t>, which are</w:t>
      </w:r>
      <w:r w:rsidR="00CC0AD7">
        <w:rPr>
          <w:lang w:eastAsia="en-AU"/>
        </w:rPr>
        <w:t xml:space="preserve"> </w:t>
      </w:r>
      <w:r w:rsidR="004C7855">
        <w:t>largely outcomes based rather than prescriptive. The</w:t>
      </w:r>
      <w:r w:rsidR="00890D13">
        <w:t>se</w:t>
      </w:r>
      <w:r w:rsidR="004C7855">
        <w:t xml:space="preserve"> standards are generally enforced by local governments. </w:t>
      </w:r>
    </w:p>
    <w:p w14:paraId="6F0FE953" w14:textId="2CB895F9" w:rsidR="00CC0AD7" w:rsidRDefault="00890D13" w:rsidP="00CC0AD7">
      <w:r>
        <w:t xml:space="preserve">The food safety standards in Chapter 3 </w:t>
      </w:r>
      <w:r w:rsidR="004C7855">
        <w:t xml:space="preserve">contain minimum food safety requirements </w:t>
      </w:r>
      <w:r>
        <w:t>designed to ensure</w:t>
      </w:r>
      <w:r w:rsidR="004C7855">
        <w:t xml:space="preserve"> a food business only sells food that is safe and suitable. </w:t>
      </w:r>
      <w:r w:rsidR="00CC0AD7">
        <w:t xml:space="preserve">Standard 3.2.2 outlines base requirements for good hygienic practices. </w:t>
      </w:r>
      <w:r w:rsidR="004C7855">
        <w:t>It</w:t>
      </w:r>
      <w:r w:rsidR="00CC0AD7" w:rsidRPr="00D72C86">
        <w:t xml:space="preserve"> specifies process control at each step of the food handling process</w:t>
      </w:r>
      <w:r w:rsidR="004C7855">
        <w:t>, including</w:t>
      </w:r>
      <w:r w:rsidR="00CC0AD7" w:rsidRPr="00D72C86">
        <w:t xml:space="preserve"> receipt, storage, processing, display, packaging, distribution</w:t>
      </w:r>
      <w:r w:rsidR="004C7855">
        <w:t>,</w:t>
      </w:r>
      <w:r w:rsidR="00CC0AD7" w:rsidRPr="00D72C86">
        <w:t xml:space="preserve"> </w:t>
      </w:r>
      <w:r w:rsidR="00C6191D" w:rsidRPr="00D72C86">
        <w:t>disposal,</w:t>
      </w:r>
      <w:r w:rsidR="00CC0AD7" w:rsidRPr="00D72C86">
        <w:t xml:space="preserve"> and recall of food. Other requirements relate to skills and knowledge of food handlers and their supervisors, health and hygiene of food handlers, and the cleaning, sanitising, and maintenance of premises and equipment. </w:t>
      </w:r>
    </w:p>
    <w:p w14:paraId="656285EC" w14:textId="59E3BD79" w:rsidR="004D3ED2" w:rsidRDefault="005F3827" w:rsidP="00653065">
      <w:r>
        <w:lastRenderedPageBreak/>
        <w:t xml:space="preserve">The </w:t>
      </w:r>
      <w:r w:rsidR="00890D13">
        <w:t>food safety standards are</w:t>
      </w:r>
      <w:r>
        <w:t xml:space="preserve"> supported by </w:t>
      </w:r>
      <w:r w:rsidR="00890D13">
        <w:t xml:space="preserve">the </w:t>
      </w:r>
      <w:r w:rsidR="00890D13" w:rsidRPr="000B073D">
        <w:rPr>
          <w:i/>
        </w:rPr>
        <w:t>Safe Food Australia</w:t>
      </w:r>
      <w:r w:rsidR="00890D13">
        <w:t xml:space="preserve"> g</w:t>
      </w:r>
      <w:r w:rsidR="00653065">
        <w:t>uide</w:t>
      </w:r>
      <w:r>
        <w:rPr>
          <w:i/>
        </w:rPr>
        <w:t>,</w:t>
      </w:r>
      <w:r>
        <w:t xml:space="preserve"> which provides examples of how to meet </w:t>
      </w:r>
      <w:r w:rsidR="00CC0AD7">
        <w:t>requirements</w:t>
      </w:r>
      <w:r>
        <w:t xml:space="preserve">. </w:t>
      </w:r>
      <w:r w:rsidR="00921F17">
        <w:t>However</w:t>
      </w:r>
      <w:r w:rsidR="00D45B5E">
        <w:t>, t</w:t>
      </w:r>
      <w:r w:rsidR="00503D6D">
        <w:t>h</w:t>
      </w:r>
      <w:r w:rsidR="00890D13">
        <w:t>is</w:t>
      </w:r>
      <w:r w:rsidR="00503D6D">
        <w:t xml:space="preserve"> </w:t>
      </w:r>
      <w:r w:rsidR="00890D13">
        <w:t>g</w:t>
      </w:r>
      <w:r w:rsidR="004D3ED2">
        <w:t>uide</w:t>
      </w:r>
      <w:r w:rsidR="00921F17">
        <w:t xml:space="preserve"> and the best practice examples are</w:t>
      </w:r>
      <w:r w:rsidR="004D3ED2">
        <w:t xml:space="preserve"> not mandatory</w:t>
      </w:r>
    </w:p>
    <w:p w14:paraId="24AC65C2" w14:textId="7936C53A" w:rsidR="00CC0AD7" w:rsidRDefault="00890D13" w:rsidP="00653065">
      <w:r w:rsidRPr="000B073D">
        <w:rPr>
          <w:i/>
        </w:rPr>
        <w:t xml:space="preserve">Safe Food Australia </w:t>
      </w:r>
      <w:r w:rsidR="00653065">
        <w:t xml:space="preserve">does not </w:t>
      </w:r>
      <w:r w:rsidR="0049557A">
        <w:t>suggest businesses have</w:t>
      </w:r>
      <w:r w:rsidR="00653065">
        <w:t xml:space="preserve"> food safety supervisors</w:t>
      </w:r>
      <w:r w:rsidR="0049557A">
        <w:t xml:space="preserve"> where </w:t>
      </w:r>
      <w:r w:rsidR="00BF420D">
        <w:t xml:space="preserve">they are </w:t>
      </w:r>
      <w:r w:rsidR="0049557A">
        <w:t>not currently mandated by the Code</w:t>
      </w:r>
      <w:r>
        <w:t>. I</w:t>
      </w:r>
      <w:r w:rsidR="00653065">
        <w:t>t</w:t>
      </w:r>
      <w:r w:rsidR="00653065" w:rsidDel="009508FB">
        <w:t xml:space="preserve"> </w:t>
      </w:r>
      <w:r w:rsidR="00653065">
        <w:t>note</w:t>
      </w:r>
      <w:r w:rsidR="009508FB">
        <w:t>s</w:t>
      </w:r>
      <w:r w:rsidR="00653065">
        <w:t xml:space="preserve"> </w:t>
      </w:r>
      <w:r>
        <w:t>th</w:t>
      </w:r>
      <w:r w:rsidR="001F3C42">
        <w:t xml:space="preserve">at all food handlers (including any </w:t>
      </w:r>
      <w:r w:rsidR="00795EBC">
        <w:t>FSS</w:t>
      </w:r>
      <w:r w:rsidR="001F3C42">
        <w:t xml:space="preserve">s) </w:t>
      </w:r>
      <w:r w:rsidR="00653065">
        <w:t xml:space="preserve">must </w:t>
      </w:r>
      <w:r>
        <w:t xml:space="preserve">have </w:t>
      </w:r>
      <w:r w:rsidR="00653065">
        <w:t xml:space="preserve">the skills and knowledge in food safety and hygiene commensurate with their responsibilities. </w:t>
      </w:r>
      <w:r>
        <w:t xml:space="preserve">It also </w:t>
      </w:r>
      <w:r w:rsidR="00653065">
        <w:t xml:space="preserve">outlines examples of how staff could </w:t>
      </w:r>
      <w:r w:rsidR="001F3C42">
        <w:t>gain</w:t>
      </w:r>
      <w:r w:rsidR="00653065">
        <w:t xml:space="preserve"> the required skills and knowledge, listed</w:t>
      </w:r>
      <w:r>
        <w:t xml:space="preserve"> below</w:t>
      </w:r>
      <w:r w:rsidR="00653065">
        <w:t>:</w:t>
      </w:r>
    </w:p>
    <w:p w14:paraId="6D5F36DA" w14:textId="77777777" w:rsidR="00653065" w:rsidRPr="00653065" w:rsidRDefault="00653065" w:rsidP="000E446A">
      <w:pPr>
        <w:pStyle w:val="FSBullet1"/>
      </w:pPr>
      <w:r w:rsidRPr="00653065">
        <w:t xml:space="preserve">in-house training </w:t>
      </w:r>
    </w:p>
    <w:p w14:paraId="78C8426D" w14:textId="77777777" w:rsidR="00653065" w:rsidRPr="00653065" w:rsidRDefault="00653065" w:rsidP="000E446A">
      <w:pPr>
        <w:pStyle w:val="FSBullet1"/>
      </w:pPr>
      <w:r w:rsidRPr="00653065">
        <w:t xml:space="preserve">distribution of relevant documentation to employees </w:t>
      </w:r>
    </w:p>
    <w:p w14:paraId="35A94BE8" w14:textId="77777777" w:rsidR="00653065" w:rsidRPr="00653065" w:rsidRDefault="00653065" w:rsidP="000E446A">
      <w:pPr>
        <w:pStyle w:val="FSBullet1"/>
      </w:pPr>
      <w:r w:rsidRPr="00653065">
        <w:t xml:space="preserve">having operating procedures in place that clarify the responsibilities of food handlers and supervisors </w:t>
      </w:r>
    </w:p>
    <w:p w14:paraId="3AD1C3F2" w14:textId="77777777" w:rsidR="00653065" w:rsidRPr="00653065" w:rsidRDefault="00653065" w:rsidP="000E446A">
      <w:pPr>
        <w:pStyle w:val="FSBullet1"/>
      </w:pPr>
      <w:r w:rsidRPr="00653065">
        <w:t xml:space="preserve">attendance at food safety courses run by local councils or other bodies </w:t>
      </w:r>
    </w:p>
    <w:p w14:paraId="1C56EB64" w14:textId="77777777" w:rsidR="00653065" w:rsidRPr="00653065" w:rsidRDefault="00653065" w:rsidP="000E446A">
      <w:pPr>
        <w:pStyle w:val="FSBullet1"/>
      </w:pPr>
      <w:r w:rsidRPr="00653065">
        <w:t xml:space="preserve">completion of online food safety training courses </w:t>
      </w:r>
    </w:p>
    <w:p w14:paraId="4D9111F3" w14:textId="77777777" w:rsidR="00653065" w:rsidRPr="00653065" w:rsidRDefault="00653065" w:rsidP="000E446A">
      <w:pPr>
        <w:pStyle w:val="FSBullet1"/>
      </w:pPr>
      <w:r w:rsidRPr="00653065">
        <w:t xml:space="preserve">hiring a consultant to present a course </w:t>
      </w:r>
    </w:p>
    <w:p w14:paraId="516A8113" w14:textId="77777777" w:rsidR="00653065" w:rsidRPr="00653065" w:rsidRDefault="00653065" w:rsidP="000E446A">
      <w:pPr>
        <w:pStyle w:val="FSBullet1"/>
      </w:pPr>
      <w:r w:rsidRPr="00653065">
        <w:t xml:space="preserve">formal training courses. </w:t>
      </w:r>
    </w:p>
    <w:p w14:paraId="681D3682" w14:textId="0F477A4D" w:rsidR="00CC0AD7" w:rsidRDefault="004D3ED2" w:rsidP="005F3827">
      <w:r>
        <w:t xml:space="preserve">The </w:t>
      </w:r>
      <w:r w:rsidR="000E446A">
        <w:t>g</w:t>
      </w:r>
      <w:r>
        <w:t xml:space="preserve">uide </w:t>
      </w:r>
      <w:r w:rsidR="000E446A" w:rsidRPr="00D66A38">
        <w:t>recommends best practice is to monitor and record the outcome of processes important for food safety</w:t>
      </w:r>
      <w:r w:rsidR="00D66A38" w:rsidRPr="00D66A38">
        <w:t>, such as time and temperature controls.</w:t>
      </w:r>
      <w:r w:rsidR="000E446A" w:rsidRPr="00D66A38">
        <w:t xml:space="preserve"> </w:t>
      </w:r>
      <w:r w:rsidR="00D66A38">
        <w:t xml:space="preserve">This is recommended to assist businesses in managing their </w:t>
      </w:r>
      <w:r w:rsidR="00D66A38" w:rsidRPr="00455DBF">
        <w:t>high-risk activities</w:t>
      </w:r>
      <w:r w:rsidR="00D66A38">
        <w:t xml:space="preserve">, and in demonstrating compliance to food regulators. </w:t>
      </w:r>
    </w:p>
    <w:p w14:paraId="301A5809" w14:textId="084EC29B" w:rsidR="00397099" w:rsidRDefault="005F3827" w:rsidP="0033148A">
      <w:r w:rsidRPr="00AF5189">
        <w:t xml:space="preserve">In the absence of an agreed national approach, several jurisdictions </w:t>
      </w:r>
      <w:r>
        <w:t xml:space="preserve">have </w:t>
      </w:r>
      <w:r w:rsidRPr="00AF5189">
        <w:t xml:space="preserve">moved unilaterally to manage risks associated with the </w:t>
      </w:r>
      <w:r>
        <w:t>food service</w:t>
      </w:r>
      <w:r w:rsidRPr="00AF5189">
        <w:t xml:space="preserve"> sector</w:t>
      </w:r>
      <w:r w:rsidR="00D66A38">
        <w:t>,</w:t>
      </w:r>
      <w:r w:rsidRPr="00AF5189">
        <w:t xml:space="preserve"> </w:t>
      </w:r>
      <w:r w:rsidR="00D66A38">
        <w:t>through additional</w:t>
      </w:r>
      <w:r w:rsidRPr="00AF5189">
        <w:t xml:space="preserve"> requirements in their respective </w:t>
      </w:r>
      <w:r w:rsidR="00D66A38">
        <w:t>f</w:t>
      </w:r>
      <w:r w:rsidRPr="00AF5189">
        <w:t xml:space="preserve">ood </w:t>
      </w:r>
      <w:r w:rsidR="00D66A38">
        <w:t>a</w:t>
      </w:r>
      <w:r w:rsidRPr="00AF5189">
        <w:t>cts</w:t>
      </w:r>
      <w:r w:rsidR="00D66A38">
        <w:t xml:space="preserve"> (Table </w:t>
      </w:r>
      <w:r w:rsidR="00077B7E">
        <w:t>2</w:t>
      </w:r>
      <w:r w:rsidR="00D66A38">
        <w:t>).</w:t>
      </w:r>
    </w:p>
    <w:p w14:paraId="60583F5B" w14:textId="508C6B61" w:rsidR="00522745" w:rsidRPr="003975C1" w:rsidRDefault="00522745" w:rsidP="00522745">
      <w:pPr>
        <w:pStyle w:val="Caption"/>
        <w:keepNext/>
        <w:rPr>
          <w:b/>
          <w:color w:val="auto"/>
          <w:sz w:val="22"/>
        </w:rPr>
      </w:pPr>
      <w:r w:rsidRPr="003975C1">
        <w:rPr>
          <w:b/>
          <w:color w:val="auto"/>
          <w:sz w:val="22"/>
        </w:rPr>
        <w:t xml:space="preserve">Table </w:t>
      </w:r>
      <w:r w:rsidR="00077B7E">
        <w:rPr>
          <w:b/>
          <w:color w:val="auto"/>
          <w:sz w:val="22"/>
        </w:rPr>
        <w:t>2</w:t>
      </w:r>
      <w:r w:rsidRPr="003975C1">
        <w:rPr>
          <w:b/>
          <w:color w:val="auto"/>
          <w:sz w:val="22"/>
        </w:rPr>
        <w:t xml:space="preserve">: </w:t>
      </w:r>
      <w:r w:rsidRPr="003975C1">
        <w:rPr>
          <w:b/>
          <w:color w:val="auto"/>
          <w:sz w:val="20"/>
        </w:rPr>
        <w:t>Additional* food safety management measures regulated in jurisdictions</w:t>
      </w:r>
    </w:p>
    <w:tbl>
      <w:tblPr>
        <w:tblStyle w:val="TableGrid"/>
        <w:tblW w:w="0" w:type="auto"/>
        <w:tblLook w:val="04A0" w:firstRow="1" w:lastRow="0" w:firstColumn="1" w:lastColumn="0" w:noHBand="0" w:noVBand="1"/>
      </w:tblPr>
      <w:tblGrid>
        <w:gridCol w:w="2207"/>
        <w:gridCol w:w="1703"/>
        <w:gridCol w:w="1700"/>
        <w:gridCol w:w="1703"/>
        <w:gridCol w:w="1703"/>
      </w:tblGrid>
      <w:tr w:rsidR="00DC0379" w14:paraId="59CF026E" w14:textId="77777777" w:rsidTr="00522745">
        <w:trPr>
          <w:tblHeader/>
        </w:trPr>
        <w:tc>
          <w:tcPr>
            <w:tcW w:w="2207" w:type="dxa"/>
          </w:tcPr>
          <w:p w14:paraId="6BF375FC" w14:textId="702892D6" w:rsidR="00DC0379" w:rsidRDefault="005957D0" w:rsidP="00E91867">
            <w:pPr>
              <w:pStyle w:val="FSTableColumnRowheading"/>
              <w:spacing w:before="85" w:after="85"/>
            </w:pPr>
            <w:r>
              <w:t xml:space="preserve">Tool / </w:t>
            </w:r>
            <w:r w:rsidR="00DC0379">
              <w:t>Jurisdiction</w:t>
            </w:r>
          </w:p>
        </w:tc>
        <w:tc>
          <w:tcPr>
            <w:tcW w:w="1703" w:type="dxa"/>
          </w:tcPr>
          <w:p w14:paraId="2FA0CAA0" w14:textId="774B4B25" w:rsidR="00DC0379" w:rsidRDefault="00DC0379" w:rsidP="00E91867">
            <w:pPr>
              <w:pStyle w:val="FSTableColumnRowheading"/>
              <w:spacing w:before="85" w:after="85"/>
            </w:pPr>
            <w:r>
              <w:t>Victoria</w:t>
            </w:r>
          </w:p>
        </w:tc>
        <w:tc>
          <w:tcPr>
            <w:tcW w:w="1700" w:type="dxa"/>
          </w:tcPr>
          <w:p w14:paraId="7CF4B877" w14:textId="15A3D36B" w:rsidR="00DC0379" w:rsidRDefault="00DC0379" w:rsidP="00E91867">
            <w:pPr>
              <w:pStyle w:val="FSTableColumnRowheading"/>
              <w:spacing w:before="85" w:after="85"/>
            </w:pPr>
            <w:r>
              <w:t>NSW</w:t>
            </w:r>
          </w:p>
        </w:tc>
        <w:tc>
          <w:tcPr>
            <w:tcW w:w="1703" w:type="dxa"/>
          </w:tcPr>
          <w:p w14:paraId="76022760" w14:textId="7AF15FA5" w:rsidR="00DC0379" w:rsidRDefault="00DC0379" w:rsidP="00E91867">
            <w:pPr>
              <w:pStyle w:val="FSTableColumnRowheading"/>
              <w:spacing w:before="85" w:after="85"/>
            </w:pPr>
            <w:r>
              <w:t>Queensland</w:t>
            </w:r>
          </w:p>
        </w:tc>
        <w:tc>
          <w:tcPr>
            <w:tcW w:w="1703" w:type="dxa"/>
          </w:tcPr>
          <w:p w14:paraId="4BAD7E31" w14:textId="29851091" w:rsidR="00DC0379" w:rsidRDefault="00DC0379" w:rsidP="00E91867">
            <w:pPr>
              <w:pStyle w:val="FSTableColumnRowheading"/>
              <w:spacing w:before="85" w:after="85"/>
            </w:pPr>
            <w:r>
              <w:t>ACT</w:t>
            </w:r>
          </w:p>
        </w:tc>
      </w:tr>
      <w:tr w:rsidR="00DC0379" w14:paraId="18EB7C99" w14:textId="77777777" w:rsidTr="00522745">
        <w:tc>
          <w:tcPr>
            <w:tcW w:w="2207" w:type="dxa"/>
          </w:tcPr>
          <w:p w14:paraId="759D0DA0" w14:textId="4B6A2CFA" w:rsidR="00DC0379" w:rsidRDefault="00DC0379" w:rsidP="00E91867">
            <w:pPr>
              <w:pStyle w:val="TableText"/>
              <w:spacing w:before="85" w:after="85"/>
            </w:pPr>
            <w:r>
              <w:t>Food safety supervisor</w:t>
            </w:r>
          </w:p>
        </w:tc>
        <w:tc>
          <w:tcPr>
            <w:tcW w:w="1703" w:type="dxa"/>
          </w:tcPr>
          <w:p w14:paraId="4C5A82FE" w14:textId="37F84F27" w:rsidR="00DC0379" w:rsidRDefault="00DC0379" w:rsidP="00E91867">
            <w:pPr>
              <w:pStyle w:val="TableText"/>
              <w:spacing w:before="85" w:after="85"/>
            </w:pPr>
            <w:r>
              <w:t>yes</w:t>
            </w:r>
          </w:p>
        </w:tc>
        <w:tc>
          <w:tcPr>
            <w:tcW w:w="1700" w:type="dxa"/>
          </w:tcPr>
          <w:p w14:paraId="17FAB732" w14:textId="3AACDF38" w:rsidR="00DC0379" w:rsidRDefault="00DC0379" w:rsidP="00E91867">
            <w:pPr>
              <w:pStyle w:val="TableText"/>
              <w:spacing w:before="85" w:after="85"/>
            </w:pPr>
            <w:r>
              <w:t>yes</w:t>
            </w:r>
          </w:p>
        </w:tc>
        <w:tc>
          <w:tcPr>
            <w:tcW w:w="1703" w:type="dxa"/>
          </w:tcPr>
          <w:p w14:paraId="2520A0E6" w14:textId="04B219C8" w:rsidR="00DC0379" w:rsidRDefault="00DC0379" w:rsidP="00E91867">
            <w:pPr>
              <w:pStyle w:val="TableText"/>
              <w:spacing w:before="85" w:after="85"/>
            </w:pPr>
            <w:r>
              <w:t>yes</w:t>
            </w:r>
          </w:p>
        </w:tc>
        <w:tc>
          <w:tcPr>
            <w:tcW w:w="1703" w:type="dxa"/>
          </w:tcPr>
          <w:p w14:paraId="6FC94F13" w14:textId="2464F1FE" w:rsidR="00DC0379" w:rsidRDefault="00DC0379" w:rsidP="00E91867">
            <w:pPr>
              <w:pStyle w:val="TableText"/>
              <w:spacing w:before="85" w:after="85"/>
            </w:pPr>
            <w:r>
              <w:t>yes</w:t>
            </w:r>
          </w:p>
        </w:tc>
      </w:tr>
      <w:tr w:rsidR="00DC0379" w14:paraId="7AD2685B" w14:textId="77777777" w:rsidTr="00522745">
        <w:tc>
          <w:tcPr>
            <w:tcW w:w="2207" w:type="dxa"/>
          </w:tcPr>
          <w:p w14:paraId="1D17B441" w14:textId="5BF461D5" w:rsidR="00DC0379" w:rsidRDefault="00DC0379" w:rsidP="00E91867">
            <w:pPr>
              <w:pStyle w:val="TableText"/>
              <w:spacing w:before="85" w:after="85"/>
            </w:pPr>
            <w:r>
              <w:t>Food safety supervisor</w:t>
            </w:r>
            <w:r w:rsidR="0016645D">
              <w:t xml:space="preserve"> </w:t>
            </w:r>
            <w:r w:rsidR="00CC0A91">
              <w:t>(</w:t>
            </w:r>
            <w:r w:rsidR="0016645D">
              <w:t>competency</w:t>
            </w:r>
            <w:r>
              <w:t xml:space="preserve"> training</w:t>
            </w:r>
            <w:r w:rsidR="00CC0A91">
              <w:t>)</w:t>
            </w:r>
            <w:r>
              <w:t xml:space="preserve"> </w:t>
            </w:r>
          </w:p>
        </w:tc>
        <w:tc>
          <w:tcPr>
            <w:tcW w:w="1703" w:type="dxa"/>
          </w:tcPr>
          <w:p w14:paraId="2F682447" w14:textId="37CD74AE" w:rsidR="00DC0379" w:rsidRDefault="00DC0379" w:rsidP="00E91867">
            <w:pPr>
              <w:pStyle w:val="TableText"/>
              <w:spacing w:before="85" w:after="85"/>
            </w:pPr>
            <w:r>
              <w:t>yes</w:t>
            </w:r>
          </w:p>
        </w:tc>
        <w:tc>
          <w:tcPr>
            <w:tcW w:w="1700" w:type="dxa"/>
          </w:tcPr>
          <w:p w14:paraId="623EAF7C" w14:textId="1C9CE0D8" w:rsidR="00DC0379" w:rsidRDefault="00DC0379" w:rsidP="00E91867">
            <w:pPr>
              <w:pStyle w:val="TableText"/>
              <w:spacing w:before="85" w:after="85"/>
            </w:pPr>
            <w:r>
              <w:t>yes</w:t>
            </w:r>
          </w:p>
        </w:tc>
        <w:tc>
          <w:tcPr>
            <w:tcW w:w="1703" w:type="dxa"/>
          </w:tcPr>
          <w:p w14:paraId="316ADDB5" w14:textId="3D49674C" w:rsidR="00DC0379" w:rsidRDefault="00DC0379" w:rsidP="00E91867">
            <w:pPr>
              <w:pStyle w:val="TableText"/>
              <w:spacing w:before="85" w:after="85"/>
            </w:pPr>
            <w:r>
              <w:t>yes</w:t>
            </w:r>
          </w:p>
        </w:tc>
        <w:tc>
          <w:tcPr>
            <w:tcW w:w="1703" w:type="dxa"/>
          </w:tcPr>
          <w:p w14:paraId="6BC83627" w14:textId="777C9100" w:rsidR="00DC0379" w:rsidRDefault="00DC0379" w:rsidP="00E91867">
            <w:pPr>
              <w:pStyle w:val="TableText"/>
              <w:spacing w:before="85" w:after="85"/>
            </w:pPr>
            <w:r>
              <w:t>yes</w:t>
            </w:r>
          </w:p>
        </w:tc>
      </w:tr>
      <w:tr w:rsidR="00DC0379" w14:paraId="0DF32305" w14:textId="77777777" w:rsidTr="00522745">
        <w:tc>
          <w:tcPr>
            <w:tcW w:w="2207" w:type="dxa"/>
          </w:tcPr>
          <w:p w14:paraId="3960D84B" w14:textId="77777777" w:rsidR="00DC0379" w:rsidRDefault="00DC0379" w:rsidP="00E91867">
            <w:pPr>
              <w:pStyle w:val="TableText"/>
              <w:spacing w:before="85" w:after="85"/>
            </w:pPr>
            <w:r>
              <w:lastRenderedPageBreak/>
              <w:t>Food handler training</w:t>
            </w:r>
          </w:p>
          <w:p w14:paraId="74FA645D" w14:textId="289BEA6E" w:rsidR="00CC0A91" w:rsidRDefault="00CC0A91" w:rsidP="00E91867">
            <w:pPr>
              <w:pStyle w:val="TableText"/>
              <w:spacing w:before="85" w:after="85"/>
            </w:pPr>
            <w:r>
              <w:t>(non-competency)</w:t>
            </w:r>
          </w:p>
        </w:tc>
        <w:tc>
          <w:tcPr>
            <w:tcW w:w="1703" w:type="dxa"/>
          </w:tcPr>
          <w:p w14:paraId="2DA18766" w14:textId="235A728E" w:rsidR="00DC0379" w:rsidRDefault="00DC0379" w:rsidP="00E91867">
            <w:pPr>
              <w:pStyle w:val="TableText"/>
              <w:spacing w:before="85" w:after="85"/>
            </w:pPr>
            <w:r>
              <w:t>no</w:t>
            </w:r>
          </w:p>
        </w:tc>
        <w:tc>
          <w:tcPr>
            <w:tcW w:w="1700" w:type="dxa"/>
          </w:tcPr>
          <w:p w14:paraId="0A3DD905" w14:textId="19489915" w:rsidR="00DC0379" w:rsidRDefault="00DC0379" w:rsidP="00E91867">
            <w:pPr>
              <w:pStyle w:val="TableText"/>
              <w:spacing w:before="85" w:after="85"/>
            </w:pPr>
            <w:r>
              <w:t>no</w:t>
            </w:r>
          </w:p>
        </w:tc>
        <w:tc>
          <w:tcPr>
            <w:tcW w:w="1703" w:type="dxa"/>
          </w:tcPr>
          <w:p w14:paraId="44E946FC" w14:textId="658666C3" w:rsidR="00DC0379" w:rsidRDefault="00DC0379" w:rsidP="00E91867">
            <w:pPr>
              <w:pStyle w:val="TableText"/>
              <w:spacing w:before="85" w:after="85"/>
            </w:pPr>
            <w:r>
              <w:t>no</w:t>
            </w:r>
          </w:p>
        </w:tc>
        <w:tc>
          <w:tcPr>
            <w:tcW w:w="1703" w:type="dxa"/>
          </w:tcPr>
          <w:p w14:paraId="44550D7C" w14:textId="53A94BCD" w:rsidR="00DC0379" w:rsidRDefault="00DC0379" w:rsidP="00E91867">
            <w:pPr>
              <w:pStyle w:val="TableText"/>
              <w:spacing w:before="85" w:after="85"/>
            </w:pPr>
            <w:r>
              <w:t>no</w:t>
            </w:r>
          </w:p>
        </w:tc>
      </w:tr>
      <w:tr w:rsidR="00DC0379" w14:paraId="5FED851C" w14:textId="77777777" w:rsidTr="00522745">
        <w:tc>
          <w:tcPr>
            <w:tcW w:w="2207" w:type="dxa"/>
          </w:tcPr>
          <w:p w14:paraId="4393298B" w14:textId="1AA079A8" w:rsidR="00DC0379" w:rsidRDefault="00DC0379" w:rsidP="00CC0A91">
            <w:pPr>
              <w:pStyle w:val="TableText"/>
              <w:spacing w:before="85" w:after="85"/>
            </w:pPr>
            <w:r>
              <w:t xml:space="preserve">Evidence of </w:t>
            </w:r>
            <w:r w:rsidR="00CC0A91">
              <w:t>food safety management</w:t>
            </w:r>
          </w:p>
        </w:tc>
        <w:tc>
          <w:tcPr>
            <w:tcW w:w="1703" w:type="dxa"/>
          </w:tcPr>
          <w:p w14:paraId="65C4E962" w14:textId="47332952" w:rsidR="00DC0379" w:rsidRDefault="00A161ED" w:rsidP="00E91867">
            <w:pPr>
              <w:pStyle w:val="TableText"/>
              <w:spacing w:before="85" w:after="85"/>
            </w:pPr>
            <w:r w:rsidRPr="00AF5189">
              <w:t>template-based food safety programs</w:t>
            </w:r>
          </w:p>
        </w:tc>
        <w:tc>
          <w:tcPr>
            <w:tcW w:w="1700" w:type="dxa"/>
            <w:shd w:val="clear" w:color="auto" w:fill="auto"/>
          </w:tcPr>
          <w:p w14:paraId="0DC3B06A" w14:textId="2B879552" w:rsidR="00DC0379" w:rsidRPr="004F3242" w:rsidRDefault="001B4F8D" w:rsidP="00E91867">
            <w:pPr>
              <w:pStyle w:val="TableText"/>
              <w:spacing w:before="85" w:after="85"/>
            </w:pPr>
            <w:r w:rsidRPr="004F3242">
              <w:t>for raw egg handling</w:t>
            </w:r>
          </w:p>
        </w:tc>
        <w:tc>
          <w:tcPr>
            <w:tcW w:w="1703" w:type="dxa"/>
          </w:tcPr>
          <w:p w14:paraId="7FAD9235" w14:textId="013C89C9" w:rsidR="00DC0379" w:rsidRDefault="00A161ED" w:rsidP="00E91867">
            <w:pPr>
              <w:pStyle w:val="TableText"/>
              <w:spacing w:before="85" w:after="85"/>
            </w:pPr>
            <w:r w:rsidRPr="00AF5189">
              <w:t>template-based food safety programs</w:t>
            </w:r>
          </w:p>
        </w:tc>
        <w:tc>
          <w:tcPr>
            <w:tcW w:w="1703" w:type="dxa"/>
          </w:tcPr>
          <w:p w14:paraId="40CEFDDB" w14:textId="337A8FF4" w:rsidR="00DC0379" w:rsidRDefault="00A161ED" w:rsidP="00E91867">
            <w:pPr>
              <w:pStyle w:val="TableText"/>
              <w:spacing w:before="85" w:after="85"/>
            </w:pPr>
            <w:r>
              <w:t>no</w:t>
            </w:r>
          </w:p>
        </w:tc>
      </w:tr>
      <w:tr w:rsidR="00DC0379" w14:paraId="0F93E0B3" w14:textId="77777777" w:rsidTr="00522745">
        <w:tc>
          <w:tcPr>
            <w:tcW w:w="2207" w:type="dxa"/>
          </w:tcPr>
          <w:p w14:paraId="3618791C" w14:textId="5079CCBC" w:rsidR="00DC0379" w:rsidRDefault="00DC0379" w:rsidP="00E91867">
            <w:pPr>
              <w:pStyle w:val="TableText"/>
              <w:spacing w:before="85" w:after="85"/>
            </w:pPr>
            <w:r>
              <w:t>Target businesses</w:t>
            </w:r>
          </w:p>
        </w:tc>
        <w:tc>
          <w:tcPr>
            <w:tcW w:w="1703" w:type="dxa"/>
          </w:tcPr>
          <w:p w14:paraId="153D759E" w14:textId="7DE85F6F" w:rsidR="00DC0379" w:rsidRDefault="00A161ED" w:rsidP="00E91867">
            <w:pPr>
              <w:pStyle w:val="TableText"/>
              <w:spacing w:before="85" w:after="85"/>
            </w:pPr>
            <w:r w:rsidRPr="00AF5189">
              <w:t>class 1 and class 2 businesses</w:t>
            </w:r>
            <w:r w:rsidRPr="00AF5189">
              <w:rPr>
                <w:vertAlign w:val="superscript"/>
              </w:rPr>
              <w:footnoteReference w:id="20"/>
            </w:r>
          </w:p>
        </w:tc>
        <w:tc>
          <w:tcPr>
            <w:tcW w:w="1700" w:type="dxa"/>
            <w:shd w:val="clear" w:color="auto" w:fill="auto"/>
          </w:tcPr>
          <w:p w14:paraId="0D79CD5E" w14:textId="5CD26613" w:rsidR="00DC0379" w:rsidRPr="004F3242" w:rsidRDefault="00D66A38" w:rsidP="00CC0A91">
            <w:pPr>
              <w:pStyle w:val="TableText"/>
              <w:spacing w:before="85" w:after="85"/>
            </w:pPr>
            <w:r>
              <w:t>b</w:t>
            </w:r>
            <w:r w:rsidR="004F3242" w:rsidRPr="004F3242">
              <w:t xml:space="preserve">usinesses serving ready-to-eat </w:t>
            </w:r>
            <w:r w:rsidR="00CC0A91">
              <w:t xml:space="preserve">PHF which are </w:t>
            </w:r>
            <w:r w:rsidR="004F3242" w:rsidRPr="004F3242">
              <w:t>not sold and served in their package</w:t>
            </w:r>
          </w:p>
        </w:tc>
        <w:tc>
          <w:tcPr>
            <w:tcW w:w="1703" w:type="dxa"/>
          </w:tcPr>
          <w:p w14:paraId="63EAFD43" w14:textId="59065AA1" w:rsidR="00DC0379" w:rsidRDefault="00A161ED" w:rsidP="00E91867">
            <w:pPr>
              <w:pStyle w:val="TableText"/>
              <w:spacing w:before="85" w:after="85"/>
            </w:pPr>
            <w:r w:rsidRPr="00AF5189">
              <w:t>businesses which meet specific food service or catering criteria</w:t>
            </w:r>
            <w:r w:rsidRPr="00AF5189">
              <w:rPr>
                <w:vertAlign w:val="superscript"/>
              </w:rPr>
              <w:footnoteReference w:id="21"/>
            </w:r>
          </w:p>
        </w:tc>
        <w:tc>
          <w:tcPr>
            <w:tcW w:w="1703" w:type="dxa"/>
          </w:tcPr>
          <w:p w14:paraId="4902E83A" w14:textId="6EC85CAF" w:rsidR="00DC0379" w:rsidRDefault="00A161ED" w:rsidP="00263EDD">
            <w:pPr>
              <w:pStyle w:val="TableText"/>
              <w:spacing w:before="85" w:after="85"/>
            </w:pPr>
            <w:r w:rsidRPr="00AF5189">
              <w:t xml:space="preserve">all </w:t>
            </w:r>
            <w:r w:rsidR="00263EDD">
              <w:t>registered</w:t>
            </w:r>
            <w:r w:rsidRPr="00AF5189">
              <w:t xml:space="preserve"> food businesses</w:t>
            </w:r>
            <w:r w:rsidR="00CC0A91">
              <w:rPr>
                <w:rStyle w:val="FootnoteReference"/>
              </w:rPr>
              <w:footnoteReference w:id="22"/>
            </w:r>
          </w:p>
        </w:tc>
      </w:tr>
    </w:tbl>
    <w:p w14:paraId="6C186FFB" w14:textId="1C1CABA6" w:rsidR="005F3827" w:rsidRPr="002B0592" w:rsidRDefault="00EF5D73" w:rsidP="005F3827">
      <w:pPr>
        <w:rPr>
          <w:sz w:val="20"/>
        </w:rPr>
      </w:pPr>
      <w:r>
        <w:rPr>
          <w:sz w:val="20"/>
        </w:rPr>
        <w:t>*</w:t>
      </w:r>
      <w:r w:rsidR="002B0592">
        <w:rPr>
          <w:sz w:val="20"/>
        </w:rPr>
        <w:t>A</w:t>
      </w:r>
      <w:r w:rsidR="002B0592" w:rsidRPr="002B0592">
        <w:rPr>
          <w:sz w:val="20"/>
        </w:rPr>
        <w:t>ddition</w:t>
      </w:r>
      <w:r w:rsidR="002B0592">
        <w:rPr>
          <w:sz w:val="20"/>
        </w:rPr>
        <w:t>al</w:t>
      </w:r>
      <w:r w:rsidR="002B0592" w:rsidRPr="002B0592">
        <w:rPr>
          <w:sz w:val="20"/>
        </w:rPr>
        <w:t xml:space="preserve"> to </w:t>
      </w:r>
      <w:r w:rsidR="002B0592">
        <w:rPr>
          <w:sz w:val="20"/>
        </w:rPr>
        <w:t xml:space="preserve">national </w:t>
      </w:r>
      <w:r w:rsidR="002B0592" w:rsidRPr="002B0592">
        <w:rPr>
          <w:sz w:val="20"/>
        </w:rPr>
        <w:t xml:space="preserve">requirements in </w:t>
      </w:r>
      <w:r w:rsidR="00077B7E">
        <w:rPr>
          <w:sz w:val="20"/>
        </w:rPr>
        <w:t>Chapter 3 standards in the</w:t>
      </w:r>
      <w:r w:rsidR="002B0592" w:rsidRPr="002B0592">
        <w:rPr>
          <w:sz w:val="20"/>
        </w:rPr>
        <w:t xml:space="preserve"> Code</w:t>
      </w:r>
      <w:r w:rsidR="002B0592">
        <w:rPr>
          <w:sz w:val="20"/>
        </w:rPr>
        <w:t>.</w:t>
      </w:r>
    </w:p>
    <w:p w14:paraId="008CE4B4" w14:textId="2B297E52" w:rsidR="005F3827" w:rsidRDefault="00D66A38" w:rsidP="005F3827">
      <w:r>
        <w:t>T</w:t>
      </w:r>
      <w:r w:rsidR="005F3827">
        <w:t>hese</w:t>
      </w:r>
      <w:r w:rsidR="005F3827" w:rsidDel="009508FB">
        <w:t xml:space="preserve"> </w:t>
      </w:r>
      <w:r w:rsidR="009508FB">
        <w:t xml:space="preserve">jurisdictional </w:t>
      </w:r>
      <w:r w:rsidR="005F3827" w:rsidRPr="00D62958">
        <w:t>arrangements</w:t>
      </w:r>
      <w:r w:rsidR="005F3827">
        <w:t xml:space="preserve"> have </w:t>
      </w:r>
      <w:r w:rsidR="009210FC">
        <w:t xml:space="preserve">some </w:t>
      </w:r>
      <w:r w:rsidR="005F3827">
        <w:t>similarities</w:t>
      </w:r>
      <w:r w:rsidR="009210FC">
        <w:t>. F</w:t>
      </w:r>
      <w:r w:rsidR="005F3827">
        <w:t>or instance</w:t>
      </w:r>
      <w:r>
        <w:t>,</w:t>
      </w:r>
      <w:r w:rsidR="005F3827">
        <w:t xml:space="preserve"> all require</w:t>
      </w:r>
      <w:r w:rsidR="00CC0A91">
        <w:t xml:space="preserve"> FSS to have</w:t>
      </w:r>
      <w:r w:rsidR="005F3827">
        <w:t xml:space="preserve"> competency</w:t>
      </w:r>
      <w:r w:rsidR="00F43E89">
        <w:noBreakHyphen/>
      </w:r>
      <w:r w:rsidR="005F3827">
        <w:t xml:space="preserve">based training by a </w:t>
      </w:r>
      <w:r>
        <w:t>registered training organisation</w:t>
      </w:r>
      <w:r w:rsidR="005F3827">
        <w:t>, and all cover hospitality businesses (restaurants, cafes and hotels)</w:t>
      </w:r>
      <w:r w:rsidR="00C91B32">
        <w:t xml:space="preserve">. </w:t>
      </w:r>
      <w:r w:rsidR="00CC0A91">
        <w:t>However, there are</w:t>
      </w:r>
      <w:r w:rsidR="005F3827">
        <w:t xml:space="preserve"> differences</w:t>
      </w:r>
      <w:r w:rsidR="00C91B32">
        <w:t xml:space="preserve"> </w:t>
      </w:r>
      <w:r w:rsidR="009508FB">
        <w:t xml:space="preserve">across the </w:t>
      </w:r>
      <w:r w:rsidR="00C91B32">
        <w:t>arrangements</w:t>
      </w:r>
      <w:r w:rsidR="005F3827">
        <w:t xml:space="preserve">. In particular, the range of food retail businesses covered differs, the validity of the </w:t>
      </w:r>
      <w:r w:rsidR="00C91B32">
        <w:t xml:space="preserve">FSS </w:t>
      </w:r>
      <w:r w:rsidR="005F3827">
        <w:t xml:space="preserve">qualification varies between </w:t>
      </w:r>
      <w:r w:rsidR="008F2D06">
        <w:t>five</w:t>
      </w:r>
      <w:r w:rsidR="005F3827">
        <w:t xml:space="preserve"> years and no expiry, and the required competency units differ</w:t>
      </w:r>
      <w:r w:rsidR="00F43E89">
        <w:t>.</w:t>
      </w:r>
      <w:r w:rsidR="005F3827">
        <w:t xml:space="preserve"> </w:t>
      </w:r>
      <w:r w:rsidR="006F0709" w:rsidRPr="006F0709">
        <w:t>A full compa</w:t>
      </w:r>
      <w:r w:rsidR="008F2D06">
        <w:t>rison is provided in section 4.4</w:t>
      </w:r>
      <w:r w:rsidR="006F0709" w:rsidRPr="006F0709">
        <w:t>.</w:t>
      </w:r>
    </w:p>
    <w:p w14:paraId="5FDCD97F" w14:textId="21ACE65A" w:rsidR="00F61FE4" w:rsidRDefault="003C4DA5" w:rsidP="003C4DA5">
      <w:pPr>
        <w:rPr>
          <w:lang w:eastAsia="en-AU"/>
        </w:rPr>
      </w:pPr>
      <w:r>
        <w:rPr>
          <w:lang w:eastAsia="en-AU"/>
        </w:rPr>
        <w:t>This option is the point of reference against which the other option</w:t>
      </w:r>
      <w:r w:rsidR="00CC0A91">
        <w:rPr>
          <w:lang w:eastAsia="en-AU"/>
        </w:rPr>
        <w:t>s are</w:t>
      </w:r>
      <w:r>
        <w:rPr>
          <w:lang w:eastAsia="en-AU"/>
        </w:rPr>
        <w:t xml:space="preserve"> </w:t>
      </w:r>
      <w:r w:rsidR="00C6191D">
        <w:rPr>
          <w:lang w:eastAsia="en-AU"/>
        </w:rPr>
        <w:t xml:space="preserve">compared. </w:t>
      </w:r>
      <w:r>
        <w:rPr>
          <w:lang w:eastAsia="en-AU"/>
        </w:rPr>
        <w:t xml:space="preserve">Abandoning this proposal does not address the problem of </w:t>
      </w:r>
      <w:r w:rsidR="00C6191D">
        <w:rPr>
          <w:lang w:eastAsia="en-AU"/>
        </w:rPr>
        <w:t>persistent</w:t>
      </w:r>
      <w:r w:rsidR="00443635">
        <w:rPr>
          <w:lang w:eastAsia="en-AU"/>
        </w:rPr>
        <w:t xml:space="preserve"> foodborne illness outbreaks associated with the food service and related retail businesses</w:t>
      </w:r>
      <w:r w:rsidR="00C91B32">
        <w:rPr>
          <w:lang w:eastAsia="en-AU"/>
        </w:rPr>
        <w:t>,</w:t>
      </w:r>
      <w:r w:rsidR="006F0709">
        <w:rPr>
          <w:lang w:eastAsia="en-AU"/>
        </w:rPr>
        <w:t xml:space="preserve"> nor the costs for business of inconsistent legislation across jurisdictions</w:t>
      </w:r>
      <w:r w:rsidR="00196D7E">
        <w:rPr>
          <w:lang w:eastAsia="en-AU"/>
        </w:rPr>
        <w:t xml:space="preserve">. </w:t>
      </w:r>
    </w:p>
    <w:p w14:paraId="733C4867" w14:textId="57D26DDE" w:rsidR="00A268BC" w:rsidRDefault="00F61FE4" w:rsidP="005E4FAC">
      <w:pPr>
        <w:rPr>
          <w:lang w:eastAsia="en-AU"/>
        </w:rPr>
      </w:pPr>
      <w:r>
        <w:rPr>
          <w:lang w:eastAsia="en-AU"/>
        </w:rPr>
        <w:t>Optio</w:t>
      </w:r>
      <w:r w:rsidR="007F5C0F">
        <w:rPr>
          <w:lang w:eastAsia="en-AU"/>
        </w:rPr>
        <w:t xml:space="preserve">n </w:t>
      </w:r>
      <w:r>
        <w:rPr>
          <w:lang w:eastAsia="en-AU"/>
        </w:rPr>
        <w:t>1 is not the preferred option.</w:t>
      </w:r>
    </w:p>
    <w:p w14:paraId="46AB1EEA" w14:textId="7CD20F90" w:rsidR="00DA2775" w:rsidRDefault="00DA2775" w:rsidP="005E4FAC">
      <w:pPr>
        <w:rPr>
          <w:lang w:eastAsia="en-AU"/>
        </w:rPr>
      </w:pPr>
      <w:r>
        <w:rPr>
          <w:noProof/>
          <w:lang w:eastAsia="en-GB"/>
        </w:rPr>
        <w:lastRenderedPageBreak/>
        <mc:AlternateContent>
          <mc:Choice Requires="wps">
            <w:drawing>
              <wp:anchor distT="45720" distB="45720" distL="114300" distR="114300" simplePos="0" relativeHeight="251658240" behindDoc="0" locked="0" layoutInCell="1" allowOverlap="1" wp14:anchorId="0B81A829" wp14:editId="0BAE4ACB">
                <wp:simplePos x="0" y="0"/>
                <wp:positionH relativeFrom="margin">
                  <wp:posOffset>22860</wp:posOffset>
                </wp:positionH>
                <wp:positionV relativeFrom="paragraph">
                  <wp:posOffset>0</wp:posOffset>
                </wp:positionV>
                <wp:extent cx="5708650" cy="1404620"/>
                <wp:effectExtent l="0" t="0" r="25400" b="158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8650" cy="1404620"/>
                        </a:xfrm>
                        <a:prstGeom prst="rect">
                          <a:avLst/>
                        </a:prstGeom>
                        <a:solidFill>
                          <a:schemeClr val="accent6">
                            <a:lumMod val="20000"/>
                            <a:lumOff val="80000"/>
                          </a:schemeClr>
                        </a:solidFill>
                        <a:ln w="9525">
                          <a:solidFill>
                            <a:srgbClr val="000000"/>
                          </a:solidFill>
                          <a:miter lim="800000"/>
                          <a:headEnd/>
                          <a:tailEnd/>
                        </a:ln>
                      </wps:spPr>
                      <wps:txbx>
                        <w:txbxContent>
                          <w:p w14:paraId="5CAAA670" w14:textId="69F93B52" w:rsidR="00BA3660" w:rsidRPr="00F61FE4" w:rsidRDefault="00BA3660" w:rsidP="00EF4002">
                            <w:pPr>
                              <w:pStyle w:val="Default"/>
                              <w:rPr>
                                <w:sz w:val="22"/>
                                <w:szCs w:val="22"/>
                              </w:rPr>
                            </w:pPr>
                            <w:r w:rsidRPr="00F61FE4">
                              <w:rPr>
                                <w:sz w:val="22"/>
                                <w:szCs w:val="22"/>
                              </w:rPr>
                              <w:t>Stakeholders views are sought on the merits of this approach</w:t>
                            </w:r>
                            <w:r>
                              <w:rPr>
                                <w:sz w:val="22"/>
                                <w:szCs w:val="22"/>
                              </w:rPr>
                              <w:t>,</w:t>
                            </w:r>
                            <w:r w:rsidRPr="00F61FE4">
                              <w:rPr>
                                <w:sz w:val="22"/>
                                <w:szCs w:val="22"/>
                              </w:rPr>
                              <w:t xml:space="preserve"> particular</w:t>
                            </w:r>
                            <w:r>
                              <w:rPr>
                                <w:sz w:val="22"/>
                                <w:szCs w:val="22"/>
                              </w:rPr>
                              <w:t>ly</w:t>
                            </w:r>
                            <w:r w:rsidRPr="00F61FE4">
                              <w:rPr>
                                <w:sz w:val="22"/>
                                <w:szCs w:val="22"/>
                              </w:rPr>
                              <w:t xml:space="preserve"> the following: </w:t>
                            </w:r>
                          </w:p>
                          <w:p w14:paraId="19BFF5D9" w14:textId="4A0D0B68" w:rsidR="00BA3660" w:rsidRPr="00F61FE4" w:rsidRDefault="00BA3660" w:rsidP="00E00D27">
                            <w:pPr>
                              <w:pStyle w:val="AARBullet"/>
                            </w:pPr>
                            <w:r w:rsidRPr="00E00D27">
                              <w:t>Are</w:t>
                            </w:r>
                            <w:r w:rsidRPr="00F61FE4">
                              <w:t xml:space="preserve"> there any other costs or benefits that should be taken into account in considering the status quo? </w:t>
                            </w:r>
                          </w:p>
                          <w:p w14:paraId="2A156A9D" w14:textId="031AF92F" w:rsidR="00BA3660" w:rsidRPr="00F61FE4" w:rsidRDefault="00BA3660" w:rsidP="00EF4002">
                            <w:pPr>
                              <w:pStyle w:val="AARBullet"/>
                            </w:pPr>
                            <w:r w:rsidRPr="00DA2775">
                              <w:t xml:space="preserve">What </w:t>
                            </w:r>
                            <w:r w:rsidRPr="00F61FE4">
                              <w:t>issues do businesses face in complying with the current food handling requirements?</w:t>
                            </w:r>
                          </w:p>
                          <w:p w14:paraId="4947E2AD" w14:textId="5A31CB7C" w:rsidR="00BA3660" w:rsidRPr="00F61FE4" w:rsidRDefault="00BA3660" w:rsidP="000B34A6">
                            <w:pPr>
                              <w:pStyle w:val="AARBullet"/>
                            </w:pPr>
                            <w:r w:rsidRPr="00F61FE4">
                              <w:t>What difficulties, if any, do the differences in requirements between states and territories create for your busines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0B81A829" id="_x0000_t202" coordsize="21600,21600" o:spt="202" path="m,l,21600r21600,l21600,xe">
                <v:stroke joinstyle="miter"/>
                <v:path gradientshapeok="t" o:connecttype="rect"/>
              </v:shapetype>
              <v:shape id="Text Box 2" o:spid="_x0000_s1026" type="#_x0000_t202" style="position:absolute;margin-left:1.8pt;margin-top:0;width:449.5pt;height:110.6pt;z-index:2516582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" fillcolor="#fde9d9 [665]">
                <v:textbox style="mso-fit-shape-to-text:t">
                  <w:txbxContent>
                    <w:p w14:paraId="5CAAA670" w14:textId="69F93B52" w:rsidR="00BA3660" w:rsidRPr="00F61FE4" w:rsidRDefault="00BA3660" w:rsidP="00EF4002">
                      <w:pPr>
                        <w:pStyle w:val="Default"/>
                        <w:rPr>
                          <w:sz w:val="22"/>
                          <w:szCs w:val="22"/>
                        </w:rPr>
                      </w:pPr>
                      <w:r w:rsidRPr="00F61FE4">
                        <w:rPr>
                          <w:sz w:val="22"/>
                          <w:szCs w:val="22"/>
                        </w:rPr>
                        <w:t>Stakeholders views are sought on the merits of this approach</w:t>
                      </w:r>
                      <w:r>
                        <w:rPr>
                          <w:sz w:val="22"/>
                          <w:szCs w:val="22"/>
                        </w:rPr>
                        <w:t>,</w:t>
                      </w:r>
                      <w:r w:rsidRPr="00F61FE4">
                        <w:rPr>
                          <w:sz w:val="22"/>
                          <w:szCs w:val="22"/>
                        </w:rPr>
                        <w:t xml:space="preserve"> particular</w:t>
                      </w:r>
                      <w:r>
                        <w:rPr>
                          <w:sz w:val="22"/>
                          <w:szCs w:val="22"/>
                        </w:rPr>
                        <w:t>ly</w:t>
                      </w:r>
                      <w:r w:rsidRPr="00F61FE4">
                        <w:rPr>
                          <w:sz w:val="22"/>
                          <w:szCs w:val="22"/>
                        </w:rPr>
                        <w:t xml:space="preserve"> the following: </w:t>
                      </w:r>
                    </w:p>
                    <w:p w14:paraId="19BFF5D9" w14:textId="4A0D0B68" w:rsidR="00BA3660" w:rsidRPr="00F61FE4" w:rsidRDefault="00BA3660" w:rsidP="00E00D27">
                      <w:pPr>
                        <w:pStyle w:val="AARBullet"/>
                      </w:pPr>
                      <w:r w:rsidRPr="00E00D27">
                        <w:t>Are</w:t>
                      </w:r>
                      <w:r w:rsidRPr="00F61FE4">
                        <w:t xml:space="preserve"> there any other costs or benefits that should be taken into account in considering the status quo? </w:t>
                      </w:r>
                    </w:p>
                    <w:p w14:paraId="2A156A9D" w14:textId="031AF92F" w:rsidR="00BA3660" w:rsidRPr="00F61FE4" w:rsidRDefault="00BA3660" w:rsidP="00EF4002">
                      <w:pPr>
                        <w:pStyle w:val="AARBullet"/>
                      </w:pPr>
                      <w:r w:rsidRPr="00DA2775">
                        <w:t xml:space="preserve">What </w:t>
                      </w:r>
                      <w:r w:rsidRPr="00F61FE4">
                        <w:t>issues do businesses face in complying with the current food handling requirements?</w:t>
                      </w:r>
                    </w:p>
                    <w:p w14:paraId="4947E2AD" w14:textId="5A31CB7C" w:rsidR="00BA3660" w:rsidRPr="00F61FE4" w:rsidRDefault="00BA3660" w:rsidP="000B34A6">
                      <w:pPr>
                        <w:pStyle w:val="AARBullet"/>
                      </w:pPr>
                      <w:r w:rsidRPr="00F61FE4">
                        <w:t>What difficulties, if any, do the differences in requirements between states and territories create for your business?</w:t>
                      </w:r>
                    </w:p>
                  </w:txbxContent>
                </v:textbox>
                <w10:wrap type="square" anchorx="margin"/>
              </v:shape>
            </w:pict>
          </mc:Fallback>
        </mc:AlternateContent>
      </w:r>
    </w:p>
    <w:p w14:paraId="422A88EA" w14:textId="0A531910" w:rsidR="00A268BC" w:rsidRDefault="00A268BC" w:rsidP="00FC16C7">
      <w:pPr>
        <w:pStyle w:val="Heading2"/>
      </w:pPr>
      <w:bookmarkStart w:id="43" w:name="_Toc94172835"/>
      <w:r>
        <w:t>4</w:t>
      </w:r>
      <w:r w:rsidRPr="00D15F61">
        <w:t>.</w:t>
      </w:r>
      <w:r w:rsidR="00504902">
        <w:t>3</w:t>
      </w:r>
      <w:r w:rsidRPr="00D15F61">
        <w:tab/>
      </w:r>
      <w:r w:rsidR="005E4FAC">
        <w:t>Option 2 – Self</w:t>
      </w:r>
      <w:r w:rsidR="0027520B">
        <w:t>-</w:t>
      </w:r>
      <w:r w:rsidR="005E4FAC">
        <w:t>r</w:t>
      </w:r>
      <w:r>
        <w:t>egulation</w:t>
      </w:r>
      <w:bookmarkEnd w:id="43"/>
    </w:p>
    <w:p w14:paraId="25D2FBC2" w14:textId="6058D647" w:rsidR="00D53214" w:rsidRPr="00A41684" w:rsidRDefault="00D53214" w:rsidP="00D53214">
      <w:r>
        <w:t>J</w:t>
      </w:r>
      <w:r w:rsidRPr="00A41684">
        <w:t>urisdiction</w:t>
      </w:r>
      <w:r>
        <w:t>s</w:t>
      </w:r>
      <w:r w:rsidRPr="00A41684">
        <w:t xml:space="preserve"> </w:t>
      </w:r>
      <w:r w:rsidR="00077B7E">
        <w:t xml:space="preserve">anecdotally </w:t>
      </w:r>
      <w:r w:rsidRPr="00A41684">
        <w:t xml:space="preserve">report </w:t>
      </w:r>
      <w:r w:rsidR="0027520B">
        <w:t xml:space="preserve">that </w:t>
      </w:r>
      <w:r w:rsidRPr="00A41684">
        <w:t xml:space="preserve">non-compliances with Standard 3.2.2 are the main contributors to foodborne illness </w:t>
      </w:r>
      <w:r>
        <w:t>from</w:t>
      </w:r>
      <w:r w:rsidRPr="00A41684">
        <w:t xml:space="preserve"> the food service and related retail sectors.</w:t>
      </w:r>
      <w:r>
        <w:t xml:space="preserve"> This is d</w:t>
      </w:r>
      <w:r w:rsidRPr="00A41684">
        <w:t xml:space="preserve">espite </w:t>
      </w:r>
      <w:r>
        <w:t>e</w:t>
      </w:r>
      <w:r w:rsidRPr="00A41684">
        <w:t>nforcement action applied by regulators</w:t>
      </w:r>
      <w:r w:rsidR="009210FC">
        <w:t>,</w:t>
      </w:r>
      <w:r>
        <w:t xml:space="preserve"> and</w:t>
      </w:r>
      <w:r w:rsidRPr="00A41684">
        <w:t xml:space="preserve"> best practice guidelines </w:t>
      </w:r>
      <w:r w:rsidR="009210FC">
        <w:t xml:space="preserve">(e.g. in </w:t>
      </w:r>
      <w:r w:rsidRPr="0027520B">
        <w:rPr>
          <w:i/>
        </w:rPr>
        <w:t>Safe Food Australia</w:t>
      </w:r>
      <w:r w:rsidR="009210FC">
        <w:t>)</w:t>
      </w:r>
      <w:r w:rsidRPr="00A41684">
        <w:t xml:space="preserve">. </w:t>
      </w:r>
      <w:r w:rsidR="009210FC">
        <w:t>P</w:t>
      </w:r>
      <w:r w:rsidRPr="00A41684">
        <w:t xml:space="preserve">oor temperature control, </w:t>
      </w:r>
      <w:r w:rsidR="00CC0A91">
        <w:t>inadequate c</w:t>
      </w:r>
      <w:r w:rsidRPr="00A41684">
        <w:t>leanliness and a lack of hygiene skills and knowledge a</w:t>
      </w:r>
      <w:r w:rsidR="009210FC">
        <w:t>re</w:t>
      </w:r>
      <w:r w:rsidRPr="00A41684">
        <w:t xml:space="preserve"> common </w:t>
      </w:r>
      <w:r w:rsidR="009210FC">
        <w:t xml:space="preserve">reported </w:t>
      </w:r>
      <w:r w:rsidRPr="00A41684">
        <w:t xml:space="preserve">non-compliances. </w:t>
      </w:r>
    </w:p>
    <w:p w14:paraId="69862FCF" w14:textId="7F50E97C" w:rsidR="00D53214" w:rsidRPr="00A41684" w:rsidRDefault="00D53214" w:rsidP="00D53214">
      <w:r>
        <w:t xml:space="preserve">Where there is persistent </w:t>
      </w:r>
      <w:r w:rsidRPr="00A41684">
        <w:t>non-compliance and high risk of serious and widespread harm to consumers</w:t>
      </w:r>
      <w:r>
        <w:t xml:space="preserve"> (e.g. as with foodborne illness)</w:t>
      </w:r>
      <w:r w:rsidRPr="00A41684">
        <w:t>, self-re</w:t>
      </w:r>
      <w:r w:rsidR="009210FC">
        <w:t>gulation is not considered</w:t>
      </w:r>
      <w:r w:rsidRPr="00A41684">
        <w:t xml:space="preserve"> an appropriate solution (Treasury Taskforce 2000). Greater control over food handling practices</w:t>
      </w:r>
      <w:r w:rsidR="009210FC" w:rsidRPr="009210FC">
        <w:t xml:space="preserve"> </w:t>
      </w:r>
      <w:r w:rsidR="009210FC" w:rsidRPr="00A41684">
        <w:t xml:space="preserve">is </w:t>
      </w:r>
      <w:r w:rsidR="009210FC">
        <w:t>needed</w:t>
      </w:r>
      <w:r w:rsidRPr="00A41684">
        <w:t xml:space="preserve">, especially with businesses that sell </w:t>
      </w:r>
      <w:r>
        <w:t>PHF</w:t>
      </w:r>
      <w:r w:rsidRPr="00A41684">
        <w:t xml:space="preserve">. </w:t>
      </w:r>
    </w:p>
    <w:p w14:paraId="5BE4FD6D" w14:textId="0001B1F7" w:rsidR="00D53214" w:rsidRPr="00D53214" w:rsidRDefault="00D53214" w:rsidP="00D53214">
      <w:pPr>
        <w:rPr>
          <w:b/>
        </w:rPr>
      </w:pPr>
      <w:r w:rsidRPr="00A41684">
        <w:t xml:space="preserve">The </w:t>
      </w:r>
      <w:r>
        <w:t>food service and retail</w:t>
      </w:r>
      <w:r w:rsidRPr="00A41684">
        <w:t xml:space="preserve"> sector</w:t>
      </w:r>
      <w:r w:rsidR="009210FC">
        <w:t>s</w:t>
      </w:r>
      <w:r w:rsidRPr="00A41684">
        <w:t xml:space="preserve"> cover a </w:t>
      </w:r>
      <w:r>
        <w:t>broad range</w:t>
      </w:r>
      <w:r w:rsidRPr="00A41684">
        <w:t xml:space="preserve"> of business types</w:t>
      </w:r>
      <w:r w:rsidR="00A02031">
        <w:t xml:space="preserve"> with many </w:t>
      </w:r>
      <w:r>
        <w:t>small</w:t>
      </w:r>
      <w:r w:rsidR="00A02031">
        <w:t>-to-medium enterprises,</w:t>
      </w:r>
      <w:r w:rsidRPr="00A41684">
        <w:t xml:space="preserve"> a transient workforce</w:t>
      </w:r>
      <w:r w:rsidR="009210FC">
        <w:t>,</w:t>
      </w:r>
      <w:r w:rsidRPr="00A41684">
        <w:t xml:space="preserve"> not affiliated with industry </w:t>
      </w:r>
      <w:r>
        <w:t>associations</w:t>
      </w:r>
      <w:r w:rsidRPr="00A41684">
        <w:t>. Unlike other sectors, th</w:t>
      </w:r>
      <w:r w:rsidR="009210FC">
        <w:t>ese businesses are</w:t>
      </w:r>
      <w:r w:rsidRPr="00A41684">
        <w:t xml:space="preserve"> not a cohesive group with like-minded participants. </w:t>
      </w:r>
      <w:r w:rsidRPr="007A7C70">
        <w:t xml:space="preserve">The </w:t>
      </w:r>
      <w:r w:rsidR="005D5F6B">
        <w:t>many small, family owned business in these sectors</w:t>
      </w:r>
      <w:r w:rsidRPr="007A7C70">
        <w:t xml:space="preserve"> is not conducive to adoptio</w:t>
      </w:r>
      <w:r w:rsidR="005D5F6B">
        <w:t>n of a self-regulatory approach</w:t>
      </w:r>
      <w:r w:rsidR="00400D03">
        <w:t>.</w:t>
      </w:r>
    </w:p>
    <w:p w14:paraId="7ADB27A5" w14:textId="1BF5E472" w:rsidR="00D53214" w:rsidRPr="00D53214" w:rsidRDefault="00D53214" w:rsidP="00D53214">
      <w:pPr>
        <w:autoSpaceDE w:val="0"/>
        <w:autoSpaceDN w:val="0"/>
        <w:adjustRightInd w:val="0"/>
        <w:rPr>
          <w:rFonts w:cs="Arial"/>
        </w:rPr>
      </w:pPr>
      <w:r>
        <w:rPr>
          <w:rFonts w:cs="Arial"/>
        </w:rPr>
        <w:t>In theory,</w:t>
      </w:r>
      <w:r w:rsidRPr="00A41684">
        <w:rPr>
          <w:rFonts w:cs="Arial"/>
        </w:rPr>
        <w:t xml:space="preserve"> an industry scheme could be implemented relatively quickly and provide </w:t>
      </w:r>
      <w:r>
        <w:rPr>
          <w:rFonts w:cs="Arial"/>
        </w:rPr>
        <w:t xml:space="preserve">greater </w:t>
      </w:r>
      <w:r w:rsidRPr="00A41684">
        <w:rPr>
          <w:rFonts w:cs="Arial"/>
        </w:rPr>
        <w:t>flexibility</w:t>
      </w:r>
      <w:r>
        <w:rPr>
          <w:rFonts w:cs="Arial"/>
        </w:rPr>
        <w:t xml:space="preserve"> than regulation. However, </w:t>
      </w:r>
      <w:r w:rsidRPr="00A41684">
        <w:t xml:space="preserve">the lack of </w:t>
      </w:r>
      <w:r w:rsidR="00C43B94">
        <w:t>membership of</w:t>
      </w:r>
      <w:r w:rsidRPr="00A41684">
        <w:t xml:space="preserve"> industry </w:t>
      </w:r>
      <w:r>
        <w:t>associations</w:t>
      </w:r>
      <w:r w:rsidRPr="00A41684">
        <w:t xml:space="preserve"> means </w:t>
      </w:r>
      <w:r>
        <w:t xml:space="preserve">many individual businesses </w:t>
      </w:r>
      <w:r w:rsidR="00400D03">
        <w:t xml:space="preserve">in these sectors </w:t>
      </w:r>
      <w:r>
        <w:t>are</w:t>
      </w:r>
      <w:r w:rsidRPr="00A41684">
        <w:t xml:space="preserve"> </w:t>
      </w:r>
      <w:r>
        <w:t>not receiving a group ‘push’ to comply</w:t>
      </w:r>
      <w:r w:rsidRPr="00A41684">
        <w:t xml:space="preserve">. </w:t>
      </w:r>
      <w:r>
        <w:rPr>
          <w:rFonts w:cs="Arial"/>
        </w:rPr>
        <w:t>In addition, w</w:t>
      </w:r>
      <w:r w:rsidRPr="00A41684">
        <w:rPr>
          <w:rFonts w:cs="Arial"/>
        </w:rPr>
        <w:t>he</w:t>
      </w:r>
      <w:r>
        <w:rPr>
          <w:rFonts w:cs="Arial"/>
        </w:rPr>
        <w:t xml:space="preserve">n businesses’ </w:t>
      </w:r>
      <w:r w:rsidRPr="00A41684">
        <w:rPr>
          <w:rFonts w:cs="Arial"/>
        </w:rPr>
        <w:t>resources are limited</w:t>
      </w:r>
      <w:r w:rsidR="00400D03">
        <w:rPr>
          <w:rFonts w:cs="Arial"/>
        </w:rPr>
        <w:t>,</w:t>
      </w:r>
      <w:r w:rsidRPr="00A41684">
        <w:rPr>
          <w:rFonts w:cs="Arial"/>
        </w:rPr>
        <w:t xml:space="preserve"> </w:t>
      </w:r>
      <w:r>
        <w:rPr>
          <w:rFonts w:cs="Arial"/>
        </w:rPr>
        <w:t>they</w:t>
      </w:r>
      <w:r w:rsidRPr="00A41684">
        <w:rPr>
          <w:rFonts w:cs="Arial"/>
        </w:rPr>
        <w:t xml:space="preserve"> </w:t>
      </w:r>
      <w:r>
        <w:rPr>
          <w:rFonts w:cs="Arial"/>
        </w:rPr>
        <w:t xml:space="preserve">tend to </w:t>
      </w:r>
      <w:r w:rsidRPr="00A41684">
        <w:rPr>
          <w:rFonts w:cs="Arial"/>
        </w:rPr>
        <w:t xml:space="preserve">focus on </w:t>
      </w:r>
      <w:r>
        <w:rPr>
          <w:rFonts w:cs="Arial"/>
        </w:rPr>
        <w:t xml:space="preserve">regulatory </w:t>
      </w:r>
      <w:r w:rsidRPr="00A41684">
        <w:rPr>
          <w:rFonts w:cs="Arial"/>
        </w:rPr>
        <w:t>requirements</w:t>
      </w:r>
      <w:r w:rsidR="00400D03">
        <w:rPr>
          <w:rFonts w:cs="Arial"/>
        </w:rPr>
        <w:t>—</w:t>
      </w:r>
      <w:r>
        <w:rPr>
          <w:rFonts w:cs="Arial"/>
        </w:rPr>
        <w:t>voluntary measures become lower priority</w:t>
      </w:r>
      <w:r w:rsidRPr="00A41684">
        <w:rPr>
          <w:rFonts w:cs="Arial"/>
        </w:rPr>
        <w:t>.</w:t>
      </w:r>
    </w:p>
    <w:p w14:paraId="505CB1DB" w14:textId="6B089961" w:rsidR="00461CD2" w:rsidRPr="00461CD2" w:rsidRDefault="00C43B94" w:rsidP="00986631">
      <w:pPr>
        <w:spacing w:after="0"/>
        <w:rPr>
          <w:lang w:eastAsia="en-AU"/>
        </w:rPr>
      </w:pPr>
      <w:r>
        <w:t>The Office of Best Practice Regulation</w:t>
      </w:r>
      <w:r w:rsidR="00400D03">
        <w:t>’s</w:t>
      </w:r>
      <w:r>
        <w:t xml:space="preserve"> </w:t>
      </w:r>
      <w:r w:rsidRPr="00A63AF1">
        <w:rPr>
          <w:i/>
        </w:rPr>
        <w:t>Best Practice Regulation Handbook</w:t>
      </w:r>
      <w:r>
        <w:t>, August 2007 provide</w:t>
      </w:r>
      <w:r w:rsidR="00400D03">
        <w:t>s</w:t>
      </w:r>
      <w:r>
        <w:t xml:space="preserve"> guidance that s</w:t>
      </w:r>
      <w:r w:rsidR="004E6F07" w:rsidRPr="00461CD2">
        <w:rPr>
          <w:lang w:eastAsia="en-AU"/>
        </w:rPr>
        <w:t>elf-regulation should be considered where</w:t>
      </w:r>
      <w:r w:rsidR="004E6F07" w:rsidRPr="00461CD2">
        <w:rPr>
          <w:vertAlign w:val="superscript"/>
          <w:lang w:eastAsia="en-AU"/>
        </w:rPr>
        <w:footnoteReference w:id="23"/>
      </w:r>
      <w:r w:rsidR="00986631" w:rsidRPr="00461CD2">
        <w:rPr>
          <w:lang w:eastAsia="en-AU"/>
        </w:rPr>
        <w:t>:</w:t>
      </w:r>
    </w:p>
    <w:p w14:paraId="5B485DBC" w14:textId="68C7B44C" w:rsidR="004E6F07" w:rsidRPr="00461CD2" w:rsidRDefault="004E6F07" w:rsidP="00400D03">
      <w:pPr>
        <w:pStyle w:val="FSBullet1"/>
        <w:rPr>
          <w:lang w:eastAsia="en-AU"/>
        </w:rPr>
      </w:pPr>
      <w:r w:rsidRPr="00461CD2">
        <w:rPr>
          <w:lang w:eastAsia="en-AU"/>
        </w:rPr>
        <w:t>there is no strong public interest or concern and in particular, no major public health and safety concern</w:t>
      </w:r>
    </w:p>
    <w:p w14:paraId="0240D595" w14:textId="4C9ECAC2" w:rsidR="004E6F07" w:rsidRPr="00461CD2" w:rsidRDefault="004E6F07" w:rsidP="00400D03">
      <w:pPr>
        <w:pStyle w:val="FSBullet1"/>
        <w:rPr>
          <w:lang w:eastAsia="en-AU"/>
        </w:rPr>
      </w:pPr>
      <w:r w:rsidRPr="00461CD2">
        <w:rPr>
          <w:lang w:eastAsia="en-AU"/>
        </w:rPr>
        <w:lastRenderedPageBreak/>
        <w:t>the problem is low-risk,</w:t>
      </w:r>
      <w:r w:rsidRPr="00461CD2" w:rsidDel="008B17FE">
        <w:rPr>
          <w:lang w:eastAsia="en-AU"/>
        </w:rPr>
        <w:t xml:space="preserve"> </w:t>
      </w:r>
      <w:r w:rsidRPr="00461CD2">
        <w:rPr>
          <w:lang w:eastAsia="en-AU"/>
        </w:rPr>
        <w:t xml:space="preserve">low impact or of low significance </w:t>
      </w:r>
    </w:p>
    <w:p w14:paraId="33C04EF0" w14:textId="0792B34A" w:rsidR="00F61FE4" w:rsidRPr="00F61FE4" w:rsidRDefault="004E6F07" w:rsidP="00400D03">
      <w:pPr>
        <w:pStyle w:val="FSBullet1"/>
        <w:rPr>
          <w:lang w:eastAsia="en-AU"/>
        </w:rPr>
      </w:pPr>
      <w:r w:rsidRPr="00461CD2">
        <w:rPr>
          <w:lang w:eastAsia="en-AU"/>
        </w:rPr>
        <w:t>the problem can be fixed by the market itself.</w:t>
      </w:r>
    </w:p>
    <w:p w14:paraId="396898F4" w14:textId="7F9EF4E6" w:rsidR="004E6F07" w:rsidRPr="00461CD2" w:rsidRDefault="004E6F07" w:rsidP="004E6F07">
      <w:pPr>
        <w:spacing w:after="0"/>
        <w:rPr>
          <w:lang w:eastAsia="en-AU"/>
        </w:rPr>
      </w:pPr>
    </w:p>
    <w:p w14:paraId="7CC0A7B6" w14:textId="35EB1107" w:rsidR="004E6F07" w:rsidRPr="00461CD2" w:rsidRDefault="004E6F07" w:rsidP="004E6F07">
      <w:pPr>
        <w:spacing w:after="0"/>
        <w:rPr>
          <w:lang w:eastAsia="en-AU"/>
        </w:rPr>
      </w:pPr>
      <w:r w:rsidRPr="00461CD2">
        <w:rPr>
          <w:lang w:eastAsia="en-AU"/>
        </w:rPr>
        <w:t>The likelihood of the effectiveness of self-regulatory schemes is increased if there is:</w:t>
      </w:r>
    </w:p>
    <w:p w14:paraId="05EEF54B" w14:textId="77777777" w:rsidR="004E6F07" w:rsidRPr="00461CD2" w:rsidRDefault="004E6F07" w:rsidP="00400D03">
      <w:pPr>
        <w:pStyle w:val="FSBullet1"/>
        <w:rPr>
          <w:lang w:eastAsia="en-AU"/>
        </w:rPr>
      </w:pPr>
      <w:r w:rsidRPr="00461CD2">
        <w:rPr>
          <w:lang w:eastAsia="en-AU"/>
        </w:rPr>
        <w:t>adequate coverage of the industry concerned</w:t>
      </w:r>
    </w:p>
    <w:p w14:paraId="3B45019B" w14:textId="7CDD32C0" w:rsidR="004E6F07" w:rsidRPr="00461CD2" w:rsidRDefault="004E6F07" w:rsidP="00400D03">
      <w:pPr>
        <w:pStyle w:val="FSBullet1"/>
        <w:rPr>
          <w:lang w:eastAsia="en-AU"/>
        </w:rPr>
      </w:pPr>
      <w:r w:rsidRPr="00461CD2">
        <w:rPr>
          <w:lang w:eastAsia="en-AU"/>
        </w:rPr>
        <w:t>a viable industry association</w:t>
      </w:r>
    </w:p>
    <w:p w14:paraId="615B7C76" w14:textId="77777777" w:rsidR="004E6F07" w:rsidRPr="00461CD2" w:rsidRDefault="004E6F07" w:rsidP="00400D03">
      <w:pPr>
        <w:pStyle w:val="FSBullet1"/>
        <w:rPr>
          <w:lang w:eastAsia="en-AU"/>
        </w:rPr>
      </w:pPr>
      <w:r w:rsidRPr="00461CD2">
        <w:rPr>
          <w:lang w:eastAsia="en-AU"/>
        </w:rPr>
        <w:t>a cohesive industry with like-minded or motivated participants committed to achieving the goals</w:t>
      </w:r>
    </w:p>
    <w:p w14:paraId="0DC29CF4" w14:textId="2B09AD69" w:rsidR="004E6F07" w:rsidRPr="00461CD2" w:rsidRDefault="004E6F07" w:rsidP="00400D03">
      <w:pPr>
        <w:pStyle w:val="FSBullet1"/>
        <w:rPr>
          <w:lang w:eastAsia="en-AU"/>
        </w:rPr>
      </w:pPr>
      <w:r w:rsidRPr="00461CD2">
        <w:rPr>
          <w:lang w:eastAsia="en-AU"/>
        </w:rPr>
        <w:t>evidence that voluntary participation can wo</w:t>
      </w:r>
      <w:r w:rsidR="00400D03">
        <w:rPr>
          <w:lang w:eastAsia="en-AU"/>
        </w:rPr>
        <w:t>rk</w:t>
      </w:r>
      <w:r w:rsidR="00400D03">
        <w:t>—</w:t>
      </w:r>
      <w:r w:rsidRPr="00461CD2">
        <w:rPr>
          <w:lang w:eastAsia="en-AU"/>
        </w:rPr>
        <w:t>effective sanctions and incentives can be applied, with low scope for benefits being shared by non-participants</w:t>
      </w:r>
    </w:p>
    <w:p w14:paraId="7E0BE732" w14:textId="69585525" w:rsidR="004E6F07" w:rsidRPr="00461CD2" w:rsidRDefault="004E6F07" w:rsidP="00400D03">
      <w:pPr>
        <w:pStyle w:val="FSBullet1"/>
        <w:rPr>
          <w:lang w:eastAsia="en-AU"/>
        </w:rPr>
      </w:pPr>
      <w:r w:rsidRPr="00461CD2">
        <w:rPr>
          <w:lang w:eastAsia="en-AU"/>
        </w:rPr>
        <w:t>a cost advantage from tailor-made solutions and less formal mechanisms.</w:t>
      </w:r>
    </w:p>
    <w:p w14:paraId="29B16FF6" w14:textId="77777777" w:rsidR="004E6F07" w:rsidRPr="00461CD2" w:rsidRDefault="004E6F07" w:rsidP="00461CD2">
      <w:pPr>
        <w:pStyle w:val="ListParagraph"/>
        <w:spacing w:after="0"/>
        <w:rPr>
          <w:rFonts w:eastAsia="Times New Roman" w:cs="Times New Roman"/>
          <w:szCs w:val="20"/>
          <w:highlight w:val="yellow"/>
          <w:lang w:eastAsia="en-AU"/>
        </w:rPr>
      </w:pPr>
    </w:p>
    <w:p w14:paraId="17210184" w14:textId="3531B076" w:rsidR="004E6F07" w:rsidRPr="00461CD2" w:rsidRDefault="00461CD2" w:rsidP="004E6F07">
      <w:pPr>
        <w:spacing w:after="0"/>
        <w:rPr>
          <w:lang w:eastAsia="en-AU"/>
        </w:rPr>
      </w:pPr>
      <w:r w:rsidRPr="00461CD2">
        <w:rPr>
          <w:lang w:eastAsia="en-AU"/>
        </w:rPr>
        <w:t>FSANZ assessed option 2</w:t>
      </w:r>
      <w:r w:rsidR="004E6F07" w:rsidRPr="00461CD2">
        <w:rPr>
          <w:lang w:eastAsia="en-AU"/>
        </w:rPr>
        <w:t xml:space="preserve"> against the above criteria</w:t>
      </w:r>
      <w:r w:rsidR="00BA1E3A">
        <w:rPr>
          <w:lang w:eastAsia="en-AU"/>
        </w:rPr>
        <w:t xml:space="preserve"> and</w:t>
      </w:r>
      <w:r w:rsidRPr="00461CD2">
        <w:rPr>
          <w:lang w:eastAsia="en-AU"/>
        </w:rPr>
        <w:t xml:space="preserve"> determined </w:t>
      </w:r>
      <w:r w:rsidR="00BA1E3A">
        <w:rPr>
          <w:lang w:eastAsia="en-AU"/>
        </w:rPr>
        <w:t xml:space="preserve">it </w:t>
      </w:r>
      <w:r w:rsidR="00AA286F">
        <w:rPr>
          <w:lang w:eastAsia="en-AU"/>
        </w:rPr>
        <w:t>would not be an</w:t>
      </w:r>
      <w:r w:rsidR="004E6F07" w:rsidRPr="00461CD2">
        <w:rPr>
          <w:lang w:eastAsia="en-AU"/>
        </w:rPr>
        <w:t xml:space="preserve"> appropriate intervention</w:t>
      </w:r>
      <w:r w:rsidR="00400D03">
        <w:rPr>
          <w:lang w:eastAsia="en-AU"/>
        </w:rPr>
        <w:t>,</w:t>
      </w:r>
      <w:r w:rsidR="004E6F07" w:rsidRPr="00461CD2">
        <w:rPr>
          <w:lang w:eastAsia="en-AU"/>
        </w:rPr>
        <w:t xml:space="preserve"> as:</w:t>
      </w:r>
    </w:p>
    <w:p w14:paraId="0B849A98" w14:textId="77777777" w:rsidR="008B50BE" w:rsidRPr="00461CD2" w:rsidRDefault="008B50BE" w:rsidP="004E6F07">
      <w:pPr>
        <w:spacing w:after="0"/>
        <w:rPr>
          <w:lang w:eastAsia="en-AU"/>
        </w:rPr>
      </w:pPr>
    </w:p>
    <w:p w14:paraId="6843F3ED" w14:textId="77777777" w:rsidR="004E6F07" w:rsidRPr="00461CD2" w:rsidRDefault="004E6F07" w:rsidP="00D3220B">
      <w:pPr>
        <w:pStyle w:val="FSBullet1"/>
        <w:rPr>
          <w:lang w:eastAsia="en-AU"/>
        </w:rPr>
      </w:pPr>
      <w:r w:rsidRPr="00461CD2">
        <w:rPr>
          <w:lang w:eastAsia="en-AU"/>
        </w:rPr>
        <w:t>foodborne illness is a significant health and safety concern</w:t>
      </w:r>
    </w:p>
    <w:p w14:paraId="11F1B62C" w14:textId="3B01EAC9" w:rsidR="004E6F07" w:rsidRPr="00461CD2" w:rsidRDefault="004E6F07" w:rsidP="00D3220B">
      <w:pPr>
        <w:pStyle w:val="FSBullet1"/>
        <w:rPr>
          <w:lang w:eastAsia="en-AU"/>
        </w:rPr>
      </w:pPr>
      <w:r w:rsidRPr="00461CD2">
        <w:rPr>
          <w:lang w:eastAsia="en-AU"/>
        </w:rPr>
        <w:t>foodborne illness, especially in the co</w:t>
      </w:r>
      <w:r w:rsidR="00400D03">
        <w:rPr>
          <w:lang w:eastAsia="en-AU"/>
        </w:rPr>
        <w:t>ntext of an outbreak, is a high-</w:t>
      </w:r>
      <w:r w:rsidRPr="00461CD2">
        <w:rPr>
          <w:lang w:eastAsia="en-AU"/>
        </w:rPr>
        <w:t>impact event in terms of costs to consumers and industry</w:t>
      </w:r>
    </w:p>
    <w:p w14:paraId="00E67F1E" w14:textId="55BC8363" w:rsidR="004E6F07" w:rsidRPr="00461CD2" w:rsidRDefault="004E6F07" w:rsidP="00D3220B">
      <w:pPr>
        <w:pStyle w:val="FSBullet1"/>
        <w:rPr>
          <w:lang w:eastAsia="en-AU"/>
        </w:rPr>
      </w:pPr>
      <w:r w:rsidRPr="00461CD2">
        <w:rPr>
          <w:lang w:eastAsia="en-AU"/>
        </w:rPr>
        <w:t>the market is unlikely to be able to fix the problem itself</w:t>
      </w:r>
      <w:r w:rsidR="00400D03">
        <w:rPr>
          <w:lang w:eastAsia="en-AU"/>
        </w:rPr>
        <w:t>,</w:t>
      </w:r>
      <w:r w:rsidRPr="00461CD2">
        <w:rPr>
          <w:lang w:eastAsia="en-AU"/>
        </w:rPr>
        <w:t xml:space="preserve"> given difficulties of identifying the source </w:t>
      </w:r>
      <w:r w:rsidR="00C43B94">
        <w:rPr>
          <w:lang w:eastAsia="en-AU"/>
        </w:rPr>
        <w:t>and caus</w:t>
      </w:r>
      <w:r w:rsidR="00400D03">
        <w:rPr>
          <w:lang w:eastAsia="en-AU"/>
        </w:rPr>
        <w:t>e</w:t>
      </w:r>
      <w:r w:rsidR="00C43B94">
        <w:rPr>
          <w:lang w:eastAsia="en-AU"/>
        </w:rPr>
        <w:t xml:space="preserve"> </w:t>
      </w:r>
      <w:r w:rsidRPr="00461CD2">
        <w:rPr>
          <w:lang w:eastAsia="en-AU"/>
        </w:rPr>
        <w:t>of</w:t>
      </w:r>
      <w:r w:rsidR="00C43B94">
        <w:rPr>
          <w:lang w:eastAsia="en-AU"/>
        </w:rPr>
        <w:t xml:space="preserve"> many</w:t>
      </w:r>
      <w:r w:rsidRPr="00461CD2">
        <w:rPr>
          <w:lang w:eastAsia="en-AU"/>
        </w:rPr>
        <w:t xml:space="preserve"> </w:t>
      </w:r>
      <w:r w:rsidR="00C43B94" w:rsidRPr="00461CD2">
        <w:rPr>
          <w:lang w:eastAsia="en-AU"/>
        </w:rPr>
        <w:t>illness</w:t>
      </w:r>
      <w:r w:rsidR="00C43B94">
        <w:rPr>
          <w:lang w:eastAsia="en-AU"/>
        </w:rPr>
        <w:t>es</w:t>
      </w:r>
      <w:r w:rsidR="00400D03">
        <w:rPr>
          <w:lang w:eastAsia="en-AU"/>
        </w:rPr>
        <w:t>,</w:t>
      </w:r>
      <w:r w:rsidR="00781C5D">
        <w:rPr>
          <w:lang w:eastAsia="en-AU"/>
        </w:rPr>
        <w:t xml:space="preserve"> and the often low cost</w:t>
      </w:r>
      <w:r w:rsidR="00C43B94">
        <w:rPr>
          <w:lang w:eastAsia="en-AU"/>
        </w:rPr>
        <w:t>s typically incurred by most</w:t>
      </w:r>
      <w:r w:rsidR="00781C5D">
        <w:rPr>
          <w:lang w:eastAsia="en-AU"/>
        </w:rPr>
        <w:t xml:space="preserve"> individual</w:t>
      </w:r>
      <w:r w:rsidR="00400D03">
        <w:rPr>
          <w:lang w:eastAsia="en-AU"/>
        </w:rPr>
        <w:t>s,</w:t>
      </w:r>
      <w:r w:rsidR="00C43B94">
        <w:rPr>
          <w:lang w:eastAsia="en-AU"/>
        </w:rPr>
        <w:t xml:space="preserve"> limiting incentives to seek legal redress through the court system</w:t>
      </w:r>
    </w:p>
    <w:p w14:paraId="25A7602A" w14:textId="19C83133" w:rsidR="004E6F07" w:rsidRPr="00461CD2" w:rsidRDefault="004E6F07" w:rsidP="00D3220B">
      <w:pPr>
        <w:pStyle w:val="FSBullet1"/>
        <w:rPr>
          <w:lang w:eastAsia="en-AU"/>
        </w:rPr>
      </w:pPr>
      <w:r w:rsidRPr="00461CD2">
        <w:rPr>
          <w:lang w:eastAsia="en-AU"/>
        </w:rPr>
        <w:t>costs assoc</w:t>
      </w:r>
      <w:r w:rsidR="00C43B94">
        <w:rPr>
          <w:lang w:eastAsia="en-AU"/>
        </w:rPr>
        <w:t>iated with outbreaks are often</w:t>
      </w:r>
      <w:r w:rsidRPr="00461CD2">
        <w:rPr>
          <w:lang w:eastAsia="en-AU"/>
        </w:rPr>
        <w:t xml:space="preserve"> incurred by the whole industry, not just the business that contributed to the outbreak</w:t>
      </w:r>
    </w:p>
    <w:p w14:paraId="0A7A1102" w14:textId="0C694B0F" w:rsidR="004E6F07" w:rsidRDefault="004E6F07" w:rsidP="00D3220B">
      <w:pPr>
        <w:pStyle w:val="FSBullet1"/>
        <w:rPr>
          <w:lang w:eastAsia="en-AU"/>
        </w:rPr>
      </w:pPr>
      <w:r w:rsidRPr="00461CD2">
        <w:rPr>
          <w:lang w:eastAsia="en-AU"/>
        </w:rPr>
        <w:t xml:space="preserve">the businesses that </w:t>
      </w:r>
      <w:r w:rsidR="00400D03" w:rsidRPr="00461CD2">
        <w:rPr>
          <w:lang w:eastAsia="en-AU"/>
        </w:rPr>
        <w:t xml:space="preserve">are </w:t>
      </w:r>
      <w:r w:rsidRPr="00461CD2">
        <w:rPr>
          <w:lang w:eastAsia="en-AU"/>
        </w:rPr>
        <w:t>typically not covered by voluntary schemes are often not members of industry organisations, and are highly heterogeneous in terms of language background, literacy, education and knowledge</w:t>
      </w:r>
      <w:r w:rsidR="00400D03">
        <w:rPr>
          <w:lang w:eastAsia="en-AU"/>
        </w:rPr>
        <w:t>,</w:t>
      </w:r>
      <w:r w:rsidRPr="00461CD2">
        <w:rPr>
          <w:lang w:eastAsia="en-AU"/>
        </w:rPr>
        <w:t xml:space="preserve"> and motivation in terms of food safety</w:t>
      </w:r>
      <w:r w:rsidR="00400D03">
        <w:rPr>
          <w:lang w:eastAsia="en-AU"/>
        </w:rPr>
        <w:t>.</w:t>
      </w:r>
    </w:p>
    <w:p w14:paraId="53BF4F6E" w14:textId="01F3C433" w:rsidR="007F5C0F" w:rsidRDefault="008F2D06" w:rsidP="004E6F07">
      <w:pPr>
        <w:spacing w:after="0"/>
        <w:rPr>
          <w:lang w:eastAsia="en-AU"/>
        </w:rPr>
      </w:pPr>
      <w:r>
        <w:rPr>
          <w:lang w:eastAsia="en-AU"/>
        </w:rPr>
        <w:lastRenderedPageBreak/>
        <w:t>O</w:t>
      </w:r>
      <w:r w:rsidRPr="00461CD2">
        <w:rPr>
          <w:lang w:eastAsia="en-AU"/>
        </w:rPr>
        <w:t>ption 2 is not FSANZ’s preferred option.</w:t>
      </w:r>
      <w:r w:rsidRPr="004E6F07">
        <w:rPr>
          <w:lang w:eastAsia="en-AU"/>
        </w:rPr>
        <w:t xml:space="preserve"> </w:t>
      </w:r>
      <w:r w:rsidR="00F61FE4" w:rsidRPr="00F61FE4">
        <w:rPr>
          <w:noProof/>
          <w:lang w:eastAsia="en-GB"/>
        </w:rPr>
        <mc:AlternateContent>
          <mc:Choice Requires="wps">
            <w:drawing>
              <wp:anchor distT="45720" distB="45720" distL="114300" distR="114300" simplePos="0" relativeHeight="251658241" behindDoc="0" locked="0" layoutInCell="1" allowOverlap="1" wp14:anchorId="70D9BC32" wp14:editId="3CA27D3C">
                <wp:simplePos x="0" y="0"/>
                <wp:positionH relativeFrom="margin">
                  <wp:posOffset>73660</wp:posOffset>
                </wp:positionH>
                <wp:positionV relativeFrom="paragraph">
                  <wp:posOffset>307340</wp:posOffset>
                </wp:positionV>
                <wp:extent cx="5708650" cy="1404620"/>
                <wp:effectExtent l="0" t="0" r="25400" b="1460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8650" cy="1404620"/>
                        </a:xfrm>
                        <a:prstGeom prst="rect">
                          <a:avLst/>
                        </a:prstGeom>
                        <a:solidFill>
                          <a:srgbClr val="F79646">
                            <a:lumMod val="20000"/>
                            <a:lumOff val="80000"/>
                          </a:srgbClr>
                        </a:solidFill>
                        <a:ln w="9525">
                          <a:solidFill>
                            <a:srgbClr val="000000"/>
                          </a:solidFill>
                          <a:miter lim="800000"/>
                          <a:headEnd/>
                          <a:tailEnd/>
                        </a:ln>
                      </wps:spPr>
                      <wps:txbx>
                        <w:txbxContent>
                          <w:p w14:paraId="07AF35AB" w14:textId="18C457F9" w:rsidR="00BA3660" w:rsidRPr="00F61FE4" w:rsidRDefault="00BA3660" w:rsidP="00F61FE4">
                            <w:pPr>
                              <w:pStyle w:val="Default"/>
                              <w:rPr>
                                <w:sz w:val="22"/>
                                <w:szCs w:val="22"/>
                              </w:rPr>
                            </w:pPr>
                            <w:r w:rsidRPr="00F61FE4">
                              <w:rPr>
                                <w:sz w:val="22"/>
                                <w:szCs w:val="22"/>
                              </w:rPr>
                              <w:t>Stakeholders views are sought on the merits of this ap</w:t>
                            </w:r>
                            <w:r>
                              <w:rPr>
                                <w:sz w:val="22"/>
                                <w:szCs w:val="22"/>
                              </w:rPr>
                              <w:t xml:space="preserve">proach, particularly the </w:t>
                            </w:r>
                            <w:r w:rsidRPr="00F61FE4">
                              <w:rPr>
                                <w:sz w:val="22"/>
                                <w:szCs w:val="22"/>
                              </w:rPr>
                              <w:t xml:space="preserve">following: </w:t>
                            </w:r>
                          </w:p>
                          <w:p w14:paraId="67AA8888" w14:textId="4EB2B81E" w:rsidR="00BA3660" w:rsidRPr="00F61FE4" w:rsidRDefault="00BA3660" w:rsidP="00F61FE4">
                            <w:pPr>
                              <w:pStyle w:val="AARBullet"/>
                            </w:pPr>
                            <w:r w:rsidRPr="00F61FE4">
                              <w:t xml:space="preserve">Are there any other costs or benefits that should be taken into account in </w:t>
                            </w:r>
                            <w:r>
                              <w:t>consideration of self-regulation?</w:t>
                            </w:r>
                          </w:p>
                          <w:p w14:paraId="2B56959C" w14:textId="6ADA7860" w:rsidR="00BA3660" w:rsidRPr="00F61FE4" w:rsidRDefault="00BA3660" w:rsidP="000C12C3">
                            <w:pPr>
                              <w:pStyle w:val="AARBullet"/>
                            </w:pPr>
                            <w:r w:rsidRPr="00F61FE4">
                              <w:t xml:space="preserve">What issues do </w:t>
                            </w:r>
                            <w:r>
                              <w:t xml:space="preserve">you think </w:t>
                            </w:r>
                            <w:r w:rsidRPr="00F61FE4">
                              <w:t>businesses</w:t>
                            </w:r>
                            <w:r>
                              <w:t xml:space="preserve"> and the industry generally would face attempting to self-regulat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0D9BC32" id="_x0000_s1027" type="#_x0000_t202" style="position:absolute;margin-left:5.8pt;margin-top:24.2pt;width:449.5pt;height:110.6pt;z-index:251658241;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" fillcolor="#fdeada">
                <v:textbox style="mso-fit-shape-to-text:t">
                  <w:txbxContent>
                    <w:p w14:paraId="07AF35AB" w14:textId="18C457F9" w:rsidR="00BA3660" w:rsidRPr="00F61FE4" w:rsidRDefault="00BA3660" w:rsidP="00F61FE4">
                      <w:pPr>
                        <w:pStyle w:val="Default"/>
                        <w:rPr>
                          <w:sz w:val="22"/>
                          <w:szCs w:val="22"/>
                        </w:rPr>
                      </w:pPr>
                      <w:r w:rsidRPr="00F61FE4">
                        <w:rPr>
                          <w:sz w:val="22"/>
                          <w:szCs w:val="22"/>
                        </w:rPr>
                        <w:t>Stakeholders views are sought on the merits of this ap</w:t>
                      </w:r>
                      <w:r>
                        <w:rPr>
                          <w:sz w:val="22"/>
                          <w:szCs w:val="22"/>
                        </w:rPr>
                        <w:t xml:space="preserve">proach, particularly the </w:t>
                      </w:r>
                      <w:r w:rsidRPr="00F61FE4">
                        <w:rPr>
                          <w:sz w:val="22"/>
                          <w:szCs w:val="22"/>
                        </w:rPr>
                        <w:t xml:space="preserve">following: </w:t>
                      </w:r>
                    </w:p>
                    <w:p w14:paraId="67AA8888" w14:textId="4EB2B81E" w:rsidR="00BA3660" w:rsidRPr="00F61FE4" w:rsidRDefault="00BA3660" w:rsidP="00F61FE4">
                      <w:pPr>
                        <w:pStyle w:val="AARBullet"/>
                      </w:pPr>
                      <w:r w:rsidRPr="00F61FE4">
                        <w:t xml:space="preserve">Are there any other costs or benefits that should be taken into account in </w:t>
                      </w:r>
                      <w:r>
                        <w:t>consideration of self-regulation?</w:t>
                      </w:r>
                    </w:p>
                    <w:p w14:paraId="2B56959C" w14:textId="6ADA7860" w:rsidR="00BA3660" w:rsidRPr="00F61FE4" w:rsidRDefault="00BA3660" w:rsidP="000C12C3">
                      <w:pPr>
                        <w:pStyle w:val="AARBullet"/>
                      </w:pPr>
                      <w:r w:rsidRPr="00F61FE4">
                        <w:t xml:space="preserve">What issues do </w:t>
                      </w:r>
                      <w:r>
                        <w:t xml:space="preserve">you think </w:t>
                      </w:r>
                      <w:r w:rsidRPr="00F61FE4">
                        <w:t>businesses</w:t>
                      </w:r>
                      <w:r>
                        <w:t xml:space="preserve"> and the industry generally would face attempting to self-regulate?</w:t>
                      </w:r>
                    </w:p>
                  </w:txbxContent>
                </v:textbox>
                <w10:wrap type="square" anchorx="margin"/>
              </v:shape>
            </w:pict>
          </mc:Fallback>
        </mc:AlternateContent>
      </w:r>
    </w:p>
    <w:p w14:paraId="5D80EFA1" w14:textId="1C5E917F" w:rsidR="00B916D2" w:rsidRDefault="00927B7C" w:rsidP="00FC16C7">
      <w:pPr>
        <w:pStyle w:val="Heading2"/>
      </w:pPr>
      <w:bookmarkStart w:id="44" w:name="_Toc94172836"/>
      <w:r>
        <w:t>4</w:t>
      </w:r>
      <w:r w:rsidR="00CD50F0" w:rsidRPr="00D15F61">
        <w:t>.</w:t>
      </w:r>
      <w:r w:rsidR="00504902">
        <w:t>4</w:t>
      </w:r>
      <w:r w:rsidR="00CD50F0" w:rsidRPr="00D15F61">
        <w:tab/>
      </w:r>
      <w:r w:rsidR="00A268BC">
        <w:t>Option 3</w:t>
      </w:r>
      <w:r w:rsidR="001B4F8D">
        <w:t xml:space="preserve"> – </w:t>
      </w:r>
      <w:r w:rsidR="00391436">
        <w:t>Regulated</w:t>
      </w:r>
      <w:r w:rsidR="001B4F8D">
        <w:t xml:space="preserve"> </w:t>
      </w:r>
      <w:r w:rsidR="00391436">
        <w:t>food safety management tools</w:t>
      </w:r>
      <w:bookmarkEnd w:id="44"/>
    </w:p>
    <w:p w14:paraId="73C8535E" w14:textId="676781B2" w:rsidR="00B916D2" w:rsidRDefault="009952BF" w:rsidP="00B916D2">
      <w:pPr>
        <w:spacing w:after="0"/>
      </w:pPr>
      <w:r>
        <w:t xml:space="preserve">As outlined </w:t>
      </w:r>
      <w:r w:rsidR="00FA2DC4">
        <w:t>in section 3.3</w:t>
      </w:r>
      <w:r>
        <w:t xml:space="preserve">, FSS, FHT, and </w:t>
      </w:r>
      <w:r w:rsidRPr="004B3692">
        <w:t>E a</w:t>
      </w:r>
      <w:r>
        <w:t>re t</w:t>
      </w:r>
      <w:r w:rsidR="00FD13A1">
        <w:t xml:space="preserve">he three regulatory tools proposed by the FSM WG and endorsed by </w:t>
      </w:r>
      <w:r w:rsidR="005714FC">
        <w:t>m</w:t>
      </w:r>
      <w:r w:rsidR="00FD13A1">
        <w:t>inisters</w:t>
      </w:r>
      <w:r>
        <w:t xml:space="preserve">. </w:t>
      </w:r>
      <w:r w:rsidR="00BA1E3A">
        <w:t>They are the focus of this proposal.</w:t>
      </w:r>
    </w:p>
    <w:p w14:paraId="16FEEBA6" w14:textId="77777777" w:rsidR="00CC0A91" w:rsidRDefault="00CC0A91" w:rsidP="00B916D2">
      <w:pPr>
        <w:spacing w:after="0"/>
      </w:pPr>
    </w:p>
    <w:p w14:paraId="778AD490" w14:textId="08E783F3" w:rsidR="00FD13A1" w:rsidRDefault="00B916D2" w:rsidP="00BB48BC">
      <w:r>
        <w:t>This section will consider these interventions in general terms</w:t>
      </w:r>
      <w:r w:rsidR="00196D7E">
        <w:t xml:space="preserve">. </w:t>
      </w:r>
      <w:r>
        <w:t xml:space="preserve">Their combined use </w:t>
      </w:r>
      <w:r w:rsidR="00FB06E7">
        <w:t>i</w:t>
      </w:r>
      <w:r>
        <w:t xml:space="preserve">n different </w:t>
      </w:r>
      <w:r w:rsidR="00FB06E7">
        <w:t xml:space="preserve">risk </w:t>
      </w:r>
      <w:r>
        <w:t xml:space="preserve">categories of food businesses will be considered further </w:t>
      </w:r>
      <w:r w:rsidR="00FA2DC4">
        <w:t>in section 4.</w:t>
      </w:r>
      <w:r w:rsidR="005A6C9A">
        <w:t>4</w:t>
      </w:r>
      <w:r>
        <w:t>.</w:t>
      </w:r>
    </w:p>
    <w:p w14:paraId="24098B7B" w14:textId="7D7721F5" w:rsidR="00FD13A1" w:rsidRDefault="00FD13A1" w:rsidP="00FD13A1">
      <w:r>
        <w:t>These food safety management tools will not eradicate all foodborne illness</w:t>
      </w:r>
      <w:r w:rsidR="00D3220B">
        <w:rPr>
          <w:rFonts w:cs="Arial"/>
        </w:rPr>
        <w:t>—</w:t>
      </w:r>
      <w:r>
        <w:t xml:space="preserve">there will continue to be residual risk. </w:t>
      </w:r>
      <w:r w:rsidR="00A044F1">
        <w:t xml:space="preserve">The efficacy of an intervention provides an estimate of how effective it will be in reducing foodborne illness. </w:t>
      </w:r>
      <w:r>
        <w:t xml:space="preserve">The assumed efficacy of the tools </w:t>
      </w:r>
      <w:r w:rsidR="00A044F1">
        <w:t xml:space="preserve">in this proposal </w:t>
      </w:r>
      <w:r>
        <w:t>has been estimated based on:</w:t>
      </w:r>
    </w:p>
    <w:p w14:paraId="2199A769" w14:textId="2DA20A79" w:rsidR="00FD13A1" w:rsidRDefault="00FD13A1" w:rsidP="00C14466">
      <w:pPr>
        <w:pStyle w:val="FSBullet1"/>
      </w:pPr>
      <w:r>
        <w:t>the contributing factors of foodborne illness outbreaks (as reported by OzFoodNet)</w:t>
      </w:r>
      <w:r w:rsidR="00CC0A91">
        <w:t xml:space="preserve"> and whether t</w:t>
      </w:r>
      <w:r>
        <w:t xml:space="preserve">he tools will target </w:t>
      </w:r>
      <w:r w:rsidR="00CC0A91">
        <w:t>these factors</w:t>
      </w:r>
    </w:p>
    <w:p w14:paraId="1EB83CCA" w14:textId="77777777" w:rsidR="00FD13A1" w:rsidRDefault="00FD13A1" w:rsidP="00D3220B">
      <w:pPr>
        <w:pStyle w:val="FSBullet1"/>
      </w:pPr>
      <w:r>
        <w:t xml:space="preserve">whether the tools have already been implemented in jurisdictions </w:t>
      </w:r>
    </w:p>
    <w:p w14:paraId="1D00DC77" w14:textId="1033FAAE" w:rsidR="00FD13A1" w:rsidRDefault="00FD13A1" w:rsidP="00D3220B">
      <w:pPr>
        <w:pStyle w:val="FSBullet1"/>
      </w:pPr>
      <w:r>
        <w:t xml:space="preserve">the estimated likely efficacy for similar measures in </w:t>
      </w:r>
      <w:r w:rsidR="00D3220B">
        <w:t>key reference</w:t>
      </w:r>
      <w:r w:rsidR="00CC0A91">
        <w:t xml:space="preserve"> documents</w:t>
      </w:r>
      <w:r w:rsidR="00D3220B">
        <w:t xml:space="preserve">: </w:t>
      </w:r>
      <w:r>
        <w:t xml:space="preserve">the </w:t>
      </w:r>
      <w:r w:rsidR="00804954">
        <w:t>NSW Regulatory Impact Statement</w:t>
      </w:r>
      <w:r>
        <w:rPr>
          <w:rStyle w:val="FootnoteReference"/>
        </w:rPr>
        <w:footnoteReference w:id="24"/>
      </w:r>
      <w:r>
        <w:t>, the Allen Report (2002), and the National Risk Validation Project (2002).</w:t>
      </w:r>
    </w:p>
    <w:p w14:paraId="098DD52C" w14:textId="3CFE4A6D" w:rsidR="00FD13A1" w:rsidRDefault="008B50BE" w:rsidP="00FD13A1">
      <w:r>
        <w:t>In considering the efficacy of these tools, the FSANZ assessment assumes their impact to be at the lower end of the scale and thus are conservative (i</w:t>
      </w:r>
      <w:r w:rsidR="00F3484C">
        <w:t>.</w:t>
      </w:r>
      <w:r>
        <w:t>e</w:t>
      </w:r>
      <w:r w:rsidR="00F3484C">
        <w:t>.</w:t>
      </w:r>
      <w:r>
        <w:t xml:space="preserve"> only a small to modest impact on reducing foodborne illness); it may be these tools have a more significant impact in which case the estimates of net benefit would be even greater. </w:t>
      </w:r>
      <w:r w:rsidR="00FD13A1">
        <w:t xml:space="preserve">The base efficacy for each of the tools is: 10% for </w:t>
      </w:r>
      <w:r w:rsidR="00330C5B">
        <w:t>FSS</w:t>
      </w:r>
      <w:r w:rsidR="00FD13A1">
        <w:t xml:space="preserve">, 5% for </w:t>
      </w:r>
      <w:r w:rsidR="00330C5B">
        <w:t>FHT</w:t>
      </w:r>
      <w:r w:rsidR="00FD13A1">
        <w:t xml:space="preserve">, 10% for </w:t>
      </w:r>
      <w:r w:rsidR="00330C5B">
        <w:t>E</w:t>
      </w:r>
      <w:r w:rsidR="00804954">
        <w:t>,</w:t>
      </w:r>
      <w:r w:rsidR="00FD13A1">
        <w:t xml:space="preserve"> and an additional 5% where all three food regulatory </w:t>
      </w:r>
      <w:r w:rsidR="00B65A2B">
        <w:t xml:space="preserve">tools </w:t>
      </w:r>
      <w:r w:rsidR="00FD13A1">
        <w:t>are implemented</w:t>
      </w:r>
      <w:r w:rsidR="00804954">
        <w:t>,</w:t>
      </w:r>
      <w:r w:rsidR="00FD13A1">
        <w:t xml:space="preserve"> to recognise their complementary nature.</w:t>
      </w:r>
    </w:p>
    <w:p w14:paraId="2137A3C5" w14:textId="77777777" w:rsidR="00FD13A1" w:rsidRDefault="00FD13A1" w:rsidP="00FD13A1">
      <w:r>
        <w:lastRenderedPageBreak/>
        <w:t xml:space="preserve">FSANZ’s assessment of each tool’s capacity to mitigate the key contributors to foodborne illness is described below. </w:t>
      </w:r>
    </w:p>
    <w:p w14:paraId="6E928B8A" w14:textId="45576147" w:rsidR="00FD13A1" w:rsidRDefault="00504902" w:rsidP="00263E9A">
      <w:pPr>
        <w:pStyle w:val="Heading3"/>
        <w:rPr>
          <w:lang w:val="en-AU"/>
        </w:rPr>
      </w:pPr>
      <w:bookmarkStart w:id="45" w:name="_Toc70953239"/>
      <w:r>
        <w:rPr>
          <w:lang w:val="en-AU"/>
        </w:rPr>
        <w:t>4.4</w:t>
      </w:r>
      <w:r w:rsidR="006C3C32">
        <w:rPr>
          <w:lang w:val="en-AU"/>
        </w:rPr>
        <w:t>.1</w:t>
      </w:r>
      <w:r w:rsidR="00053044">
        <w:rPr>
          <w:lang w:val="en-AU"/>
        </w:rPr>
        <w:tab/>
      </w:r>
      <w:r w:rsidR="00FD13A1" w:rsidRPr="004467BD">
        <w:rPr>
          <w:lang w:val="en-AU"/>
        </w:rPr>
        <w:t>F</w:t>
      </w:r>
      <w:r w:rsidR="00FD13A1">
        <w:rPr>
          <w:lang w:val="en-AU"/>
        </w:rPr>
        <w:t>ood safety supervisor</w:t>
      </w:r>
      <w:bookmarkEnd w:id="45"/>
      <w:r w:rsidR="00FD13A1">
        <w:rPr>
          <w:lang w:val="en-AU"/>
        </w:rPr>
        <w:t xml:space="preserve"> </w:t>
      </w:r>
      <w:r w:rsidR="00724C15">
        <w:rPr>
          <w:lang w:val="en-AU"/>
        </w:rPr>
        <w:t>(FSS)</w:t>
      </w:r>
    </w:p>
    <w:p w14:paraId="07001836" w14:textId="4170C953" w:rsidR="00FD13A1" w:rsidRDefault="00804954" w:rsidP="00FD13A1">
      <w:r>
        <w:t>We</w:t>
      </w:r>
      <w:r w:rsidR="00FD13A1">
        <w:t xml:space="preserve"> </w:t>
      </w:r>
      <w:r w:rsidR="00FD13A1" w:rsidRPr="002673C7">
        <w:t xml:space="preserve">considered a measure where in-scope businesses would be required to have at least one </w:t>
      </w:r>
      <w:r w:rsidR="00FD13A1">
        <w:t xml:space="preserve">certified </w:t>
      </w:r>
      <w:r w:rsidR="00FD13A1" w:rsidRPr="002673C7">
        <w:t xml:space="preserve">FSS. </w:t>
      </w:r>
      <w:r w:rsidR="00FD13A1">
        <w:t xml:space="preserve">The Code does not currently include requirements for any businesses to have a FSS. Four jurisdictions have implemented their own FSS requirements for some </w:t>
      </w:r>
      <w:r>
        <w:t xml:space="preserve">of the </w:t>
      </w:r>
      <w:r w:rsidR="00FD13A1">
        <w:t>businesses</w:t>
      </w:r>
      <w:r>
        <w:t xml:space="preserve"> in the scope of this proposal</w:t>
      </w:r>
      <w:r w:rsidR="00FD13A1">
        <w:t xml:space="preserve">. </w:t>
      </w:r>
    </w:p>
    <w:p w14:paraId="30DB709F" w14:textId="77777777" w:rsidR="00804954" w:rsidRDefault="00FD13A1" w:rsidP="00FD13A1">
      <w:r>
        <w:t>FSS c</w:t>
      </w:r>
      <w:r w:rsidRPr="002673C7">
        <w:t xml:space="preserve">ertification would require successful completion of training that is competency verified (i.e. including formal assessment). </w:t>
      </w:r>
      <w:r>
        <w:t xml:space="preserve">Through such training, </w:t>
      </w:r>
      <w:r w:rsidRPr="002673C7">
        <w:t xml:space="preserve">FSSs </w:t>
      </w:r>
      <w:r>
        <w:t>would be</w:t>
      </w:r>
      <w:r w:rsidRPr="002673C7">
        <w:t xml:space="preserve"> qualified </w:t>
      </w:r>
      <w:r>
        <w:t xml:space="preserve">in </w:t>
      </w:r>
      <w:r w:rsidRPr="002673C7">
        <w:t>recognis</w:t>
      </w:r>
      <w:r>
        <w:t>ing</w:t>
      </w:r>
      <w:r w:rsidRPr="002673C7">
        <w:t xml:space="preserve"> and prevent</w:t>
      </w:r>
      <w:r>
        <w:t>ing</w:t>
      </w:r>
      <w:r w:rsidRPr="002673C7">
        <w:t xml:space="preserve"> </w:t>
      </w:r>
      <w:r>
        <w:t xml:space="preserve">the </w:t>
      </w:r>
      <w:r w:rsidRPr="002673C7">
        <w:t>risks associated with food handling in food service and retail food business</w:t>
      </w:r>
      <w:r w:rsidR="00804954">
        <w:t>es</w:t>
      </w:r>
      <w:r w:rsidRPr="002673C7">
        <w:t xml:space="preserve">. </w:t>
      </w:r>
    </w:p>
    <w:p w14:paraId="29AD7276" w14:textId="3F5AF6D4" w:rsidR="00FD13A1" w:rsidRPr="002673C7" w:rsidRDefault="00804954" w:rsidP="00FD13A1">
      <w:r>
        <w:t>Under Standard 3.2.2, a</w:t>
      </w:r>
      <w:r w:rsidR="00FD13A1" w:rsidRPr="002673C7">
        <w:t xml:space="preserve">ll </w:t>
      </w:r>
      <w:r w:rsidR="00FD13A1">
        <w:t>food handlers</w:t>
      </w:r>
      <w:r w:rsidR="00FD13A1" w:rsidRPr="002673C7">
        <w:t xml:space="preserve"> must have the skills and knowledge relevant to their food duties</w:t>
      </w:r>
      <w:r w:rsidR="00FD13A1">
        <w:t>. However</w:t>
      </w:r>
      <w:r w:rsidR="00FD13A1" w:rsidRPr="002673C7">
        <w:t xml:space="preserve">, </w:t>
      </w:r>
      <w:r w:rsidR="00FD13A1">
        <w:t xml:space="preserve">FSANZ considers that </w:t>
      </w:r>
      <w:r>
        <w:t xml:space="preserve">a </w:t>
      </w:r>
      <w:r w:rsidR="00FD13A1" w:rsidRPr="002673C7">
        <w:t xml:space="preserve">FSS </w:t>
      </w:r>
      <w:r w:rsidR="00FD13A1">
        <w:t xml:space="preserve">with specified competency training would be able to manage </w:t>
      </w:r>
      <w:r w:rsidR="00FD13A1" w:rsidRPr="002673C7">
        <w:t>the overall food safety of the business</w:t>
      </w:r>
      <w:r w:rsidR="00FD13A1">
        <w:t>,</w:t>
      </w:r>
      <w:r w:rsidR="00FD13A1" w:rsidRPr="002673C7">
        <w:t xml:space="preserve"> </w:t>
      </w:r>
      <w:r w:rsidR="00FD13A1">
        <w:t>across</w:t>
      </w:r>
      <w:r w:rsidR="00FD13A1" w:rsidRPr="002673C7">
        <w:t xml:space="preserve"> staff</w:t>
      </w:r>
      <w:r w:rsidR="00196D7E">
        <w:t xml:space="preserve">. </w:t>
      </w:r>
    </w:p>
    <w:p w14:paraId="7E0CDE19" w14:textId="5D2B6DE8" w:rsidR="00FD13A1" w:rsidRPr="00882016" w:rsidRDefault="00FD13A1" w:rsidP="00DD3F7A">
      <w:pPr>
        <w:pStyle w:val="Heading4"/>
      </w:pPr>
      <w:bookmarkStart w:id="46" w:name="_Toc70953240"/>
      <w:r w:rsidRPr="00882016">
        <w:t>Evaluation</w:t>
      </w:r>
      <w:bookmarkEnd w:id="46"/>
      <w:r w:rsidR="00B85E65">
        <w:t>: FSS</w:t>
      </w:r>
    </w:p>
    <w:p w14:paraId="4EB15EFD" w14:textId="01A20065" w:rsidR="00FD13A1" w:rsidRDefault="00FD13A1" w:rsidP="00FD13A1">
      <w:r>
        <w:t>E</w:t>
      </w:r>
      <w:r w:rsidRPr="002673C7">
        <w:t>valuation studies on</w:t>
      </w:r>
      <w:r>
        <w:t xml:space="preserve"> the impact of a FSS</w:t>
      </w:r>
      <w:r w:rsidRPr="002673C7">
        <w:t xml:space="preserve"> on foodborne illness </w:t>
      </w:r>
      <w:r>
        <w:t>and</w:t>
      </w:r>
      <w:r w:rsidRPr="002673C7">
        <w:t xml:space="preserve"> industry compliance with regulation</w:t>
      </w:r>
      <w:r>
        <w:t xml:space="preserve"> are scarce</w:t>
      </w:r>
      <w:r w:rsidRPr="002673C7">
        <w:t xml:space="preserve">. </w:t>
      </w:r>
      <w:r>
        <w:t xml:space="preserve">However, it appears that FSS </w:t>
      </w:r>
      <w:r w:rsidR="00804954">
        <w:t>requirements</w:t>
      </w:r>
      <w:r>
        <w:t xml:space="preserve"> can make improvements. </w:t>
      </w:r>
    </w:p>
    <w:p w14:paraId="6643193E" w14:textId="67335BAF" w:rsidR="00FD13A1" w:rsidRPr="002673C7" w:rsidRDefault="00804954" w:rsidP="00FD13A1">
      <w:r w:rsidRPr="002673C7">
        <w:t>N</w:t>
      </w:r>
      <w:r>
        <w:t xml:space="preserve">ew </w:t>
      </w:r>
      <w:r w:rsidRPr="002673C7">
        <w:t>S</w:t>
      </w:r>
      <w:r>
        <w:t xml:space="preserve">outh </w:t>
      </w:r>
      <w:r w:rsidRPr="002673C7">
        <w:t>W</w:t>
      </w:r>
      <w:r>
        <w:t>ales implemented</w:t>
      </w:r>
      <w:r w:rsidR="00FD13A1">
        <w:t xml:space="preserve"> a mandatory FSS requirement for certain businesses </w:t>
      </w:r>
      <w:r w:rsidR="00FD13A1" w:rsidRPr="002673C7">
        <w:t xml:space="preserve">in 2010 </w:t>
      </w:r>
      <w:r>
        <w:t xml:space="preserve">and </w:t>
      </w:r>
      <w:r w:rsidR="00FD13A1">
        <w:t xml:space="preserve">evaluated </w:t>
      </w:r>
      <w:r>
        <w:t xml:space="preserve">this </w:t>
      </w:r>
      <w:r w:rsidR="00FD13A1">
        <w:t>after 12 months</w:t>
      </w:r>
      <w:r w:rsidR="00FD13A1" w:rsidRPr="004F198D">
        <w:fldChar w:fldCharType="begin"/>
      </w:r>
      <w:r w:rsidR="00FD13A1" w:rsidRPr="004F198D">
        <w:instrText>ADDIN CITAVI.PLACEHOLDER d0253c85-44e3-4631-8198-7f57eb767f31 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U1cgRm9vZCBBdXRob3JpdHkgRmVicnVhcnkgLyAyMDE1KTwvVGV4dD4NCiAgICA8L1RleHRVbml0Pg0KICA8L1RleHRVbml0cz4NCjwvUGxhY2Vob2xkZXI+</w:instrText>
      </w:r>
      <w:r w:rsidR="00FD13A1" w:rsidRPr="004F198D">
        <w:fldChar w:fldCharType="separate"/>
      </w:r>
      <w:bookmarkStart w:id="47" w:name="_CTVP001d0253c8544e3463181987f57eb767f31"/>
      <w:r w:rsidR="00FD13A1" w:rsidRPr="004F198D">
        <w:rPr>
          <w:rStyle w:val="FootnoteReference"/>
        </w:rPr>
        <w:footnoteReference w:id="25"/>
      </w:r>
      <w:r w:rsidR="00FD13A1">
        <w:t>.</w:t>
      </w:r>
      <w:bookmarkEnd w:id="47"/>
      <w:r w:rsidR="00FD13A1" w:rsidRPr="004F198D">
        <w:fldChar w:fldCharType="end"/>
      </w:r>
      <w:r w:rsidR="00FD13A1" w:rsidRPr="002673C7">
        <w:t xml:space="preserve"> The findings indicated:</w:t>
      </w:r>
    </w:p>
    <w:p w14:paraId="372C56E3" w14:textId="4D43129E" w:rsidR="00FD13A1" w:rsidRDefault="00FD13A1" w:rsidP="00804954">
      <w:pPr>
        <w:pStyle w:val="FSBullet1"/>
      </w:pPr>
      <w:r>
        <w:t>a f</w:t>
      </w:r>
      <w:r w:rsidRPr="002673C7">
        <w:t>ood handler</w:t>
      </w:r>
      <w:r>
        <w:t>’</w:t>
      </w:r>
      <w:r w:rsidRPr="002673C7">
        <w:t xml:space="preserve">s knowledge </w:t>
      </w:r>
      <w:r>
        <w:t>of</w:t>
      </w:r>
      <w:r w:rsidRPr="002673C7">
        <w:t xml:space="preserve"> food saf</w:t>
      </w:r>
      <w:r w:rsidR="00804954">
        <w:t xml:space="preserve">ety and handling increased after </w:t>
      </w:r>
      <w:r w:rsidR="00D8495B">
        <w:t>competency based</w:t>
      </w:r>
      <w:r w:rsidR="00D8495B" w:rsidRPr="002673C7">
        <w:t xml:space="preserve"> </w:t>
      </w:r>
      <w:r w:rsidRPr="002673C7">
        <w:t>FSS training</w:t>
      </w:r>
      <w:r w:rsidR="00D8495B">
        <w:t xml:space="preserve"> </w:t>
      </w:r>
    </w:p>
    <w:p w14:paraId="3B0E0381" w14:textId="77777777" w:rsidR="00FD13A1" w:rsidRDefault="00FD13A1" w:rsidP="00804954">
      <w:pPr>
        <w:pStyle w:val="FSBullet1"/>
      </w:pPr>
      <w:r>
        <w:t>g</w:t>
      </w:r>
      <w:r w:rsidRPr="002673C7">
        <w:t xml:space="preserve">enerally, compliance with food safety standards increased after the </w:t>
      </w:r>
      <w:r>
        <w:t xml:space="preserve">FSS </w:t>
      </w:r>
      <w:r w:rsidRPr="002673C7">
        <w:t xml:space="preserve">scheme was introduced. </w:t>
      </w:r>
    </w:p>
    <w:p w14:paraId="2DF5724F" w14:textId="41407922" w:rsidR="00FD13A1" w:rsidRDefault="00FD13A1" w:rsidP="00FD13A1">
      <w:r w:rsidRPr="002673C7">
        <w:t xml:space="preserve">The impact </w:t>
      </w:r>
      <w:r>
        <w:t xml:space="preserve">on </w:t>
      </w:r>
      <w:r w:rsidRPr="002673C7">
        <w:t xml:space="preserve">reducing foodborne outbreaks </w:t>
      </w:r>
      <w:r>
        <w:t>wa</w:t>
      </w:r>
      <w:r w:rsidRPr="002673C7">
        <w:t xml:space="preserve">s not reflected </w:t>
      </w:r>
      <w:r>
        <w:t>in the report</w:t>
      </w:r>
      <w:r w:rsidR="00804954">
        <w:t>,</w:t>
      </w:r>
      <w:r>
        <w:t xml:space="preserve"> </w:t>
      </w:r>
      <w:r w:rsidRPr="002673C7">
        <w:t xml:space="preserve">as the </w:t>
      </w:r>
      <w:r w:rsidR="00804954">
        <w:t>requirement</w:t>
      </w:r>
      <w:r w:rsidRPr="002673C7">
        <w:t xml:space="preserve"> had only been </w:t>
      </w:r>
      <w:r>
        <w:t>in place</w:t>
      </w:r>
      <w:r w:rsidRPr="002673C7">
        <w:t xml:space="preserve"> </w:t>
      </w:r>
      <w:r>
        <w:t>a relatively short time</w:t>
      </w:r>
      <w:r w:rsidRPr="002673C7">
        <w:t xml:space="preserve">. </w:t>
      </w:r>
    </w:p>
    <w:p w14:paraId="7306553D" w14:textId="0EF67B3F" w:rsidR="00FD13A1" w:rsidRDefault="00804954" w:rsidP="00FD13A1">
      <w:r>
        <w:lastRenderedPageBreak/>
        <w:t>St</w:t>
      </w:r>
      <w:r w:rsidR="00FD13A1" w:rsidRPr="002673C7">
        <w:t>akeholder feedback provided in FSM WG and FSANZ consultation</w:t>
      </w:r>
      <w:r w:rsidR="00FD13A1">
        <w:t>s</w:t>
      </w:r>
      <w:r>
        <w:t xml:space="preserve"> also indicates</w:t>
      </w:r>
      <w:r w:rsidR="00FD13A1" w:rsidRPr="002673C7">
        <w:t xml:space="preserve"> existing jurisdictional FSS requirements </w:t>
      </w:r>
      <w:r w:rsidR="00FD13A1">
        <w:t xml:space="preserve">have </w:t>
      </w:r>
      <w:r w:rsidR="00FD13A1" w:rsidRPr="002673C7">
        <w:t>resulted in some improvements in food safety.</w:t>
      </w:r>
    </w:p>
    <w:p w14:paraId="1FE4B8D1" w14:textId="22214D43" w:rsidR="00FD13A1" w:rsidRDefault="00FD13A1" w:rsidP="00FD13A1">
      <w:r>
        <w:t>International</w:t>
      </w:r>
      <w:r w:rsidRPr="002673C7">
        <w:t xml:space="preserve"> studies</w:t>
      </w:r>
      <w:r w:rsidR="00F9194C">
        <w:t>,</w:t>
      </w:r>
      <w:r w:rsidRPr="002673C7">
        <w:t xml:space="preserve"> on </w:t>
      </w:r>
      <w:r>
        <w:t>compliance impacts</w:t>
      </w:r>
      <w:r w:rsidRPr="002673C7">
        <w:t xml:space="preserve"> of food safety training on food service operations</w:t>
      </w:r>
      <w:r w:rsidR="00F9194C">
        <w:t>,</w:t>
      </w:r>
      <w:r w:rsidRPr="002673C7">
        <w:t xml:space="preserve"> </w:t>
      </w:r>
      <w:r>
        <w:t>show improved outcomes with FSS or equivalents. R</w:t>
      </w:r>
      <w:r w:rsidRPr="002673C7">
        <w:t>estaurants with trained and certified food managers ha</w:t>
      </w:r>
      <w:r>
        <w:t>ve</w:t>
      </w:r>
      <w:r w:rsidRPr="002673C7">
        <w:t xml:space="preserve"> significantly fewer critical food safety violations</w:t>
      </w:r>
      <w:r w:rsidR="00F9194C">
        <w:t>,</w:t>
      </w:r>
      <w:r w:rsidRPr="002673C7">
        <w:t xml:space="preserve"> compared to r</w:t>
      </w:r>
      <w:r>
        <w:t>estaurants without certified</w:t>
      </w:r>
      <w:r w:rsidRPr="002673C7">
        <w:t xml:space="preserve"> </w:t>
      </w:r>
      <w:r w:rsidRPr="00EB7634">
        <w:t xml:space="preserve">managers </w:t>
      </w:r>
      <w:r w:rsidRPr="00EB7634">
        <w:fldChar w:fldCharType="begin"/>
      </w:r>
      <w:r w:rsidRPr="00EB7634">
        <w:instrText>ADDIN CITAVI.PLACEHOLDER 4d569615-1008-4ee7-a2fb-6fb1185091f7 PFBsYWNlaG9sZGVyPg0KICA8QWRkSW5WZXJzaW9uPjUuNy4xLjA8L0FkZEluVmVyc2lvbj4NCiAgPElkPjRkNTY5NjE1LTEwMDgtNGVlNy1hMmZiLTZmYjExODUwOTFmNzwvSWQ+DQogIDxFbnRyaWVzPg0KICAgIDxFbnRyeT4NCiAgICAgIDxJZD41YWVlNGZkZi00ZmVkLTRkNDktYjA1YS0yNGVkOTgwMWIwNzg8L0lkPg0KICAgICAgPFJlZmVyZW5jZUlkPjcxY2RjZjgyLTYzYzgtNGI0MS1hZTg0LTZkOWI4NzRhMmJmN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lrIGV0IGFsLiAyMDIwOyBLYXNzYSBldCBhbC4gMjAxMCk8L1RleHQ+DQogICAgPC9UZXh0VW5pdD4NCiAgPC9UZXh0VW5pdHM+DQo8L1BsYWNlaG9sZGVyPg==</w:instrText>
      </w:r>
      <w:r w:rsidRPr="00EB7634">
        <w:fldChar w:fldCharType="separate"/>
      </w:r>
      <w:bookmarkStart w:id="48" w:name="_CTVP0014d56961510084ee7a2fb6fb1185091f7"/>
      <w:r w:rsidRPr="00EB7634">
        <w:t>(Aik et al. 2020; Kassa et al. 2010)</w:t>
      </w:r>
      <w:bookmarkEnd w:id="48"/>
      <w:r w:rsidRPr="00EB7634">
        <w:fldChar w:fldCharType="end"/>
      </w:r>
      <w:r w:rsidRPr="00EB7634">
        <w:t>. These</w:t>
      </w:r>
      <w:r>
        <w:t xml:space="preserve"> types of t</w:t>
      </w:r>
      <w:r w:rsidRPr="002673C7">
        <w:t xml:space="preserve">raining programs appear to </w:t>
      </w:r>
      <w:r>
        <w:t>have a greater impact on</w:t>
      </w:r>
      <w:r w:rsidRPr="002673C7">
        <w:t xml:space="preserve"> restaurants that are not part of chains or large franchises </w:t>
      </w:r>
      <w:r w:rsidRPr="00EB7634">
        <w:fldChar w:fldCharType="begin"/>
      </w:r>
      <w:r w:rsidRPr="00EB7634">
        <w:instrText>ADDIN CITAVI.PLACEHOLDER 930d5924-819f-4f21-824a-7430d9f78d74 PFBsYWNlaG9sZGVyPg0KICA8QWRkSW5WZXJzaW9uPjUuNy4xLjA8L0FkZEluVmVyc2lvbj4NCiAgPElkPjkzMGQ1OTI0LTgxOWYtNGYyMS04MjRhLTc0MzBkOWY3OGQ3NDwvSWQ+DQogIDxFbnRyaWVzPg0KICAgIDxFbnRyeT4NCiAgICAgIDxJZD5mZjlmNjVlZC1mNDg1LTQwMTAtYjUxZi1kNTI2OWY2M2JhNmU8L0lkPg0KICAgICAgPFJlZmVyZW5jZUlkPmUwYzc3YTdlLTU3OTQtNGRkNS05MTI5LTc4NzFjYjRjMGJlN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VkYmVyZyBldCBhbC4gMjAwNik8L1RleHQ+DQogICAgPC9UZXh0VW5pdD4NCiAgPC9UZXh0VW5pdHM+DQo8L1BsYWNlaG9sZGVyPg==</w:instrText>
      </w:r>
      <w:r w:rsidRPr="00EB7634">
        <w:fldChar w:fldCharType="separate"/>
      </w:r>
      <w:bookmarkStart w:id="49" w:name="_CTVP001930d5924819f4f21824a7430d9f78d74"/>
      <w:r w:rsidRPr="00EB7634">
        <w:t>(Hedberg et al. 2006)</w:t>
      </w:r>
      <w:bookmarkEnd w:id="49"/>
      <w:r w:rsidRPr="00EB7634">
        <w:fldChar w:fldCharType="end"/>
      </w:r>
      <w:r w:rsidRPr="00EB7634">
        <w:t>.</w:t>
      </w:r>
      <w:r>
        <w:t xml:space="preserve"> </w:t>
      </w:r>
    </w:p>
    <w:p w14:paraId="2492DC21" w14:textId="77777777" w:rsidR="00FD13A1" w:rsidRDefault="00FD13A1" w:rsidP="00DD3F7A">
      <w:pPr>
        <w:pStyle w:val="Heading4"/>
      </w:pPr>
      <w:bookmarkStart w:id="50" w:name="_Toc70953241"/>
      <w:r w:rsidRPr="003B44DC">
        <w:t>Gap analysis</w:t>
      </w:r>
      <w:r>
        <w:t>: FSS</w:t>
      </w:r>
      <w:bookmarkEnd w:id="50"/>
    </w:p>
    <w:p w14:paraId="5AC5659A" w14:textId="1EFBF6C3" w:rsidR="00FD13A1" w:rsidRPr="00DD3F7A" w:rsidRDefault="00FD13A1" w:rsidP="00723151">
      <w:pPr>
        <w:rPr>
          <w:sz w:val="20"/>
        </w:rPr>
      </w:pPr>
      <w:r w:rsidRPr="009273E5">
        <w:rPr>
          <w:bCs/>
          <w:color w:val="000000" w:themeColor="text1"/>
          <w:lang w:eastAsia="en-AU"/>
        </w:rPr>
        <w:t xml:space="preserve">A gap analysis of the differing </w:t>
      </w:r>
      <w:r>
        <w:rPr>
          <w:bCs/>
          <w:color w:val="000000" w:themeColor="text1"/>
          <w:lang w:eastAsia="en-AU"/>
        </w:rPr>
        <w:t xml:space="preserve">FSS </w:t>
      </w:r>
      <w:r w:rsidRPr="009273E5">
        <w:rPr>
          <w:bCs/>
          <w:color w:val="000000" w:themeColor="text1"/>
          <w:lang w:eastAsia="en-AU"/>
        </w:rPr>
        <w:t xml:space="preserve">requirements in Australian states and territories is </w:t>
      </w:r>
      <w:r>
        <w:rPr>
          <w:bCs/>
          <w:color w:val="000000" w:themeColor="text1"/>
          <w:lang w:eastAsia="en-AU"/>
        </w:rPr>
        <w:t>outlined</w:t>
      </w:r>
      <w:r w:rsidRPr="009273E5">
        <w:rPr>
          <w:bCs/>
          <w:color w:val="000000" w:themeColor="text1"/>
          <w:lang w:eastAsia="en-AU"/>
        </w:rPr>
        <w:t xml:space="preserve"> </w:t>
      </w:r>
      <w:r w:rsidRPr="00800C45">
        <w:rPr>
          <w:bCs/>
          <w:color w:val="000000" w:themeColor="text1"/>
          <w:lang w:eastAsia="en-AU"/>
        </w:rPr>
        <w:t xml:space="preserve">in </w:t>
      </w:r>
      <w:r w:rsidR="00F9194C" w:rsidRPr="00800C45">
        <w:rPr>
          <w:bCs/>
          <w:color w:val="000000" w:themeColor="text1"/>
          <w:lang w:eastAsia="en-AU"/>
        </w:rPr>
        <w:t>T</w:t>
      </w:r>
      <w:r w:rsidRPr="00800C45">
        <w:rPr>
          <w:bCs/>
          <w:color w:val="000000" w:themeColor="text1"/>
          <w:lang w:eastAsia="en-AU"/>
        </w:rPr>
        <w:t xml:space="preserve">able </w:t>
      </w:r>
      <w:r w:rsidR="00F11BA7">
        <w:rPr>
          <w:bCs/>
          <w:color w:val="000000" w:themeColor="text1"/>
          <w:lang w:eastAsia="en-AU"/>
        </w:rPr>
        <w:t>3</w:t>
      </w:r>
      <w:r w:rsidR="00F9194C">
        <w:rPr>
          <w:bCs/>
          <w:color w:val="000000" w:themeColor="text1"/>
          <w:lang w:eastAsia="en-AU"/>
        </w:rPr>
        <w:t xml:space="preserve"> </w:t>
      </w:r>
      <w:r w:rsidRPr="009273E5">
        <w:rPr>
          <w:bCs/>
          <w:color w:val="000000" w:themeColor="text1"/>
          <w:lang w:eastAsia="en-AU"/>
        </w:rPr>
        <w:t>below.</w:t>
      </w:r>
      <w:r>
        <w:rPr>
          <w:bCs/>
          <w:color w:val="000000" w:themeColor="text1"/>
          <w:lang w:eastAsia="en-AU"/>
        </w:rPr>
        <w:t xml:space="preserve"> </w:t>
      </w:r>
      <w:r w:rsidR="00F9194C">
        <w:rPr>
          <w:bCs/>
          <w:color w:val="000000" w:themeColor="text1"/>
          <w:lang w:eastAsia="en-AU"/>
        </w:rPr>
        <w:t>In summary</w:t>
      </w:r>
      <w:r>
        <w:rPr>
          <w:bCs/>
          <w:color w:val="000000" w:themeColor="text1"/>
          <w:lang w:eastAsia="en-AU"/>
        </w:rPr>
        <w:t xml:space="preserve">, the proposed FSS measure would have </w:t>
      </w:r>
      <w:r w:rsidR="00F9194C">
        <w:rPr>
          <w:bCs/>
          <w:color w:val="000000" w:themeColor="text1"/>
          <w:lang w:eastAsia="en-AU"/>
        </w:rPr>
        <w:t xml:space="preserve">greatest </w:t>
      </w:r>
      <w:r>
        <w:rPr>
          <w:bCs/>
          <w:color w:val="000000" w:themeColor="text1"/>
          <w:lang w:eastAsia="en-AU"/>
        </w:rPr>
        <w:t xml:space="preserve">impact on the jurisdictions </w:t>
      </w:r>
      <w:r w:rsidR="00F9194C">
        <w:rPr>
          <w:bCs/>
          <w:color w:val="000000" w:themeColor="text1"/>
          <w:lang w:eastAsia="en-AU"/>
        </w:rPr>
        <w:t>that do not already have</w:t>
      </w:r>
      <w:r>
        <w:rPr>
          <w:bCs/>
          <w:color w:val="000000" w:themeColor="text1"/>
          <w:lang w:eastAsia="en-AU"/>
        </w:rPr>
        <w:t xml:space="preserve"> existing FSS requirements. </w:t>
      </w:r>
    </w:p>
    <w:p w14:paraId="6CF75E1B" w14:textId="6A739C06" w:rsidR="00522745" w:rsidRPr="003975C1" w:rsidRDefault="00522745" w:rsidP="00522745">
      <w:pPr>
        <w:pStyle w:val="Caption"/>
        <w:keepNext/>
        <w:rPr>
          <w:b/>
          <w:color w:val="auto"/>
          <w:sz w:val="22"/>
        </w:rPr>
      </w:pPr>
      <w:r w:rsidRPr="003975C1">
        <w:rPr>
          <w:b/>
          <w:color w:val="auto"/>
          <w:sz w:val="22"/>
        </w:rPr>
        <w:t xml:space="preserve">Table </w:t>
      </w:r>
      <w:r w:rsidR="00F11BA7">
        <w:rPr>
          <w:b/>
          <w:color w:val="auto"/>
          <w:sz w:val="22"/>
        </w:rPr>
        <w:t>3</w:t>
      </w:r>
      <w:r w:rsidRPr="003975C1">
        <w:rPr>
          <w:b/>
          <w:color w:val="auto"/>
          <w:sz w:val="22"/>
        </w:rPr>
        <w:t xml:space="preserve">: </w:t>
      </w:r>
      <w:r w:rsidRPr="003975C1">
        <w:rPr>
          <w:b/>
          <w:color w:val="auto"/>
          <w:sz w:val="20"/>
        </w:rPr>
        <w:t>Gap analysis of food safety supervisor (FSS) requirements across jurisdictions</w:t>
      </w:r>
    </w:p>
    <w:tbl>
      <w:tblPr>
        <w:tblStyle w:val="TableGrid"/>
        <w:tblW w:w="10201" w:type="dxa"/>
        <w:tblLook w:val="04A0" w:firstRow="1" w:lastRow="0" w:firstColumn="1" w:lastColumn="0" w:noHBand="0" w:noVBand="1"/>
      </w:tblPr>
      <w:tblGrid>
        <w:gridCol w:w="1295"/>
        <w:gridCol w:w="4805"/>
        <w:gridCol w:w="4101"/>
      </w:tblGrid>
      <w:tr w:rsidR="00FD13A1" w:rsidRPr="009273E5" w14:paraId="003094AF" w14:textId="77777777" w:rsidTr="00522745">
        <w:tc>
          <w:tcPr>
            <w:tcW w:w="1295"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14:paraId="61D7B32A" w14:textId="77777777" w:rsidR="00FD13A1" w:rsidRPr="009273E5" w:rsidRDefault="00FD13A1" w:rsidP="00A15034">
            <w:pPr>
              <w:spacing w:after="85"/>
              <w:rPr>
                <w:b/>
                <w:sz w:val="20"/>
                <w:lang w:val="en-AU"/>
              </w:rPr>
            </w:pPr>
            <w:r w:rsidRPr="009273E5">
              <w:rPr>
                <w:b/>
                <w:sz w:val="20"/>
                <w:lang w:val="en-AU"/>
              </w:rPr>
              <w:t>State/</w:t>
            </w:r>
            <w:r w:rsidRPr="009273E5">
              <w:rPr>
                <w:b/>
                <w:sz w:val="20"/>
                <w:lang w:val="en-AU"/>
              </w:rPr>
              <w:br/>
              <w:t>territory</w:t>
            </w:r>
          </w:p>
        </w:tc>
        <w:tc>
          <w:tcPr>
            <w:tcW w:w="4805"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14:paraId="2B013384" w14:textId="77777777" w:rsidR="00FD13A1" w:rsidRPr="009273E5" w:rsidRDefault="00FD13A1" w:rsidP="00A15034">
            <w:pPr>
              <w:spacing w:after="85"/>
              <w:rPr>
                <w:b/>
                <w:sz w:val="20"/>
                <w:lang w:val="en-AU"/>
              </w:rPr>
            </w:pPr>
            <w:r w:rsidRPr="009273E5">
              <w:rPr>
                <w:b/>
                <w:sz w:val="20"/>
                <w:lang w:val="en-AU"/>
              </w:rPr>
              <w:t>Current requirement</w:t>
            </w:r>
          </w:p>
        </w:tc>
        <w:tc>
          <w:tcPr>
            <w:tcW w:w="4101"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14:paraId="68221FF3" w14:textId="77777777" w:rsidR="00FD13A1" w:rsidRPr="009273E5" w:rsidRDefault="00FD13A1" w:rsidP="00A15034">
            <w:pPr>
              <w:spacing w:after="85"/>
              <w:rPr>
                <w:b/>
                <w:sz w:val="20"/>
                <w:lang w:val="en-AU"/>
              </w:rPr>
            </w:pPr>
            <w:r w:rsidRPr="009273E5">
              <w:rPr>
                <w:b/>
                <w:sz w:val="20"/>
                <w:lang w:val="en-AU"/>
              </w:rPr>
              <w:t>Gap</w:t>
            </w:r>
            <w:r>
              <w:rPr>
                <w:b/>
                <w:sz w:val="20"/>
                <w:lang w:val="en-AU"/>
              </w:rPr>
              <w:t xml:space="preserve"> </w:t>
            </w:r>
            <w:r w:rsidRPr="00271B7F">
              <w:rPr>
                <w:b/>
                <w:sz w:val="20"/>
                <w:lang w:val="en-AU"/>
              </w:rPr>
              <w:t>between current and proposed measure</w:t>
            </w:r>
          </w:p>
        </w:tc>
      </w:tr>
      <w:tr w:rsidR="00FD13A1" w:rsidRPr="009273E5" w14:paraId="205FB5BD" w14:textId="77777777" w:rsidTr="00522745">
        <w:tc>
          <w:tcPr>
            <w:tcW w:w="1295" w:type="dxa"/>
            <w:tcBorders>
              <w:top w:val="single" w:sz="4" w:space="0" w:color="auto"/>
              <w:left w:val="single" w:sz="4" w:space="0" w:color="auto"/>
              <w:bottom w:val="single" w:sz="4" w:space="0" w:color="auto"/>
              <w:right w:val="single" w:sz="4" w:space="0" w:color="auto"/>
            </w:tcBorders>
          </w:tcPr>
          <w:p w14:paraId="62C4A429" w14:textId="77777777" w:rsidR="00FD13A1" w:rsidRPr="009273E5" w:rsidRDefault="00FD13A1" w:rsidP="00A15034">
            <w:pPr>
              <w:spacing w:after="85"/>
              <w:rPr>
                <w:sz w:val="20"/>
                <w:lang w:val="en-AU"/>
              </w:rPr>
            </w:pPr>
            <w:r w:rsidRPr="0039626A">
              <w:rPr>
                <w:sz w:val="20"/>
                <w:lang w:val="en-AU"/>
              </w:rPr>
              <w:t>National (FSC)</w:t>
            </w:r>
          </w:p>
        </w:tc>
        <w:tc>
          <w:tcPr>
            <w:tcW w:w="4805" w:type="dxa"/>
            <w:tcBorders>
              <w:top w:val="single" w:sz="4" w:space="0" w:color="auto"/>
              <w:left w:val="single" w:sz="4" w:space="0" w:color="auto"/>
              <w:bottom w:val="single" w:sz="4" w:space="0" w:color="auto"/>
              <w:right w:val="single" w:sz="4" w:space="0" w:color="auto"/>
            </w:tcBorders>
          </w:tcPr>
          <w:p w14:paraId="23D4F77F" w14:textId="77777777" w:rsidR="001D58ED" w:rsidRDefault="00FD13A1" w:rsidP="001D58ED">
            <w:pPr>
              <w:spacing w:after="85"/>
              <w:rPr>
                <w:sz w:val="20"/>
                <w:lang w:val="en-AU"/>
              </w:rPr>
            </w:pPr>
            <w:r w:rsidRPr="0039626A">
              <w:rPr>
                <w:sz w:val="20"/>
                <w:lang w:val="en-AU"/>
              </w:rPr>
              <w:t>No legislative training requirement</w:t>
            </w:r>
            <w:r>
              <w:rPr>
                <w:sz w:val="20"/>
                <w:lang w:val="en-AU"/>
              </w:rPr>
              <w:t>;</w:t>
            </w:r>
            <w:r w:rsidRPr="0039626A">
              <w:rPr>
                <w:sz w:val="20"/>
                <w:lang w:val="en-AU"/>
              </w:rPr>
              <w:t xml:space="preserve"> however </w:t>
            </w:r>
            <w:r>
              <w:rPr>
                <w:sz w:val="20"/>
                <w:lang w:val="en-AU"/>
              </w:rPr>
              <w:t>St</w:t>
            </w:r>
            <w:r w:rsidR="00E248BA">
              <w:rPr>
                <w:sz w:val="20"/>
                <w:lang w:val="en-AU"/>
              </w:rPr>
              <w:t>andar</w:t>
            </w:r>
            <w:r>
              <w:rPr>
                <w:sz w:val="20"/>
                <w:lang w:val="en-AU"/>
              </w:rPr>
              <w:t>d 3.2.2 requires</w:t>
            </w:r>
            <w:r w:rsidRPr="0039626A">
              <w:rPr>
                <w:sz w:val="20"/>
                <w:lang w:val="en-AU"/>
              </w:rPr>
              <w:t xml:space="preserve"> </w:t>
            </w:r>
            <w:r>
              <w:rPr>
                <w:sz w:val="20"/>
                <w:lang w:val="en-AU"/>
              </w:rPr>
              <w:t>a</w:t>
            </w:r>
            <w:r w:rsidRPr="0039626A">
              <w:rPr>
                <w:sz w:val="20"/>
                <w:lang w:val="en-AU"/>
              </w:rPr>
              <w:t xml:space="preserve"> food business </w:t>
            </w:r>
            <w:r>
              <w:rPr>
                <w:sz w:val="20"/>
                <w:lang w:val="en-AU"/>
              </w:rPr>
              <w:t>to</w:t>
            </w:r>
            <w:r w:rsidRPr="0039626A">
              <w:rPr>
                <w:sz w:val="20"/>
                <w:lang w:val="en-AU"/>
              </w:rPr>
              <w:t xml:space="preserve"> ensure persons supervising food handling operations have skills and knowledge in food safety and food hygiene matters commensu</w:t>
            </w:r>
            <w:r w:rsidR="001D58ED">
              <w:rPr>
                <w:sz w:val="20"/>
                <w:lang w:val="en-AU"/>
              </w:rPr>
              <w:t>rate with their work activities.</w:t>
            </w:r>
          </w:p>
          <w:p w14:paraId="5B5E1246" w14:textId="4E40B7B8" w:rsidR="00FD13A1" w:rsidRPr="009273E5" w:rsidRDefault="00FD13A1" w:rsidP="001D58ED">
            <w:pPr>
              <w:spacing w:after="85"/>
              <w:rPr>
                <w:sz w:val="20"/>
                <w:lang w:val="en-AU"/>
              </w:rPr>
            </w:pPr>
            <w:r w:rsidRPr="0039626A">
              <w:rPr>
                <w:sz w:val="20"/>
                <w:lang w:val="en-AU"/>
              </w:rPr>
              <w:t xml:space="preserve">Applies to all food businesses, not just P1 and P2 catering. </w:t>
            </w:r>
          </w:p>
        </w:tc>
        <w:tc>
          <w:tcPr>
            <w:tcW w:w="4101" w:type="dxa"/>
            <w:tcBorders>
              <w:top w:val="single" w:sz="4" w:space="0" w:color="auto"/>
              <w:left w:val="single" w:sz="4" w:space="0" w:color="auto"/>
              <w:bottom w:val="single" w:sz="4" w:space="0" w:color="auto"/>
              <w:right w:val="single" w:sz="4" w:space="0" w:color="auto"/>
            </w:tcBorders>
          </w:tcPr>
          <w:p w14:paraId="42EFDD26" w14:textId="77777777" w:rsidR="00FD13A1" w:rsidRDefault="00FD13A1" w:rsidP="00A15034">
            <w:pPr>
              <w:spacing w:after="85"/>
              <w:rPr>
                <w:sz w:val="20"/>
                <w:lang w:val="en-AU"/>
              </w:rPr>
            </w:pPr>
            <w:r w:rsidRPr="00557D90">
              <w:rPr>
                <w:sz w:val="20"/>
                <w:lang w:val="en-AU"/>
              </w:rPr>
              <w:t>Large gap</w:t>
            </w:r>
            <w:r>
              <w:rPr>
                <w:sz w:val="20"/>
                <w:lang w:val="en-AU"/>
              </w:rPr>
              <w:t xml:space="preserve"> </w:t>
            </w:r>
          </w:p>
          <w:p w14:paraId="0703CCDB" w14:textId="2B462DBA" w:rsidR="00FD13A1" w:rsidRDefault="00FD13A1" w:rsidP="00A15034">
            <w:pPr>
              <w:spacing w:after="85"/>
              <w:rPr>
                <w:sz w:val="20"/>
                <w:lang w:val="en-AU"/>
              </w:rPr>
            </w:pPr>
            <w:r w:rsidRPr="0039626A">
              <w:rPr>
                <w:sz w:val="20"/>
                <w:lang w:val="en-AU"/>
              </w:rPr>
              <w:t xml:space="preserve">Proposed requirement </w:t>
            </w:r>
            <w:r>
              <w:rPr>
                <w:sz w:val="20"/>
                <w:lang w:val="en-AU"/>
              </w:rPr>
              <w:t>would require competency based training and a certified person to supervise food handling.</w:t>
            </w:r>
          </w:p>
          <w:p w14:paraId="3E550FF0" w14:textId="64333506" w:rsidR="00A70306" w:rsidRDefault="00A70306" w:rsidP="00A15034">
            <w:pPr>
              <w:spacing w:after="85"/>
              <w:rPr>
                <w:sz w:val="20"/>
                <w:lang w:val="en-AU"/>
              </w:rPr>
            </w:pPr>
            <w:r>
              <w:rPr>
                <w:sz w:val="20"/>
                <w:lang w:val="en-AU"/>
              </w:rPr>
              <w:t>Currency of certification (5 years)</w:t>
            </w:r>
          </w:p>
          <w:p w14:paraId="37D69D10" w14:textId="77777777" w:rsidR="00FD13A1" w:rsidRPr="0039626A" w:rsidRDefault="00FD13A1" w:rsidP="00A15034">
            <w:pPr>
              <w:spacing w:after="85"/>
              <w:rPr>
                <w:sz w:val="20"/>
                <w:lang w:val="en-AU"/>
              </w:rPr>
            </w:pPr>
            <w:r w:rsidRPr="0039626A">
              <w:rPr>
                <w:sz w:val="20"/>
                <w:lang w:val="en-AU"/>
              </w:rPr>
              <w:t xml:space="preserve"> </w:t>
            </w:r>
          </w:p>
          <w:p w14:paraId="3F544ECC" w14:textId="77777777" w:rsidR="00FD13A1" w:rsidRPr="009273E5" w:rsidRDefault="00FD13A1" w:rsidP="00A15034">
            <w:pPr>
              <w:spacing w:after="85"/>
              <w:rPr>
                <w:sz w:val="20"/>
                <w:lang w:val="en-AU"/>
              </w:rPr>
            </w:pPr>
          </w:p>
        </w:tc>
      </w:tr>
      <w:tr w:rsidR="00FD13A1" w:rsidRPr="009273E5" w14:paraId="5D0149F0" w14:textId="77777777" w:rsidTr="00522745">
        <w:tc>
          <w:tcPr>
            <w:tcW w:w="1295" w:type="dxa"/>
            <w:tcBorders>
              <w:top w:val="single" w:sz="4" w:space="0" w:color="auto"/>
              <w:left w:val="single" w:sz="4" w:space="0" w:color="auto"/>
              <w:bottom w:val="single" w:sz="4" w:space="0" w:color="auto"/>
              <w:right w:val="single" w:sz="4" w:space="0" w:color="auto"/>
            </w:tcBorders>
            <w:hideMark/>
          </w:tcPr>
          <w:p w14:paraId="12CBCE08" w14:textId="77777777" w:rsidR="00FD13A1" w:rsidRPr="009273E5" w:rsidRDefault="00FD13A1" w:rsidP="00A15034">
            <w:pPr>
              <w:spacing w:after="85"/>
              <w:rPr>
                <w:sz w:val="20"/>
                <w:lang w:val="en-AU"/>
              </w:rPr>
            </w:pPr>
            <w:r w:rsidRPr="009273E5">
              <w:rPr>
                <w:sz w:val="20"/>
                <w:lang w:val="en-AU"/>
              </w:rPr>
              <w:t>ACT</w:t>
            </w:r>
          </w:p>
        </w:tc>
        <w:tc>
          <w:tcPr>
            <w:tcW w:w="4805" w:type="dxa"/>
            <w:tcBorders>
              <w:top w:val="single" w:sz="4" w:space="0" w:color="auto"/>
              <w:left w:val="single" w:sz="4" w:space="0" w:color="auto"/>
              <w:bottom w:val="single" w:sz="4" w:space="0" w:color="auto"/>
              <w:right w:val="single" w:sz="4" w:space="0" w:color="auto"/>
            </w:tcBorders>
          </w:tcPr>
          <w:p w14:paraId="6DAB5F64" w14:textId="2C60B746" w:rsidR="001D58ED" w:rsidRDefault="00FD13A1" w:rsidP="001D58ED">
            <w:pPr>
              <w:spacing w:after="85"/>
              <w:rPr>
                <w:sz w:val="20"/>
                <w:lang w:val="en-AU"/>
              </w:rPr>
            </w:pPr>
            <w:r w:rsidRPr="009273E5">
              <w:rPr>
                <w:sz w:val="20"/>
                <w:lang w:val="en-AU"/>
              </w:rPr>
              <w:t xml:space="preserve">Food businesses must be </w:t>
            </w:r>
            <w:r w:rsidR="00725C1C">
              <w:rPr>
                <w:sz w:val="20"/>
                <w:lang w:val="en-AU"/>
              </w:rPr>
              <w:t>registered</w:t>
            </w:r>
            <w:r w:rsidRPr="009273E5">
              <w:rPr>
                <w:sz w:val="20"/>
                <w:lang w:val="en-AU"/>
              </w:rPr>
              <w:t xml:space="preserve">. </w:t>
            </w:r>
          </w:p>
          <w:p w14:paraId="1BE1A74B" w14:textId="3D4B9AEE" w:rsidR="001D58ED" w:rsidRDefault="00FD13A1" w:rsidP="001D58ED">
            <w:pPr>
              <w:spacing w:after="85"/>
              <w:rPr>
                <w:sz w:val="20"/>
                <w:lang w:val="en-AU"/>
              </w:rPr>
            </w:pPr>
            <w:r w:rsidRPr="00725C1C">
              <w:rPr>
                <w:sz w:val="20"/>
                <w:lang w:val="en-AU"/>
              </w:rPr>
              <w:t>A FSS required for</w:t>
            </w:r>
            <w:r w:rsidRPr="009273E5">
              <w:rPr>
                <w:sz w:val="20"/>
                <w:lang w:val="en-AU"/>
              </w:rPr>
              <w:t xml:space="preserve"> registered businesses handling PHF (includes P1 and P2 catering sector and retailers of PHF). </w:t>
            </w:r>
          </w:p>
          <w:p w14:paraId="24D66534" w14:textId="12E5E418" w:rsidR="001D58ED" w:rsidRDefault="00725C1C" w:rsidP="001D58ED">
            <w:pPr>
              <w:spacing w:after="85"/>
              <w:rPr>
                <w:sz w:val="20"/>
                <w:lang w:val="en-AU"/>
              </w:rPr>
            </w:pPr>
            <w:r>
              <w:rPr>
                <w:sz w:val="20"/>
                <w:lang w:val="en-AU"/>
              </w:rPr>
              <w:t>Currency of certification</w:t>
            </w:r>
            <w:r w:rsidR="00FD13A1" w:rsidRPr="009273E5">
              <w:rPr>
                <w:sz w:val="20"/>
                <w:lang w:val="en-AU"/>
              </w:rPr>
              <w:t xml:space="preserve"> (must have statement of approved food safety training within last 5 years). </w:t>
            </w:r>
          </w:p>
          <w:p w14:paraId="2FABCF7D" w14:textId="4416415D" w:rsidR="00FD13A1" w:rsidRPr="009273E5" w:rsidRDefault="00FD13A1" w:rsidP="001D58ED">
            <w:pPr>
              <w:spacing w:after="85"/>
              <w:rPr>
                <w:sz w:val="20"/>
                <w:lang w:val="en-AU"/>
              </w:rPr>
            </w:pPr>
            <w:r w:rsidRPr="009273E5">
              <w:rPr>
                <w:sz w:val="20"/>
                <w:lang w:val="en-AU"/>
              </w:rPr>
              <w:t>FSS defined in food act.</w:t>
            </w:r>
          </w:p>
        </w:tc>
        <w:tc>
          <w:tcPr>
            <w:tcW w:w="4101" w:type="dxa"/>
            <w:tcBorders>
              <w:top w:val="single" w:sz="4" w:space="0" w:color="auto"/>
              <w:left w:val="single" w:sz="4" w:space="0" w:color="auto"/>
              <w:bottom w:val="single" w:sz="4" w:space="0" w:color="auto"/>
              <w:right w:val="single" w:sz="4" w:space="0" w:color="auto"/>
            </w:tcBorders>
            <w:hideMark/>
          </w:tcPr>
          <w:p w14:paraId="6D43CC4B" w14:textId="77777777" w:rsidR="00FD13A1" w:rsidRPr="009273E5" w:rsidRDefault="00FD13A1" w:rsidP="00A15034">
            <w:pPr>
              <w:spacing w:after="85"/>
              <w:rPr>
                <w:sz w:val="20"/>
                <w:lang w:val="en-AU"/>
              </w:rPr>
            </w:pPr>
            <w:r w:rsidRPr="009273E5">
              <w:rPr>
                <w:sz w:val="20"/>
                <w:lang w:val="en-AU"/>
              </w:rPr>
              <w:t>No real gap.</w:t>
            </w:r>
          </w:p>
        </w:tc>
      </w:tr>
      <w:tr w:rsidR="00FD13A1" w:rsidRPr="009273E5" w14:paraId="6D3D7533" w14:textId="77777777" w:rsidTr="00522745">
        <w:tc>
          <w:tcPr>
            <w:tcW w:w="1295" w:type="dxa"/>
            <w:tcBorders>
              <w:top w:val="single" w:sz="4" w:space="0" w:color="auto"/>
              <w:left w:val="single" w:sz="4" w:space="0" w:color="auto"/>
              <w:bottom w:val="single" w:sz="4" w:space="0" w:color="auto"/>
              <w:right w:val="single" w:sz="4" w:space="0" w:color="auto"/>
            </w:tcBorders>
            <w:hideMark/>
          </w:tcPr>
          <w:p w14:paraId="157E5D39" w14:textId="77777777" w:rsidR="00FD13A1" w:rsidRPr="009273E5" w:rsidRDefault="00FD13A1" w:rsidP="00A15034">
            <w:pPr>
              <w:spacing w:after="85"/>
              <w:rPr>
                <w:sz w:val="20"/>
                <w:lang w:val="en-AU"/>
              </w:rPr>
            </w:pPr>
            <w:r w:rsidRPr="009273E5">
              <w:rPr>
                <w:sz w:val="20"/>
                <w:lang w:val="en-AU"/>
              </w:rPr>
              <w:t>NSW</w:t>
            </w:r>
          </w:p>
        </w:tc>
        <w:tc>
          <w:tcPr>
            <w:tcW w:w="4805" w:type="dxa"/>
            <w:tcBorders>
              <w:top w:val="single" w:sz="4" w:space="0" w:color="auto"/>
              <w:left w:val="single" w:sz="4" w:space="0" w:color="auto"/>
              <w:bottom w:val="single" w:sz="4" w:space="0" w:color="auto"/>
              <w:right w:val="single" w:sz="4" w:space="0" w:color="auto"/>
            </w:tcBorders>
          </w:tcPr>
          <w:p w14:paraId="022E5592" w14:textId="77777777" w:rsidR="001D58ED" w:rsidRDefault="00FD13A1" w:rsidP="001D58ED">
            <w:pPr>
              <w:spacing w:after="85"/>
              <w:rPr>
                <w:sz w:val="20"/>
                <w:lang w:val="en-AU"/>
              </w:rPr>
            </w:pPr>
            <w:r w:rsidRPr="009273E5">
              <w:rPr>
                <w:sz w:val="20"/>
                <w:lang w:val="en-AU"/>
              </w:rPr>
              <w:t xml:space="preserve">All food businesses must be licenced. </w:t>
            </w:r>
          </w:p>
          <w:p w14:paraId="799C581E" w14:textId="77777777" w:rsidR="001D58ED" w:rsidRDefault="00FD13A1" w:rsidP="001D58ED">
            <w:pPr>
              <w:spacing w:after="85"/>
              <w:rPr>
                <w:sz w:val="20"/>
                <w:lang w:val="en-AU"/>
              </w:rPr>
            </w:pPr>
            <w:r w:rsidRPr="00725C1C">
              <w:rPr>
                <w:sz w:val="20"/>
                <w:lang w:val="en-AU"/>
              </w:rPr>
              <w:t>At least 1 FSS required for</w:t>
            </w:r>
            <w:r w:rsidRPr="009273E5">
              <w:rPr>
                <w:sz w:val="20"/>
                <w:lang w:val="en-AU"/>
              </w:rPr>
              <w:t xml:space="preserve"> businesses processing/selling </w:t>
            </w:r>
            <w:r w:rsidR="00E248BA">
              <w:rPr>
                <w:sz w:val="20"/>
                <w:lang w:val="en-AU"/>
              </w:rPr>
              <w:t>ready-to-eat</w:t>
            </w:r>
            <w:r w:rsidR="00E248BA" w:rsidRPr="009273E5">
              <w:rPr>
                <w:sz w:val="20"/>
                <w:lang w:val="en-AU"/>
              </w:rPr>
              <w:t xml:space="preserve"> </w:t>
            </w:r>
            <w:r w:rsidRPr="009273E5">
              <w:rPr>
                <w:sz w:val="20"/>
                <w:lang w:val="en-AU"/>
              </w:rPr>
              <w:t xml:space="preserve">PHF that is not pre-packaged (includes P1 and P2 catering sector). </w:t>
            </w:r>
          </w:p>
          <w:p w14:paraId="17F2C872" w14:textId="31B9F4AA" w:rsidR="001D58ED" w:rsidRDefault="00725C1C" w:rsidP="001D58ED">
            <w:pPr>
              <w:spacing w:after="85"/>
              <w:rPr>
                <w:sz w:val="20"/>
                <w:lang w:val="en-AU"/>
              </w:rPr>
            </w:pPr>
            <w:r>
              <w:rPr>
                <w:sz w:val="20"/>
                <w:lang w:val="en-AU"/>
              </w:rPr>
              <w:t>Currency of certification</w:t>
            </w:r>
            <w:r w:rsidR="00FD13A1" w:rsidRPr="009273E5">
              <w:rPr>
                <w:sz w:val="20"/>
                <w:lang w:val="en-AU"/>
              </w:rPr>
              <w:t xml:space="preserve"> (must have certificate from approved RTO within last 5 years). </w:t>
            </w:r>
          </w:p>
          <w:p w14:paraId="2BCB0FCD" w14:textId="75F37595" w:rsidR="00FD13A1" w:rsidRPr="009273E5" w:rsidRDefault="00FD13A1" w:rsidP="001D58ED">
            <w:pPr>
              <w:spacing w:after="85"/>
              <w:rPr>
                <w:sz w:val="20"/>
                <w:lang w:val="en-AU"/>
              </w:rPr>
            </w:pPr>
            <w:r w:rsidRPr="009273E5">
              <w:rPr>
                <w:sz w:val="20"/>
                <w:lang w:val="en-AU"/>
              </w:rPr>
              <w:lastRenderedPageBreak/>
              <w:t>FSS defined in food act.</w:t>
            </w:r>
          </w:p>
        </w:tc>
        <w:tc>
          <w:tcPr>
            <w:tcW w:w="4101" w:type="dxa"/>
            <w:tcBorders>
              <w:top w:val="single" w:sz="4" w:space="0" w:color="auto"/>
              <w:left w:val="single" w:sz="4" w:space="0" w:color="auto"/>
              <w:bottom w:val="single" w:sz="4" w:space="0" w:color="auto"/>
              <w:right w:val="single" w:sz="4" w:space="0" w:color="auto"/>
            </w:tcBorders>
            <w:hideMark/>
          </w:tcPr>
          <w:p w14:paraId="2829F8E0" w14:textId="77777777" w:rsidR="00FD13A1" w:rsidRPr="009273E5" w:rsidRDefault="00FD13A1" w:rsidP="00A15034">
            <w:pPr>
              <w:spacing w:after="85"/>
              <w:rPr>
                <w:sz w:val="20"/>
                <w:lang w:val="en-AU"/>
              </w:rPr>
            </w:pPr>
            <w:r w:rsidRPr="009273E5">
              <w:rPr>
                <w:sz w:val="20"/>
                <w:lang w:val="en-AU"/>
              </w:rPr>
              <w:lastRenderedPageBreak/>
              <w:t>No real gap.</w:t>
            </w:r>
          </w:p>
        </w:tc>
      </w:tr>
      <w:tr w:rsidR="00FD13A1" w:rsidRPr="009273E5" w14:paraId="30857CAF" w14:textId="77777777" w:rsidTr="00522745">
        <w:tc>
          <w:tcPr>
            <w:tcW w:w="1295" w:type="dxa"/>
            <w:tcBorders>
              <w:top w:val="single" w:sz="4" w:space="0" w:color="auto"/>
              <w:left w:val="single" w:sz="4" w:space="0" w:color="auto"/>
              <w:bottom w:val="single" w:sz="4" w:space="0" w:color="auto"/>
              <w:right w:val="single" w:sz="4" w:space="0" w:color="auto"/>
            </w:tcBorders>
            <w:hideMark/>
          </w:tcPr>
          <w:p w14:paraId="69C61ED6" w14:textId="77777777" w:rsidR="00FD13A1" w:rsidRPr="009273E5" w:rsidRDefault="00FD13A1" w:rsidP="00A15034">
            <w:pPr>
              <w:spacing w:after="85"/>
              <w:rPr>
                <w:sz w:val="20"/>
                <w:lang w:val="en-AU"/>
              </w:rPr>
            </w:pPr>
            <w:r w:rsidRPr="009273E5">
              <w:rPr>
                <w:sz w:val="20"/>
                <w:lang w:val="en-AU"/>
              </w:rPr>
              <w:t>NT</w:t>
            </w:r>
          </w:p>
        </w:tc>
        <w:tc>
          <w:tcPr>
            <w:tcW w:w="4805" w:type="dxa"/>
            <w:tcBorders>
              <w:top w:val="single" w:sz="4" w:space="0" w:color="auto"/>
              <w:left w:val="single" w:sz="4" w:space="0" w:color="auto"/>
              <w:bottom w:val="single" w:sz="4" w:space="0" w:color="auto"/>
              <w:right w:val="single" w:sz="4" w:space="0" w:color="auto"/>
            </w:tcBorders>
          </w:tcPr>
          <w:p w14:paraId="7099D493" w14:textId="77777777" w:rsidR="00FD13A1" w:rsidRPr="009273E5" w:rsidRDefault="00FD13A1" w:rsidP="00A15034">
            <w:pPr>
              <w:spacing w:after="85"/>
              <w:rPr>
                <w:sz w:val="20"/>
                <w:lang w:val="en-AU"/>
              </w:rPr>
            </w:pPr>
            <w:r w:rsidRPr="009273E5">
              <w:rPr>
                <w:sz w:val="20"/>
                <w:lang w:val="en-AU"/>
              </w:rPr>
              <w:t xml:space="preserve">Food businesses must be registered. </w:t>
            </w:r>
          </w:p>
          <w:p w14:paraId="587D0DA0" w14:textId="77777777" w:rsidR="00FD13A1" w:rsidRPr="009273E5" w:rsidRDefault="00FD13A1" w:rsidP="00A15034">
            <w:pPr>
              <w:spacing w:after="85"/>
              <w:rPr>
                <w:sz w:val="20"/>
                <w:lang w:val="en-AU"/>
              </w:rPr>
            </w:pPr>
            <w:r w:rsidRPr="009273E5">
              <w:rPr>
                <w:sz w:val="20"/>
                <w:lang w:val="en-AU"/>
              </w:rPr>
              <w:t xml:space="preserve">No requirement for </w:t>
            </w:r>
            <w:r>
              <w:rPr>
                <w:sz w:val="20"/>
                <w:lang w:val="en-AU"/>
              </w:rPr>
              <w:t>FSS</w:t>
            </w:r>
            <w:r w:rsidRPr="009273E5">
              <w:rPr>
                <w:sz w:val="20"/>
                <w:lang w:val="en-AU"/>
              </w:rPr>
              <w:t xml:space="preserve">. </w:t>
            </w:r>
          </w:p>
          <w:p w14:paraId="5080A7A3" w14:textId="77777777" w:rsidR="00FD13A1" w:rsidRPr="009273E5" w:rsidRDefault="00FD13A1" w:rsidP="00A15034">
            <w:pPr>
              <w:spacing w:after="85"/>
              <w:rPr>
                <w:sz w:val="20"/>
                <w:lang w:val="en-AU"/>
              </w:rPr>
            </w:pPr>
            <w:r w:rsidRPr="009273E5">
              <w:rPr>
                <w:sz w:val="20"/>
                <w:lang w:val="en-AU"/>
              </w:rPr>
              <w:t>No requirement for training.</w:t>
            </w:r>
          </w:p>
        </w:tc>
        <w:tc>
          <w:tcPr>
            <w:tcW w:w="4101" w:type="dxa"/>
            <w:tcBorders>
              <w:top w:val="single" w:sz="4" w:space="0" w:color="auto"/>
              <w:left w:val="single" w:sz="4" w:space="0" w:color="auto"/>
              <w:bottom w:val="single" w:sz="4" w:space="0" w:color="auto"/>
              <w:right w:val="single" w:sz="4" w:space="0" w:color="auto"/>
            </w:tcBorders>
          </w:tcPr>
          <w:p w14:paraId="72AC035C" w14:textId="77777777" w:rsidR="00FD13A1" w:rsidRPr="009273E5" w:rsidRDefault="00FD13A1" w:rsidP="00A15034">
            <w:pPr>
              <w:spacing w:after="85"/>
              <w:rPr>
                <w:sz w:val="20"/>
                <w:lang w:val="en-AU"/>
              </w:rPr>
            </w:pPr>
            <w:r w:rsidRPr="009273E5">
              <w:rPr>
                <w:sz w:val="20"/>
                <w:lang w:val="en-AU"/>
              </w:rPr>
              <w:t>Large gap.</w:t>
            </w:r>
          </w:p>
          <w:p w14:paraId="4C09D6E2" w14:textId="092A53CB" w:rsidR="00FD13A1" w:rsidRPr="009273E5" w:rsidRDefault="00CD7701" w:rsidP="00A15034">
            <w:pPr>
              <w:spacing w:after="85"/>
              <w:rPr>
                <w:sz w:val="20"/>
                <w:lang w:val="en-AU"/>
              </w:rPr>
            </w:pPr>
            <w:r>
              <w:rPr>
                <w:sz w:val="20"/>
                <w:lang w:val="en-AU"/>
              </w:rPr>
              <w:t>Proposed measure would require FSS with competency training renewed every 5 years.</w:t>
            </w:r>
          </w:p>
        </w:tc>
      </w:tr>
      <w:tr w:rsidR="00FD13A1" w:rsidRPr="009273E5" w14:paraId="4CBCBE76" w14:textId="77777777" w:rsidTr="00522745">
        <w:tc>
          <w:tcPr>
            <w:tcW w:w="1295" w:type="dxa"/>
            <w:tcBorders>
              <w:top w:val="single" w:sz="4" w:space="0" w:color="auto"/>
              <w:left w:val="single" w:sz="4" w:space="0" w:color="auto"/>
              <w:bottom w:val="single" w:sz="4" w:space="0" w:color="auto"/>
              <w:right w:val="single" w:sz="4" w:space="0" w:color="auto"/>
            </w:tcBorders>
            <w:hideMark/>
          </w:tcPr>
          <w:p w14:paraId="0C0D2496" w14:textId="38CCC30E" w:rsidR="00FD13A1" w:rsidRPr="009273E5" w:rsidRDefault="00FD13A1" w:rsidP="00053044">
            <w:pPr>
              <w:spacing w:after="85"/>
              <w:rPr>
                <w:sz w:val="20"/>
                <w:lang w:val="en-AU"/>
              </w:rPr>
            </w:pPr>
            <w:r w:rsidRPr="009273E5">
              <w:rPr>
                <w:sz w:val="20"/>
                <w:lang w:val="en-AU"/>
              </w:rPr>
              <w:t>Q</w:t>
            </w:r>
            <w:r w:rsidR="00053044">
              <w:rPr>
                <w:sz w:val="20"/>
                <w:lang w:val="en-AU"/>
              </w:rPr>
              <w:t>ueensland</w:t>
            </w:r>
          </w:p>
        </w:tc>
        <w:tc>
          <w:tcPr>
            <w:tcW w:w="4805" w:type="dxa"/>
            <w:tcBorders>
              <w:top w:val="single" w:sz="4" w:space="0" w:color="auto"/>
              <w:left w:val="single" w:sz="4" w:space="0" w:color="auto"/>
              <w:bottom w:val="single" w:sz="4" w:space="0" w:color="auto"/>
              <w:right w:val="single" w:sz="4" w:space="0" w:color="auto"/>
            </w:tcBorders>
          </w:tcPr>
          <w:p w14:paraId="47874BBC" w14:textId="77777777" w:rsidR="001D58ED" w:rsidRDefault="00FD13A1" w:rsidP="00A15034">
            <w:pPr>
              <w:spacing w:after="85"/>
              <w:rPr>
                <w:sz w:val="20"/>
                <w:lang w:val="en-AU"/>
              </w:rPr>
            </w:pPr>
            <w:r w:rsidRPr="009273E5">
              <w:rPr>
                <w:sz w:val="20"/>
                <w:lang w:val="en-AU"/>
              </w:rPr>
              <w:t xml:space="preserve">Certain businesses must be licenced (based on criteria and includes P1 and P2). </w:t>
            </w:r>
          </w:p>
          <w:p w14:paraId="6F414E41" w14:textId="554808D2" w:rsidR="00FD13A1" w:rsidRPr="009273E5" w:rsidRDefault="00FD13A1" w:rsidP="00A15034">
            <w:pPr>
              <w:spacing w:after="85"/>
              <w:rPr>
                <w:sz w:val="20"/>
                <w:lang w:val="en-AU"/>
              </w:rPr>
            </w:pPr>
            <w:r w:rsidRPr="009273E5">
              <w:rPr>
                <w:sz w:val="20"/>
                <w:lang w:val="en-AU"/>
              </w:rPr>
              <w:t xml:space="preserve">A licenced business </w:t>
            </w:r>
            <w:r w:rsidRPr="00725C1C">
              <w:rPr>
                <w:sz w:val="20"/>
                <w:lang w:val="en-AU"/>
              </w:rPr>
              <w:t>must have at least 1 FSS.</w:t>
            </w:r>
            <w:r w:rsidRPr="009273E5">
              <w:rPr>
                <w:sz w:val="20"/>
                <w:lang w:val="en-AU"/>
              </w:rPr>
              <w:t xml:space="preserve"> </w:t>
            </w:r>
            <w:r w:rsidRPr="009273E5">
              <w:rPr>
                <w:sz w:val="20"/>
                <w:lang w:val="en-AU"/>
              </w:rPr>
              <w:br/>
              <w:t>No regulatory requirement for the training provider to be an RTO (in guidance material).</w:t>
            </w:r>
          </w:p>
          <w:p w14:paraId="3764038F" w14:textId="77777777" w:rsidR="00FD13A1" w:rsidRPr="009273E5" w:rsidRDefault="00FD13A1" w:rsidP="00A15034">
            <w:pPr>
              <w:spacing w:after="85"/>
              <w:rPr>
                <w:sz w:val="20"/>
                <w:lang w:val="en-AU"/>
              </w:rPr>
            </w:pPr>
            <w:r w:rsidRPr="009273E5">
              <w:rPr>
                <w:sz w:val="20"/>
                <w:lang w:val="en-AU"/>
              </w:rPr>
              <w:t>No currency requirement (no expiry</w:t>
            </w:r>
            <w:r>
              <w:rPr>
                <w:sz w:val="20"/>
                <w:lang w:val="en-AU"/>
              </w:rPr>
              <w:t xml:space="preserve"> of FSS certification</w:t>
            </w:r>
            <w:r w:rsidRPr="009273E5">
              <w:rPr>
                <w:sz w:val="20"/>
                <w:lang w:val="en-AU"/>
              </w:rPr>
              <w:t>).</w:t>
            </w:r>
          </w:p>
        </w:tc>
        <w:tc>
          <w:tcPr>
            <w:tcW w:w="4101" w:type="dxa"/>
            <w:tcBorders>
              <w:top w:val="single" w:sz="4" w:space="0" w:color="auto"/>
              <w:left w:val="single" w:sz="4" w:space="0" w:color="auto"/>
              <w:bottom w:val="single" w:sz="4" w:space="0" w:color="auto"/>
              <w:right w:val="single" w:sz="4" w:space="0" w:color="auto"/>
            </w:tcBorders>
            <w:hideMark/>
          </w:tcPr>
          <w:p w14:paraId="12E946D0" w14:textId="77777777" w:rsidR="00FD13A1" w:rsidRDefault="00FD13A1" w:rsidP="00A15034">
            <w:pPr>
              <w:spacing w:after="85"/>
              <w:rPr>
                <w:sz w:val="20"/>
                <w:lang w:val="en-AU"/>
              </w:rPr>
            </w:pPr>
            <w:r>
              <w:rPr>
                <w:sz w:val="20"/>
                <w:lang w:val="en-AU"/>
              </w:rPr>
              <w:t>Small gap.</w:t>
            </w:r>
          </w:p>
          <w:p w14:paraId="1A4E6671" w14:textId="69721272" w:rsidR="00EC658B" w:rsidRPr="009273E5" w:rsidRDefault="00FD13A1" w:rsidP="00A15034">
            <w:pPr>
              <w:spacing w:after="85"/>
              <w:rPr>
                <w:sz w:val="20"/>
                <w:lang w:val="en-AU"/>
              </w:rPr>
            </w:pPr>
            <w:r>
              <w:rPr>
                <w:sz w:val="20"/>
                <w:lang w:val="en-AU"/>
              </w:rPr>
              <w:t>Proposed measure require re-certification after 5 years and that training be provided by an RTO.</w:t>
            </w:r>
          </w:p>
        </w:tc>
      </w:tr>
      <w:tr w:rsidR="00FD13A1" w:rsidRPr="009273E5" w14:paraId="2EF88033" w14:textId="77777777" w:rsidTr="00522745">
        <w:tc>
          <w:tcPr>
            <w:tcW w:w="1295" w:type="dxa"/>
            <w:tcBorders>
              <w:top w:val="single" w:sz="4" w:space="0" w:color="auto"/>
              <w:left w:val="single" w:sz="4" w:space="0" w:color="auto"/>
              <w:bottom w:val="single" w:sz="4" w:space="0" w:color="auto"/>
              <w:right w:val="single" w:sz="4" w:space="0" w:color="auto"/>
            </w:tcBorders>
            <w:hideMark/>
          </w:tcPr>
          <w:p w14:paraId="7FE3A4A8" w14:textId="77777777" w:rsidR="00FD13A1" w:rsidRPr="009273E5" w:rsidRDefault="00FD13A1" w:rsidP="00A15034">
            <w:pPr>
              <w:spacing w:after="85"/>
              <w:rPr>
                <w:sz w:val="20"/>
                <w:lang w:val="en-AU"/>
              </w:rPr>
            </w:pPr>
            <w:r w:rsidRPr="009273E5">
              <w:rPr>
                <w:sz w:val="20"/>
                <w:lang w:val="en-AU"/>
              </w:rPr>
              <w:t>SA</w:t>
            </w:r>
          </w:p>
        </w:tc>
        <w:tc>
          <w:tcPr>
            <w:tcW w:w="4805" w:type="dxa"/>
            <w:tcBorders>
              <w:top w:val="single" w:sz="4" w:space="0" w:color="auto"/>
              <w:left w:val="single" w:sz="4" w:space="0" w:color="auto"/>
              <w:bottom w:val="single" w:sz="4" w:space="0" w:color="auto"/>
              <w:right w:val="single" w:sz="4" w:space="0" w:color="auto"/>
            </w:tcBorders>
          </w:tcPr>
          <w:p w14:paraId="5B30C188" w14:textId="77777777" w:rsidR="00FD13A1" w:rsidRPr="009273E5" w:rsidRDefault="00FD13A1" w:rsidP="00A15034">
            <w:pPr>
              <w:spacing w:after="85"/>
              <w:rPr>
                <w:sz w:val="20"/>
                <w:lang w:val="en-AU"/>
              </w:rPr>
            </w:pPr>
            <w:r w:rsidRPr="009273E5">
              <w:rPr>
                <w:sz w:val="20"/>
                <w:lang w:val="en-AU"/>
              </w:rPr>
              <w:t xml:space="preserve">Notification requirement </w:t>
            </w:r>
            <w:r>
              <w:rPr>
                <w:sz w:val="20"/>
                <w:lang w:val="en-AU"/>
              </w:rPr>
              <w:t xml:space="preserve">only </w:t>
            </w:r>
            <w:r w:rsidRPr="009273E5">
              <w:rPr>
                <w:sz w:val="20"/>
                <w:lang w:val="en-AU"/>
              </w:rPr>
              <w:t xml:space="preserve">(no registration or licencing requirements). </w:t>
            </w:r>
          </w:p>
          <w:p w14:paraId="787D6C06" w14:textId="77777777" w:rsidR="00FD13A1" w:rsidRPr="009273E5" w:rsidRDefault="00FD13A1" w:rsidP="00A15034">
            <w:pPr>
              <w:spacing w:after="85"/>
              <w:rPr>
                <w:sz w:val="20"/>
                <w:lang w:val="en-AU"/>
              </w:rPr>
            </w:pPr>
            <w:r w:rsidRPr="009273E5">
              <w:rPr>
                <w:sz w:val="20"/>
                <w:lang w:val="en-AU"/>
              </w:rPr>
              <w:t>No requirement for FSS.</w:t>
            </w:r>
          </w:p>
          <w:p w14:paraId="7EA6186A" w14:textId="77777777" w:rsidR="00FD13A1" w:rsidRPr="009273E5" w:rsidRDefault="00FD13A1" w:rsidP="00A15034">
            <w:pPr>
              <w:spacing w:after="85"/>
              <w:rPr>
                <w:sz w:val="20"/>
                <w:lang w:val="en-AU"/>
              </w:rPr>
            </w:pPr>
            <w:r w:rsidRPr="009273E5">
              <w:rPr>
                <w:sz w:val="20"/>
                <w:lang w:val="en-AU"/>
              </w:rPr>
              <w:t>No requirement for training</w:t>
            </w:r>
            <w:r>
              <w:rPr>
                <w:sz w:val="20"/>
                <w:lang w:val="en-AU"/>
              </w:rPr>
              <w:t xml:space="preserve">, or </w:t>
            </w:r>
            <w:r w:rsidRPr="009273E5">
              <w:rPr>
                <w:sz w:val="20"/>
                <w:lang w:val="en-AU"/>
              </w:rPr>
              <w:t xml:space="preserve">standardised </w:t>
            </w:r>
            <w:r>
              <w:rPr>
                <w:sz w:val="20"/>
                <w:lang w:val="en-AU"/>
              </w:rPr>
              <w:t xml:space="preserve">or </w:t>
            </w:r>
            <w:r w:rsidRPr="009273E5">
              <w:rPr>
                <w:sz w:val="20"/>
                <w:lang w:val="en-AU"/>
              </w:rPr>
              <w:t>c</w:t>
            </w:r>
            <w:r>
              <w:rPr>
                <w:sz w:val="20"/>
                <w:lang w:val="en-AU"/>
              </w:rPr>
              <w:t>ompetency-</w:t>
            </w:r>
            <w:r w:rsidRPr="009273E5">
              <w:rPr>
                <w:sz w:val="20"/>
                <w:lang w:val="en-AU"/>
              </w:rPr>
              <w:t>based training.</w:t>
            </w:r>
          </w:p>
        </w:tc>
        <w:tc>
          <w:tcPr>
            <w:tcW w:w="4101" w:type="dxa"/>
            <w:tcBorders>
              <w:top w:val="single" w:sz="4" w:space="0" w:color="auto"/>
              <w:left w:val="single" w:sz="4" w:space="0" w:color="auto"/>
              <w:bottom w:val="single" w:sz="4" w:space="0" w:color="auto"/>
              <w:right w:val="single" w:sz="4" w:space="0" w:color="auto"/>
            </w:tcBorders>
          </w:tcPr>
          <w:p w14:paraId="45038CA0" w14:textId="77777777" w:rsidR="00FD13A1" w:rsidRPr="009273E5" w:rsidRDefault="00FD13A1" w:rsidP="00A15034">
            <w:pPr>
              <w:spacing w:after="85"/>
              <w:rPr>
                <w:sz w:val="20"/>
                <w:lang w:val="en-AU"/>
              </w:rPr>
            </w:pPr>
            <w:r w:rsidRPr="009273E5">
              <w:rPr>
                <w:sz w:val="20"/>
                <w:lang w:val="en-AU"/>
              </w:rPr>
              <w:t>Large gap.</w:t>
            </w:r>
          </w:p>
          <w:p w14:paraId="3436A22E" w14:textId="77296539" w:rsidR="00EC658B" w:rsidRPr="009273E5" w:rsidRDefault="00CD7701" w:rsidP="00A15034">
            <w:pPr>
              <w:spacing w:after="85"/>
              <w:rPr>
                <w:sz w:val="20"/>
                <w:lang w:val="en-AU"/>
              </w:rPr>
            </w:pPr>
            <w:r>
              <w:rPr>
                <w:sz w:val="20"/>
                <w:lang w:val="en-AU"/>
              </w:rPr>
              <w:t>Proposed measure would require FSS with competency training renewed every 5 years.</w:t>
            </w:r>
          </w:p>
        </w:tc>
      </w:tr>
      <w:tr w:rsidR="00FD13A1" w:rsidRPr="009273E5" w14:paraId="7C01ABF6" w14:textId="77777777" w:rsidTr="00522745">
        <w:tc>
          <w:tcPr>
            <w:tcW w:w="1295" w:type="dxa"/>
            <w:tcBorders>
              <w:top w:val="single" w:sz="4" w:space="0" w:color="auto"/>
              <w:left w:val="single" w:sz="4" w:space="0" w:color="auto"/>
              <w:bottom w:val="single" w:sz="4" w:space="0" w:color="auto"/>
              <w:right w:val="single" w:sz="4" w:space="0" w:color="auto"/>
            </w:tcBorders>
            <w:hideMark/>
          </w:tcPr>
          <w:p w14:paraId="0E5AF4EE" w14:textId="1A5AE469" w:rsidR="00FD13A1" w:rsidRPr="009273E5" w:rsidRDefault="00FD13A1" w:rsidP="00A15034">
            <w:pPr>
              <w:spacing w:after="85"/>
              <w:rPr>
                <w:sz w:val="20"/>
                <w:lang w:val="en-AU"/>
              </w:rPr>
            </w:pPr>
            <w:r w:rsidRPr="009273E5">
              <w:rPr>
                <w:sz w:val="20"/>
                <w:lang w:val="en-AU"/>
              </w:rPr>
              <w:t>Tas</w:t>
            </w:r>
            <w:r w:rsidR="00053044">
              <w:rPr>
                <w:sz w:val="20"/>
                <w:lang w:val="en-AU"/>
              </w:rPr>
              <w:t>mania</w:t>
            </w:r>
          </w:p>
        </w:tc>
        <w:tc>
          <w:tcPr>
            <w:tcW w:w="4805" w:type="dxa"/>
            <w:tcBorders>
              <w:top w:val="single" w:sz="4" w:space="0" w:color="auto"/>
              <w:left w:val="single" w:sz="4" w:space="0" w:color="auto"/>
              <w:bottom w:val="single" w:sz="4" w:space="0" w:color="auto"/>
              <w:right w:val="single" w:sz="4" w:space="0" w:color="auto"/>
            </w:tcBorders>
          </w:tcPr>
          <w:p w14:paraId="4227C0BD" w14:textId="77777777" w:rsidR="001D58ED" w:rsidRDefault="00FD13A1" w:rsidP="00A15034">
            <w:pPr>
              <w:spacing w:after="85"/>
              <w:rPr>
                <w:sz w:val="20"/>
                <w:lang w:val="en-AU"/>
              </w:rPr>
            </w:pPr>
            <w:r w:rsidRPr="009273E5">
              <w:rPr>
                <w:sz w:val="20"/>
                <w:lang w:val="en-AU"/>
              </w:rPr>
              <w:t>Notification requirement</w:t>
            </w:r>
            <w:r>
              <w:rPr>
                <w:sz w:val="20"/>
                <w:lang w:val="en-AU"/>
              </w:rPr>
              <w:t xml:space="preserve"> only</w:t>
            </w:r>
            <w:r w:rsidRPr="009273E5">
              <w:rPr>
                <w:sz w:val="20"/>
                <w:lang w:val="en-AU"/>
              </w:rPr>
              <w:t xml:space="preserve">. </w:t>
            </w:r>
          </w:p>
          <w:p w14:paraId="5272FE1D" w14:textId="7410C378" w:rsidR="00FD13A1" w:rsidRPr="009273E5" w:rsidRDefault="00FD13A1" w:rsidP="00A15034">
            <w:pPr>
              <w:spacing w:after="85"/>
              <w:rPr>
                <w:sz w:val="20"/>
                <w:lang w:val="en-AU"/>
              </w:rPr>
            </w:pPr>
            <w:r w:rsidRPr="009273E5">
              <w:rPr>
                <w:sz w:val="20"/>
                <w:lang w:val="en-AU"/>
              </w:rPr>
              <w:t xml:space="preserve">Director of Public Health may require registration. </w:t>
            </w:r>
          </w:p>
          <w:p w14:paraId="208B8C75" w14:textId="77777777" w:rsidR="00FD13A1" w:rsidRPr="009273E5" w:rsidRDefault="00FD13A1" w:rsidP="00A15034">
            <w:pPr>
              <w:spacing w:after="85"/>
              <w:rPr>
                <w:sz w:val="20"/>
                <w:lang w:val="en-AU"/>
              </w:rPr>
            </w:pPr>
            <w:r w:rsidRPr="009273E5">
              <w:rPr>
                <w:sz w:val="20"/>
                <w:lang w:val="en-AU"/>
              </w:rPr>
              <w:t>No requirement for FSS.</w:t>
            </w:r>
          </w:p>
          <w:p w14:paraId="249829E4" w14:textId="77777777" w:rsidR="00FD13A1" w:rsidRPr="009273E5" w:rsidRDefault="00FD13A1" w:rsidP="00A15034">
            <w:pPr>
              <w:spacing w:after="85"/>
              <w:rPr>
                <w:sz w:val="20"/>
                <w:lang w:val="en-AU"/>
              </w:rPr>
            </w:pPr>
            <w:r w:rsidRPr="009273E5">
              <w:rPr>
                <w:sz w:val="20"/>
                <w:lang w:val="en-AU"/>
              </w:rPr>
              <w:t>No requirement for training</w:t>
            </w:r>
            <w:r>
              <w:rPr>
                <w:sz w:val="20"/>
                <w:lang w:val="en-AU"/>
              </w:rPr>
              <w:t xml:space="preserve">, or </w:t>
            </w:r>
            <w:r w:rsidRPr="009273E5">
              <w:rPr>
                <w:sz w:val="20"/>
                <w:lang w:val="en-AU"/>
              </w:rPr>
              <w:t>standardised</w:t>
            </w:r>
            <w:r>
              <w:rPr>
                <w:sz w:val="20"/>
                <w:lang w:val="en-AU"/>
              </w:rPr>
              <w:t xml:space="preserve"> or competency-based training</w:t>
            </w:r>
            <w:r w:rsidRPr="009273E5">
              <w:rPr>
                <w:sz w:val="20"/>
                <w:lang w:val="en-AU"/>
              </w:rPr>
              <w:t>.</w:t>
            </w:r>
          </w:p>
        </w:tc>
        <w:tc>
          <w:tcPr>
            <w:tcW w:w="4101" w:type="dxa"/>
            <w:tcBorders>
              <w:top w:val="single" w:sz="4" w:space="0" w:color="auto"/>
              <w:left w:val="single" w:sz="4" w:space="0" w:color="auto"/>
              <w:bottom w:val="single" w:sz="4" w:space="0" w:color="auto"/>
              <w:right w:val="single" w:sz="4" w:space="0" w:color="auto"/>
            </w:tcBorders>
          </w:tcPr>
          <w:p w14:paraId="7C8BCAF1" w14:textId="77777777" w:rsidR="00FD13A1" w:rsidRPr="009273E5" w:rsidRDefault="00FD13A1" w:rsidP="00A15034">
            <w:pPr>
              <w:spacing w:after="85"/>
              <w:rPr>
                <w:sz w:val="20"/>
                <w:lang w:val="en-AU"/>
              </w:rPr>
            </w:pPr>
            <w:r w:rsidRPr="009273E5">
              <w:rPr>
                <w:sz w:val="20"/>
                <w:lang w:val="en-AU"/>
              </w:rPr>
              <w:t>Large gap.</w:t>
            </w:r>
          </w:p>
          <w:p w14:paraId="19F58BD2" w14:textId="64487FF4" w:rsidR="00EC658B" w:rsidRPr="009273E5" w:rsidRDefault="00CD7701" w:rsidP="00A15034">
            <w:pPr>
              <w:spacing w:after="85"/>
              <w:rPr>
                <w:sz w:val="20"/>
                <w:lang w:val="en-AU"/>
              </w:rPr>
            </w:pPr>
            <w:r>
              <w:rPr>
                <w:sz w:val="20"/>
                <w:lang w:val="en-AU"/>
              </w:rPr>
              <w:t>Proposed measure would require FSS with competency training renewed every 5 years.</w:t>
            </w:r>
          </w:p>
        </w:tc>
      </w:tr>
      <w:tr w:rsidR="00FD13A1" w:rsidRPr="009273E5" w14:paraId="694866C3" w14:textId="77777777" w:rsidTr="00522745">
        <w:tc>
          <w:tcPr>
            <w:tcW w:w="1295" w:type="dxa"/>
            <w:tcBorders>
              <w:top w:val="single" w:sz="4" w:space="0" w:color="auto"/>
              <w:left w:val="single" w:sz="4" w:space="0" w:color="auto"/>
              <w:bottom w:val="single" w:sz="4" w:space="0" w:color="auto"/>
              <w:right w:val="single" w:sz="4" w:space="0" w:color="auto"/>
            </w:tcBorders>
            <w:hideMark/>
          </w:tcPr>
          <w:p w14:paraId="672EF0CE" w14:textId="6623EBC4" w:rsidR="00FD13A1" w:rsidRPr="009273E5" w:rsidRDefault="00FD13A1" w:rsidP="00A15034">
            <w:pPr>
              <w:spacing w:after="85"/>
              <w:rPr>
                <w:sz w:val="20"/>
                <w:lang w:val="en-AU"/>
              </w:rPr>
            </w:pPr>
            <w:r w:rsidRPr="009273E5">
              <w:rPr>
                <w:sz w:val="20"/>
                <w:lang w:val="en-AU"/>
              </w:rPr>
              <w:t>Vic</w:t>
            </w:r>
            <w:r w:rsidR="00053044">
              <w:rPr>
                <w:sz w:val="20"/>
                <w:lang w:val="en-AU"/>
              </w:rPr>
              <w:t>toria</w:t>
            </w:r>
          </w:p>
        </w:tc>
        <w:tc>
          <w:tcPr>
            <w:tcW w:w="4805" w:type="dxa"/>
            <w:tcBorders>
              <w:top w:val="single" w:sz="4" w:space="0" w:color="auto"/>
              <w:left w:val="single" w:sz="4" w:space="0" w:color="auto"/>
              <w:bottom w:val="single" w:sz="4" w:space="0" w:color="auto"/>
              <w:right w:val="single" w:sz="4" w:space="0" w:color="auto"/>
            </w:tcBorders>
          </w:tcPr>
          <w:p w14:paraId="1E7F3775" w14:textId="77777777" w:rsidR="001D58ED" w:rsidRDefault="00FD13A1" w:rsidP="00A15034">
            <w:pPr>
              <w:spacing w:after="85"/>
              <w:rPr>
                <w:sz w:val="20"/>
                <w:lang w:val="en-AU"/>
              </w:rPr>
            </w:pPr>
            <w:r w:rsidRPr="009273E5">
              <w:rPr>
                <w:sz w:val="20"/>
                <w:lang w:val="en-AU"/>
              </w:rPr>
              <w:t xml:space="preserve">All businesses must be registered or notified; specified as </w:t>
            </w:r>
            <w:r>
              <w:rPr>
                <w:sz w:val="20"/>
                <w:lang w:val="en-AU"/>
              </w:rPr>
              <w:t xml:space="preserve">priority Class from 1 to </w:t>
            </w:r>
            <w:r w:rsidRPr="009273E5">
              <w:rPr>
                <w:sz w:val="20"/>
                <w:lang w:val="en-AU"/>
              </w:rPr>
              <w:t xml:space="preserve">4. </w:t>
            </w:r>
          </w:p>
          <w:p w14:paraId="0ED8F32B" w14:textId="2F335931" w:rsidR="00FD13A1" w:rsidRPr="009273E5" w:rsidRDefault="00FD13A1" w:rsidP="00A15034">
            <w:pPr>
              <w:spacing w:after="85"/>
              <w:rPr>
                <w:sz w:val="20"/>
                <w:lang w:val="en-AU"/>
              </w:rPr>
            </w:pPr>
            <w:r w:rsidRPr="009273E5">
              <w:rPr>
                <w:sz w:val="20"/>
                <w:lang w:val="en-AU"/>
              </w:rPr>
              <w:t xml:space="preserve">FSS defined in </w:t>
            </w:r>
            <w:r w:rsidR="001D58ED">
              <w:rPr>
                <w:sz w:val="20"/>
                <w:lang w:val="en-AU"/>
              </w:rPr>
              <w:t>food act</w:t>
            </w:r>
            <w:r w:rsidRPr="009273E5">
              <w:rPr>
                <w:sz w:val="20"/>
                <w:lang w:val="en-AU"/>
              </w:rPr>
              <w:t>.</w:t>
            </w:r>
          </w:p>
          <w:p w14:paraId="26018D0D" w14:textId="35BD878B" w:rsidR="00725C1C" w:rsidRDefault="00725C1C" w:rsidP="00725C1C">
            <w:pPr>
              <w:spacing w:after="85"/>
              <w:rPr>
                <w:sz w:val="20"/>
                <w:lang w:val="en-AU"/>
              </w:rPr>
            </w:pPr>
            <w:r>
              <w:rPr>
                <w:sz w:val="20"/>
                <w:lang w:val="en-AU"/>
              </w:rPr>
              <w:t xml:space="preserve">Class 1 and class 2 business (covers P1 and P2 in-scope businesses) required to have FSS. </w:t>
            </w:r>
          </w:p>
          <w:p w14:paraId="6A7FDE65" w14:textId="1343272F" w:rsidR="00FD13A1" w:rsidRPr="009273E5" w:rsidRDefault="00FD13A1" w:rsidP="00725C1C">
            <w:pPr>
              <w:spacing w:after="85"/>
              <w:rPr>
                <w:sz w:val="20"/>
                <w:lang w:val="en-AU"/>
              </w:rPr>
            </w:pPr>
            <w:r w:rsidRPr="009273E5">
              <w:rPr>
                <w:sz w:val="20"/>
                <w:lang w:val="en-AU"/>
              </w:rPr>
              <w:t>No currency requirement (no expiry).</w:t>
            </w:r>
          </w:p>
        </w:tc>
        <w:tc>
          <w:tcPr>
            <w:tcW w:w="4101" w:type="dxa"/>
            <w:tcBorders>
              <w:top w:val="single" w:sz="4" w:space="0" w:color="auto"/>
              <w:left w:val="single" w:sz="4" w:space="0" w:color="auto"/>
              <w:bottom w:val="single" w:sz="4" w:space="0" w:color="auto"/>
              <w:right w:val="single" w:sz="4" w:space="0" w:color="auto"/>
            </w:tcBorders>
            <w:hideMark/>
          </w:tcPr>
          <w:p w14:paraId="4683CB5E" w14:textId="77777777" w:rsidR="00FD13A1" w:rsidRPr="009273E5" w:rsidRDefault="00FD13A1" w:rsidP="00A15034">
            <w:pPr>
              <w:spacing w:after="85"/>
              <w:rPr>
                <w:sz w:val="20"/>
                <w:lang w:val="en-AU"/>
              </w:rPr>
            </w:pPr>
            <w:r w:rsidRPr="009273E5">
              <w:rPr>
                <w:sz w:val="20"/>
                <w:lang w:val="en-AU"/>
              </w:rPr>
              <w:t>Small gap.</w:t>
            </w:r>
          </w:p>
          <w:p w14:paraId="491DA698" w14:textId="4F04163D" w:rsidR="00FD13A1" w:rsidRDefault="00FD13A1" w:rsidP="00A15034">
            <w:pPr>
              <w:spacing w:after="85"/>
              <w:rPr>
                <w:sz w:val="20"/>
                <w:lang w:val="en-AU"/>
              </w:rPr>
            </w:pPr>
            <w:r>
              <w:rPr>
                <w:sz w:val="20"/>
                <w:lang w:val="en-AU"/>
              </w:rPr>
              <w:t>Proposed measure require</w:t>
            </w:r>
            <w:r w:rsidR="00725C1C">
              <w:rPr>
                <w:sz w:val="20"/>
                <w:lang w:val="en-AU"/>
              </w:rPr>
              <w:t>s</w:t>
            </w:r>
            <w:r>
              <w:rPr>
                <w:sz w:val="20"/>
                <w:lang w:val="en-AU"/>
              </w:rPr>
              <w:t xml:space="preserve"> re-certification after 5 years.</w:t>
            </w:r>
          </w:p>
          <w:p w14:paraId="118D0012" w14:textId="77777777" w:rsidR="00FD13A1" w:rsidRPr="009273E5" w:rsidRDefault="00FD13A1" w:rsidP="00A15034">
            <w:pPr>
              <w:spacing w:after="85"/>
              <w:rPr>
                <w:sz w:val="20"/>
                <w:lang w:val="en-AU"/>
              </w:rPr>
            </w:pPr>
          </w:p>
        </w:tc>
      </w:tr>
      <w:tr w:rsidR="00FD13A1" w:rsidRPr="009273E5" w14:paraId="6F91295E" w14:textId="77777777" w:rsidTr="00522745">
        <w:tc>
          <w:tcPr>
            <w:tcW w:w="1295" w:type="dxa"/>
            <w:tcBorders>
              <w:top w:val="single" w:sz="4" w:space="0" w:color="auto"/>
              <w:left w:val="single" w:sz="4" w:space="0" w:color="auto"/>
              <w:bottom w:val="single" w:sz="4" w:space="0" w:color="auto"/>
              <w:right w:val="single" w:sz="4" w:space="0" w:color="auto"/>
            </w:tcBorders>
            <w:hideMark/>
          </w:tcPr>
          <w:p w14:paraId="199B37D6" w14:textId="77777777" w:rsidR="00FD13A1" w:rsidRPr="009273E5" w:rsidRDefault="00FD13A1" w:rsidP="00A15034">
            <w:pPr>
              <w:spacing w:after="85"/>
              <w:rPr>
                <w:sz w:val="20"/>
                <w:lang w:val="en-AU"/>
              </w:rPr>
            </w:pPr>
            <w:r w:rsidRPr="009273E5">
              <w:rPr>
                <w:sz w:val="20"/>
                <w:lang w:val="en-AU"/>
              </w:rPr>
              <w:t>WA</w:t>
            </w:r>
          </w:p>
        </w:tc>
        <w:tc>
          <w:tcPr>
            <w:tcW w:w="4805" w:type="dxa"/>
            <w:tcBorders>
              <w:top w:val="single" w:sz="4" w:space="0" w:color="auto"/>
              <w:left w:val="single" w:sz="4" w:space="0" w:color="auto"/>
              <w:bottom w:val="single" w:sz="4" w:space="0" w:color="auto"/>
              <w:right w:val="single" w:sz="4" w:space="0" w:color="auto"/>
            </w:tcBorders>
          </w:tcPr>
          <w:p w14:paraId="72B9BCEB" w14:textId="77777777" w:rsidR="00FD13A1" w:rsidRPr="009273E5" w:rsidRDefault="00FD13A1" w:rsidP="00A15034">
            <w:pPr>
              <w:spacing w:after="85"/>
              <w:rPr>
                <w:sz w:val="20"/>
                <w:lang w:val="en-AU"/>
              </w:rPr>
            </w:pPr>
            <w:r w:rsidRPr="009273E5">
              <w:rPr>
                <w:sz w:val="20"/>
                <w:lang w:val="en-AU"/>
              </w:rPr>
              <w:t xml:space="preserve">Notification requirement </w:t>
            </w:r>
            <w:r>
              <w:rPr>
                <w:sz w:val="20"/>
                <w:lang w:val="en-AU"/>
              </w:rPr>
              <w:t xml:space="preserve">only </w:t>
            </w:r>
            <w:r w:rsidRPr="009273E5">
              <w:rPr>
                <w:sz w:val="20"/>
                <w:lang w:val="en-AU"/>
              </w:rPr>
              <w:t xml:space="preserve">(no registration or licencing requirements). </w:t>
            </w:r>
          </w:p>
          <w:p w14:paraId="5A917BB4" w14:textId="77777777" w:rsidR="00FD13A1" w:rsidRPr="009273E5" w:rsidRDefault="00FD13A1" w:rsidP="00A15034">
            <w:pPr>
              <w:spacing w:after="85"/>
              <w:rPr>
                <w:sz w:val="20"/>
                <w:lang w:val="en-AU"/>
              </w:rPr>
            </w:pPr>
            <w:r w:rsidRPr="009273E5">
              <w:rPr>
                <w:sz w:val="20"/>
                <w:lang w:val="en-AU"/>
              </w:rPr>
              <w:t>No requirement for FSS.</w:t>
            </w:r>
          </w:p>
          <w:p w14:paraId="1A439DCE" w14:textId="77777777" w:rsidR="00FD13A1" w:rsidRPr="009273E5" w:rsidRDefault="00FD13A1" w:rsidP="00A15034">
            <w:pPr>
              <w:spacing w:after="85"/>
              <w:rPr>
                <w:sz w:val="20"/>
                <w:lang w:val="en-AU"/>
              </w:rPr>
            </w:pPr>
            <w:r w:rsidRPr="009273E5">
              <w:rPr>
                <w:sz w:val="20"/>
                <w:lang w:val="en-AU"/>
              </w:rPr>
              <w:t>No requirement for training</w:t>
            </w:r>
            <w:r>
              <w:rPr>
                <w:sz w:val="20"/>
                <w:lang w:val="en-AU"/>
              </w:rPr>
              <w:t xml:space="preserve">, or </w:t>
            </w:r>
            <w:r w:rsidRPr="009273E5">
              <w:rPr>
                <w:sz w:val="20"/>
                <w:lang w:val="en-AU"/>
              </w:rPr>
              <w:t xml:space="preserve">standardised </w:t>
            </w:r>
            <w:r>
              <w:rPr>
                <w:sz w:val="20"/>
                <w:lang w:val="en-AU"/>
              </w:rPr>
              <w:t xml:space="preserve">or </w:t>
            </w:r>
            <w:r w:rsidRPr="009273E5">
              <w:rPr>
                <w:sz w:val="20"/>
                <w:lang w:val="en-AU"/>
              </w:rPr>
              <w:t>competenc</w:t>
            </w:r>
            <w:r>
              <w:rPr>
                <w:sz w:val="20"/>
                <w:lang w:val="en-AU"/>
              </w:rPr>
              <w:t>y-</w:t>
            </w:r>
            <w:r w:rsidRPr="009273E5">
              <w:rPr>
                <w:sz w:val="20"/>
                <w:lang w:val="en-AU"/>
              </w:rPr>
              <w:t>based training.</w:t>
            </w:r>
          </w:p>
        </w:tc>
        <w:tc>
          <w:tcPr>
            <w:tcW w:w="4101" w:type="dxa"/>
            <w:tcBorders>
              <w:top w:val="single" w:sz="4" w:space="0" w:color="auto"/>
              <w:left w:val="single" w:sz="4" w:space="0" w:color="auto"/>
              <w:bottom w:val="single" w:sz="4" w:space="0" w:color="auto"/>
              <w:right w:val="single" w:sz="4" w:space="0" w:color="auto"/>
            </w:tcBorders>
          </w:tcPr>
          <w:p w14:paraId="2F09B384" w14:textId="77777777" w:rsidR="00FD13A1" w:rsidRPr="009273E5" w:rsidRDefault="00FD13A1" w:rsidP="00A15034">
            <w:pPr>
              <w:spacing w:after="85"/>
              <w:rPr>
                <w:sz w:val="20"/>
                <w:lang w:val="en-AU"/>
              </w:rPr>
            </w:pPr>
            <w:r w:rsidRPr="009273E5">
              <w:rPr>
                <w:sz w:val="20"/>
                <w:lang w:val="en-AU"/>
              </w:rPr>
              <w:t>Large gap.</w:t>
            </w:r>
          </w:p>
          <w:p w14:paraId="223893F7" w14:textId="2BE16881" w:rsidR="006B7A13" w:rsidRPr="009273E5" w:rsidRDefault="00FD13A1" w:rsidP="00A15034">
            <w:pPr>
              <w:spacing w:after="85"/>
              <w:rPr>
                <w:sz w:val="20"/>
                <w:lang w:val="en-AU"/>
              </w:rPr>
            </w:pPr>
            <w:r>
              <w:rPr>
                <w:sz w:val="20"/>
                <w:lang w:val="en-AU"/>
              </w:rPr>
              <w:t>Proposed measure would require FSS with competency training</w:t>
            </w:r>
            <w:r w:rsidR="00CD7701">
              <w:rPr>
                <w:sz w:val="20"/>
                <w:lang w:val="en-AU"/>
              </w:rPr>
              <w:t xml:space="preserve"> renewed every 5 years</w:t>
            </w:r>
            <w:r>
              <w:rPr>
                <w:sz w:val="20"/>
                <w:lang w:val="en-AU"/>
              </w:rPr>
              <w:t>.</w:t>
            </w:r>
          </w:p>
        </w:tc>
      </w:tr>
    </w:tbl>
    <w:p w14:paraId="2EECF5A8" w14:textId="744BC950" w:rsidR="00FD13A1" w:rsidRPr="00A1620D" w:rsidRDefault="00053044" w:rsidP="00FD13A1">
      <w:pPr>
        <w:rPr>
          <w:sz w:val="20"/>
        </w:rPr>
      </w:pPr>
      <w:r>
        <w:rPr>
          <w:sz w:val="20"/>
        </w:rPr>
        <w:t xml:space="preserve">FSC = Food Standards Code, </w:t>
      </w:r>
      <w:r w:rsidR="00FD13A1">
        <w:rPr>
          <w:sz w:val="20"/>
        </w:rPr>
        <w:t>P1 and P2 = priority classifications</w:t>
      </w:r>
      <w:r w:rsidR="00CC0A91">
        <w:rPr>
          <w:sz w:val="20"/>
        </w:rPr>
        <w:t xml:space="preserve"> under the </w:t>
      </w:r>
      <w:r w:rsidR="00745327">
        <w:rPr>
          <w:sz w:val="20"/>
        </w:rPr>
        <w:t xml:space="preserve">national </w:t>
      </w:r>
      <w:r w:rsidR="00745327" w:rsidRPr="00745327">
        <w:rPr>
          <w:sz w:val="20"/>
        </w:rPr>
        <w:t>Risk Profiling Framework</w:t>
      </w:r>
      <w:r w:rsidR="00FD13A1">
        <w:rPr>
          <w:sz w:val="20"/>
        </w:rPr>
        <w:t xml:space="preserve">, </w:t>
      </w:r>
      <w:r w:rsidR="00FD13A1" w:rsidRPr="00A1620D">
        <w:rPr>
          <w:sz w:val="20"/>
        </w:rPr>
        <w:t>PHF = potentially hazardous food, RTO= r</w:t>
      </w:r>
      <w:r w:rsidR="00CC0A91">
        <w:rPr>
          <w:sz w:val="20"/>
        </w:rPr>
        <w:t>egistered training organisation</w:t>
      </w:r>
    </w:p>
    <w:p w14:paraId="53328FDE" w14:textId="76F16E87" w:rsidR="00723151" w:rsidRPr="000D45EF" w:rsidRDefault="00723151" w:rsidP="00723151">
      <w:pPr>
        <w:pStyle w:val="Heading4"/>
      </w:pPr>
      <w:bookmarkStart w:id="51" w:name="_Toc87275046"/>
      <w:r w:rsidRPr="000D45EF">
        <w:t>Implementation</w:t>
      </w:r>
      <w:r>
        <w:t>: FSS</w:t>
      </w:r>
      <w:bookmarkEnd w:id="51"/>
    </w:p>
    <w:p w14:paraId="55C61109" w14:textId="30937CF1" w:rsidR="00723151" w:rsidRDefault="00723151" w:rsidP="00723151">
      <w:r>
        <w:t>FSS c</w:t>
      </w:r>
      <w:r w:rsidRPr="002673C7">
        <w:t xml:space="preserve">ertification would require successful completion of training that is competency verified (i.e. including formal assessment). </w:t>
      </w:r>
    </w:p>
    <w:p w14:paraId="50DE15AC" w14:textId="77777777" w:rsidR="00723151" w:rsidRDefault="00723151" w:rsidP="00723151">
      <w:r>
        <w:t xml:space="preserve">Through such training, </w:t>
      </w:r>
      <w:r w:rsidRPr="002673C7">
        <w:t xml:space="preserve">FSSs </w:t>
      </w:r>
      <w:r>
        <w:t>would be</w:t>
      </w:r>
      <w:r w:rsidRPr="002673C7">
        <w:t xml:space="preserve"> qualified </w:t>
      </w:r>
      <w:r>
        <w:t xml:space="preserve">in </w:t>
      </w:r>
      <w:r w:rsidRPr="002673C7">
        <w:t>recognis</w:t>
      </w:r>
      <w:r>
        <w:t>ing</w:t>
      </w:r>
      <w:r w:rsidRPr="002673C7">
        <w:t xml:space="preserve"> and prevent</w:t>
      </w:r>
      <w:r>
        <w:t>ing</w:t>
      </w:r>
      <w:r w:rsidRPr="002673C7">
        <w:t xml:space="preserve"> </w:t>
      </w:r>
      <w:r>
        <w:t xml:space="preserve">the </w:t>
      </w:r>
      <w:r w:rsidRPr="002673C7">
        <w:t xml:space="preserve">risks associated with food handling in a food service and retail food business. </w:t>
      </w:r>
      <w:r>
        <w:t xml:space="preserve">FSANZ considers that </w:t>
      </w:r>
      <w:r w:rsidRPr="002673C7">
        <w:t xml:space="preserve">FSS </w:t>
      </w:r>
      <w:r>
        <w:t xml:space="preserve">with specified competency training would be able to manage </w:t>
      </w:r>
      <w:r w:rsidRPr="002673C7">
        <w:t>the overall food safety of the business</w:t>
      </w:r>
      <w:r>
        <w:t>,</w:t>
      </w:r>
      <w:r w:rsidRPr="002673C7">
        <w:t xml:space="preserve"> </w:t>
      </w:r>
      <w:r>
        <w:t>across</w:t>
      </w:r>
      <w:r w:rsidRPr="002673C7">
        <w:t xml:space="preserve"> staff</w:t>
      </w:r>
      <w:r>
        <w:t xml:space="preserve">.  </w:t>
      </w:r>
    </w:p>
    <w:p w14:paraId="566CD489" w14:textId="77777777" w:rsidR="00723151" w:rsidRPr="000D45EF" w:rsidRDefault="00723151" w:rsidP="00723151">
      <w:pPr>
        <w:textAlignment w:val="baseline"/>
        <w:rPr>
          <w:rFonts w:ascii="Times New Roman" w:hAnsi="Times New Roman"/>
          <w:sz w:val="24"/>
          <w:lang w:val="en-US" w:eastAsia="en-GB"/>
        </w:rPr>
      </w:pPr>
      <w:r>
        <w:rPr>
          <w:rFonts w:cs="Arial"/>
          <w:lang w:val="en-AU" w:eastAsia="en-GB"/>
        </w:rPr>
        <w:lastRenderedPageBreak/>
        <w:t>T</w:t>
      </w:r>
      <w:r w:rsidRPr="007F417C">
        <w:rPr>
          <w:rFonts w:cs="Arial"/>
          <w:lang w:val="en-AU" w:eastAsia="en-GB"/>
        </w:rPr>
        <w:t xml:space="preserve">he presence of a </w:t>
      </w:r>
      <w:r>
        <w:rPr>
          <w:rFonts w:cs="Arial"/>
          <w:lang w:val="en-AU" w:eastAsia="en-GB"/>
        </w:rPr>
        <w:t>FSS</w:t>
      </w:r>
      <w:r w:rsidRPr="007F417C">
        <w:rPr>
          <w:rFonts w:cs="Arial"/>
          <w:lang w:val="en-AU" w:eastAsia="en-GB"/>
        </w:rPr>
        <w:t xml:space="preserve"> at the business is </w:t>
      </w:r>
      <w:r>
        <w:rPr>
          <w:rFonts w:cs="Arial"/>
          <w:lang w:val="en-AU" w:eastAsia="en-GB"/>
        </w:rPr>
        <w:t xml:space="preserve">not only </w:t>
      </w:r>
      <w:r w:rsidRPr="007F417C">
        <w:rPr>
          <w:rFonts w:cs="Arial"/>
          <w:lang w:val="en-AU" w:eastAsia="en-GB"/>
        </w:rPr>
        <w:t xml:space="preserve">an important point of contact for </w:t>
      </w:r>
      <w:r>
        <w:rPr>
          <w:rFonts w:cs="Arial"/>
          <w:lang w:val="en-AU" w:eastAsia="en-GB"/>
        </w:rPr>
        <w:t>food handlers, but also food regulators</w:t>
      </w:r>
      <w:r w:rsidRPr="007F417C">
        <w:rPr>
          <w:rFonts w:cs="Arial"/>
          <w:lang w:val="en-AU" w:eastAsia="en-GB"/>
        </w:rPr>
        <w:t>.</w:t>
      </w:r>
      <w:r w:rsidRPr="007F417C">
        <w:rPr>
          <w:rFonts w:cs="Arial"/>
          <w:lang w:val="en-US" w:eastAsia="en-GB"/>
        </w:rPr>
        <w:t> </w:t>
      </w:r>
      <w:r>
        <w:rPr>
          <w:rFonts w:cs="Arial"/>
          <w:lang w:val="en-AU" w:eastAsia="en-GB"/>
        </w:rPr>
        <w:t>The</w:t>
      </w:r>
      <w:r w:rsidRPr="007F417C">
        <w:rPr>
          <w:rFonts w:cs="Arial"/>
          <w:lang w:val="en-AU" w:eastAsia="en-GB"/>
        </w:rPr>
        <w:t xml:space="preserve"> authority and abilit</w:t>
      </w:r>
      <w:r>
        <w:rPr>
          <w:rFonts w:cs="Arial"/>
          <w:lang w:val="en-AU" w:eastAsia="en-GB"/>
        </w:rPr>
        <w:t>ies</w:t>
      </w:r>
      <w:r w:rsidRPr="007F417C">
        <w:rPr>
          <w:rFonts w:cs="Arial"/>
          <w:lang w:val="en-AU" w:eastAsia="en-GB"/>
        </w:rPr>
        <w:t xml:space="preserve"> </w:t>
      </w:r>
      <w:r>
        <w:rPr>
          <w:rFonts w:cs="Arial"/>
          <w:lang w:val="en-AU" w:eastAsia="en-GB"/>
        </w:rPr>
        <w:t xml:space="preserve">of a FSS </w:t>
      </w:r>
      <w:r w:rsidRPr="007F417C">
        <w:rPr>
          <w:rFonts w:cs="Arial"/>
          <w:lang w:val="en-AU" w:eastAsia="en-GB"/>
        </w:rPr>
        <w:t xml:space="preserve">may be </w:t>
      </w:r>
      <w:r>
        <w:rPr>
          <w:rFonts w:cs="Arial"/>
          <w:lang w:val="en-AU" w:eastAsia="en-GB"/>
        </w:rPr>
        <w:t>assessed</w:t>
      </w:r>
      <w:r w:rsidRPr="007F417C">
        <w:rPr>
          <w:rFonts w:cs="Arial"/>
          <w:lang w:val="en-AU" w:eastAsia="en-GB"/>
        </w:rPr>
        <w:t xml:space="preserve"> </w:t>
      </w:r>
      <w:r>
        <w:rPr>
          <w:rFonts w:cs="Arial"/>
          <w:lang w:val="en-AU" w:eastAsia="en-GB"/>
        </w:rPr>
        <w:t xml:space="preserve">by a regulator </w:t>
      </w:r>
      <w:r w:rsidRPr="007F417C">
        <w:rPr>
          <w:rFonts w:cs="Arial"/>
          <w:lang w:val="en-AU" w:eastAsia="en-GB"/>
        </w:rPr>
        <w:t>on site</w:t>
      </w:r>
      <w:r>
        <w:rPr>
          <w:rFonts w:cs="Arial"/>
          <w:lang w:val="en-AU" w:eastAsia="en-GB"/>
        </w:rPr>
        <w:t>,</w:t>
      </w:r>
      <w:r w:rsidRPr="007F417C">
        <w:rPr>
          <w:rFonts w:cs="Arial"/>
          <w:lang w:val="en-AU" w:eastAsia="en-GB"/>
        </w:rPr>
        <w:t xml:space="preserve"> through observ</w:t>
      </w:r>
      <w:r>
        <w:rPr>
          <w:rFonts w:cs="Arial"/>
          <w:lang w:val="en-AU" w:eastAsia="en-GB"/>
        </w:rPr>
        <w:t>ing</w:t>
      </w:r>
      <w:r w:rsidRPr="007F417C">
        <w:rPr>
          <w:rFonts w:cs="Arial"/>
          <w:lang w:val="en-AU" w:eastAsia="en-GB"/>
        </w:rPr>
        <w:t xml:space="preserve"> normal operating practices, or</w:t>
      </w:r>
      <w:r>
        <w:rPr>
          <w:rFonts w:cs="Arial"/>
          <w:lang w:val="en-AU" w:eastAsia="en-GB"/>
        </w:rPr>
        <w:t xml:space="preserve"> </w:t>
      </w:r>
      <w:r w:rsidRPr="007F417C">
        <w:rPr>
          <w:rFonts w:cs="Arial"/>
          <w:lang w:val="en-AU" w:eastAsia="en-GB"/>
        </w:rPr>
        <w:t>discussing daily operations, responsibilities and reporting lines.</w:t>
      </w:r>
      <w:r w:rsidRPr="007F417C">
        <w:rPr>
          <w:rFonts w:cs="Arial"/>
          <w:lang w:val="en-US" w:eastAsia="en-GB"/>
        </w:rPr>
        <w:t> </w:t>
      </w:r>
      <w:r>
        <w:rPr>
          <w:rFonts w:cs="Arial"/>
          <w:lang w:val="en-AU" w:eastAsia="en-GB"/>
        </w:rPr>
        <w:t>A</w:t>
      </w:r>
      <w:r w:rsidRPr="007F417C">
        <w:rPr>
          <w:rFonts w:cs="Arial"/>
          <w:lang w:val="en-AU" w:eastAsia="en-GB"/>
        </w:rPr>
        <w:t xml:space="preserve"> </w:t>
      </w:r>
      <w:r>
        <w:rPr>
          <w:rFonts w:cs="Arial"/>
          <w:lang w:val="en-AU" w:eastAsia="en-GB"/>
        </w:rPr>
        <w:t>FSS</w:t>
      </w:r>
      <w:r w:rsidRPr="007F417C">
        <w:rPr>
          <w:rFonts w:cs="Arial"/>
          <w:lang w:val="en-AU" w:eastAsia="en-GB"/>
        </w:rPr>
        <w:t xml:space="preserve"> is </w:t>
      </w:r>
      <w:r>
        <w:rPr>
          <w:rFonts w:cs="Arial"/>
          <w:lang w:val="en-AU" w:eastAsia="en-GB"/>
        </w:rPr>
        <w:t>expected to be ‘</w:t>
      </w:r>
      <w:r w:rsidRPr="007F417C">
        <w:rPr>
          <w:rFonts w:cs="Arial"/>
          <w:lang w:val="en-AU" w:eastAsia="en-GB"/>
        </w:rPr>
        <w:t>reasonably available</w:t>
      </w:r>
      <w:r>
        <w:rPr>
          <w:rFonts w:cs="Arial"/>
          <w:lang w:val="en-AU" w:eastAsia="en-GB"/>
        </w:rPr>
        <w:t>’ to advise and supervise staff</w:t>
      </w:r>
      <w:r w:rsidRPr="007F417C">
        <w:rPr>
          <w:rFonts w:cs="Arial"/>
          <w:lang w:val="en-AU" w:eastAsia="en-GB"/>
        </w:rPr>
        <w:t>.</w:t>
      </w:r>
      <w:r>
        <w:rPr>
          <w:rFonts w:cs="Arial"/>
          <w:lang w:val="en-AU" w:eastAsia="en-GB"/>
        </w:rPr>
        <w:t xml:space="preserve"> What is considered reasonable may vary </w:t>
      </w:r>
      <w:r w:rsidRPr="007F417C">
        <w:rPr>
          <w:rFonts w:cs="Arial"/>
          <w:lang w:val="en-AU" w:eastAsia="en-GB"/>
        </w:rPr>
        <w:t xml:space="preserve">for </w:t>
      </w:r>
      <w:r>
        <w:rPr>
          <w:rFonts w:cs="Arial"/>
          <w:lang w:val="en-AU" w:eastAsia="en-GB"/>
        </w:rPr>
        <w:t>different</w:t>
      </w:r>
      <w:r w:rsidRPr="007F417C">
        <w:rPr>
          <w:rFonts w:cs="Arial"/>
          <w:lang w:val="en-AU" w:eastAsia="en-GB"/>
        </w:rPr>
        <w:t xml:space="preserve"> business</w:t>
      </w:r>
      <w:r>
        <w:rPr>
          <w:rFonts w:cs="Arial"/>
          <w:lang w:val="en-AU" w:eastAsia="en-GB"/>
        </w:rPr>
        <w:t>es, depending on their number of staff, volumes of food, and food handling activities</w:t>
      </w:r>
      <w:r w:rsidRPr="007F417C">
        <w:rPr>
          <w:rFonts w:cs="Arial"/>
          <w:lang w:val="en-AU" w:eastAsia="en-GB"/>
        </w:rPr>
        <w:t>.</w:t>
      </w:r>
      <w:r w:rsidRPr="007F417C">
        <w:rPr>
          <w:rFonts w:cs="Arial"/>
          <w:lang w:val="en-US" w:eastAsia="en-GB"/>
        </w:rPr>
        <w:t> </w:t>
      </w:r>
    </w:p>
    <w:p w14:paraId="53990745" w14:textId="78E68BCD" w:rsidR="00FD13A1" w:rsidRDefault="00504902" w:rsidP="00263E9A">
      <w:pPr>
        <w:pStyle w:val="Heading3"/>
      </w:pPr>
      <w:bookmarkStart w:id="52" w:name="_Toc70953242"/>
      <w:r>
        <w:t>4.4</w:t>
      </w:r>
      <w:r w:rsidR="006C3C32">
        <w:t>.2</w:t>
      </w:r>
      <w:r w:rsidR="00053044">
        <w:tab/>
      </w:r>
      <w:r w:rsidR="00FD13A1">
        <w:t>Food handler training</w:t>
      </w:r>
      <w:bookmarkEnd w:id="52"/>
      <w:r w:rsidR="00724C15">
        <w:t xml:space="preserve"> (FHT)</w:t>
      </w:r>
    </w:p>
    <w:p w14:paraId="30B8C8B8" w14:textId="2CA446B1" w:rsidR="00FD13A1" w:rsidRDefault="00FD13A1" w:rsidP="00FD13A1">
      <w:r w:rsidRPr="002673C7">
        <w:t xml:space="preserve">FSANZ </w:t>
      </w:r>
      <w:r>
        <w:t xml:space="preserve">has </w:t>
      </w:r>
      <w:r w:rsidRPr="002673C7">
        <w:t xml:space="preserve">considered a regulatory </w:t>
      </w:r>
      <w:r w:rsidR="00B65A2B">
        <w:t xml:space="preserve">tool </w:t>
      </w:r>
      <w:r>
        <w:t xml:space="preserve">where </w:t>
      </w:r>
      <w:r w:rsidRPr="003F0323">
        <w:t>food handlers</w:t>
      </w:r>
      <w:r>
        <w:t xml:space="preserve"> in</w:t>
      </w:r>
      <w:r w:rsidRPr="003F0323">
        <w:t xml:space="preserve"> </w:t>
      </w:r>
      <w:r>
        <w:t xml:space="preserve">some, or all, </w:t>
      </w:r>
      <w:r w:rsidRPr="003F0323">
        <w:t xml:space="preserve">in-scope businesses would </w:t>
      </w:r>
      <w:r>
        <w:t xml:space="preserve">be </w:t>
      </w:r>
      <w:r w:rsidRPr="003F0323">
        <w:t>require</w:t>
      </w:r>
      <w:r>
        <w:t>d</w:t>
      </w:r>
      <w:r w:rsidRPr="003F0323">
        <w:t xml:space="preserve"> to </w:t>
      </w:r>
      <w:r>
        <w:t xml:space="preserve">complete </w:t>
      </w:r>
      <w:r w:rsidR="003D5230">
        <w:t xml:space="preserve">food safety </w:t>
      </w:r>
      <w:r>
        <w:t xml:space="preserve">training before handling PHF. While not competency based, the proposed </w:t>
      </w:r>
      <w:r w:rsidR="003D5230">
        <w:t>FHT</w:t>
      </w:r>
      <w:r>
        <w:t xml:space="preserve"> specifies all of the following to be included:</w:t>
      </w:r>
    </w:p>
    <w:p w14:paraId="3BF90ED7" w14:textId="77777777" w:rsidR="00FD13A1" w:rsidRPr="00E56393" w:rsidRDefault="00FD13A1" w:rsidP="009952BF">
      <w:pPr>
        <w:pStyle w:val="FSBullet1"/>
      </w:pPr>
      <w:r w:rsidRPr="00E56393">
        <w:t>safe handling of food</w:t>
      </w:r>
    </w:p>
    <w:p w14:paraId="5CBB1955" w14:textId="77777777" w:rsidR="00FD13A1" w:rsidRPr="00E56393" w:rsidRDefault="00FD13A1" w:rsidP="009952BF">
      <w:pPr>
        <w:pStyle w:val="FSBullet1"/>
      </w:pPr>
      <w:r w:rsidRPr="00E56393">
        <w:t>food contamination</w:t>
      </w:r>
    </w:p>
    <w:p w14:paraId="10C7B9CF" w14:textId="77777777" w:rsidR="00FD13A1" w:rsidRPr="00E56393" w:rsidRDefault="00FD13A1" w:rsidP="009952BF">
      <w:pPr>
        <w:pStyle w:val="FSBullet1"/>
      </w:pPr>
      <w:r w:rsidRPr="00E56393">
        <w:t>cleaning and sanitising of food premises and equipment</w:t>
      </w:r>
    </w:p>
    <w:p w14:paraId="592FEB33" w14:textId="77777777" w:rsidR="00FD13A1" w:rsidRPr="00E56393" w:rsidRDefault="00FD13A1" w:rsidP="009952BF">
      <w:pPr>
        <w:pStyle w:val="FSBullet1"/>
      </w:pPr>
      <w:r w:rsidRPr="00E56393">
        <w:t>personal hygiene.</w:t>
      </w:r>
    </w:p>
    <w:p w14:paraId="1A8CB14A" w14:textId="1D8FAEFA" w:rsidR="00FD13A1" w:rsidRDefault="00FD13A1" w:rsidP="00637659">
      <w:r>
        <w:t>The Code currently requires food businesses to ensure persons undertaking or supervising food handling have skills and knowledge in food safety and food hygiene matters</w:t>
      </w:r>
      <w:r w:rsidR="003D5230">
        <w:t>,</w:t>
      </w:r>
      <w:r>
        <w:t xml:space="preserve"> commensurate with their work activities (Standard 3.2.2 clause 3). There are no specific training requirements. </w:t>
      </w:r>
    </w:p>
    <w:p w14:paraId="0D7DBE77" w14:textId="44F02BF4" w:rsidR="00FD13A1" w:rsidRDefault="00B85E65" w:rsidP="00DD3F7A">
      <w:pPr>
        <w:pStyle w:val="Heading4"/>
      </w:pPr>
      <w:r>
        <w:t>Evaluation: FHT</w:t>
      </w:r>
    </w:p>
    <w:p w14:paraId="2C008498" w14:textId="77777777" w:rsidR="00FD13A1" w:rsidRPr="008104A2" w:rsidRDefault="00FD13A1" w:rsidP="00FD13A1">
      <w:pPr>
        <w:rPr>
          <w:highlight w:val="yellow"/>
        </w:rPr>
      </w:pPr>
      <w:r w:rsidRPr="008104A2">
        <w:t>FSANZ assess</w:t>
      </w:r>
      <w:r>
        <w:t>ed</w:t>
      </w:r>
      <w:r w:rsidRPr="008104A2">
        <w:t xml:space="preserve"> </w:t>
      </w:r>
      <w:r>
        <w:t xml:space="preserve">international </w:t>
      </w:r>
      <w:r w:rsidRPr="008104A2">
        <w:t xml:space="preserve">literature </w:t>
      </w:r>
      <w:r>
        <w:t>on</w:t>
      </w:r>
      <w:r w:rsidRPr="008104A2">
        <w:t xml:space="preserve"> the impact of food </w:t>
      </w:r>
      <w:r>
        <w:t>safety training on food handler behaviour</w:t>
      </w:r>
      <w:r w:rsidRPr="0031430E">
        <w:t xml:space="preserve"> </w:t>
      </w:r>
      <w:r>
        <w:t xml:space="preserve">in </w:t>
      </w:r>
      <w:r w:rsidRPr="00E43CEC">
        <w:t>food service businesses</w:t>
      </w:r>
      <w:r w:rsidRPr="008104A2">
        <w:t>.</w:t>
      </w:r>
      <w:r>
        <w:t xml:space="preserve"> R</w:t>
      </w:r>
      <w:r w:rsidRPr="00E43CEC">
        <w:t xml:space="preserve">esearch </w:t>
      </w:r>
      <w:r>
        <w:t>from</w:t>
      </w:r>
      <w:r w:rsidRPr="00E43CEC">
        <w:t xml:space="preserve"> Australia was not available. </w:t>
      </w:r>
    </w:p>
    <w:p w14:paraId="2AEB78E3" w14:textId="77777777" w:rsidR="00FD13A1" w:rsidRPr="00E9095D" w:rsidRDefault="00FD13A1" w:rsidP="00FD13A1">
      <w:pPr>
        <w:rPr>
          <w:color w:val="548DD4" w:themeColor="text2" w:themeTint="99"/>
        </w:rPr>
      </w:pPr>
      <w:r>
        <w:t>Specifically, we examined:</w:t>
      </w:r>
    </w:p>
    <w:p w14:paraId="268962C0" w14:textId="083AA4F8" w:rsidR="00FD13A1" w:rsidRPr="00E43CEC" w:rsidRDefault="00FD13A1" w:rsidP="003D5230">
      <w:pPr>
        <w:pStyle w:val="FSBullet1"/>
      </w:pPr>
      <w:r>
        <w:t xml:space="preserve">whether </w:t>
      </w:r>
      <w:r w:rsidR="00330C5B">
        <w:t>FHT</w:t>
      </w:r>
      <w:r>
        <w:t xml:space="preserve"> results in improved</w:t>
      </w:r>
      <w:r w:rsidRPr="00E43CEC">
        <w:t xml:space="preserve"> knowledge and b</w:t>
      </w:r>
      <w:r>
        <w:t xml:space="preserve">ehaviour </w:t>
      </w:r>
    </w:p>
    <w:p w14:paraId="708210A6" w14:textId="11D535E3" w:rsidR="00FD13A1" w:rsidRDefault="00FD13A1" w:rsidP="00FD13A1">
      <w:pPr>
        <w:pStyle w:val="FSBullet1"/>
      </w:pPr>
      <w:r>
        <w:t>what</w:t>
      </w:r>
      <w:r w:rsidRPr="00E43CEC">
        <w:t xml:space="preserve"> </w:t>
      </w:r>
      <w:r>
        <w:t>factors increase or</w:t>
      </w:r>
      <w:r w:rsidRPr="00E43CEC">
        <w:t xml:space="preserve"> limit the effectiveness </w:t>
      </w:r>
      <w:r>
        <w:t xml:space="preserve">(i.e. outcomes) </w:t>
      </w:r>
      <w:r w:rsidRPr="00E43CEC">
        <w:t>of training</w:t>
      </w:r>
      <w:r>
        <w:t>.</w:t>
      </w:r>
    </w:p>
    <w:p w14:paraId="48C5B634" w14:textId="77777777" w:rsidR="00FD13A1" w:rsidRDefault="00FD13A1" w:rsidP="005F6689">
      <w:pPr>
        <w:pStyle w:val="Heading5"/>
      </w:pPr>
      <w:r>
        <w:lastRenderedPageBreak/>
        <w:t>K</w:t>
      </w:r>
      <w:r w:rsidRPr="008104A2">
        <w:t xml:space="preserve">nowledge and behaviour </w:t>
      </w:r>
      <w:r>
        <w:t>improvements</w:t>
      </w:r>
    </w:p>
    <w:p w14:paraId="64446C81" w14:textId="7D354651" w:rsidR="00FD13A1" w:rsidRDefault="00FD13A1" w:rsidP="00FD13A1">
      <w:r>
        <w:t>The</w:t>
      </w:r>
      <w:r w:rsidRPr="00511984">
        <w:t xml:space="preserve"> efficacy of food safety training </w:t>
      </w:r>
      <w:r>
        <w:t xml:space="preserve">on improving knowledge and behaviour are covered in two </w:t>
      </w:r>
      <w:r w:rsidRPr="00EB7634">
        <w:t>reviews (Medeiros et al., 2011; McFarland et al., 2019). Most</w:t>
      </w:r>
      <w:r>
        <w:t xml:space="preserve">, but not all, of the </w:t>
      </w:r>
      <w:r w:rsidR="003D5230">
        <w:t xml:space="preserve">reviewed </w:t>
      </w:r>
      <w:r>
        <w:t>studies reported improved knowledge and behaviour after training.</w:t>
      </w:r>
    </w:p>
    <w:p w14:paraId="1009F715" w14:textId="5F236CAA" w:rsidR="00FD13A1" w:rsidRDefault="00FD13A1" w:rsidP="00FD13A1">
      <w:r>
        <w:t xml:space="preserve">In one review, five out of six </w:t>
      </w:r>
      <w:r w:rsidRPr="00E43CEC">
        <w:t>studies</w:t>
      </w:r>
      <w:r w:rsidRPr="00E43CEC">
        <w:rPr>
          <w:rStyle w:val="FootnoteReference"/>
        </w:rPr>
        <w:footnoteReference w:id="26"/>
      </w:r>
      <w:r w:rsidRPr="00E43CEC">
        <w:t xml:space="preserve"> </w:t>
      </w:r>
      <w:r>
        <w:t xml:space="preserve">examining food handlers’ training </w:t>
      </w:r>
      <w:r w:rsidRPr="00E43CEC">
        <w:t>in commercial environments</w:t>
      </w:r>
      <w:r w:rsidRPr="00E43CEC" w:rsidDel="005A081B">
        <w:t xml:space="preserve"> </w:t>
      </w:r>
      <w:r w:rsidR="003D5230">
        <w:t>2008–</w:t>
      </w:r>
      <w:r>
        <w:t>2018 reported that t</w:t>
      </w:r>
      <w:r w:rsidRPr="007354AF">
        <w:t>raining increase</w:t>
      </w:r>
      <w:r>
        <w:t>d</w:t>
      </w:r>
      <w:r w:rsidRPr="007354AF">
        <w:t xml:space="preserve"> </w:t>
      </w:r>
      <w:r>
        <w:t xml:space="preserve">their </w:t>
      </w:r>
      <w:r w:rsidRPr="007354AF">
        <w:t>food safety</w:t>
      </w:r>
      <w:r>
        <w:t xml:space="preserve"> knowledge </w:t>
      </w:r>
      <w:r w:rsidRPr="003065CA">
        <w:t>(McFarland et al 2019). Similarly, a review of 14 studies</w:t>
      </w:r>
      <w:r w:rsidRPr="003065CA">
        <w:rPr>
          <w:rStyle w:val="FootnoteReference"/>
        </w:rPr>
        <w:footnoteReference w:id="27"/>
      </w:r>
      <w:r w:rsidRPr="003065CA">
        <w:t xml:space="preserve"> on training </w:t>
      </w:r>
      <w:r w:rsidR="00637659">
        <w:t>in food service businesses 2004–</w:t>
      </w:r>
      <w:r w:rsidRPr="003065CA">
        <w:t>2008 found training resulted in improved knowledge and behaviour in most cases (Medeiros et al., 2011).</w:t>
      </w:r>
      <w:r>
        <w:t xml:space="preserve"> </w:t>
      </w:r>
      <w:r w:rsidRPr="00E156A3">
        <w:t xml:space="preserve">The most common training topics </w:t>
      </w:r>
      <w:r>
        <w:t xml:space="preserve">of this review </w:t>
      </w:r>
      <w:r w:rsidRPr="00E156A3">
        <w:t xml:space="preserve">were employee personal hygiene and handwashing. </w:t>
      </w:r>
      <w:r>
        <w:t>Improved hygiene behaviours</w:t>
      </w:r>
      <w:r w:rsidR="003D5230">
        <w:t>,</w:t>
      </w:r>
      <w:r>
        <w:t xml:space="preserve"> such as hand washing</w:t>
      </w:r>
      <w:r w:rsidR="003D5230">
        <w:t>,</w:t>
      </w:r>
      <w:r>
        <w:t xml:space="preserve"> were directly observed. S</w:t>
      </w:r>
      <w:r w:rsidRPr="00E156A3">
        <w:t>ome studies</w:t>
      </w:r>
      <w:r w:rsidR="003D5230">
        <w:t xml:space="preserve"> that</w:t>
      </w:r>
      <w:r w:rsidRPr="00E156A3">
        <w:t xml:space="preserve"> </w:t>
      </w:r>
      <w:r w:rsidR="003D5230">
        <w:t>included</w:t>
      </w:r>
      <w:r w:rsidRPr="00E156A3">
        <w:t xml:space="preserve"> microbiological analyses</w:t>
      </w:r>
      <w:r>
        <w:t xml:space="preserve"> also </w:t>
      </w:r>
      <w:r w:rsidRPr="00E156A3">
        <w:t xml:space="preserve">observed a reduction </w:t>
      </w:r>
      <w:r>
        <w:t>in</w:t>
      </w:r>
      <w:r w:rsidRPr="00E156A3">
        <w:t xml:space="preserve"> microorganisms during food preparation and handling </w:t>
      </w:r>
      <w:r>
        <w:t>post-</w:t>
      </w:r>
      <w:r w:rsidRPr="00E156A3">
        <w:t>training</w:t>
      </w:r>
      <w:r>
        <w:t>.</w:t>
      </w:r>
      <w:r w:rsidRPr="00E156A3" w:rsidDel="00953F5E">
        <w:t xml:space="preserve"> </w:t>
      </w:r>
    </w:p>
    <w:p w14:paraId="04A43397" w14:textId="48E6DF16" w:rsidR="00FD13A1" w:rsidRPr="007354AF" w:rsidRDefault="00FD13A1" w:rsidP="00FD13A1">
      <w:r>
        <w:t xml:space="preserve">Both </w:t>
      </w:r>
      <w:r w:rsidR="003D5230">
        <w:t xml:space="preserve">these </w:t>
      </w:r>
      <w:r>
        <w:t xml:space="preserve">reviews included cases where training or </w:t>
      </w:r>
      <w:r w:rsidRPr="00E156A3">
        <w:t>knowledge acquired did not translate to food</w:t>
      </w:r>
      <w:r>
        <w:t>-</w:t>
      </w:r>
      <w:r w:rsidRPr="00E156A3">
        <w:t xml:space="preserve">safe behaviours in the workplace. One study found no difference in </w:t>
      </w:r>
      <w:r>
        <w:t xml:space="preserve">food handler </w:t>
      </w:r>
      <w:r w:rsidRPr="00E156A3">
        <w:t xml:space="preserve">knowledge </w:t>
      </w:r>
      <w:r>
        <w:t>or</w:t>
      </w:r>
      <w:r w:rsidRPr="00E156A3">
        <w:t xml:space="preserve"> behaviour after training</w:t>
      </w:r>
      <w:r>
        <w:t>.</w:t>
      </w:r>
    </w:p>
    <w:p w14:paraId="3E264E15" w14:textId="24D56A91" w:rsidR="00FD13A1" w:rsidRDefault="00FD13A1" w:rsidP="00FD13A1">
      <w:r>
        <w:t xml:space="preserve">These findings </w:t>
      </w:r>
      <w:r w:rsidRPr="007354AF">
        <w:t>indicate a gap between increasing food handler knowledge and improv</w:t>
      </w:r>
      <w:r>
        <w:t xml:space="preserve">ing their </w:t>
      </w:r>
      <w:r w:rsidRPr="007354AF">
        <w:t xml:space="preserve">practices. The </w:t>
      </w:r>
      <w:r>
        <w:t xml:space="preserve">McFarland et al </w:t>
      </w:r>
      <w:r w:rsidRPr="007354AF">
        <w:t xml:space="preserve">review </w:t>
      </w:r>
      <w:r w:rsidR="003D5230">
        <w:t xml:space="preserve">(2019) </w:t>
      </w:r>
      <w:r w:rsidRPr="007354AF">
        <w:t>consider</w:t>
      </w:r>
      <w:r>
        <w:t>ed some</w:t>
      </w:r>
      <w:r w:rsidRPr="007354AF">
        <w:t xml:space="preserve"> training methods (e.g. knowledge</w:t>
      </w:r>
      <w:r>
        <w:t>-</w:t>
      </w:r>
      <w:r w:rsidRPr="007354AF">
        <w:t>based training</w:t>
      </w:r>
      <w:r>
        <w:t xml:space="preserve"> alone</w:t>
      </w:r>
      <w:r w:rsidRPr="007354AF">
        <w:t xml:space="preserve">) </w:t>
      </w:r>
      <w:r>
        <w:t xml:space="preserve">may </w:t>
      </w:r>
      <w:r w:rsidRPr="007354AF">
        <w:t>not align with practical realities in the workplace</w:t>
      </w:r>
      <w:r>
        <w:t xml:space="preserve">, such as </w:t>
      </w:r>
      <w:r w:rsidRPr="007354AF">
        <w:t xml:space="preserve">peak business periods. </w:t>
      </w:r>
      <w:r>
        <w:t>They also noted</w:t>
      </w:r>
      <w:r w:rsidRPr="007354AF">
        <w:t xml:space="preserve"> training (</w:t>
      </w:r>
      <w:r w:rsidR="003D5230">
        <w:t>often</w:t>
      </w:r>
      <w:r w:rsidRPr="007354AF">
        <w:t xml:space="preserve"> knowledge</w:t>
      </w:r>
      <w:r>
        <w:t>-</w:t>
      </w:r>
      <w:r w:rsidRPr="007354AF">
        <w:t xml:space="preserve">based) is </w:t>
      </w:r>
      <w:r w:rsidR="003D5230">
        <w:t>commonly</w:t>
      </w:r>
      <w:r w:rsidRPr="007354AF">
        <w:t xml:space="preserve"> delivered </w:t>
      </w:r>
      <w:r>
        <w:t xml:space="preserve">only </w:t>
      </w:r>
      <w:r w:rsidRPr="007354AF">
        <w:t xml:space="preserve">once without follow-up. </w:t>
      </w:r>
    </w:p>
    <w:p w14:paraId="5E8E4F19" w14:textId="71A1D67A" w:rsidR="00FD13A1" w:rsidRDefault="00FD13A1" w:rsidP="00FD13A1">
      <w:r>
        <w:t>The reviews cited the following elements contribut</w:t>
      </w:r>
      <w:r w:rsidR="003D5230">
        <w:t>ed</w:t>
      </w:r>
      <w:r>
        <w:t xml:space="preserve"> to effective</w:t>
      </w:r>
      <w:r w:rsidRPr="00E156A3">
        <w:t xml:space="preserve"> </w:t>
      </w:r>
      <w:r>
        <w:t>training</w:t>
      </w:r>
      <w:r w:rsidRPr="00E156A3">
        <w:t xml:space="preserve">: </w:t>
      </w:r>
    </w:p>
    <w:p w14:paraId="147D5943" w14:textId="77777777" w:rsidR="00FD13A1" w:rsidRDefault="00FD13A1" w:rsidP="003D5230">
      <w:pPr>
        <w:pStyle w:val="FSBullet1"/>
      </w:pPr>
      <w:r w:rsidRPr="00E156A3">
        <w:t>incorporat</w:t>
      </w:r>
      <w:r>
        <w:t>ing</w:t>
      </w:r>
      <w:r w:rsidRPr="00E156A3">
        <w:t xml:space="preserve"> </w:t>
      </w:r>
      <w:r w:rsidRPr="00986BB9">
        <w:t xml:space="preserve">a mix of knowledge-based </w:t>
      </w:r>
      <w:r>
        <w:t xml:space="preserve">and practical </w:t>
      </w:r>
      <w:r w:rsidRPr="00986BB9">
        <w:t>components</w:t>
      </w:r>
      <w:r w:rsidRPr="00E156A3" w:rsidDel="00953F5E">
        <w:t xml:space="preserve"> </w:t>
      </w:r>
    </w:p>
    <w:p w14:paraId="27D61763" w14:textId="77777777" w:rsidR="00FD13A1" w:rsidRDefault="00FD13A1" w:rsidP="003D5230">
      <w:pPr>
        <w:pStyle w:val="FSBullet1"/>
      </w:pPr>
      <w:r>
        <w:t xml:space="preserve">use of </w:t>
      </w:r>
      <w:r w:rsidRPr="00E156A3">
        <w:t>multimedia</w:t>
      </w:r>
      <w:r>
        <w:t xml:space="preserve">, </w:t>
      </w:r>
      <w:r w:rsidRPr="00E156A3">
        <w:t>video</w:t>
      </w:r>
      <w:r>
        <w:t>s</w:t>
      </w:r>
      <w:r w:rsidRPr="00E156A3">
        <w:t xml:space="preserve"> and illustrations</w:t>
      </w:r>
      <w:r>
        <w:t xml:space="preserve"> in addition to reading and writing</w:t>
      </w:r>
      <w:r w:rsidRPr="00E156A3">
        <w:t xml:space="preserve"> </w:t>
      </w:r>
    </w:p>
    <w:p w14:paraId="5B4C05B5" w14:textId="77777777" w:rsidR="00FD13A1" w:rsidRDefault="00FD13A1" w:rsidP="003D5230">
      <w:pPr>
        <w:pStyle w:val="FSBullet1"/>
      </w:pPr>
      <w:r>
        <w:t>ou</w:t>
      </w:r>
      <w:r w:rsidRPr="00C03D60">
        <w:t>tlining the commercial/business benefits</w:t>
      </w:r>
      <w:r w:rsidRPr="009366CD">
        <w:t xml:space="preserve"> </w:t>
      </w:r>
      <w:r>
        <w:t xml:space="preserve">of </w:t>
      </w:r>
      <w:r w:rsidRPr="009366CD">
        <w:t>safe food handling</w:t>
      </w:r>
      <w:r w:rsidRPr="00E156A3">
        <w:t xml:space="preserve">. </w:t>
      </w:r>
    </w:p>
    <w:p w14:paraId="7380FE0C" w14:textId="1D2A5AC6" w:rsidR="00FD13A1" w:rsidRDefault="00FD13A1" w:rsidP="00FD13A1">
      <w:r>
        <w:t>O</w:t>
      </w:r>
      <w:r w:rsidRPr="007354AF">
        <w:t xml:space="preserve">ngoing training, supervision or explicit workplace cues (e.g. signage) </w:t>
      </w:r>
      <w:r>
        <w:t>c</w:t>
      </w:r>
      <w:r w:rsidRPr="007354AF">
        <w:t xml:space="preserve">ould </w:t>
      </w:r>
      <w:r>
        <w:t xml:space="preserve">also </w:t>
      </w:r>
      <w:r w:rsidRPr="007354AF">
        <w:t xml:space="preserve">assist </w:t>
      </w:r>
      <w:r>
        <w:t xml:space="preserve">the </w:t>
      </w:r>
      <w:r w:rsidRPr="007354AF">
        <w:t xml:space="preserve">transfer </w:t>
      </w:r>
      <w:r>
        <w:t xml:space="preserve">of knowledge </w:t>
      </w:r>
      <w:r w:rsidRPr="007354AF">
        <w:t>into improved behaviours</w:t>
      </w:r>
      <w:r>
        <w:t xml:space="preserve"> (McFarland et al</w:t>
      </w:r>
      <w:r w:rsidRPr="007354AF">
        <w:t>.</w:t>
      </w:r>
      <w:r>
        <w:t xml:space="preserve"> 201</w:t>
      </w:r>
      <w:r w:rsidR="003D5230">
        <w:t>9</w:t>
      </w:r>
      <w:r>
        <w:t>).</w:t>
      </w:r>
      <w:r w:rsidRPr="007354AF">
        <w:t xml:space="preserve"> </w:t>
      </w:r>
    </w:p>
    <w:p w14:paraId="0FC8CDCA" w14:textId="4016886F" w:rsidR="00FD13A1" w:rsidRPr="009366CD" w:rsidRDefault="00FD13A1" w:rsidP="005F6689">
      <w:pPr>
        <w:pStyle w:val="Heading5"/>
      </w:pPr>
      <w:r>
        <w:lastRenderedPageBreak/>
        <w:t>Factors influencing food handler behaviour</w:t>
      </w:r>
    </w:p>
    <w:p w14:paraId="728A6BDB" w14:textId="4363FE7D" w:rsidR="00FD13A1" w:rsidRPr="009366CD" w:rsidRDefault="00FD13A1" w:rsidP="00FD13A1">
      <w:r w:rsidRPr="00F14F03">
        <w:t xml:space="preserve">Factors contributing to safe food handling in food service businesses are summarised in a review of 26 </w:t>
      </w:r>
      <w:r w:rsidRPr="00EB7634">
        <w:t>studies (Thaivalappil et al., 2018). The</w:t>
      </w:r>
      <w:r w:rsidRPr="00F14F03">
        <w:t xml:space="preserve"> re</w:t>
      </w:r>
      <w:r>
        <w:t>search</w:t>
      </w:r>
      <w:r w:rsidRPr="00F14F03">
        <w:t xml:space="preserve"> </w:t>
      </w:r>
      <w:r w:rsidR="006962A8">
        <w:t xml:space="preserve">mainly </w:t>
      </w:r>
      <w:r w:rsidRPr="00F14F03">
        <w:t xml:space="preserve">focuses on </w:t>
      </w:r>
      <w:r>
        <w:t>food handler interviews</w:t>
      </w:r>
      <w:r w:rsidRPr="00F14F03">
        <w:t xml:space="preserve"> in the United States and United Kingdom</w:t>
      </w:r>
      <w:r w:rsidRPr="009366CD">
        <w:t xml:space="preserve">. </w:t>
      </w:r>
    </w:p>
    <w:p w14:paraId="3CEC55BA" w14:textId="32315B1F" w:rsidR="00FD13A1" w:rsidRDefault="00FD13A1" w:rsidP="00FD13A1">
      <w:r>
        <w:t>Generally</w:t>
      </w:r>
      <w:r w:rsidR="006962A8">
        <w:t>,</w:t>
      </w:r>
      <w:r>
        <w:t xml:space="preserve"> t</w:t>
      </w:r>
      <w:r w:rsidRPr="003352C1">
        <w:t>he review found food handlers had good skills and knowledge in safe food handling</w:t>
      </w:r>
      <w:r>
        <w:t xml:space="preserve">. </w:t>
      </w:r>
      <w:r w:rsidRPr="003352C1">
        <w:t>Most subjects perceived their training to be beneficial (</w:t>
      </w:r>
      <w:r>
        <w:t xml:space="preserve">the review authors </w:t>
      </w:r>
      <w:r w:rsidR="006F2EFF">
        <w:t xml:space="preserve">also </w:t>
      </w:r>
      <w:r>
        <w:t xml:space="preserve">reported this </w:t>
      </w:r>
      <w:r w:rsidRPr="003352C1">
        <w:t>replicat</w:t>
      </w:r>
      <w:r>
        <w:t>ed</w:t>
      </w:r>
      <w:r w:rsidRPr="003352C1">
        <w:t xml:space="preserve"> previous findings).</w:t>
      </w:r>
      <w:r w:rsidRPr="009366CD">
        <w:t xml:space="preserve"> </w:t>
      </w:r>
      <w:r>
        <w:t xml:space="preserve">While most food handlers are confident in their abilities, in some cases </w:t>
      </w:r>
      <w:r w:rsidRPr="004122C4">
        <w:t>they appear to overestimate their abilities; for</w:t>
      </w:r>
      <w:r>
        <w:t xml:space="preserve"> example,</w:t>
      </w:r>
      <w:r w:rsidRPr="00C65263">
        <w:t xml:space="preserve"> </w:t>
      </w:r>
      <w:r>
        <w:t xml:space="preserve">just </w:t>
      </w:r>
      <w:r w:rsidRPr="00C65263">
        <w:t xml:space="preserve">using </w:t>
      </w:r>
      <w:r>
        <w:t>smell, touch or sight</w:t>
      </w:r>
      <w:r w:rsidRPr="00C65263">
        <w:t xml:space="preserve"> to </w:t>
      </w:r>
      <w:r>
        <w:t>gauge</w:t>
      </w:r>
      <w:r w:rsidRPr="00C65263">
        <w:t xml:space="preserve"> whether a food is </w:t>
      </w:r>
      <w:r w:rsidRPr="009366CD">
        <w:t xml:space="preserve">spoiled or correctly </w:t>
      </w:r>
      <w:r>
        <w:t>cooked</w:t>
      </w:r>
      <w:r w:rsidRPr="003352C1">
        <w:t>.</w:t>
      </w:r>
    </w:p>
    <w:p w14:paraId="3FC19EE9" w14:textId="3AB41731" w:rsidR="00FD13A1" w:rsidRDefault="00FD13A1" w:rsidP="00FD13A1">
      <w:r>
        <w:t>Food handlers</w:t>
      </w:r>
      <w:r w:rsidRPr="00C65263">
        <w:t xml:space="preserve"> reported having </w:t>
      </w:r>
      <w:r w:rsidRPr="004122C4">
        <w:t>issues</w:t>
      </w:r>
      <w:r>
        <w:t xml:space="preserve"> with being motivated to practise safe food handling. They </w:t>
      </w:r>
      <w:r w:rsidRPr="00891044">
        <w:t>report</w:t>
      </w:r>
      <w:r w:rsidRPr="002E3C4A">
        <w:t xml:space="preserve">ed </w:t>
      </w:r>
      <w:r w:rsidRPr="00891044">
        <w:t>wanting support and workplace cues to remind</w:t>
      </w:r>
      <w:r w:rsidRPr="002E3C4A">
        <w:t xml:space="preserve"> them of </w:t>
      </w:r>
      <w:r>
        <w:t>good</w:t>
      </w:r>
      <w:r w:rsidRPr="002E3C4A">
        <w:t xml:space="preserve"> practices</w:t>
      </w:r>
      <w:r>
        <w:t>.</w:t>
      </w:r>
    </w:p>
    <w:p w14:paraId="76987911" w14:textId="0D564201" w:rsidR="00FD13A1" w:rsidRPr="007E4044" w:rsidRDefault="00FD13A1" w:rsidP="00FD13A1">
      <w:r>
        <w:t xml:space="preserve">Situational and social factors reported as influencing safe food handling </w:t>
      </w:r>
      <w:r w:rsidRPr="007E4044">
        <w:t>practices</w:t>
      </w:r>
      <w:r>
        <w:t xml:space="preserve"> include</w:t>
      </w:r>
      <w:r w:rsidRPr="007E4044">
        <w:t>:</w:t>
      </w:r>
    </w:p>
    <w:p w14:paraId="52698101" w14:textId="77777777" w:rsidR="00FD13A1" w:rsidRPr="00891044" w:rsidRDefault="00FD13A1" w:rsidP="006962A8">
      <w:pPr>
        <w:pStyle w:val="FSBullet1"/>
      </w:pPr>
      <w:r w:rsidRPr="00891044">
        <w:t xml:space="preserve">workplace policies </w:t>
      </w:r>
    </w:p>
    <w:p w14:paraId="3486EFA3" w14:textId="77777777" w:rsidR="00FD13A1" w:rsidRPr="007E4044" w:rsidRDefault="00FD13A1" w:rsidP="006962A8">
      <w:pPr>
        <w:pStyle w:val="FSBullet1"/>
      </w:pPr>
      <w:r w:rsidRPr="007E4044">
        <w:t xml:space="preserve">space, time and accessibility to </w:t>
      </w:r>
      <w:r>
        <w:t xml:space="preserve">washing </w:t>
      </w:r>
      <w:r w:rsidRPr="007E4044">
        <w:t xml:space="preserve">stations </w:t>
      </w:r>
      <w:r>
        <w:t>(e.g. poor accessibility was a barrier to handwashing)</w:t>
      </w:r>
    </w:p>
    <w:p w14:paraId="37A405C0" w14:textId="77777777" w:rsidR="00FD13A1" w:rsidRPr="007E4044" w:rsidRDefault="00FD13A1" w:rsidP="006962A8">
      <w:pPr>
        <w:pStyle w:val="FSBullet1"/>
      </w:pPr>
      <w:r w:rsidRPr="007E4044">
        <w:t>workplace hierarchies</w:t>
      </w:r>
    </w:p>
    <w:p w14:paraId="2A7D5FCF" w14:textId="77777777" w:rsidR="00FD13A1" w:rsidRPr="007E4044" w:rsidRDefault="00FD13A1" w:rsidP="006962A8">
      <w:pPr>
        <w:pStyle w:val="FSBullet1"/>
      </w:pPr>
      <w:r w:rsidRPr="007E4044">
        <w:t xml:space="preserve">behaviours </w:t>
      </w:r>
      <w:r>
        <w:t xml:space="preserve">and tone </w:t>
      </w:r>
      <w:r w:rsidRPr="007E4044">
        <w:t>of managers and supervisors</w:t>
      </w:r>
      <w:r>
        <w:t>.</w:t>
      </w:r>
    </w:p>
    <w:p w14:paraId="447DC6ED" w14:textId="564EF211" w:rsidR="00FD13A1" w:rsidRPr="00BE773B" w:rsidRDefault="00FD13A1" w:rsidP="00FD13A1">
      <w:pPr>
        <w:pStyle w:val="AARBullet"/>
        <w:numPr>
          <w:ilvl w:val="0"/>
          <w:numId w:val="0"/>
        </w:numPr>
      </w:pPr>
      <w:r w:rsidRPr="007E4044">
        <w:t xml:space="preserve">Food handlers </w:t>
      </w:r>
      <w:r>
        <w:t>said</w:t>
      </w:r>
      <w:r w:rsidRPr="007E4044">
        <w:t xml:space="preserve"> these factors impacted their ability to safely handle food</w:t>
      </w:r>
      <w:r w:rsidR="006F2EFF">
        <w:t>,</w:t>
      </w:r>
      <w:r w:rsidRPr="007E4044">
        <w:t xml:space="preserve"> regardless of how knowledgeable they were about safe practices.</w:t>
      </w:r>
      <w:r w:rsidRPr="00C65263">
        <w:t xml:space="preserve"> </w:t>
      </w:r>
    </w:p>
    <w:p w14:paraId="28453922" w14:textId="77777777" w:rsidR="00FD13A1" w:rsidRDefault="00FD13A1" w:rsidP="00FD13A1">
      <w:r w:rsidRPr="003352C1">
        <w:t xml:space="preserve">FSANZ considers that, from the literature available, it appears food safety training generally leads to improved knowledge and </w:t>
      </w:r>
      <w:r>
        <w:t>hygiene/hand washing</w:t>
      </w:r>
      <w:r w:rsidRPr="003352C1">
        <w:t xml:space="preserve"> </w:t>
      </w:r>
      <w:r>
        <w:t>b</w:t>
      </w:r>
      <w:r w:rsidRPr="003352C1">
        <w:t>ehaviours in food handlers. However</w:t>
      </w:r>
      <w:r>
        <w:t>,</w:t>
      </w:r>
      <w:r w:rsidRPr="003352C1">
        <w:t xml:space="preserve"> food safety knowledge does not always translate into good food safety practices</w:t>
      </w:r>
      <w:r>
        <w:t>. Follow-up training, education and reminders are likely to be beneficial</w:t>
      </w:r>
      <w:r w:rsidRPr="003352C1">
        <w:t>.</w:t>
      </w:r>
      <w:r>
        <w:t xml:space="preserve"> Given that food handlers can be influenced by workplace factors including the behaviour of managers and supervisors, a FSS could reinforce training and safe food practices. </w:t>
      </w:r>
    </w:p>
    <w:p w14:paraId="565389C1" w14:textId="0B6EE28D" w:rsidR="00FD13A1" w:rsidRPr="000368C8" w:rsidRDefault="00FD13A1" w:rsidP="00FD13A1">
      <w:r w:rsidRPr="006A694E">
        <w:lastRenderedPageBreak/>
        <w:t xml:space="preserve">FSANZ recognises that food safety culture </w:t>
      </w:r>
      <w:r>
        <w:t xml:space="preserve">more broadly </w:t>
      </w:r>
      <w:r w:rsidRPr="006A694E">
        <w:t xml:space="preserve">is a key determinant of food safety behaviours. </w:t>
      </w:r>
      <w:r w:rsidR="006F2EFF">
        <w:t xml:space="preserve">Food safety culture is how everyone in an organisation thinks and acts in their daily work in relation to food safety. </w:t>
      </w:r>
      <w:r>
        <w:t>Food businesses and regulators could both have a role in strengthening food safety culture</w:t>
      </w:r>
      <w:r w:rsidR="00990EE7">
        <w:t>, both</w:t>
      </w:r>
      <w:r>
        <w:t xml:space="preserve"> in industry and across the regulatory s</w:t>
      </w:r>
      <w:r w:rsidR="000368C8">
        <w:t>ystem</w:t>
      </w:r>
      <w:r w:rsidRPr="000368C8">
        <w:t>.</w:t>
      </w:r>
    </w:p>
    <w:p w14:paraId="5DD89465" w14:textId="6462F06C" w:rsidR="00FD13A1" w:rsidRPr="00891044" w:rsidRDefault="00FD13A1" w:rsidP="00DD3F7A">
      <w:pPr>
        <w:pStyle w:val="Heading4"/>
      </w:pPr>
      <w:bookmarkStart w:id="53" w:name="_Toc70953244"/>
      <w:r w:rsidRPr="00891044">
        <w:t>Gap analysis</w:t>
      </w:r>
      <w:r>
        <w:t>:</w:t>
      </w:r>
      <w:r w:rsidRPr="00891044">
        <w:t xml:space="preserve"> </w:t>
      </w:r>
      <w:bookmarkEnd w:id="53"/>
      <w:r w:rsidR="00DD4AD8">
        <w:t>FHT</w:t>
      </w:r>
    </w:p>
    <w:p w14:paraId="1D9660FA" w14:textId="61C2B15E" w:rsidR="00FD13A1" w:rsidRDefault="00FD13A1" w:rsidP="00442992">
      <w:r w:rsidRPr="009273E5">
        <w:rPr>
          <w:bCs/>
          <w:color w:val="000000" w:themeColor="text1"/>
          <w:lang w:eastAsia="en-AU"/>
        </w:rPr>
        <w:t xml:space="preserve">A gap analysis of the differing </w:t>
      </w:r>
      <w:r>
        <w:rPr>
          <w:bCs/>
          <w:color w:val="000000" w:themeColor="text1"/>
          <w:lang w:eastAsia="en-AU"/>
        </w:rPr>
        <w:t xml:space="preserve">training </w:t>
      </w:r>
      <w:r w:rsidRPr="009273E5">
        <w:rPr>
          <w:bCs/>
          <w:color w:val="000000" w:themeColor="text1"/>
          <w:lang w:eastAsia="en-AU"/>
        </w:rPr>
        <w:t xml:space="preserve">requirements in Australian states and territories is </w:t>
      </w:r>
      <w:r>
        <w:rPr>
          <w:bCs/>
          <w:color w:val="000000" w:themeColor="text1"/>
          <w:lang w:eastAsia="en-AU"/>
        </w:rPr>
        <w:t>outlined</w:t>
      </w:r>
      <w:r w:rsidRPr="009273E5">
        <w:rPr>
          <w:bCs/>
          <w:color w:val="000000" w:themeColor="text1"/>
          <w:lang w:eastAsia="en-AU"/>
        </w:rPr>
        <w:t xml:space="preserve"> in </w:t>
      </w:r>
      <w:r w:rsidR="001606C3">
        <w:rPr>
          <w:bCs/>
          <w:color w:val="000000" w:themeColor="text1"/>
          <w:lang w:eastAsia="en-AU"/>
        </w:rPr>
        <w:t>T</w:t>
      </w:r>
      <w:r w:rsidRPr="009273E5">
        <w:rPr>
          <w:bCs/>
          <w:color w:val="000000" w:themeColor="text1"/>
          <w:lang w:eastAsia="en-AU"/>
        </w:rPr>
        <w:t xml:space="preserve">able </w:t>
      </w:r>
      <w:r w:rsidR="00F11BA7">
        <w:rPr>
          <w:bCs/>
          <w:color w:val="000000" w:themeColor="text1"/>
          <w:lang w:eastAsia="en-AU"/>
        </w:rPr>
        <w:t>4</w:t>
      </w:r>
      <w:r w:rsidR="00637659">
        <w:rPr>
          <w:bCs/>
          <w:color w:val="000000" w:themeColor="text1"/>
          <w:lang w:eastAsia="en-AU"/>
        </w:rPr>
        <w:t xml:space="preserve"> </w:t>
      </w:r>
      <w:r w:rsidRPr="009273E5">
        <w:rPr>
          <w:bCs/>
          <w:color w:val="000000" w:themeColor="text1"/>
          <w:lang w:eastAsia="en-AU"/>
        </w:rPr>
        <w:t>below.</w:t>
      </w:r>
      <w:r>
        <w:rPr>
          <w:bCs/>
          <w:color w:val="000000" w:themeColor="text1"/>
          <w:lang w:eastAsia="en-AU"/>
        </w:rPr>
        <w:t xml:space="preserve"> To summarise, food handler </w:t>
      </w:r>
      <w:r w:rsidR="00990EE7">
        <w:rPr>
          <w:bCs/>
          <w:color w:val="000000" w:themeColor="text1"/>
          <w:lang w:eastAsia="en-AU"/>
        </w:rPr>
        <w:t xml:space="preserve">training </w:t>
      </w:r>
      <w:r>
        <w:rPr>
          <w:bCs/>
          <w:color w:val="000000" w:themeColor="text1"/>
          <w:lang w:eastAsia="en-AU"/>
        </w:rPr>
        <w:t xml:space="preserve">is not </w:t>
      </w:r>
      <w:r w:rsidR="00990EE7">
        <w:rPr>
          <w:bCs/>
          <w:color w:val="000000" w:themeColor="text1"/>
          <w:lang w:eastAsia="en-AU"/>
        </w:rPr>
        <w:t xml:space="preserve">currently mandated and training topics are not </w:t>
      </w:r>
      <w:r>
        <w:rPr>
          <w:bCs/>
          <w:color w:val="000000" w:themeColor="text1"/>
          <w:lang w:eastAsia="en-AU"/>
        </w:rPr>
        <w:t>specified. There is a s</w:t>
      </w:r>
      <w:r w:rsidR="00724C15">
        <w:rPr>
          <w:bCs/>
          <w:color w:val="000000" w:themeColor="text1"/>
          <w:lang w:eastAsia="en-AU"/>
        </w:rPr>
        <w:t>mall to medium gap between this status quo</w:t>
      </w:r>
      <w:r w:rsidR="00990EE7">
        <w:rPr>
          <w:bCs/>
          <w:color w:val="000000" w:themeColor="text1"/>
          <w:lang w:eastAsia="en-AU"/>
        </w:rPr>
        <w:t xml:space="preserve"> </w:t>
      </w:r>
      <w:r>
        <w:rPr>
          <w:bCs/>
          <w:color w:val="000000" w:themeColor="text1"/>
          <w:lang w:eastAsia="en-AU"/>
        </w:rPr>
        <w:t xml:space="preserve">and the proposed measure requiring all in-scope food handlers to complete a training course covering specified topics. </w:t>
      </w:r>
    </w:p>
    <w:p w14:paraId="01F72420" w14:textId="34E7EF8D" w:rsidR="00522745" w:rsidRPr="003975C1" w:rsidRDefault="00522745" w:rsidP="00522745">
      <w:pPr>
        <w:pStyle w:val="Caption"/>
        <w:keepNext/>
        <w:rPr>
          <w:b/>
          <w:color w:val="auto"/>
          <w:sz w:val="22"/>
        </w:rPr>
      </w:pPr>
      <w:r w:rsidRPr="003975C1">
        <w:rPr>
          <w:b/>
          <w:color w:val="auto"/>
          <w:sz w:val="22"/>
        </w:rPr>
        <w:t xml:space="preserve">Table </w:t>
      </w:r>
      <w:r w:rsidR="00F11BA7">
        <w:rPr>
          <w:b/>
          <w:color w:val="auto"/>
          <w:sz w:val="22"/>
        </w:rPr>
        <w:t>4</w:t>
      </w:r>
      <w:r w:rsidRPr="003975C1">
        <w:rPr>
          <w:b/>
          <w:color w:val="auto"/>
          <w:sz w:val="22"/>
        </w:rPr>
        <w:t xml:space="preserve">: </w:t>
      </w:r>
      <w:r w:rsidRPr="003975C1">
        <w:rPr>
          <w:b/>
          <w:color w:val="auto"/>
          <w:sz w:val="20"/>
        </w:rPr>
        <w:t>Gap analysis of food handler training requirements across jurisdictions</w:t>
      </w:r>
    </w:p>
    <w:tbl>
      <w:tblPr>
        <w:tblStyle w:val="TableGrid"/>
        <w:tblW w:w="10060" w:type="dxa"/>
        <w:tblLook w:val="04A0" w:firstRow="1" w:lastRow="0" w:firstColumn="1" w:lastColumn="0" w:noHBand="0" w:noVBand="1"/>
      </w:tblPr>
      <w:tblGrid>
        <w:gridCol w:w="1351"/>
        <w:gridCol w:w="4350"/>
        <w:gridCol w:w="4359"/>
      </w:tblGrid>
      <w:tr w:rsidR="00FD13A1" w:rsidRPr="0039626A" w14:paraId="792E6B26" w14:textId="77777777" w:rsidTr="00522745">
        <w:tc>
          <w:tcPr>
            <w:tcW w:w="1351"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14:paraId="2D130859" w14:textId="77777777" w:rsidR="00FD13A1" w:rsidRDefault="00FD13A1" w:rsidP="00A15034">
            <w:pPr>
              <w:spacing w:after="85"/>
              <w:rPr>
                <w:b/>
                <w:sz w:val="20"/>
                <w:lang w:val="en-AU"/>
              </w:rPr>
            </w:pPr>
            <w:r w:rsidRPr="0039626A">
              <w:rPr>
                <w:b/>
                <w:sz w:val="20"/>
                <w:lang w:val="en-AU"/>
              </w:rPr>
              <w:t>State/</w:t>
            </w:r>
          </w:p>
          <w:p w14:paraId="4E341AA5" w14:textId="77777777" w:rsidR="00FD13A1" w:rsidRPr="0039626A" w:rsidRDefault="00FD13A1" w:rsidP="00A15034">
            <w:pPr>
              <w:spacing w:after="85"/>
              <w:rPr>
                <w:b/>
                <w:sz w:val="20"/>
                <w:lang w:val="en-AU"/>
              </w:rPr>
            </w:pPr>
            <w:r w:rsidRPr="0039626A">
              <w:rPr>
                <w:b/>
                <w:sz w:val="20"/>
                <w:lang w:val="en-AU"/>
              </w:rPr>
              <w:t>territory</w:t>
            </w:r>
          </w:p>
        </w:tc>
        <w:tc>
          <w:tcPr>
            <w:tcW w:w="4350"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14:paraId="3FEEFD64" w14:textId="77777777" w:rsidR="00FD13A1" w:rsidRPr="0039626A" w:rsidRDefault="00FD13A1" w:rsidP="00A15034">
            <w:pPr>
              <w:spacing w:after="85"/>
              <w:rPr>
                <w:b/>
                <w:sz w:val="20"/>
                <w:lang w:val="en-AU"/>
              </w:rPr>
            </w:pPr>
            <w:r w:rsidRPr="0039626A">
              <w:rPr>
                <w:b/>
                <w:sz w:val="20"/>
                <w:lang w:val="en-AU"/>
              </w:rPr>
              <w:t>Current</w:t>
            </w:r>
            <w:r>
              <w:rPr>
                <w:b/>
                <w:sz w:val="20"/>
                <w:lang w:val="en-AU"/>
              </w:rPr>
              <w:t xml:space="preserve"> requirements</w:t>
            </w:r>
          </w:p>
        </w:tc>
        <w:tc>
          <w:tcPr>
            <w:tcW w:w="4359"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14:paraId="4E7BA9D0" w14:textId="77777777" w:rsidR="00FD13A1" w:rsidRPr="0039626A" w:rsidRDefault="00FD13A1" w:rsidP="00A15034">
            <w:pPr>
              <w:spacing w:after="85"/>
              <w:rPr>
                <w:b/>
                <w:sz w:val="20"/>
                <w:lang w:val="en-AU"/>
              </w:rPr>
            </w:pPr>
            <w:r w:rsidRPr="0039626A">
              <w:rPr>
                <w:b/>
                <w:sz w:val="20"/>
                <w:lang w:val="en-AU"/>
              </w:rPr>
              <w:t>Gap</w:t>
            </w:r>
            <w:r>
              <w:rPr>
                <w:b/>
                <w:sz w:val="20"/>
                <w:lang w:val="en-AU"/>
              </w:rPr>
              <w:t xml:space="preserve"> </w:t>
            </w:r>
            <w:r w:rsidRPr="00271B7F">
              <w:rPr>
                <w:b/>
                <w:sz w:val="20"/>
                <w:lang w:val="en-AU"/>
              </w:rPr>
              <w:t>between current and proposed measure</w:t>
            </w:r>
          </w:p>
        </w:tc>
      </w:tr>
      <w:tr w:rsidR="00FD13A1" w:rsidRPr="0039626A" w14:paraId="1D4B5D6E" w14:textId="77777777" w:rsidTr="00522745">
        <w:tc>
          <w:tcPr>
            <w:tcW w:w="1351" w:type="dxa"/>
            <w:tcBorders>
              <w:top w:val="single" w:sz="4" w:space="0" w:color="auto"/>
              <w:left w:val="single" w:sz="4" w:space="0" w:color="auto"/>
              <w:bottom w:val="single" w:sz="4" w:space="0" w:color="auto"/>
              <w:right w:val="single" w:sz="4" w:space="0" w:color="auto"/>
            </w:tcBorders>
            <w:hideMark/>
          </w:tcPr>
          <w:p w14:paraId="04D181CD" w14:textId="77777777" w:rsidR="00FD13A1" w:rsidRPr="0039626A" w:rsidRDefault="00FD13A1" w:rsidP="00053044">
            <w:pPr>
              <w:spacing w:after="85"/>
              <w:rPr>
                <w:sz w:val="20"/>
                <w:lang w:val="en-AU"/>
              </w:rPr>
            </w:pPr>
            <w:r w:rsidRPr="0039626A">
              <w:rPr>
                <w:sz w:val="20"/>
                <w:lang w:val="en-AU"/>
              </w:rPr>
              <w:t>National (</w:t>
            </w:r>
            <w:r w:rsidR="00053044">
              <w:rPr>
                <w:sz w:val="20"/>
                <w:lang w:val="en-AU"/>
              </w:rPr>
              <w:t>FSC</w:t>
            </w:r>
            <w:r w:rsidRPr="0039626A">
              <w:rPr>
                <w:sz w:val="20"/>
                <w:lang w:val="en-AU"/>
              </w:rPr>
              <w:t>)</w:t>
            </w:r>
          </w:p>
        </w:tc>
        <w:tc>
          <w:tcPr>
            <w:tcW w:w="4350" w:type="dxa"/>
            <w:tcBorders>
              <w:top w:val="single" w:sz="4" w:space="0" w:color="auto"/>
              <w:left w:val="single" w:sz="4" w:space="0" w:color="auto"/>
              <w:bottom w:val="single" w:sz="4" w:space="0" w:color="auto"/>
              <w:right w:val="single" w:sz="4" w:space="0" w:color="auto"/>
            </w:tcBorders>
            <w:hideMark/>
          </w:tcPr>
          <w:p w14:paraId="746D45A6" w14:textId="2476AFF7" w:rsidR="00FD13A1" w:rsidRDefault="00FD13A1" w:rsidP="00A15034">
            <w:pPr>
              <w:spacing w:after="85"/>
              <w:rPr>
                <w:sz w:val="20"/>
                <w:lang w:val="en-AU"/>
              </w:rPr>
            </w:pPr>
            <w:r w:rsidRPr="0039626A">
              <w:rPr>
                <w:sz w:val="20"/>
                <w:lang w:val="en-AU"/>
              </w:rPr>
              <w:t>No legislative training requirement</w:t>
            </w:r>
            <w:r>
              <w:rPr>
                <w:sz w:val="20"/>
                <w:lang w:val="en-AU"/>
              </w:rPr>
              <w:t>;</w:t>
            </w:r>
            <w:r w:rsidRPr="0039626A">
              <w:rPr>
                <w:sz w:val="20"/>
                <w:lang w:val="en-AU"/>
              </w:rPr>
              <w:t xml:space="preserve"> however </w:t>
            </w:r>
            <w:r>
              <w:rPr>
                <w:sz w:val="20"/>
                <w:lang w:val="en-AU"/>
              </w:rPr>
              <w:t>St</w:t>
            </w:r>
            <w:r w:rsidR="00053044">
              <w:rPr>
                <w:sz w:val="20"/>
                <w:lang w:val="en-AU"/>
              </w:rPr>
              <w:t>andard</w:t>
            </w:r>
            <w:r>
              <w:rPr>
                <w:sz w:val="20"/>
                <w:lang w:val="en-AU"/>
              </w:rPr>
              <w:t xml:space="preserve"> 3.2.2 requires</w:t>
            </w:r>
            <w:r w:rsidRPr="0039626A">
              <w:rPr>
                <w:sz w:val="20"/>
                <w:lang w:val="en-AU"/>
              </w:rPr>
              <w:t xml:space="preserve"> </w:t>
            </w:r>
            <w:r>
              <w:rPr>
                <w:sz w:val="20"/>
                <w:lang w:val="en-AU"/>
              </w:rPr>
              <w:t>a</w:t>
            </w:r>
            <w:r w:rsidRPr="0039626A">
              <w:rPr>
                <w:sz w:val="20"/>
                <w:lang w:val="en-AU"/>
              </w:rPr>
              <w:t xml:space="preserve"> food business </w:t>
            </w:r>
            <w:r>
              <w:rPr>
                <w:sz w:val="20"/>
                <w:lang w:val="en-AU"/>
              </w:rPr>
              <w:t>to</w:t>
            </w:r>
            <w:r w:rsidRPr="0039626A">
              <w:rPr>
                <w:sz w:val="20"/>
                <w:lang w:val="en-AU"/>
              </w:rPr>
              <w:t xml:space="preserve"> ensure persons undertaking food handling operations have skills and knowledge in food safety and food hygiene matters</w:t>
            </w:r>
            <w:r w:rsidR="00990EE7">
              <w:rPr>
                <w:sz w:val="20"/>
                <w:lang w:val="en-AU"/>
              </w:rPr>
              <w:t>,</w:t>
            </w:r>
            <w:r w:rsidRPr="0039626A">
              <w:rPr>
                <w:sz w:val="20"/>
                <w:lang w:val="en-AU"/>
              </w:rPr>
              <w:t xml:space="preserve"> commensurate with their work activities.</w:t>
            </w:r>
          </w:p>
          <w:p w14:paraId="1F15E9A4" w14:textId="5779ABF9" w:rsidR="00FD13A1" w:rsidRDefault="00FD13A1" w:rsidP="00A15034">
            <w:pPr>
              <w:spacing w:after="85"/>
              <w:rPr>
                <w:sz w:val="20"/>
                <w:lang w:val="en-AU"/>
              </w:rPr>
            </w:pPr>
            <w:r>
              <w:rPr>
                <w:sz w:val="20"/>
                <w:lang w:val="en-AU"/>
              </w:rPr>
              <w:t>I</w:t>
            </w:r>
            <w:r w:rsidRPr="0039626A">
              <w:rPr>
                <w:sz w:val="20"/>
                <w:lang w:val="en-AU"/>
              </w:rPr>
              <w:t>n practice</w:t>
            </w:r>
            <w:r w:rsidR="00990EE7">
              <w:rPr>
                <w:sz w:val="20"/>
                <w:lang w:val="en-AU"/>
              </w:rPr>
              <w:t>,</w:t>
            </w:r>
            <w:r w:rsidRPr="0039626A">
              <w:rPr>
                <w:sz w:val="20"/>
                <w:lang w:val="en-AU"/>
              </w:rPr>
              <w:t xml:space="preserve"> this varies and </w:t>
            </w:r>
            <w:r>
              <w:rPr>
                <w:sz w:val="20"/>
                <w:lang w:val="en-AU"/>
              </w:rPr>
              <w:t>is difficult</w:t>
            </w:r>
            <w:r w:rsidRPr="0039626A">
              <w:rPr>
                <w:sz w:val="20"/>
                <w:lang w:val="en-AU"/>
              </w:rPr>
              <w:t xml:space="preserve"> to enforce. </w:t>
            </w:r>
          </w:p>
          <w:p w14:paraId="707E772A" w14:textId="79E77A83" w:rsidR="00FD13A1" w:rsidRPr="0039626A" w:rsidRDefault="00FD13A1" w:rsidP="00A15034">
            <w:pPr>
              <w:spacing w:after="85"/>
              <w:rPr>
                <w:sz w:val="20"/>
                <w:lang w:val="en-AU"/>
              </w:rPr>
            </w:pPr>
            <w:r w:rsidRPr="0039626A">
              <w:rPr>
                <w:sz w:val="20"/>
                <w:lang w:val="en-AU"/>
              </w:rPr>
              <w:t xml:space="preserve">Applies to all food businesses, not just P1 and P2 catering. </w:t>
            </w:r>
          </w:p>
        </w:tc>
        <w:tc>
          <w:tcPr>
            <w:tcW w:w="4359" w:type="dxa"/>
            <w:tcBorders>
              <w:top w:val="single" w:sz="4" w:space="0" w:color="auto"/>
              <w:left w:val="single" w:sz="4" w:space="0" w:color="auto"/>
              <w:bottom w:val="single" w:sz="4" w:space="0" w:color="auto"/>
              <w:right w:val="single" w:sz="4" w:space="0" w:color="auto"/>
            </w:tcBorders>
          </w:tcPr>
          <w:p w14:paraId="3EAE71A1" w14:textId="77777777" w:rsidR="00FD13A1" w:rsidRDefault="00FD13A1" w:rsidP="00A15034">
            <w:pPr>
              <w:spacing w:after="85"/>
              <w:rPr>
                <w:sz w:val="20"/>
                <w:lang w:val="en-AU"/>
              </w:rPr>
            </w:pPr>
            <w:r w:rsidRPr="00F46F76">
              <w:rPr>
                <w:sz w:val="20"/>
                <w:lang w:val="en-AU"/>
              </w:rPr>
              <w:t>Small to medium gap</w:t>
            </w:r>
            <w:r>
              <w:rPr>
                <w:sz w:val="20"/>
                <w:lang w:val="en-AU"/>
              </w:rPr>
              <w:t xml:space="preserve"> dependent on extent of training required. </w:t>
            </w:r>
          </w:p>
          <w:p w14:paraId="454A1291" w14:textId="77777777" w:rsidR="00FD13A1" w:rsidRPr="0039626A" w:rsidRDefault="00FD13A1" w:rsidP="00A15034">
            <w:pPr>
              <w:spacing w:after="85"/>
              <w:rPr>
                <w:sz w:val="20"/>
                <w:lang w:val="en-AU"/>
              </w:rPr>
            </w:pPr>
            <w:r w:rsidRPr="0039626A">
              <w:rPr>
                <w:sz w:val="20"/>
                <w:lang w:val="en-AU"/>
              </w:rPr>
              <w:t xml:space="preserve">Proposed requirement is </w:t>
            </w:r>
            <w:r>
              <w:rPr>
                <w:sz w:val="20"/>
                <w:lang w:val="en-AU"/>
              </w:rPr>
              <w:t>for</w:t>
            </w:r>
            <w:r w:rsidRPr="0039626A">
              <w:rPr>
                <w:sz w:val="20"/>
                <w:lang w:val="en-AU"/>
              </w:rPr>
              <w:t xml:space="preserve"> food safety training course </w:t>
            </w:r>
            <w:r>
              <w:rPr>
                <w:sz w:val="20"/>
                <w:lang w:val="en-AU"/>
              </w:rPr>
              <w:t>to</w:t>
            </w:r>
            <w:r w:rsidRPr="0039626A">
              <w:rPr>
                <w:sz w:val="20"/>
                <w:lang w:val="en-AU"/>
              </w:rPr>
              <w:t xml:space="preserve"> be completed</w:t>
            </w:r>
            <w:r>
              <w:rPr>
                <w:sz w:val="20"/>
                <w:lang w:val="en-AU"/>
              </w:rPr>
              <w:t>, covering</w:t>
            </w:r>
            <w:r w:rsidRPr="0039626A">
              <w:rPr>
                <w:sz w:val="20"/>
                <w:lang w:val="en-AU"/>
              </w:rPr>
              <w:t xml:space="preserve"> </w:t>
            </w:r>
            <w:r>
              <w:rPr>
                <w:sz w:val="20"/>
                <w:lang w:val="en-AU"/>
              </w:rPr>
              <w:t>specified topics:</w:t>
            </w:r>
            <w:r w:rsidRPr="0039626A">
              <w:rPr>
                <w:sz w:val="20"/>
                <w:lang w:val="en-AU"/>
              </w:rPr>
              <w:t xml:space="preserve"> food handling, food contamination, cleaning and sanitising and personal hygiene</w:t>
            </w:r>
            <w:r>
              <w:rPr>
                <w:sz w:val="20"/>
                <w:lang w:val="en-AU"/>
              </w:rPr>
              <w:t xml:space="preserve">. </w:t>
            </w:r>
          </w:p>
          <w:p w14:paraId="45B71FCA" w14:textId="77777777" w:rsidR="00FD13A1" w:rsidRPr="0039626A" w:rsidRDefault="00FD13A1" w:rsidP="00A15034">
            <w:pPr>
              <w:spacing w:after="85"/>
              <w:rPr>
                <w:sz w:val="20"/>
                <w:lang w:val="en-AU"/>
              </w:rPr>
            </w:pPr>
          </w:p>
        </w:tc>
      </w:tr>
      <w:tr w:rsidR="00FD13A1" w:rsidRPr="0039626A" w14:paraId="79B73634" w14:textId="77777777" w:rsidTr="00522745">
        <w:tc>
          <w:tcPr>
            <w:tcW w:w="1351" w:type="dxa"/>
            <w:tcBorders>
              <w:top w:val="single" w:sz="4" w:space="0" w:color="auto"/>
              <w:left w:val="single" w:sz="4" w:space="0" w:color="auto"/>
              <w:bottom w:val="single" w:sz="4" w:space="0" w:color="auto"/>
              <w:right w:val="single" w:sz="4" w:space="0" w:color="auto"/>
            </w:tcBorders>
            <w:hideMark/>
          </w:tcPr>
          <w:p w14:paraId="6F4BFEA7" w14:textId="77777777" w:rsidR="00FD13A1" w:rsidRPr="0039626A" w:rsidRDefault="00FD13A1" w:rsidP="00A15034">
            <w:pPr>
              <w:spacing w:after="85"/>
              <w:rPr>
                <w:sz w:val="20"/>
                <w:lang w:val="en-AU"/>
              </w:rPr>
            </w:pPr>
            <w:r>
              <w:rPr>
                <w:sz w:val="20"/>
                <w:lang w:val="en-AU"/>
              </w:rPr>
              <w:t>ACT, NT</w:t>
            </w:r>
          </w:p>
        </w:tc>
        <w:tc>
          <w:tcPr>
            <w:tcW w:w="4350" w:type="dxa"/>
            <w:tcBorders>
              <w:top w:val="single" w:sz="4" w:space="0" w:color="auto"/>
              <w:left w:val="single" w:sz="4" w:space="0" w:color="auto"/>
              <w:bottom w:val="single" w:sz="4" w:space="0" w:color="auto"/>
              <w:right w:val="single" w:sz="4" w:space="0" w:color="auto"/>
            </w:tcBorders>
            <w:hideMark/>
          </w:tcPr>
          <w:p w14:paraId="517547A0" w14:textId="77777777" w:rsidR="00FD13A1" w:rsidRDefault="00FD13A1" w:rsidP="00A15034">
            <w:pPr>
              <w:spacing w:after="85"/>
              <w:rPr>
                <w:sz w:val="20"/>
                <w:lang w:val="en-AU"/>
              </w:rPr>
            </w:pPr>
            <w:r>
              <w:rPr>
                <w:sz w:val="20"/>
                <w:lang w:val="en-AU"/>
              </w:rPr>
              <w:t>N</w:t>
            </w:r>
            <w:r w:rsidRPr="0039626A">
              <w:rPr>
                <w:sz w:val="20"/>
                <w:lang w:val="en-AU"/>
              </w:rPr>
              <w:t>o legislative training requirement for all food handlers</w:t>
            </w:r>
            <w:r>
              <w:rPr>
                <w:sz w:val="20"/>
                <w:lang w:val="en-AU"/>
              </w:rPr>
              <w:t>.</w:t>
            </w:r>
            <w:r w:rsidRPr="0039626A">
              <w:rPr>
                <w:sz w:val="20"/>
                <w:lang w:val="en-AU"/>
              </w:rPr>
              <w:t xml:space="preserve"> </w:t>
            </w:r>
          </w:p>
          <w:p w14:paraId="1B49A1D0" w14:textId="4B5324B2" w:rsidR="00FD13A1" w:rsidRPr="00724C15" w:rsidRDefault="00FD13A1" w:rsidP="00724C15">
            <w:pPr>
              <w:spacing w:after="85"/>
              <w:rPr>
                <w:i/>
                <w:sz w:val="20"/>
                <w:lang w:val="en-AU"/>
              </w:rPr>
            </w:pPr>
            <w:r>
              <w:rPr>
                <w:sz w:val="20"/>
                <w:lang w:val="en-AU"/>
              </w:rPr>
              <w:t>P</w:t>
            </w:r>
            <w:r w:rsidRPr="0039626A">
              <w:rPr>
                <w:sz w:val="20"/>
                <w:lang w:val="en-AU"/>
              </w:rPr>
              <w:t>romote</w:t>
            </w:r>
            <w:r>
              <w:rPr>
                <w:sz w:val="20"/>
                <w:lang w:val="en-AU"/>
              </w:rPr>
              <w:t>s voluntary</w:t>
            </w:r>
            <w:r w:rsidRPr="0039626A">
              <w:rPr>
                <w:sz w:val="20"/>
                <w:lang w:val="en-AU"/>
              </w:rPr>
              <w:t xml:space="preserve"> training </w:t>
            </w:r>
            <w:r>
              <w:rPr>
                <w:sz w:val="20"/>
                <w:lang w:val="en-AU"/>
              </w:rPr>
              <w:t>through</w:t>
            </w:r>
            <w:r w:rsidRPr="0039626A">
              <w:rPr>
                <w:sz w:val="20"/>
                <w:lang w:val="en-AU"/>
              </w:rPr>
              <w:t xml:space="preserve"> </w:t>
            </w:r>
            <w:hyperlink r:id="rId16" w:history="1">
              <w:r w:rsidRPr="00724C15">
                <w:rPr>
                  <w:rStyle w:val="Hyperlink"/>
                  <w:rFonts w:ascii="Arial" w:hAnsi="Arial" w:cstheme="minorBidi"/>
                  <w:i/>
                  <w:sz w:val="20"/>
                  <w:lang w:val="en-AU"/>
                </w:rPr>
                <w:t xml:space="preserve">I’m </w:t>
              </w:r>
              <w:r w:rsidR="00990EE7" w:rsidRPr="00724C15">
                <w:rPr>
                  <w:rStyle w:val="Hyperlink"/>
                  <w:rFonts w:ascii="Arial" w:hAnsi="Arial" w:cstheme="minorBidi"/>
                  <w:i/>
                  <w:sz w:val="20"/>
                  <w:lang w:val="en-AU"/>
                </w:rPr>
                <w:t>A</w:t>
              </w:r>
              <w:r w:rsidRPr="00724C15">
                <w:rPr>
                  <w:rStyle w:val="Hyperlink"/>
                  <w:rFonts w:ascii="Arial" w:hAnsi="Arial" w:cstheme="minorBidi"/>
                  <w:i/>
                  <w:sz w:val="20"/>
                  <w:lang w:val="en-AU"/>
                </w:rPr>
                <w:t>lert</w:t>
              </w:r>
            </w:hyperlink>
            <w:r w:rsidR="00724C15">
              <w:rPr>
                <w:i/>
                <w:sz w:val="20"/>
                <w:lang w:val="en-AU"/>
              </w:rPr>
              <w:t xml:space="preserve"> ACT and </w:t>
            </w:r>
            <w:hyperlink r:id="rId17" w:history="1">
              <w:r w:rsidR="00724C15" w:rsidRPr="00724C15">
                <w:rPr>
                  <w:rStyle w:val="Hyperlink"/>
                  <w:rFonts w:ascii="Arial" w:hAnsi="Arial" w:cstheme="minorBidi"/>
                  <w:i/>
                  <w:sz w:val="20"/>
                  <w:lang w:val="en-AU"/>
                </w:rPr>
                <w:t>I’m Alert</w:t>
              </w:r>
            </w:hyperlink>
            <w:r w:rsidR="00724C15">
              <w:rPr>
                <w:i/>
                <w:sz w:val="20"/>
                <w:lang w:val="en-AU"/>
              </w:rPr>
              <w:t xml:space="preserve"> NT </w:t>
            </w:r>
            <w:r w:rsidR="00724C15">
              <w:rPr>
                <w:sz w:val="20"/>
                <w:lang w:val="en-AU"/>
              </w:rPr>
              <w:t>course</w:t>
            </w:r>
          </w:p>
        </w:tc>
        <w:tc>
          <w:tcPr>
            <w:tcW w:w="4359" w:type="dxa"/>
            <w:tcBorders>
              <w:top w:val="single" w:sz="4" w:space="0" w:color="auto"/>
              <w:left w:val="single" w:sz="4" w:space="0" w:color="auto"/>
              <w:bottom w:val="single" w:sz="4" w:space="0" w:color="auto"/>
              <w:right w:val="single" w:sz="4" w:space="0" w:color="auto"/>
            </w:tcBorders>
          </w:tcPr>
          <w:p w14:paraId="72D1767C" w14:textId="77777777" w:rsidR="00FD13A1" w:rsidRDefault="00FD13A1" w:rsidP="00A15034">
            <w:pPr>
              <w:spacing w:after="85"/>
              <w:rPr>
                <w:sz w:val="20"/>
                <w:lang w:val="en-AU"/>
              </w:rPr>
            </w:pPr>
            <w:r>
              <w:rPr>
                <w:sz w:val="20"/>
                <w:lang w:val="en-AU"/>
              </w:rPr>
              <w:t>Small to m</w:t>
            </w:r>
            <w:r w:rsidRPr="0039626A">
              <w:rPr>
                <w:sz w:val="20"/>
                <w:lang w:val="en-AU"/>
              </w:rPr>
              <w:t>edium gap</w:t>
            </w:r>
            <w:r>
              <w:rPr>
                <w:sz w:val="20"/>
                <w:lang w:val="en-AU"/>
              </w:rPr>
              <w:t>.</w:t>
            </w:r>
            <w:r w:rsidRPr="0039626A">
              <w:rPr>
                <w:sz w:val="20"/>
                <w:lang w:val="en-AU"/>
              </w:rPr>
              <w:t xml:space="preserve"> </w:t>
            </w:r>
          </w:p>
          <w:p w14:paraId="68BB6FA7" w14:textId="77777777" w:rsidR="00FD13A1" w:rsidRPr="0039626A" w:rsidRDefault="00FD13A1" w:rsidP="00A15034">
            <w:pPr>
              <w:spacing w:after="85"/>
              <w:rPr>
                <w:sz w:val="20"/>
                <w:lang w:val="en-AU"/>
              </w:rPr>
            </w:pPr>
            <w:r>
              <w:rPr>
                <w:sz w:val="20"/>
                <w:lang w:val="en-AU"/>
              </w:rPr>
              <w:t>Dependent on extent of training required compared to currently promoted voluntary training (</w:t>
            </w:r>
            <w:r w:rsidRPr="00990EE7">
              <w:rPr>
                <w:i/>
                <w:sz w:val="20"/>
                <w:lang w:val="en-AU"/>
              </w:rPr>
              <w:t>I’m Alert</w:t>
            </w:r>
            <w:r>
              <w:rPr>
                <w:sz w:val="20"/>
                <w:lang w:val="en-AU"/>
              </w:rPr>
              <w:t>).</w:t>
            </w:r>
            <w:r w:rsidRPr="0039626A">
              <w:rPr>
                <w:sz w:val="20"/>
                <w:lang w:val="en-AU"/>
              </w:rPr>
              <w:t xml:space="preserve"> </w:t>
            </w:r>
          </w:p>
        </w:tc>
      </w:tr>
      <w:tr w:rsidR="00FD13A1" w:rsidRPr="0039626A" w14:paraId="4F202565" w14:textId="77777777" w:rsidTr="00522745">
        <w:tc>
          <w:tcPr>
            <w:tcW w:w="1351" w:type="dxa"/>
            <w:tcBorders>
              <w:top w:val="single" w:sz="4" w:space="0" w:color="auto"/>
              <w:left w:val="single" w:sz="4" w:space="0" w:color="auto"/>
              <w:bottom w:val="single" w:sz="4" w:space="0" w:color="auto"/>
              <w:right w:val="single" w:sz="4" w:space="0" w:color="auto"/>
            </w:tcBorders>
            <w:hideMark/>
          </w:tcPr>
          <w:p w14:paraId="04A74F3F" w14:textId="6E0A91D8" w:rsidR="00FD13A1" w:rsidRPr="0039626A" w:rsidRDefault="00FD13A1" w:rsidP="00A15034">
            <w:pPr>
              <w:spacing w:after="85"/>
              <w:rPr>
                <w:sz w:val="20"/>
                <w:lang w:val="en-AU"/>
              </w:rPr>
            </w:pPr>
            <w:r w:rsidRPr="0039626A">
              <w:rPr>
                <w:sz w:val="20"/>
                <w:lang w:val="en-AU"/>
              </w:rPr>
              <w:t>NSW</w:t>
            </w:r>
            <w:r>
              <w:rPr>
                <w:sz w:val="20"/>
                <w:lang w:val="en-AU"/>
              </w:rPr>
              <w:t>, Tas</w:t>
            </w:r>
            <w:r w:rsidR="001606C3">
              <w:rPr>
                <w:sz w:val="20"/>
                <w:lang w:val="en-AU"/>
              </w:rPr>
              <w:t>mania</w:t>
            </w:r>
          </w:p>
        </w:tc>
        <w:tc>
          <w:tcPr>
            <w:tcW w:w="4350" w:type="dxa"/>
            <w:tcBorders>
              <w:top w:val="single" w:sz="4" w:space="0" w:color="auto"/>
              <w:left w:val="single" w:sz="4" w:space="0" w:color="auto"/>
              <w:bottom w:val="single" w:sz="4" w:space="0" w:color="auto"/>
              <w:right w:val="single" w:sz="4" w:space="0" w:color="auto"/>
            </w:tcBorders>
            <w:hideMark/>
          </w:tcPr>
          <w:p w14:paraId="2197DC29" w14:textId="77777777" w:rsidR="00FD13A1" w:rsidRPr="0039626A" w:rsidRDefault="00FD13A1" w:rsidP="00A15034">
            <w:pPr>
              <w:spacing w:after="85"/>
              <w:rPr>
                <w:sz w:val="20"/>
                <w:lang w:val="en-AU"/>
              </w:rPr>
            </w:pPr>
            <w:r>
              <w:rPr>
                <w:sz w:val="20"/>
                <w:lang w:val="en-AU"/>
              </w:rPr>
              <w:t>N</w:t>
            </w:r>
            <w:r w:rsidRPr="0039626A">
              <w:rPr>
                <w:sz w:val="20"/>
                <w:lang w:val="en-AU"/>
              </w:rPr>
              <w:t>o legislative training requirement for all food handlers</w:t>
            </w:r>
            <w:r>
              <w:rPr>
                <w:sz w:val="20"/>
                <w:lang w:val="en-AU"/>
              </w:rPr>
              <w:t>.</w:t>
            </w:r>
          </w:p>
        </w:tc>
        <w:tc>
          <w:tcPr>
            <w:tcW w:w="4359" w:type="dxa"/>
            <w:tcBorders>
              <w:top w:val="single" w:sz="4" w:space="0" w:color="auto"/>
              <w:left w:val="single" w:sz="4" w:space="0" w:color="auto"/>
              <w:bottom w:val="single" w:sz="4" w:space="0" w:color="auto"/>
              <w:right w:val="single" w:sz="4" w:space="0" w:color="auto"/>
            </w:tcBorders>
          </w:tcPr>
          <w:p w14:paraId="59E5D42E" w14:textId="768DEA00" w:rsidR="00FD13A1" w:rsidRPr="0039626A" w:rsidRDefault="00724C15" w:rsidP="00A15034">
            <w:pPr>
              <w:spacing w:after="85"/>
              <w:rPr>
                <w:sz w:val="20"/>
                <w:lang w:val="en-AU"/>
              </w:rPr>
            </w:pPr>
            <w:r>
              <w:rPr>
                <w:sz w:val="20"/>
                <w:lang w:val="en-AU"/>
              </w:rPr>
              <w:t>M</w:t>
            </w:r>
            <w:r w:rsidR="00FD13A1" w:rsidRPr="0039626A">
              <w:rPr>
                <w:sz w:val="20"/>
                <w:lang w:val="en-AU"/>
              </w:rPr>
              <w:t>edium gap</w:t>
            </w:r>
            <w:r w:rsidR="00FD13A1">
              <w:rPr>
                <w:sz w:val="20"/>
                <w:lang w:val="en-AU"/>
              </w:rPr>
              <w:t>.</w:t>
            </w:r>
          </w:p>
          <w:p w14:paraId="6109C6E5" w14:textId="77777777" w:rsidR="00FD13A1" w:rsidRPr="0039626A" w:rsidRDefault="00FD13A1" w:rsidP="00A15034">
            <w:pPr>
              <w:spacing w:after="85"/>
              <w:rPr>
                <w:sz w:val="20"/>
                <w:lang w:val="en-AU"/>
              </w:rPr>
            </w:pPr>
          </w:p>
        </w:tc>
      </w:tr>
      <w:tr w:rsidR="00FD13A1" w:rsidRPr="0039626A" w14:paraId="6C66275F" w14:textId="77777777" w:rsidTr="00522745">
        <w:tc>
          <w:tcPr>
            <w:tcW w:w="1351" w:type="dxa"/>
            <w:tcBorders>
              <w:top w:val="single" w:sz="4" w:space="0" w:color="auto"/>
              <w:left w:val="single" w:sz="4" w:space="0" w:color="auto"/>
              <w:bottom w:val="single" w:sz="4" w:space="0" w:color="auto"/>
              <w:right w:val="single" w:sz="4" w:space="0" w:color="auto"/>
            </w:tcBorders>
            <w:hideMark/>
          </w:tcPr>
          <w:p w14:paraId="2880DB22" w14:textId="4E5A5F21" w:rsidR="001606C3" w:rsidRDefault="00FD13A1" w:rsidP="00A15034">
            <w:pPr>
              <w:spacing w:after="85"/>
              <w:rPr>
                <w:sz w:val="20"/>
                <w:lang w:val="en-AU"/>
              </w:rPr>
            </w:pPr>
            <w:r w:rsidRPr="0039626A">
              <w:rPr>
                <w:sz w:val="20"/>
                <w:lang w:val="en-AU"/>
              </w:rPr>
              <w:t>Q</w:t>
            </w:r>
            <w:r w:rsidR="001606C3">
              <w:rPr>
                <w:sz w:val="20"/>
                <w:lang w:val="en-AU"/>
              </w:rPr>
              <w:t>ueens</w:t>
            </w:r>
            <w:r w:rsidRPr="0039626A">
              <w:rPr>
                <w:sz w:val="20"/>
                <w:lang w:val="en-AU"/>
              </w:rPr>
              <w:t>l</w:t>
            </w:r>
            <w:r w:rsidR="001606C3">
              <w:rPr>
                <w:sz w:val="20"/>
                <w:lang w:val="en-AU"/>
              </w:rPr>
              <w:t>an</w:t>
            </w:r>
            <w:r w:rsidRPr="0039626A">
              <w:rPr>
                <w:sz w:val="20"/>
                <w:lang w:val="en-AU"/>
              </w:rPr>
              <w:t>d</w:t>
            </w:r>
            <w:r>
              <w:rPr>
                <w:sz w:val="20"/>
                <w:lang w:val="en-AU"/>
              </w:rPr>
              <w:t xml:space="preserve">, </w:t>
            </w:r>
          </w:p>
          <w:p w14:paraId="1F47643E" w14:textId="67BEC3E7" w:rsidR="00FD13A1" w:rsidRPr="0039626A" w:rsidRDefault="00FD13A1" w:rsidP="00A15034">
            <w:pPr>
              <w:spacing w:after="85"/>
              <w:rPr>
                <w:sz w:val="20"/>
                <w:lang w:val="en-AU"/>
              </w:rPr>
            </w:pPr>
            <w:r>
              <w:rPr>
                <w:sz w:val="20"/>
                <w:lang w:val="en-AU"/>
              </w:rPr>
              <w:t>Vic</w:t>
            </w:r>
            <w:r w:rsidR="001606C3">
              <w:rPr>
                <w:sz w:val="20"/>
                <w:lang w:val="en-AU"/>
              </w:rPr>
              <w:t>toria</w:t>
            </w:r>
            <w:r>
              <w:rPr>
                <w:sz w:val="20"/>
                <w:lang w:val="en-AU"/>
              </w:rPr>
              <w:t xml:space="preserve">, </w:t>
            </w:r>
            <w:r w:rsidR="001606C3">
              <w:rPr>
                <w:sz w:val="20"/>
                <w:lang w:val="en-AU"/>
              </w:rPr>
              <w:t xml:space="preserve">SA, </w:t>
            </w:r>
            <w:r>
              <w:rPr>
                <w:sz w:val="20"/>
                <w:lang w:val="en-AU"/>
              </w:rPr>
              <w:t>WA</w:t>
            </w:r>
          </w:p>
        </w:tc>
        <w:tc>
          <w:tcPr>
            <w:tcW w:w="4350" w:type="dxa"/>
            <w:tcBorders>
              <w:top w:val="single" w:sz="4" w:space="0" w:color="auto"/>
              <w:left w:val="single" w:sz="4" w:space="0" w:color="auto"/>
              <w:bottom w:val="single" w:sz="4" w:space="0" w:color="auto"/>
              <w:right w:val="single" w:sz="4" w:space="0" w:color="auto"/>
            </w:tcBorders>
            <w:hideMark/>
          </w:tcPr>
          <w:p w14:paraId="10DD5C1E" w14:textId="77777777" w:rsidR="00FD13A1" w:rsidRDefault="00FD13A1" w:rsidP="00A15034">
            <w:pPr>
              <w:spacing w:after="85"/>
              <w:rPr>
                <w:sz w:val="20"/>
                <w:lang w:val="en-AU"/>
              </w:rPr>
            </w:pPr>
            <w:r>
              <w:rPr>
                <w:sz w:val="20"/>
                <w:lang w:val="en-AU"/>
              </w:rPr>
              <w:t>N</w:t>
            </w:r>
            <w:r w:rsidRPr="0039626A">
              <w:rPr>
                <w:sz w:val="20"/>
                <w:lang w:val="en-AU"/>
              </w:rPr>
              <w:t>o legislative training requirement for all food handlers</w:t>
            </w:r>
            <w:r>
              <w:rPr>
                <w:sz w:val="20"/>
                <w:lang w:val="en-AU"/>
              </w:rPr>
              <w:t>.</w:t>
            </w:r>
            <w:r w:rsidRPr="0039626A">
              <w:rPr>
                <w:sz w:val="20"/>
                <w:lang w:val="en-AU"/>
              </w:rPr>
              <w:t xml:space="preserve"> </w:t>
            </w:r>
          </w:p>
          <w:p w14:paraId="1723AA37" w14:textId="30A5C009" w:rsidR="00FD13A1" w:rsidRPr="0039626A" w:rsidRDefault="00FD13A1" w:rsidP="00A15034">
            <w:pPr>
              <w:spacing w:after="85"/>
              <w:rPr>
                <w:sz w:val="20"/>
                <w:lang w:val="en-AU"/>
              </w:rPr>
            </w:pPr>
            <w:r>
              <w:rPr>
                <w:sz w:val="20"/>
                <w:lang w:val="en-AU"/>
              </w:rPr>
              <w:t>Promotes voluntary</w:t>
            </w:r>
            <w:r w:rsidRPr="0039626A">
              <w:rPr>
                <w:sz w:val="20"/>
                <w:lang w:val="en-AU"/>
              </w:rPr>
              <w:t xml:space="preserve"> training </w:t>
            </w:r>
            <w:r>
              <w:rPr>
                <w:sz w:val="20"/>
                <w:lang w:val="en-AU"/>
              </w:rPr>
              <w:t>through</w:t>
            </w:r>
            <w:r w:rsidRPr="0039626A">
              <w:rPr>
                <w:sz w:val="20"/>
                <w:lang w:val="en-AU"/>
              </w:rPr>
              <w:t xml:space="preserve"> </w:t>
            </w:r>
            <w:hyperlink r:id="rId18" w:history="1">
              <w:r w:rsidRPr="00724C15">
                <w:rPr>
                  <w:rStyle w:val="Hyperlink"/>
                  <w:rFonts w:ascii="Arial" w:hAnsi="Arial" w:cstheme="minorBidi"/>
                  <w:i/>
                  <w:sz w:val="20"/>
                  <w:lang w:val="en-AU"/>
                </w:rPr>
                <w:t>DoFoodSafely</w:t>
              </w:r>
            </w:hyperlink>
            <w:r w:rsidRPr="00990EE7">
              <w:rPr>
                <w:i/>
                <w:sz w:val="20"/>
                <w:lang w:val="en-AU"/>
              </w:rPr>
              <w:t xml:space="preserve"> </w:t>
            </w:r>
            <w:r w:rsidRPr="0039626A">
              <w:rPr>
                <w:sz w:val="20"/>
                <w:lang w:val="en-AU"/>
              </w:rPr>
              <w:t>course</w:t>
            </w:r>
            <w:r>
              <w:rPr>
                <w:sz w:val="20"/>
                <w:lang w:val="en-AU"/>
              </w:rPr>
              <w:t>.</w:t>
            </w:r>
          </w:p>
        </w:tc>
        <w:tc>
          <w:tcPr>
            <w:tcW w:w="4359" w:type="dxa"/>
            <w:tcBorders>
              <w:top w:val="single" w:sz="4" w:space="0" w:color="auto"/>
              <w:left w:val="single" w:sz="4" w:space="0" w:color="auto"/>
              <w:bottom w:val="single" w:sz="4" w:space="0" w:color="auto"/>
              <w:right w:val="single" w:sz="4" w:space="0" w:color="auto"/>
            </w:tcBorders>
          </w:tcPr>
          <w:p w14:paraId="4E45C61D" w14:textId="77777777" w:rsidR="00FD13A1" w:rsidRDefault="00FD13A1" w:rsidP="00A15034">
            <w:pPr>
              <w:spacing w:after="85"/>
              <w:rPr>
                <w:sz w:val="20"/>
                <w:lang w:val="en-AU"/>
              </w:rPr>
            </w:pPr>
            <w:r>
              <w:rPr>
                <w:sz w:val="20"/>
                <w:lang w:val="en-AU"/>
              </w:rPr>
              <w:t xml:space="preserve">Small </w:t>
            </w:r>
            <w:r w:rsidRPr="0039626A">
              <w:rPr>
                <w:sz w:val="20"/>
                <w:lang w:val="en-AU"/>
              </w:rPr>
              <w:t>gap</w:t>
            </w:r>
            <w:r>
              <w:rPr>
                <w:sz w:val="20"/>
                <w:lang w:val="en-AU"/>
              </w:rPr>
              <w:t>.</w:t>
            </w:r>
          </w:p>
          <w:p w14:paraId="65CE20F9" w14:textId="77777777" w:rsidR="00FD13A1" w:rsidRPr="0039626A" w:rsidRDefault="00FD13A1" w:rsidP="00A15034">
            <w:pPr>
              <w:spacing w:after="85"/>
              <w:rPr>
                <w:sz w:val="20"/>
                <w:lang w:val="en-AU"/>
              </w:rPr>
            </w:pPr>
            <w:r>
              <w:rPr>
                <w:sz w:val="20"/>
                <w:lang w:val="en-AU"/>
              </w:rPr>
              <w:t>Dependent on extent of training required compared to currently promoted voluntary training (</w:t>
            </w:r>
            <w:r w:rsidRPr="00990EE7">
              <w:rPr>
                <w:i/>
                <w:sz w:val="20"/>
                <w:lang w:val="en-AU"/>
              </w:rPr>
              <w:t>DoFoodSafely</w:t>
            </w:r>
            <w:r>
              <w:rPr>
                <w:sz w:val="20"/>
                <w:lang w:val="en-AU"/>
              </w:rPr>
              <w:t>).</w:t>
            </w:r>
            <w:r w:rsidRPr="0039626A">
              <w:rPr>
                <w:sz w:val="20"/>
                <w:lang w:val="en-AU"/>
              </w:rPr>
              <w:t xml:space="preserve"> </w:t>
            </w:r>
          </w:p>
          <w:p w14:paraId="2FD3D383" w14:textId="77777777" w:rsidR="00FD13A1" w:rsidRPr="0039626A" w:rsidRDefault="00FD13A1" w:rsidP="00A15034">
            <w:pPr>
              <w:spacing w:after="85"/>
              <w:rPr>
                <w:sz w:val="20"/>
                <w:lang w:val="en-AU"/>
              </w:rPr>
            </w:pPr>
          </w:p>
        </w:tc>
      </w:tr>
    </w:tbl>
    <w:p w14:paraId="26015F19" w14:textId="63E1F0D2" w:rsidR="00FD13A1" w:rsidRPr="00891044" w:rsidRDefault="00053044" w:rsidP="00FD13A1">
      <w:pPr>
        <w:rPr>
          <w:b/>
        </w:rPr>
      </w:pPr>
      <w:r>
        <w:rPr>
          <w:sz w:val="20"/>
        </w:rPr>
        <w:t xml:space="preserve">FSC = Food Standards Code, </w:t>
      </w:r>
      <w:r w:rsidR="00FD13A1">
        <w:rPr>
          <w:sz w:val="20"/>
        </w:rPr>
        <w:t xml:space="preserve">P1 and P2 = </w:t>
      </w:r>
      <w:r w:rsidR="00DD4AD8">
        <w:rPr>
          <w:sz w:val="20"/>
        </w:rPr>
        <w:t xml:space="preserve">priority classifications under the </w:t>
      </w:r>
      <w:r w:rsidR="00745327">
        <w:rPr>
          <w:sz w:val="20"/>
        </w:rPr>
        <w:t xml:space="preserve">national </w:t>
      </w:r>
      <w:r w:rsidR="00745327" w:rsidRPr="00745327">
        <w:rPr>
          <w:sz w:val="20"/>
        </w:rPr>
        <w:t>Risk Profiling Framework</w:t>
      </w:r>
    </w:p>
    <w:p w14:paraId="712028B2" w14:textId="05C76DEC" w:rsidR="00723151" w:rsidRPr="00891044" w:rsidRDefault="00723151" w:rsidP="00723151">
      <w:pPr>
        <w:pStyle w:val="Heading4"/>
      </w:pPr>
      <w:bookmarkStart w:id="54" w:name="_Toc70953245"/>
      <w:r>
        <w:t>Implementation:</w:t>
      </w:r>
      <w:r w:rsidRPr="00891044">
        <w:t xml:space="preserve"> </w:t>
      </w:r>
      <w:r>
        <w:t>FHT</w:t>
      </w:r>
    </w:p>
    <w:p w14:paraId="01FC1CEF" w14:textId="1D334EAC" w:rsidR="00723151" w:rsidRDefault="00723151" w:rsidP="00723151">
      <w:r w:rsidRPr="00442992">
        <w:t>Training is available free online including I’M ALERT</w:t>
      </w:r>
      <w:r w:rsidR="00442992" w:rsidRPr="00442992">
        <w:t xml:space="preserve"> </w:t>
      </w:r>
      <w:r w:rsidRPr="00442992">
        <w:t xml:space="preserve">and DoFoodSafely. </w:t>
      </w:r>
    </w:p>
    <w:p w14:paraId="4333488B" w14:textId="77777777" w:rsidR="00723151" w:rsidRPr="00E56393" w:rsidRDefault="00723151" w:rsidP="00723151">
      <w:r>
        <w:lastRenderedPageBreak/>
        <w:t>FSANZ considers mandating</w:t>
      </w:r>
      <w:r w:rsidRPr="00E56393">
        <w:t xml:space="preserve"> food handler training with specified content </w:t>
      </w:r>
      <w:r>
        <w:t>should</w:t>
      </w:r>
      <w:r w:rsidRPr="00E56393">
        <w:t xml:space="preserve">: </w:t>
      </w:r>
    </w:p>
    <w:p w14:paraId="2172D6B6" w14:textId="77777777" w:rsidR="00723151" w:rsidRPr="00E56393" w:rsidRDefault="00723151" w:rsidP="00B93C34">
      <w:pPr>
        <w:pStyle w:val="FSBullet1"/>
        <w:numPr>
          <w:ilvl w:val="0"/>
          <w:numId w:val="8"/>
        </w:numPr>
        <w:spacing w:after="0"/>
      </w:pPr>
      <w:r w:rsidRPr="00E56393">
        <w:t xml:space="preserve">ensure all food handlers receive information on the safe handling of </w:t>
      </w:r>
      <w:r>
        <w:t>PHF</w:t>
      </w:r>
      <w:r w:rsidRPr="00E56393">
        <w:t xml:space="preserve"> </w:t>
      </w:r>
      <w:r>
        <w:t>before</w:t>
      </w:r>
      <w:r w:rsidRPr="00E56393">
        <w:t xml:space="preserve"> commencing food handling activities, enhancing the requirements in clause 3 of Standard 3.2.2</w:t>
      </w:r>
    </w:p>
    <w:p w14:paraId="4DA3D244" w14:textId="77777777" w:rsidR="00723151" w:rsidRPr="00E56393" w:rsidRDefault="00723151" w:rsidP="00B93C34">
      <w:pPr>
        <w:pStyle w:val="FSBullet1"/>
        <w:numPr>
          <w:ilvl w:val="0"/>
          <w:numId w:val="8"/>
        </w:numPr>
        <w:spacing w:after="0"/>
      </w:pPr>
      <w:r w:rsidRPr="00E56393">
        <w:t>increase awareness of the importance</w:t>
      </w:r>
      <w:r>
        <w:t xml:space="preserve"> of, and techniques</w:t>
      </w:r>
      <w:r w:rsidRPr="00E56393">
        <w:t xml:space="preserve"> for</w:t>
      </w:r>
      <w:r>
        <w:t>,</w:t>
      </w:r>
      <w:r w:rsidRPr="00E56393">
        <w:t xml:space="preserve"> safe food handling</w:t>
      </w:r>
    </w:p>
    <w:p w14:paraId="20C665DA" w14:textId="77777777" w:rsidR="00723151" w:rsidRDefault="00723151" w:rsidP="00B93C34">
      <w:pPr>
        <w:pStyle w:val="FSBullet1"/>
        <w:numPr>
          <w:ilvl w:val="0"/>
          <w:numId w:val="8"/>
        </w:numPr>
        <w:spacing w:after="0"/>
      </w:pPr>
      <w:r w:rsidRPr="00E56393">
        <w:t xml:space="preserve">supplement information from supervisors or peers </w:t>
      </w:r>
    </w:p>
    <w:p w14:paraId="763E2C4A" w14:textId="77777777" w:rsidR="00723151" w:rsidRPr="00E56393" w:rsidRDefault="00723151" w:rsidP="00B93C34">
      <w:pPr>
        <w:pStyle w:val="FSBullet1"/>
        <w:numPr>
          <w:ilvl w:val="0"/>
          <w:numId w:val="8"/>
        </w:numPr>
        <w:spacing w:after="0"/>
      </w:pPr>
      <w:r w:rsidRPr="00E56393">
        <w:t>reduce the need for close supervision</w:t>
      </w:r>
      <w:r>
        <w:t>.</w:t>
      </w:r>
      <w:r w:rsidRPr="00E56393">
        <w:t xml:space="preserve"> </w:t>
      </w:r>
    </w:p>
    <w:p w14:paraId="1DAA1807" w14:textId="3D0B5229" w:rsidR="00FD13A1" w:rsidRPr="004B3692" w:rsidRDefault="00504902" w:rsidP="00B85E65">
      <w:pPr>
        <w:pStyle w:val="Heading3"/>
      </w:pPr>
      <w:r>
        <w:t>4.4</w:t>
      </w:r>
      <w:r w:rsidR="006C3C32">
        <w:t>.3</w:t>
      </w:r>
      <w:r w:rsidR="001606C3" w:rsidRPr="004B3692">
        <w:tab/>
      </w:r>
      <w:bookmarkEnd w:id="54"/>
      <w:r w:rsidR="00990EE7" w:rsidRPr="004B3692">
        <w:t xml:space="preserve">Evidence to </w:t>
      </w:r>
      <w:r w:rsidR="005A6340" w:rsidRPr="004B3692">
        <w:t>substantiate food safety management</w:t>
      </w:r>
      <w:r w:rsidR="00724C15" w:rsidRPr="004B3692">
        <w:t xml:space="preserve"> (E)</w:t>
      </w:r>
    </w:p>
    <w:p w14:paraId="21217752" w14:textId="77777777" w:rsidR="00B93C34" w:rsidRDefault="00B93C34" w:rsidP="00B93C34">
      <w:pPr>
        <w:rPr>
          <w:rFonts w:cs="Times New Roman"/>
        </w:rPr>
      </w:pPr>
      <w:r>
        <w:t>Standard 3.2.2 outlines minimum food safety requirements at each step of the food handling process. This standard provides a food business with the basis for identifying key risks and activities that need to be managed to ensure food is safe. The standard’s requirements are based on scientific knowledge of the specific characteristics of pathogens most likely associated with particular PHF (pathogen:food pairs), and risks associated with different activities. Keeping documentation or other evidence is not mandated in Standard 3.2.2. Safe Food Australia guidance notes that businesses may find it useful to monitor and document control steps and recommends keeping certain records as best practice (e.g. that PHF is stored at 5</w:t>
      </w:r>
      <w:r>
        <w:rPr>
          <w:vertAlign w:val="superscript"/>
        </w:rPr>
        <w:t>o</w:t>
      </w:r>
      <w:r>
        <w:t xml:space="preserve">C, as checked at a specified time). </w:t>
      </w:r>
    </w:p>
    <w:p w14:paraId="2C7AFC1D" w14:textId="77777777" w:rsidR="00B93C34" w:rsidRDefault="00B93C34" w:rsidP="00B93C34">
      <w:r>
        <w:t xml:space="preserve">The current requirements of Standard 3.2.2 only provide final outcomes to be met. They do not ensure businesses actively manage the key risks, through monitoring the critical processes, identifying when they fail, and taking corrective actions. </w:t>
      </w:r>
    </w:p>
    <w:p w14:paraId="27BEE62A" w14:textId="77777777" w:rsidR="00746448" w:rsidRDefault="00746448" w:rsidP="00B93C34">
      <w:pPr>
        <w:rPr>
          <w:b/>
        </w:rPr>
      </w:pPr>
    </w:p>
    <w:p w14:paraId="427C3595" w14:textId="77777777" w:rsidR="00746448" w:rsidRDefault="00746448" w:rsidP="00B93C34">
      <w:pPr>
        <w:rPr>
          <w:b/>
        </w:rPr>
      </w:pPr>
    </w:p>
    <w:p w14:paraId="3987C460" w14:textId="1A51782E" w:rsidR="00B93C34" w:rsidRDefault="00B93C34" w:rsidP="00B93C34">
      <w:pPr>
        <w:rPr>
          <w:b/>
        </w:rPr>
      </w:pPr>
      <w:r>
        <w:rPr>
          <w:b/>
        </w:rPr>
        <w:t>Target processes for enhanced attention</w:t>
      </w:r>
    </w:p>
    <w:p w14:paraId="2885768F" w14:textId="77777777" w:rsidR="00B93C34" w:rsidRDefault="00B93C34" w:rsidP="00B93C34">
      <w:pPr>
        <w:rPr>
          <w:highlight w:val="yellow"/>
        </w:rPr>
      </w:pPr>
      <w:r>
        <w:t>It is internationally recognised, through the work of Codex, that key food handling activities (such as temperature control, cleaning and sanitising) require ‘enhanced’ attention. We use this term to mean above baseline good hygiene practices (GHP), but less stringent than a HACCP approach.</w:t>
      </w:r>
    </w:p>
    <w:p w14:paraId="6FCE6B07" w14:textId="77777777" w:rsidR="00B93C34" w:rsidRDefault="00B93C34" w:rsidP="00B93C34">
      <w:pPr>
        <w:rPr>
          <w:lang w:eastAsia="en-AU"/>
        </w:rPr>
      </w:pPr>
      <w:r>
        <w:rPr>
          <w:lang w:eastAsia="en-AU"/>
        </w:rPr>
        <w:lastRenderedPageBreak/>
        <w:t xml:space="preserve">Ministers proposed there would be a significant impact on reducing foodborne illness if businesses kept evidence that key processes are managed. FSANZ was asked to consider this as a regulatory measure. </w:t>
      </w:r>
    </w:p>
    <w:p w14:paraId="05009409" w14:textId="77777777" w:rsidR="00B93C34" w:rsidRDefault="00B93C34" w:rsidP="00B93C34">
      <w:r>
        <w:t>We have considered enhancing current requirements with a regulatory measure where some, or all, in-scope businesses keep a record, or can demonstrate (to authorised officers) in some other way, that activities essential to producing safe food have been managed.</w:t>
      </w:r>
      <w:r>
        <w:rPr>
          <w:lang w:eastAsia="en-AU"/>
        </w:rPr>
        <w:t xml:space="preserve"> The proposed requirement is distinct from, and less stringent than, developing a food safety program (FSP). A FSP requires a business to implement HACCP principles to address all the food safety risks of its operations, and to keep documented records of how prescribed activities are managed.</w:t>
      </w:r>
    </w:p>
    <w:p w14:paraId="4C6219F2" w14:textId="77777777" w:rsidR="00B93C34" w:rsidRDefault="00B93C34" w:rsidP="00B93C34">
      <w:pPr>
        <w:rPr>
          <w:lang w:eastAsia="en-AU"/>
        </w:rPr>
      </w:pPr>
      <w:r>
        <w:rPr>
          <w:lang w:eastAsia="en-AU"/>
        </w:rPr>
        <w:t>FSANZ specifically targeted processes that are key contributors to foodborne illness outbreaks. These processes were identified from our risk profiling of in-scope business and food handling activities. They are also reported anecdotally by food regulators as common areas of non-compliance during audits.</w:t>
      </w:r>
    </w:p>
    <w:p w14:paraId="71FB875A" w14:textId="6DCFC66F" w:rsidR="00FD13A1" w:rsidRDefault="00B93C34" w:rsidP="00FD13A1">
      <w:r>
        <w:rPr>
          <w:lang w:eastAsia="en-AU"/>
        </w:rPr>
        <w:t xml:space="preserve">The identified processes are </w:t>
      </w:r>
      <w:r>
        <w:t>temperature control, food processing and cleaning and sanitising. FSANZ considers these activities require close monitoring when preparing PHF in a food service setting. Ensuring food safety through these activities can be complex, depending on the nature of the food, the food handling activity and scale of operations. Because different food service businesses’ practices vary widely, a flexible approach to monitoring</w:t>
      </w:r>
      <w:r w:rsidR="008F2D06">
        <w:t xml:space="preserve"> and documentation is needed.  </w:t>
      </w:r>
    </w:p>
    <w:p w14:paraId="59847A42" w14:textId="319BCDA7" w:rsidR="00FD13A1" w:rsidRDefault="00724C15" w:rsidP="005F6689">
      <w:pPr>
        <w:pStyle w:val="Heading4"/>
      </w:pPr>
      <w:bookmarkStart w:id="55" w:name="_Toc70953246"/>
      <w:r w:rsidRPr="00B85E65">
        <w:t>Evaluation: E</w:t>
      </w:r>
      <w:r w:rsidR="00FD13A1" w:rsidRPr="00B85E65">
        <w:t xml:space="preserve"> </w:t>
      </w:r>
      <w:bookmarkEnd w:id="55"/>
    </w:p>
    <w:p w14:paraId="20304088" w14:textId="77B0F733" w:rsidR="00B93C34" w:rsidRDefault="00B93C34" w:rsidP="00B93C34">
      <w:r>
        <w:t>To assess the proposed E measure, FSANZ consulted with the ISFR IWG to develop hypothetical scenarios. These scenarios created situations where an enhancement to the current requirement of Standard 3.2.2 would be in place.</w:t>
      </w:r>
    </w:p>
    <w:p w14:paraId="0635DDCB" w14:textId="77777777" w:rsidR="00B93C34" w:rsidRDefault="00B93C34" w:rsidP="00B93C34">
      <w:r>
        <w:t xml:space="preserve">One scenario is making a bulk lasagne for service later in the day. Standard 3.2.2 has a specific cooling requirement, so that food handlers manage the cooling of cooked PHF to ensure pathogen spores in the food do not germinate and produce toxins. The enhanced requirement of E means the business would have to document, record or keep other evidence of the cooling process. This would enable the food handler to actively manage the key risks, through carefully monitoring the critical processes (temperature at different time intervals). If the food was not cooling correctly, this should signal that corrective actions are needed (e.g. dividing the lasagne </w:t>
      </w:r>
      <w:r>
        <w:lastRenderedPageBreak/>
        <w:t>into smaller portions), followed by further monitoring. Templates are available in Safe Food Australia (e.g. for cooling: Template 3 in Appendix 8) so businesses could record exact temperatures and times during this process.</w:t>
      </w:r>
    </w:p>
    <w:p w14:paraId="663AB67C" w14:textId="77777777" w:rsidR="00B93C34" w:rsidRDefault="00B93C34" w:rsidP="00B93C34">
      <w:r>
        <w:t xml:space="preserve">Another example is preparing trays of sandwiches. Standard 3.2.2 requires the food business to make sure preparation time—which is time where the PHF is at ambient temperatures—is minimised, to prevent pathogen growth. Under the E requirement, the business might have standard operating procedures (SOPs) that food handlers must follow each time a sandwich batch is made. For example, the SOP may include instructions that a certain amount of ingredients is brought out of the fridge, and that each batch of sandwiches is prepared in a set time (e.g. 10 minutes), before the food is put back in the fridge. This SOP would then identify the system the business has in place to ensure sandwiches are safely prepared. Safe Food Australia includes a template for time and temperature control. </w:t>
      </w:r>
    </w:p>
    <w:p w14:paraId="068CF054" w14:textId="77777777" w:rsidR="00B93C34" w:rsidRDefault="00B93C34" w:rsidP="00B93C34">
      <w:r>
        <w:t>A third example is cleaning and sanitising. If surfaces are not cleaned properly before sanitising, or if incorrect concentrations of sanitiser are used, the surfaces could remain contaminated and make food unsafe. The E measure would assist businesses in making sure cleaning is properly completed (e.g. through a documented cleaning schedule, to be signed by the responsible person). Similarly for sanitising, E measures should assist businesses with correct protocols (e.g. to record the sanitiser dilution and date, to be sure it is the correct concentration and has not expired). Safe Food Australia includes templates for cleaning and sanitising activities.</w:t>
      </w:r>
    </w:p>
    <w:p w14:paraId="309949DC" w14:textId="766A8828" w:rsidR="00FD13A1" w:rsidRPr="00B85E65" w:rsidRDefault="00FD13A1" w:rsidP="005F6689">
      <w:pPr>
        <w:pStyle w:val="Heading4"/>
      </w:pPr>
      <w:bookmarkStart w:id="56" w:name="_Toc87275053"/>
      <w:bookmarkStart w:id="57" w:name="_Toc70953247"/>
      <w:bookmarkEnd w:id="56"/>
      <w:r w:rsidRPr="00B85E65">
        <w:t>Gap analysis:</w:t>
      </w:r>
      <w:r w:rsidR="00724C15" w:rsidRPr="00B85E65">
        <w:t xml:space="preserve"> E</w:t>
      </w:r>
      <w:r w:rsidRPr="00B85E65">
        <w:t xml:space="preserve"> </w:t>
      </w:r>
      <w:bookmarkEnd w:id="57"/>
    </w:p>
    <w:p w14:paraId="09D8BC3C" w14:textId="7A0799DE" w:rsidR="00AF04C6" w:rsidRDefault="00AF04C6" w:rsidP="00AF04C6">
      <w:pPr>
        <w:rPr>
          <w:rFonts w:cs="Times New Roman"/>
          <w:bCs/>
          <w:color w:val="000000" w:themeColor="text1"/>
          <w:lang w:eastAsia="en-AU"/>
        </w:rPr>
      </w:pPr>
      <w:r>
        <w:rPr>
          <w:bCs/>
          <w:color w:val="000000" w:themeColor="text1"/>
          <w:lang w:eastAsia="en-AU"/>
        </w:rPr>
        <w:t xml:space="preserve">There is no national regulatory requirement for </w:t>
      </w:r>
      <w:r>
        <w:t xml:space="preserve">food service and </w:t>
      </w:r>
      <w:r w:rsidR="00FE33AE">
        <w:t>retail</w:t>
      </w:r>
      <w:r>
        <w:t xml:space="preserve"> businesses to keep </w:t>
      </w:r>
      <w:r w:rsidR="00FE33AE">
        <w:t>evidence</w:t>
      </w:r>
      <w:r>
        <w:t xml:space="preserve"> of monitoring/managing their critical food safety controls. </w:t>
      </w:r>
      <w:r>
        <w:rPr>
          <w:bCs/>
          <w:color w:val="000000" w:themeColor="text1"/>
          <w:lang w:eastAsia="en-AU"/>
        </w:rPr>
        <w:t xml:space="preserve">However, some jurisdictions require certain in-scope businesses to make a record of specific processes. For example, particular businesses are required to have a FSP, or to document the safe handling of raw eggs. </w:t>
      </w:r>
    </w:p>
    <w:p w14:paraId="47046C40" w14:textId="30B05DFF" w:rsidR="00AF04C6" w:rsidRDefault="00AF04C6" w:rsidP="00442992">
      <w:r>
        <w:rPr>
          <w:bCs/>
          <w:color w:val="000000" w:themeColor="text1"/>
          <w:lang w:eastAsia="en-AU"/>
        </w:rPr>
        <w:t xml:space="preserve">FSANZ completed a gap analysis of the differing requirements in Australian states and </w:t>
      </w:r>
      <w:r w:rsidR="00F11BA7">
        <w:rPr>
          <w:bCs/>
          <w:color w:val="000000" w:themeColor="text1"/>
          <w:lang w:eastAsia="en-AU"/>
        </w:rPr>
        <w:t>territories, provided in Table 5</w:t>
      </w:r>
      <w:r>
        <w:rPr>
          <w:bCs/>
          <w:color w:val="000000" w:themeColor="text1"/>
          <w:lang w:eastAsia="en-AU"/>
        </w:rPr>
        <w:t>.</w:t>
      </w:r>
      <w:r>
        <w:t xml:space="preserve"> In summary, there is a medium to large gap in most jurisdictions between current requirements and proposed measures. That is, for most jurisdictions, the E will be an extra requirement.</w:t>
      </w:r>
    </w:p>
    <w:p w14:paraId="642F7CD8" w14:textId="0E6C068E" w:rsidR="00804459" w:rsidRPr="003975C1" w:rsidRDefault="00804459" w:rsidP="00804459">
      <w:pPr>
        <w:pStyle w:val="Caption"/>
        <w:keepNext/>
        <w:rPr>
          <w:b/>
          <w:color w:val="auto"/>
          <w:sz w:val="22"/>
        </w:rPr>
      </w:pPr>
      <w:r w:rsidRPr="003975C1">
        <w:rPr>
          <w:b/>
          <w:color w:val="auto"/>
          <w:sz w:val="22"/>
        </w:rPr>
        <w:lastRenderedPageBreak/>
        <w:t xml:space="preserve">Table </w:t>
      </w:r>
      <w:r w:rsidR="00F11BA7">
        <w:rPr>
          <w:b/>
          <w:color w:val="auto"/>
          <w:sz w:val="22"/>
        </w:rPr>
        <w:t>5</w:t>
      </w:r>
      <w:r w:rsidRPr="003975C1">
        <w:rPr>
          <w:b/>
          <w:color w:val="auto"/>
          <w:sz w:val="22"/>
        </w:rPr>
        <w:t xml:space="preserve">: </w:t>
      </w:r>
      <w:r w:rsidRPr="003975C1">
        <w:rPr>
          <w:b/>
          <w:color w:val="auto"/>
          <w:sz w:val="20"/>
        </w:rPr>
        <w:t xml:space="preserve">Gap analysis of </w:t>
      </w:r>
      <w:r w:rsidR="00B93C34" w:rsidRPr="003975C1">
        <w:rPr>
          <w:b/>
          <w:color w:val="auto"/>
          <w:sz w:val="20"/>
        </w:rPr>
        <w:t>records required</w:t>
      </w:r>
      <w:r w:rsidRPr="003975C1">
        <w:rPr>
          <w:b/>
          <w:color w:val="auto"/>
          <w:sz w:val="20"/>
        </w:rPr>
        <w:t xml:space="preserve"> across jurisdictions</w:t>
      </w:r>
    </w:p>
    <w:tbl>
      <w:tblPr>
        <w:tblStyle w:val="TableGrid"/>
        <w:tblW w:w="10060" w:type="dxa"/>
        <w:tblLook w:val="04A0" w:firstRow="1" w:lastRow="0" w:firstColumn="1" w:lastColumn="0" w:noHBand="0" w:noVBand="1"/>
      </w:tblPr>
      <w:tblGrid>
        <w:gridCol w:w="1295"/>
        <w:gridCol w:w="3256"/>
        <w:gridCol w:w="5509"/>
      </w:tblGrid>
      <w:tr w:rsidR="00FD13A1" w:rsidRPr="00745327" w14:paraId="20DA35AC" w14:textId="77777777" w:rsidTr="00527896">
        <w:tc>
          <w:tcPr>
            <w:tcW w:w="1060"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14:paraId="6902F92E" w14:textId="77777777" w:rsidR="00FD13A1" w:rsidRPr="00745327" w:rsidRDefault="00FD13A1" w:rsidP="00A15034">
            <w:pPr>
              <w:spacing w:after="85"/>
              <w:rPr>
                <w:b/>
                <w:sz w:val="20"/>
                <w:szCs w:val="20"/>
                <w:lang w:val="en-AU"/>
              </w:rPr>
            </w:pPr>
            <w:r w:rsidRPr="00745327">
              <w:rPr>
                <w:b/>
                <w:sz w:val="20"/>
                <w:szCs w:val="20"/>
                <w:lang w:val="en-AU"/>
              </w:rPr>
              <w:t>State/</w:t>
            </w:r>
          </w:p>
          <w:p w14:paraId="321E5724" w14:textId="77777777" w:rsidR="00FD13A1" w:rsidRPr="00745327" w:rsidRDefault="00FD13A1" w:rsidP="00A15034">
            <w:pPr>
              <w:spacing w:after="85"/>
              <w:rPr>
                <w:b/>
                <w:sz w:val="20"/>
                <w:szCs w:val="20"/>
                <w:lang w:val="en-AU"/>
              </w:rPr>
            </w:pPr>
            <w:r w:rsidRPr="00745327">
              <w:rPr>
                <w:b/>
                <w:sz w:val="20"/>
                <w:szCs w:val="20"/>
                <w:lang w:val="en-AU"/>
              </w:rPr>
              <w:t>territory</w:t>
            </w:r>
          </w:p>
        </w:tc>
        <w:tc>
          <w:tcPr>
            <w:tcW w:w="3330"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14:paraId="5101DC77" w14:textId="77777777" w:rsidR="00FD13A1" w:rsidRPr="00745327" w:rsidRDefault="00FD13A1" w:rsidP="00A15034">
            <w:pPr>
              <w:spacing w:after="85"/>
              <w:rPr>
                <w:sz w:val="20"/>
                <w:szCs w:val="20"/>
                <w:lang w:val="en-AU"/>
              </w:rPr>
            </w:pPr>
            <w:r w:rsidRPr="00745327">
              <w:rPr>
                <w:sz w:val="20"/>
                <w:szCs w:val="20"/>
                <w:lang w:val="en-AU"/>
              </w:rPr>
              <w:t>Current requirements</w:t>
            </w:r>
          </w:p>
        </w:tc>
        <w:tc>
          <w:tcPr>
            <w:tcW w:w="5670" w:type="dxa"/>
            <w:tcBorders>
              <w:top w:val="single" w:sz="4" w:space="0" w:color="auto"/>
              <w:left w:val="single" w:sz="4" w:space="0" w:color="auto"/>
              <w:bottom w:val="single" w:sz="4" w:space="0" w:color="auto"/>
              <w:right w:val="single" w:sz="4" w:space="0" w:color="auto"/>
            </w:tcBorders>
            <w:shd w:val="clear" w:color="auto" w:fill="DDD9C3" w:themeFill="background2" w:themeFillShade="E6"/>
            <w:hideMark/>
          </w:tcPr>
          <w:p w14:paraId="4F7399A5" w14:textId="77777777" w:rsidR="00FD13A1" w:rsidRPr="00745327" w:rsidRDefault="00FD13A1" w:rsidP="00A15034">
            <w:pPr>
              <w:spacing w:after="85"/>
              <w:rPr>
                <w:sz w:val="20"/>
                <w:szCs w:val="20"/>
                <w:lang w:val="en-AU"/>
              </w:rPr>
            </w:pPr>
            <w:r w:rsidRPr="00745327">
              <w:rPr>
                <w:sz w:val="20"/>
                <w:szCs w:val="20"/>
                <w:lang w:val="en-AU"/>
              </w:rPr>
              <w:t>Gap between current and proposed measure</w:t>
            </w:r>
          </w:p>
        </w:tc>
      </w:tr>
      <w:tr w:rsidR="00FD13A1" w:rsidRPr="00745327" w14:paraId="6768EE8B" w14:textId="77777777" w:rsidTr="00A15034">
        <w:tc>
          <w:tcPr>
            <w:tcW w:w="1060" w:type="dxa"/>
            <w:tcBorders>
              <w:top w:val="single" w:sz="4" w:space="0" w:color="auto"/>
              <w:left w:val="single" w:sz="4" w:space="0" w:color="auto"/>
              <w:bottom w:val="single" w:sz="4" w:space="0" w:color="auto"/>
              <w:right w:val="single" w:sz="4" w:space="0" w:color="auto"/>
            </w:tcBorders>
          </w:tcPr>
          <w:p w14:paraId="6E49BC15" w14:textId="77777777" w:rsidR="00FD13A1" w:rsidRPr="00745327" w:rsidRDefault="00FD13A1" w:rsidP="00A15034">
            <w:pPr>
              <w:spacing w:after="85"/>
              <w:rPr>
                <w:sz w:val="20"/>
                <w:szCs w:val="20"/>
                <w:lang w:val="en-AU"/>
              </w:rPr>
            </w:pPr>
            <w:r w:rsidRPr="00745327">
              <w:rPr>
                <w:sz w:val="20"/>
                <w:szCs w:val="20"/>
                <w:lang w:val="en-AU"/>
              </w:rPr>
              <w:t>National (FSC)</w:t>
            </w:r>
          </w:p>
        </w:tc>
        <w:tc>
          <w:tcPr>
            <w:tcW w:w="3330" w:type="dxa"/>
            <w:tcBorders>
              <w:top w:val="single" w:sz="4" w:space="0" w:color="auto"/>
              <w:left w:val="single" w:sz="4" w:space="0" w:color="auto"/>
              <w:bottom w:val="single" w:sz="4" w:space="0" w:color="auto"/>
              <w:right w:val="single" w:sz="4" w:space="0" w:color="auto"/>
            </w:tcBorders>
          </w:tcPr>
          <w:p w14:paraId="1DC15F1A" w14:textId="51D67DEA" w:rsidR="00FD13A1" w:rsidRPr="00745327" w:rsidRDefault="00FD13A1" w:rsidP="00A45BDC">
            <w:pPr>
              <w:spacing w:after="85"/>
              <w:rPr>
                <w:sz w:val="20"/>
                <w:szCs w:val="20"/>
                <w:lang w:val="en-AU"/>
              </w:rPr>
            </w:pPr>
            <w:r w:rsidRPr="00745327">
              <w:rPr>
                <w:sz w:val="20"/>
                <w:szCs w:val="20"/>
                <w:lang w:val="en-AU"/>
              </w:rPr>
              <w:t xml:space="preserve">No legislative requirement for in-scope businesses to keep records (unless those businesses are required by jurisdictional </w:t>
            </w:r>
            <w:r w:rsidR="00E65CCA" w:rsidRPr="00745327">
              <w:rPr>
                <w:sz w:val="20"/>
                <w:szCs w:val="20"/>
                <w:lang w:val="en-AU"/>
              </w:rPr>
              <w:t xml:space="preserve">food act </w:t>
            </w:r>
            <w:r w:rsidRPr="00745327">
              <w:rPr>
                <w:sz w:val="20"/>
                <w:szCs w:val="20"/>
                <w:lang w:val="en-AU"/>
              </w:rPr>
              <w:t xml:space="preserve">to have a </w:t>
            </w:r>
            <w:r w:rsidR="00E65CCA" w:rsidRPr="00745327">
              <w:rPr>
                <w:sz w:val="20"/>
                <w:szCs w:val="20"/>
                <w:lang w:val="en-AU"/>
              </w:rPr>
              <w:t xml:space="preserve">food safety program </w:t>
            </w:r>
            <w:r w:rsidRPr="00745327">
              <w:rPr>
                <w:sz w:val="20"/>
                <w:szCs w:val="20"/>
                <w:lang w:val="en-AU"/>
              </w:rPr>
              <w:t xml:space="preserve">under </w:t>
            </w:r>
            <w:r w:rsidR="00E65CCA" w:rsidRPr="00745327">
              <w:rPr>
                <w:sz w:val="20"/>
                <w:szCs w:val="20"/>
                <w:lang w:val="en-AU"/>
              </w:rPr>
              <w:t xml:space="preserve">Standard </w:t>
            </w:r>
            <w:r w:rsidRPr="00745327">
              <w:rPr>
                <w:sz w:val="20"/>
                <w:szCs w:val="20"/>
                <w:lang w:val="en-AU"/>
              </w:rPr>
              <w:t>3.2.1)</w:t>
            </w:r>
            <w:r w:rsidR="00E65CCA" w:rsidRPr="00745327">
              <w:rPr>
                <w:sz w:val="20"/>
                <w:szCs w:val="20"/>
                <w:lang w:val="en-AU"/>
              </w:rPr>
              <w:t>.</w:t>
            </w:r>
          </w:p>
        </w:tc>
        <w:tc>
          <w:tcPr>
            <w:tcW w:w="5670" w:type="dxa"/>
            <w:tcBorders>
              <w:top w:val="single" w:sz="4" w:space="0" w:color="auto"/>
              <w:left w:val="single" w:sz="4" w:space="0" w:color="auto"/>
              <w:bottom w:val="single" w:sz="4" w:space="0" w:color="auto"/>
              <w:right w:val="single" w:sz="4" w:space="0" w:color="auto"/>
            </w:tcBorders>
          </w:tcPr>
          <w:p w14:paraId="1E6A2A76" w14:textId="6265117F" w:rsidR="00FD13A1" w:rsidRPr="00745327" w:rsidRDefault="00FD13A1" w:rsidP="00A15034">
            <w:pPr>
              <w:spacing w:after="85"/>
              <w:rPr>
                <w:sz w:val="20"/>
                <w:szCs w:val="20"/>
                <w:lang w:val="en-AU"/>
              </w:rPr>
            </w:pPr>
            <w:r w:rsidRPr="00745327">
              <w:rPr>
                <w:sz w:val="20"/>
                <w:szCs w:val="20"/>
                <w:lang w:val="en-AU"/>
              </w:rPr>
              <w:t>Medium to large gap dependent on food handling activities</w:t>
            </w:r>
            <w:r w:rsidR="00E65CCA" w:rsidRPr="00745327">
              <w:rPr>
                <w:sz w:val="20"/>
                <w:szCs w:val="20"/>
                <w:lang w:val="en-AU"/>
              </w:rPr>
              <w:t>.</w:t>
            </w:r>
          </w:p>
          <w:p w14:paraId="1031F3F6" w14:textId="713393AD" w:rsidR="00FD13A1" w:rsidRPr="00745327" w:rsidRDefault="00FD13A1" w:rsidP="00A15034">
            <w:pPr>
              <w:spacing w:after="85"/>
              <w:rPr>
                <w:sz w:val="20"/>
                <w:szCs w:val="20"/>
                <w:lang w:val="en-AU"/>
              </w:rPr>
            </w:pPr>
            <w:r w:rsidRPr="00745327">
              <w:rPr>
                <w:sz w:val="20"/>
                <w:szCs w:val="20"/>
                <w:lang w:val="en-AU"/>
              </w:rPr>
              <w:t xml:space="preserve">Proposed requirement is for businesses to </w:t>
            </w:r>
            <w:r w:rsidR="00E65CCA" w:rsidRPr="00745327">
              <w:rPr>
                <w:sz w:val="20"/>
                <w:szCs w:val="20"/>
                <w:lang w:val="en-AU"/>
              </w:rPr>
              <w:t>have evidence to substantiate</w:t>
            </w:r>
            <w:r w:rsidRPr="00745327">
              <w:rPr>
                <w:sz w:val="20"/>
                <w:szCs w:val="20"/>
                <w:lang w:val="en-AU"/>
              </w:rPr>
              <w:t xml:space="preserve"> </w:t>
            </w:r>
            <w:r w:rsidR="00113CDD" w:rsidRPr="00745327">
              <w:rPr>
                <w:sz w:val="20"/>
                <w:szCs w:val="20"/>
                <w:lang w:val="en-AU"/>
              </w:rPr>
              <w:t>food safety</w:t>
            </w:r>
            <w:r w:rsidRPr="00745327">
              <w:rPr>
                <w:sz w:val="20"/>
                <w:szCs w:val="20"/>
                <w:lang w:val="en-AU"/>
              </w:rPr>
              <w:t xml:space="preserve"> management of key food handling processes. </w:t>
            </w:r>
          </w:p>
        </w:tc>
      </w:tr>
      <w:tr w:rsidR="00FD13A1" w:rsidRPr="00745327" w14:paraId="65370B23" w14:textId="77777777" w:rsidTr="00A15034">
        <w:tc>
          <w:tcPr>
            <w:tcW w:w="1060" w:type="dxa"/>
            <w:tcBorders>
              <w:top w:val="single" w:sz="4" w:space="0" w:color="auto"/>
              <w:left w:val="single" w:sz="4" w:space="0" w:color="auto"/>
              <w:bottom w:val="single" w:sz="4" w:space="0" w:color="auto"/>
              <w:right w:val="single" w:sz="4" w:space="0" w:color="auto"/>
            </w:tcBorders>
            <w:hideMark/>
          </w:tcPr>
          <w:p w14:paraId="3F9443F5" w14:textId="77777777" w:rsidR="00FD13A1" w:rsidRPr="00745327" w:rsidRDefault="00FD13A1" w:rsidP="00A15034">
            <w:pPr>
              <w:spacing w:after="85"/>
              <w:rPr>
                <w:sz w:val="20"/>
                <w:szCs w:val="20"/>
                <w:lang w:val="en-AU"/>
              </w:rPr>
            </w:pPr>
            <w:r w:rsidRPr="00745327">
              <w:rPr>
                <w:sz w:val="20"/>
                <w:szCs w:val="20"/>
                <w:lang w:val="en-AU"/>
              </w:rPr>
              <w:t>ACT</w:t>
            </w:r>
          </w:p>
        </w:tc>
        <w:tc>
          <w:tcPr>
            <w:tcW w:w="3330" w:type="dxa"/>
            <w:tcBorders>
              <w:top w:val="single" w:sz="4" w:space="0" w:color="auto"/>
              <w:left w:val="single" w:sz="4" w:space="0" w:color="auto"/>
              <w:bottom w:val="single" w:sz="4" w:space="0" w:color="auto"/>
              <w:right w:val="single" w:sz="4" w:space="0" w:color="auto"/>
            </w:tcBorders>
          </w:tcPr>
          <w:p w14:paraId="32352042" w14:textId="5150C1F2" w:rsidR="00FD13A1" w:rsidRPr="00745327" w:rsidRDefault="00113CDD" w:rsidP="00113CDD">
            <w:pPr>
              <w:spacing w:after="85"/>
              <w:rPr>
                <w:sz w:val="20"/>
                <w:szCs w:val="20"/>
                <w:lang w:val="en-AU"/>
              </w:rPr>
            </w:pPr>
            <w:r w:rsidRPr="00745327">
              <w:rPr>
                <w:sz w:val="20"/>
                <w:szCs w:val="20"/>
                <w:lang w:val="en-AU"/>
              </w:rPr>
              <w:t>No requirements for in-scope business sectors.</w:t>
            </w:r>
          </w:p>
        </w:tc>
        <w:tc>
          <w:tcPr>
            <w:tcW w:w="5670" w:type="dxa"/>
            <w:tcBorders>
              <w:top w:val="single" w:sz="4" w:space="0" w:color="auto"/>
              <w:left w:val="single" w:sz="4" w:space="0" w:color="auto"/>
              <w:bottom w:val="single" w:sz="4" w:space="0" w:color="auto"/>
              <w:right w:val="single" w:sz="4" w:space="0" w:color="auto"/>
            </w:tcBorders>
          </w:tcPr>
          <w:p w14:paraId="3B2356D9" w14:textId="77777777" w:rsidR="00FD13A1" w:rsidRPr="00745327" w:rsidRDefault="00FD13A1" w:rsidP="00A15034">
            <w:pPr>
              <w:spacing w:after="85"/>
              <w:rPr>
                <w:sz w:val="20"/>
                <w:szCs w:val="20"/>
                <w:lang w:val="en-AU"/>
              </w:rPr>
            </w:pPr>
            <w:r w:rsidRPr="00745327">
              <w:rPr>
                <w:sz w:val="20"/>
                <w:szCs w:val="20"/>
                <w:lang w:val="en-AU"/>
              </w:rPr>
              <w:t>Large gap.</w:t>
            </w:r>
          </w:p>
          <w:p w14:paraId="55C798A0" w14:textId="650B9164" w:rsidR="00FD13A1" w:rsidRPr="00745327" w:rsidRDefault="00FD13A1" w:rsidP="00113CDD">
            <w:pPr>
              <w:spacing w:after="85"/>
              <w:rPr>
                <w:sz w:val="20"/>
                <w:szCs w:val="20"/>
                <w:lang w:val="en-AU"/>
              </w:rPr>
            </w:pPr>
            <w:r w:rsidRPr="00745327">
              <w:rPr>
                <w:sz w:val="20"/>
                <w:szCs w:val="20"/>
                <w:lang w:val="en-AU"/>
              </w:rPr>
              <w:t xml:space="preserve">All in-scope </w:t>
            </w:r>
            <w:r w:rsidR="00113CDD" w:rsidRPr="00745327">
              <w:rPr>
                <w:sz w:val="20"/>
                <w:szCs w:val="20"/>
                <w:lang w:val="en-AU"/>
              </w:rPr>
              <w:t xml:space="preserve">businesses to keep evidence substantiating the food safety management of key food handling processes. </w:t>
            </w:r>
          </w:p>
        </w:tc>
      </w:tr>
      <w:tr w:rsidR="00FD13A1" w:rsidRPr="00745327" w14:paraId="77A10B8E" w14:textId="77777777" w:rsidTr="00A15034">
        <w:tc>
          <w:tcPr>
            <w:tcW w:w="1060" w:type="dxa"/>
            <w:tcBorders>
              <w:top w:val="single" w:sz="4" w:space="0" w:color="auto"/>
              <w:left w:val="single" w:sz="4" w:space="0" w:color="auto"/>
              <w:bottom w:val="single" w:sz="4" w:space="0" w:color="auto"/>
              <w:right w:val="single" w:sz="4" w:space="0" w:color="auto"/>
            </w:tcBorders>
            <w:hideMark/>
          </w:tcPr>
          <w:p w14:paraId="0BB335D4" w14:textId="77777777" w:rsidR="00FD13A1" w:rsidRPr="00745327" w:rsidRDefault="00FD13A1" w:rsidP="00A15034">
            <w:pPr>
              <w:spacing w:after="85"/>
              <w:rPr>
                <w:sz w:val="20"/>
                <w:szCs w:val="20"/>
                <w:lang w:val="en-AU"/>
              </w:rPr>
            </w:pPr>
            <w:r w:rsidRPr="00745327">
              <w:rPr>
                <w:sz w:val="20"/>
                <w:szCs w:val="20"/>
                <w:lang w:val="en-AU"/>
              </w:rPr>
              <w:t>NSW</w:t>
            </w:r>
          </w:p>
        </w:tc>
        <w:tc>
          <w:tcPr>
            <w:tcW w:w="3330" w:type="dxa"/>
            <w:tcBorders>
              <w:top w:val="single" w:sz="4" w:space="0" w:color="auto"/>
              <w:left w:val="single" w:sz="4" w:space="0" w:color="auto"/>
              <w:bottom w:val="single" w:sz="4" w:space="0" w:color="auto"/>
              <w:right w:val="single" w:sz="4" w:space="0" w:color="auto"/>
            </w:tcBorders>
          </w:tcPr>
          <w:p w14:paraId="7524C002" w14:textId="66C0AC69" w:rsidR="00FD13A1" w:rsidRPr="00745327" w:rsidRDefault="00FD13A1" w:rsidP="00A15034">
            <w:pPr>
              <w:spacing w:after="85"/>
              <w:rPr>
                <w:sz w:val="20"/>
                <w:szCs w:val="20"/>
                <w:lang w:val="en-AU"/>
              </w:rPr>
            </w:pPr>
            <w:r w:rsidRPr="00745327">
              <w:rPr>
                <w:sz w:val="20"/>
                <w:szCs w:val="20"/>
                <w:lang w:val="en-AU"/>
              </w:rPr>
              <w:t>Re</w:t>
            </w:r>
            <w:r w:rsidR="00A45BDC" w:rsidRPr="00745327">
              <w:rPr>
                <w:sz w:val="20"/>
                <w:szCs w:val="20"/>
                <w:lang w:val="en-AU"/>
              </w:rPr>
              <w:t>cord re</w:t>
            </w:r>
            <w:r w:rsidRPr="00745327">
              <w:rPr>
                <w:sz w:val="20"/>
                <w:szCs w:val="20"/>
                <w:lang w:val="en-AU"/>
              </w:rPr>
              <w:t>quirements only for those handling raw egg – not all P1 and P2 businesses.</w:t>
            </w:r>
          </w:p>
          <w:p w14:paraId="1DE6FD32" w14:textId="77777777" w:rsidR="00FD13A1" w:rsidRPr="00745327" w:rsidRDefault="00FD13A1" w:rsidP="00A15034">
            <w:pPr>
              <w:spacing w:after="85"/>
              <w:rPr>
                <w:sz w:val="20"/>
                <w:szCs w:val="20"/>
                <w:lang w:val="en-AU"/>
              </w:rPr>
            </w:pPr>
          </w:p>
        </w:tc>
        <w:tc>
          <w:tcPr>
            <w:tcW w:w="5670" w:type="dxa"/>
            <w:tcBorders>
              <w:top w:val="single" w:sz="4" w:space="0" w:color="auto"/>
              <w:left w:val="single" w:sz="4" w:space="0" w:color="auto"/>
              <w:bottom w:val="single" w:sz="4" w:space="0" w:color="auto"/>
              <w:right w:val="single" w:sz="4" w:space="0" w:color="auto"/>
            </w:tcBorders>
          </w:tcPr>
          <w:p w14:paraId="418C335E" w14:textId="77777777" w:rsidR="00FD13A1" w:rsidRPr="00745327" w:rsidRDefault="00FD13A1" w:rsidP="00A15034">
            <w:pPr>
              <w:spacing w:after="85"/>
              <w:rPr>
                <w:sz w:val="20"/>
                <w:szCs w:val="20"/>
                <w:lang w:val="en-AU"/>
              </w:rPr>
            </w:pPr>
            <w:r w:rsidRPr="00745327">
              <w:rPr>
                <w:sz w:val="20"/>
                <w:szCs w:val="20"/>
                <w:lang w:val="en-AU"/>
              </w:rPr>
              <w:t>Medium to large gap depending on whether the business handles raw egg.</w:t>
            </w:r>
          </w:p>
          <w:p w14:paraId="3A9B6C93" w14:textId="26BF9FD3" w:rsidR="00FD13A1" w:rsidRPr="00745327" w:rsidRDefault="00113CDD" w:rsidP="00E65CCA">
            <w:pPr>
              <w:spacing w:after="85"/>
              <w:rPr>
                <w:sz w:val="20"/>
                <w:szCs w:val="20"/>
                <w:lang w:val="en-AU"/>
              </w:rPr>
            </w:pPr>
            <w:r w:rsidRPr="00745327">
              <w:rPr>
                <w:sz w:val="20"/>
                <w:szCs w:val="20"/>
                <w:lang w:val="en-AU"/>
              </w:rPr>
              <w:t xml:space="preserve">All in-scope businesses to keep evidence substantiating the food safety management of key food handling processes. </w:t>
            </w:r>
          </w:p>
        </w:tc>
      </w:tr>
      <w:tr w:rsidR="00FD13A1" w:rsidRPr="00745327" w14:paraId="74F434CA" w14:textId="77777777" w:rsidTr="00A15034">
        <w:tc>
          <w:tcPr>
            <w:tcW w:w="1060" w:type="dxa"/>
            <w:tcBorders>
              <w:top w:val="single" w:sz="4" w:space="0" w:color="auto"/>
              <w:left w:val="single" w:sz="4" w:space="0" w:color="auto"/>
              <w:bottom w:val="single" w:sz="4" w:space="0" w:color="auto"/>
              <w:right w:val="single" w:sz="4" w:space="0" w:color="auto"/>
            </w:tcBorders>
            <w:hideMark/>
          </w:tcPr>
          <w:p w14:paraId="784543B7" w14:textId="77777777" w:rsidR="00FD13A1" w:rsidRPr="00745327" w:rsidRDefault="00FD13A1" w:rsidP="00A15034">
            <w:pPr>
              <w:spacing w:after="85"/>
              <w:rPr>
                <w:sz w:val="20"/>
                <w:szCs w:val="20"/>
                <w:lang w:val="en-AU"/>
              </w:rPr>
            </w:pPr>
            <w:r w:rsidRPr="00745327">
              <w:rPr>
                <w:sz w:val="20"/>
                <w:szCs w:val="20"/>
                <w:lang w:val="en-AU"/>
              </w:rPr>
              <w:t>NT</w:t>
            </w:r>
          </w:p>
        </w:tc>
        <w:tc>
          <w:tcPr>
            <w:tcW w:w="3330" w:type="dxa"/>
            <w:tcBorders>
              <w:top w:val="single" w:sz="4" w:space="0" w:color="auto"/>
              <w:left w:val="single" w:sz="4" w:space="0" w:color="auto"/>
              <w:bottom w:val="single" w:sz="4" w:space="0" w:color="auto"/>
              <w:right w:val="single" w:sz="4" w:space="0" w:color="auto"/>
            </w:tcBorders>
          </w:tcPr>
          <w:p w14:paraId="02F10DC7" w14:textId="13A68802" w:rsidR="00FD13A1" w:rsidRPr="00745327" w:rsidRDefault="00113CDD" w:rsidP="00113CDD">
            <w:pPr>
              <w:spacing w:after="85"/>
              <w:rPr>
                <w:sz w:val="20"/>
                <w:szCs w:val="20"/>
                <w:lang w:val="en-AU"/>
              </w:rPr>
            </w:pPr>
            <w:r w:rsidRPr="00745327">
              <w:rPr>
                <w:sz w:val="20"/>
                <w:szCs w:val="20"/>
                <w:lang w:val="en-AU"/>
              </w:rPr>
              <w:t>No requirements for in-scope business sectors.</w:t>
            </w:r>
          </w:p>
        </w:tc>
        <w:tc>
          <w:tcPr>
            <w:tcW w:w="5670" w:type="dxa"/>
            <w:tcBorders>
              <w:top w:val="single" w:sz="4" w:space="0" w:color="auto"/>
              <w:left w:val="single" w:sz="4" w:space="0" w:color="auto"/>
              <w:bottom w:val="single" w:sz="4" w:space="0" w:color="auto"/>
              <w:right w:val="single" w:sz="4" w:space="0" w:color="auto"/>
            </w:tcBorders>
          </w:tcPr>
          <w:p w14:paraId="74AA48E2" w14:textId="77777777" w:rsidR="00FD13A1" w:rsidRPr="00745327" w:rsidRDefault="00FD13A1" w:rsidP="00A15034">
            <w:pPr>
              <w:spacing w:after="85"/>
              <w:rPr>
                <w:sz w:val="20"/>
                <w:szCs w:val="20"/>
                <w:lang w:val="en-AU"/>
              </w:rPr>
            </w:pPr>
            <w:r w:rsidRPr="00745327">
              <w:rPr>
                <w:sz w:val="20"/>
                <w:szCs w:val="20"/>
                <w:lang w:val="en-AU"/>
              </w:rPr>
              <w:t>Large gap.</w:t>
            </w:r>
          </w:p>
          <w:p w14:paraId="43BAEBC8" w14:textId="16FFA177" w:rsidR="00FD13A1" w:rsidRPr="00745327" w:rsidRDefault="00113CDD" w:rsidP="00E65CCA">
            <w:pPr>
              <w:spacing w:after="85"/>
              <w:rPr>
                <w:sz w:val="20"/>
                <w:szCs w:val="20"/>
                <w:lang w:val="en-AU"/>
              </w:rPr>
            </w:pPr>
            <w:r w:rsidRPr="00745327">
              <w:rPr>
                <w:sz w:val="20"/>
                <w:szCs w:val="20"/>
                <w:lang w:val="en-AU"/>
              </w:rPr>
              <w:t xml:space="preserve">All in-scope businesses to keep evidence substantiating the food safety management of key food handling processes. </w:t>
            </w:r>
          </w:p>
        </w:tc>
      </w:tr>
      <w:tr w:rsidR="00FD13A1" w:rsidRPr="00745327" w14:paraId="41A90CB5" w14:textId="77777777" w:rsidTr="00A15034">
        <w:tc>
          <w:tcPr>
            <w:tcW w:w="1060" w:type="dxa"/>
            <w:tcBorders>
              <w:top w:val="single" w:sz="4" w:space="0" w:color="auto"/>
              <w:left w:val="single" w:sz="4" w:space="0" w:color="auto"/>
              <w:bottom w:val="single" w:sz="4" w:space="0" w:color="auto"/>
              <w:right w:val="single" w:sz="4" w:space="0" w:color="auto"/>
            </w:tcBorders>
            <w:hideMark/>
          </w:tcPr>
          <w:p w14:paraId="579A211E" w14:textId="6CF73294" w:rsidR="00FD13A1" w:rsidRPr="00745327" w:rsidRDefault="00FD13A1" w:rsidP="00A15034">
            <w:pPr>
              <w:spacing w:after="85"/>
              <w:rPr>
                <w:sz w:val="20"/>
                <w:szCs w:val="20"/>
                <w:lang w:val="en-AU"/>
              </w:rPr>
            </w:pPr>
            <w:r w:rsidRPr="00745327">
              <w:rPr>
                <w:sz w:val="20"/>
                <w:szCs w:val="20"/>
                <w:lang w:val="en-AU"/>
              </w:rPr>
              <w:t>Q</w:t>
            </w:r>
            <w:r w:rsidR="00745327" w:rsidRPr="00745327">
              <w:rPr>
                <w:sz w:val="20"/>
                <w:szCs w:val="20"/>
                <w:lang w:val="en-AU"/>
              </w:rPr>
              <w:t>ueens</w:t>
            </w:r>
            <w:r w:rsidRPr="00745327">
              <w:rPr>
                <w:sz w:val="20"/>
                <w:szCs w:val="20"/>
                <w:lang w:val="en-AU"/>
              </w:rPr>
              <w:t>l</w:t>
            </w:r>
            <w:r w:rsidR="00745327" w:rsidRPr="00745327">
              <w:rPr>
                <w:sz w:val="20"/>
                <w:szCs w:val="20"/>
                <w:lang w:val="en-AU"/>
              </w:rPr>
              <w:t>an</w:t>
            </w:r>
            <w:r w:rsidRPr="00745327">
              <w:rPr>
                <w:sz w:val="20"/>
                <w:szCs w:val="20"/>
                <w:lang w:val="en-AU"/>
              </w:rPr>
              <w:t>d</w:t>
            </w:r>
          </w:p>
        </w:tc>
        <w:tc>
          <w:tcPr>
            <w:tcW w:w="3330" w:type="dxa"/>
            <w:tcBorders>
              <w:top w:val="single" w:sz="4" w:space="0" w:color="auto"/>
              <w:left w:val="single" w:sz="4" w:space="0" w:color="auto"/>
              <w:bottom w:val="single" w:sz="4" w:space="0" w:color="auto"/>
              <w:right w:val="single" w:sz="4" w:space="0" w:color="auto"/>
            </w:tcBorders>
          </w:tcPr>
          <w:p w14:paraId="4EF55FED" w14:textId="2AC5334B" w:rsidR="00FD13A1" w:rsidRPr="00745327" w:rsidRDefault="00FD13A1" w:rsidP="00A15034">
            <w:pPr>
              <w:spacing w:after="85"/>
              <w:rPr>
                <w:sz w:val="20"/>
                <w:szCs w:val="20"/>
                <w:lang w:val="en-AU"/>
              </w:rPr>
            </w:pPr>
            <w:r w:rsidRPr="00745327">
              <w:rPr>
                <w:sz w:val="20"/>
                <w:szCs w:val="20"/>
                <w:lang w:val="en-AU"/>
              </w:rPr>
              <w:t>Caterers are required to operate with a FSP, including record keeping requirements – not all P1 and P2 businesses.</w:t>
            </w:r>
          </w:p>
          <w:p w14:paraId="366DF3BF" w14:textId="77777777" w:rsidR="00FD13A1" w:rsidRPr="00745327" w:rsidRDefault="00FD13A1" w:rsidP="00A15034">
            <w:pPr>
              <w:spacing w:after="85"/>
              <w:rPr>
                <w:sz w:val="20"/>
                <w:szCs w:val="20"/>
                <w:lang w:val="en-AU"/>
              </w:rPr>
            </w:pPr>
          </w:p>
        </w:tc>
        <w:tc>
          <w:tcPr>
            <w:tcW w:w="5670" w:type="dxa"/>
            <w:tcBorders>
              <w:top w:val="single" w:sz="4" w:space="0" w:color="auto"/>
              <w:left w:val="single" w:sz="4" w:space="0" w:color="auto"/>
              <w:bottom w:val="single" w:sz="4" w:space="0" w:color="auto"/>
              <w:right w:val="single" w:sz="4" w:space="0" w:color="auto"/>
            </w:tcBorders>
          </w:tcPr>
          <w:p w14:paraId="332CA866" w14:textId="77777777" w:rsidR="00FD13A1" w:rsidRPr="00745327" w:rsidRDefault="00FD13A1" w:rsidP="00A15034">
            <w:pPr>
              <w:spacing w:after="85"/>
              <w:rPr>
                <w:sz w:val="20"/>
                <w:szCs w:val="20"/>
                <w:lang w:val="en-AU"/>
              </w:rPr>
            </w:pPr>
            <w:r w:rsidRPr="00745327">
              <w:rPr>
                <w:sz w:val="20"/>
                <w:szCs w:val="20"/>
                <w:lang w:val="en-AU"/>
              </w:rPr>
              <w:t>Medium gap.</w:t>
            </w:r>
          </w:p>
          <w:p w14:paraId="7A900F39" w14:textId="77777777" w:rsidR="00113CDD" w:rsidRPr="00745327" w:rsidRDefault="00113CDD" w:rsidP="00113CDD">
            <w:pPr>
              <w:spacing w:after="85"/>
              <w:rPr>
                <w:sz w:val="20"/>
                <w:szCs w:val="20"/>
                <w:lang w:val="en-AU"/>
              </w:rPr>
            </w:pPr>
            <w:r w:rsidRPr="00745327">
              <w:rPr>
                <w:sz w:val="20"/>
                <w:szCs w:val="20"/>
                <w:lang w:val="en-AU"/>
              </w:rPr>
              <w:t xml:space="preserve">All in-scope businesses to keep evidence substantiating the food safety management of key food handling processes. </w:t>
            </w:r>
          </w:p>
          <w:p w14:paraId="1FB0C32F" w14:textId="65B44DCA" w:rsidR="00FD13A1" w:rsidRPr="00745327" w:rsidRDefault="00FD13A1" w:rsidP="00113CDD">
            <w:pPr>
              <w:spacing w:after="85"/>
              <w:rPr>
                <w:sz w:val="20"/>
                <w:szCs w:val="20"/>
                <w:lang w:val="en-AU"/>
              </w:rPr>
            </w:pPr>
            <w:r w:rsidRPr="00745327">
              <w:rPr>
                <w:sz w:val="20"/>
                <w:szCs w:val="20"/>
                <w:lang w:val="en-AU"/>
              </w:rPr>
              <w:t>Gap for some P1 that don’t meet caterer definition (frequency or number of people).</w:t>
            </w:r>
          </w:p>
          <w:p w14:paraId="5B3CAC40" w14:textId="77777777" w:rsidR="00FD13A1" w:rsidRPr="00745327" w:rsidRDefault="00FD13A1" w:rsidP="00A15034">
            <w:pPr>
              <w:spacing w:after="85"/>
              <w:rPr>
                <w:sz w:val="20"/>
                <w:szCs w:val="20"/>
                <w:lang w:val="en-AU"/>
              </w:rPr>
            </w:pPr>
            <w:r w:rsidRPr="00745327">
              <w:rPr>
                <w:sz w:val="20"/>
                <w:szCs w:val="20"/>
                <w:lang w:val="en-AU"/>
              </w:rPr>
              <w:t>Gap for P2 businesses.</w:t>
            </w:r>
          </w:p>
        </w:tc>
      </w:tr>
      <w:tr w:rsidR="00FD13A1" w:rsidRPr="00745327" w14:paraId="3B1CA0AC" w14:textId="77777777" w:rsidTr="00A15034">
        <w:tc>
          <w:tcPr>
            <w:tcW w:w="1060" w:type="dxa"/>
            <w:tcBorders>
              <w:top w:val="single" w:sz="4" w:space="0" w:color="auto"/>
              <w:left w:val="single" w:sz="4" w:space="0" w:color="auto"/>
              <w:bottom w:val="single" w:sz="4" w:space="0" w:color="auto"/>
              <w:right w:val="single" w:sz="4" w:space="0" w:color="auto"/>
            </w:tcBorders>
            <w:hideMark/>
          </w:tcPr>
          <w:p w14:paraId="0D596675" w14:textId="77777777" w:rsidR="00FD13A1" w:rsidRPr="00745327" w:rsidRDefault="00FD13A1" w:rsidP="00A15034">
            <w:pPr>
              <w:spacing w:after="85"/>
              <w:rPr>
                <w:sz w:val="20"/>
                <w:szCs w:val="20"/>
                <w:lang w:val="en-AU"/>
              </w:rPr>
            </w:pPr>
            <w:r w:rsidRPr="00745327">
              <w:rPr>
                <w:sz w:val="20"/>
                <w:szCs w:val="20"/>
                <w:lang w:val="en-AU"/>
              </w:rPr>
              <w:t>SA</w:t>
            </w:r>
          </w:p>
        </w:tc>
        <w:tc>
          <w:tcPr>
            <w:tcW w:w="3330" w:type="dxa"/>
            <w:tcBorders>
              <w:top w:val="single" w:sz="4" w:space="0" w:color="auto"/>
              <w:left w:val="single" w:sz="4" w:space="0" w:color="auto"/>
              <w:bottom w:val="single" w:sz="4" w:space="0" w:color="auto"/>
              <w:right w:val="single" w:sz="4" w:space="0" w:color="auto"/>
            </w:tcBorders>
          </w:tcPr>
          <w:p w14:paraId="1A6B0DEB" w14:textId="77777777" w:rsidR="00113CDD" w:rsidRPr="00745327" w:rsidRDefault="00113CDD" w:rsidP="00113CDD">
            <w:pPr>
              <w:spacing w:after="85"/>
              <w:rPr>
                <w:sz w:val="20"/>
                <w:szCs w:val="20"/>
                <w:lang w:val="en-AU"/>
              </w:rPr>
            </w:pPr>
            <w:r w:rsidRPr="00745327">
              <w:rPr>
                <w:sz w:val="20"/>
                <w:szCs w:val="20"/>
                <w:lang w:val="en-AU"/>
              </w:rPr>
              <w:t>No requirements for in-scope business sectors.</w:t>
            </w:r>
          </w:p>
          <w:p w14:paraId="05750A9F" w14:textId="1801BF33" w:rsidR="00FD13A1" w:rsidRPr="00745327" w:rsidRDefault="00113CDD" w:rsidP="00113CDD">
            <w:pPr>
              <w:spacing w:after="85"/>
              <w:rPr>
                <w:sz w:val="20"/>
                <w:szCs w:val="20"/>
                <w:lang w:val="en-AU"/>
              </w:rPr>
            </w:pPr>
            <w:r w:rsidRPr="00745327">
              <w:rPr>
                <w:sz w:val="20"/>
                <w:szCs w:val="20"/>
                <w:lang w:val="en-AU"/>
              </w:rPr>
              <w:t xml:space="preserve"> </w:t>
            </w:r>
          </w:p>
        </w:tc>
        <w:tc>
          <w:tcPr>
            <w:tcW w:w="5670" w:type="dxa"/>
            <w:tcBorders>
              <w:top w:val="single" w:sz="4" w:space="0" w:color="auto"/>
              <w:left w:val="single" w:sz="4" w:space="0" w:color="auto"/>
              <w:bottom w:val="single" w:sz="4" w:space="0" w:color="auto"/>
              <w:right w:val="single" w:sz="4" w:space="0" w:color="auto"/>
            </w:tcBorders>
          </w:tcPr>
          <w:p w14:paraId="76252530" w14:textId="77777777" w:rsidR="00FD13A1" w:rsidRPr="00745327" w:rsidRDefault="00FD13A1" w:rsidP="00A15034">
            <w:pPr>
              <w:spacing w:after="85"/>
              <w:rPr>
                <w:sz w:val="20"/>
                <w:szCs w:val="20"/>
                <w:lang w:val="en-AU"/>
              </w:rPr>
            </w:pPr>
            <w:r w:rsidRPr="00745327">
              <w:rPr>
                <w:sz w:val="20"/>
                <w:szCs w:val="20"/>
                <w:lang w:val="en-AU"/>
              </w:rPr>
              <w:t>Large gap.</w:t>
            </w:r>
          </w:p>
          <w:p w14:paraId="0A10A1D2" w14:textId="240F63F6" w:rsidR="00FD13A1" w:rsidRPr="00745327" w:rsidRDefault="00113CDD" w:rsidP="00A45BDC">
            <w:pPr>
              <w:spacing w:after="85"/>
              <w:rPr>
                <w:sz w:val="20"/>
                <w:szCs w:val="20"/>
                <w:lang w:val="en-AU"/>
              </w:rPr>
            </w:pPr>
            <w:r w:rsidRPr="00745327">
              <w:rPr>
                <w:sz w:val="20"/>
                <w:szCs w:val="20"/>
                <w:lang w:val="en-AU"/>
              </w:rPr>
              <w:t xml:space="preserve">All in-scope businesses to keep evidence substantiating the food safety management of key food handling processes. </w:t>
            </w:r>
          </w:p>
        </w:tc>
      </w:tr>
      <w:tr w:rsidR="00FD13A1" w:rsidRPr="00745327" w14:paraId="2BD1B2DB" w14:textId="77777777" w:rsidTr="00A15034">
        <w:tc>
          <w:tcPr>
            <w:tcW w:w="1060" w:type="dxa"/>
            <w:tcBorders>
              <w:top w:val="single" w:sz="4" w:space="0" w:color="auto"/>
              <w:left w:val="single" w:sz="4" w:space="0" w:color="auto"/>
              <w:bottom w:val="single" w:sz="4" w:space="0" w:color="auto"/>
              <w:right w:val="single" w:sz="4" w:space="0" w:color="auto"/>
            </w:tcBorders>
            <w:hideMark/>
          </w:tcPr>
          <w:p w14:paraId="544CC6D7" w14:textId="2023A944" w:rsidR="00FD13A1" w:rsidRPr="00745327" w:rsidRDefault="00FD13A1" w:rsidP="00A15034">
            <w:pPr>
              <w:spacing w:after="85"/>
              <w:rPr>
                <w:sz w:val="20"/>
                <w:szCs w:val="20"/>
                <w:lang w:val="en-AU"/>
              </w:rPr>
            </w:pPr>
            <w:r w:rsidRPr="00745327">
              <w:rPr>
                <w:sz w:val="20"/>
                <w:szCs w:val="20"/>
                <w:lang w:val="en-AU"/>
              </w:rPr>
              <w:t>Tas</w:t>
            </w:r>
            <w:r w:rsidR="00745327" w:rsidRPr="00745327">
              <w:rPr>
                <w:sz w:val="20"/>
                <w:szCs w:val="20"/>
                <w:lang w:val="en-AU"/>
              </w:rPr>
              <w:t>mania</w:t>
            </w:r>
          </w:p>
        </w:tc>
        <w:tc>
          <w:tcPr>
            <w:tcW w:w="3330" w:type="dxa"/>
            <w:tcBorders>
              <w:top w:val="single" w:sz="4" w:space="0" w:color="auto"/>
              <w:left w:val="single" w:sz="4" w:space="0" w:color="auto"/>
              <w:bottom w:val="single" w:sz="4" w:space="0" w:color="auto"/>
              <w:right w:val="single" w:sz="4" w:space="0" w:color="auto"/>
            </w:tcBorders>
          </w:tcPr>
          <w:p w14:paraId="1CFDCF87" w14:textId="04C3B0EC" w:rsidR="00113CDD" w:rsidRPr="00745327" w:rsidRDefault="00113CDD" w:rsidP="00113CDD">
            <w:pPr>
              <w:spacing w:after="85"/>
              <w:rPr>
                <w:sz w:val="20"/>
                <w:szCs w:val="20"/>
                <w:lang w:val="en-AU"/>
              </w:rPr>
            </w:pPr>
            <w:r w:rsidRPr="00745327">
              <w:rPr>
                <w:sz w:val="20"/>
                <w:szCs w:val="20"/>
                <w:lang w:val="en-AU"/>
              </w:rPr>
              <w:t>No requirements for in-scope business sectors.</w:t>
            </w:r>
          </w:p>
          <w:p w14:paraId="46EFD188" w14:textId="77777777" w:rsidR="00FD13A1" w:rsidRPr="00745327" w:rsidRDefault="00FD13A1" w:rsidP="00A15034">
            <w:pPr>
              <w:spacing w:after="85"/>
              <w:rPr>
                <w:sz w:val="20"/>
                <w:szCs w:val="20"/>
                <w:lang w:val="en-AU"/>
              </w:rPr>
            </w:pPr>
          </w:p>
        </w:tc>
        <w:tc>
          <w:tcPr>
            <w:tcW w:w="5670" w:type="dxa"/>
            <w:tcBorders>
              <w:top w:val="single" w:sz="4" w:space="0" w:color="auto"/>
              <w:left w:val="single" w:sz="4" w:space="0" w:color="auto"/>
              <w:bottom w:val="single" w:sz="4" w:space="0" w:color="auto"/>
              <w:right w:val="single" w:sz="4" w:space="0" w:color="auto"/>
            </w:tcBorders>
          </w:tcPr>
          <w:p w14:paraId="794616DC" w14:textId="77777777" w:rsidR="00FD13A1" w:rsidRPr="00745327" w:rsidRDefault="00FD13A1" w:rsidP="00A15034">
            <w:pPr>
              <w:spacing w:after="85"/>
              <w:rPr>
                <w:sz w:val="20"/>
                <w:szCs w:val="20"/>
                <w:lang w:val="en-AU"/>
              </w:rPr>
            </w:pPr>
            <w:r w:rsidRPr="00745327">
              <w:rPr>
                <w:sz w:val="20"/>
                <w:szCs w:val="20"/>
                <w:lang w:val="en-AU"/>
              </w:rPr>
              <w:t>Large gap.</w:t>
            </w:r>
          </w:p>
          <w:p w14:paraId="10E7E891" w14:textId="37447F48" w:rsidR="00FD13A1" w:rsidRPr="00745327" w:rsidRDefault="00113CDD" w:rsidP="00A15034">
            <w:pPr>
              <w:spacing w:after="85"/>
              <w:rPr>
                <w:sz w:val="20"/>
                <w:szCs w:val="20"/>
                <w:lang w:val="en-AU"/>
              </w:rPr>
            </w:pPr>
            <w:r w:rsidRPr="00745327">
              <w:rPr>
                <w:sz w:val="20"/>
                <w:szCs w:val="20"/>
                <w:lang w:val="en-AU"/>
              </w:rPr>
              <w:t>All in-scope businesses to keep evidence substantiating the food safety management of key food handling processes.</w:t>
            </w:r>
          </w:p>
        </w:tc>
      </w:tr>
      <w:tr w:rsidR="00FD13A1" w:rsidRPr="00745327" w14:paraId="036ED8E2" w14:textId="77777777" w:rsidTr="00A15034">
        <w:tc>
          <w:tcPr>
            <w:tcW w:w="1060" w:type="dxa"/>
            <w:tcBorders>
              <w:top w:val="single" w:sz="4" w:space="0" w:color="auto"/>
              <w:left w:val="single" w:sz="4" w:space="0" w:color="auto"/>
              <w:bottom w:val="single" w:sz="4" w:space="0" w:color="auto"/>
              <w:right w:val="single" w:sz="4" w:space="0" w:color="auto"/>
            </w:tcBorders>
            <w:hideMark/>
          </w:tcPr>
          <w:p w14:paraId="26C74D88" w14:textId="4D1FB39B" w:rsidR="00FD13A1" w:rsidRPr="00745327" w:rsidRDefault="00FD13A1" w:rsidP="00A15034">
            <w:pPr>
              <w:spacing w:after="85"/>
              <w:rPr>
                <w:sz w:val="20"/>
                <w:szCs w:val="20"/>
                <w:lang w:val="en-AU"/>
              </w:rPr>
            </w:pPr>
            <w:r w:rsidRPr="00745327">
              <w:rPr>
                <w:sz w:val="20"/>
                <w:szCs w:val="20"/>
                <w:lang w:val="en-AU"/>
              </w:rPr>
              <w:t>Vic</w:t>
            </w:r>
            <w:r w:rsidR="00745327">
              <w:rPr>
                <w:sz w:val="20"/>
                <w:szCs w:val="20"/>
                <w:lang w:val="en-AU"/>
              </w:rPr>
              <w:t>toria</w:t>
            </w:r>
          </w:p>
        </w:tc>
        <w:tc>
          <w:tcPr>
            <w:tcW w:w="3330" w:type="dxa"/>
            <w:tcBorders>
              <w:top w:val="single" w:sz="4" w:space="0" w:color="auto"/>
              <w:left w:val="single" w:sz="4" w:space="0" w:color="auto"/>
              <w:bottom w:val="single" w:sz="4" w:space="0" w:color="auto"/>
              <w:right w:val="single" w:sz="4" w:space="0" w:color="auto"/>
            </w:tcBorders>
          </w:tcPr>
          <w:p w14:paraId="6C9B7970" w14:textId="2FF7C0FB" w:rsidR="00FD13A1" w:rsidRPr="00745327" w:rsidRDefault="00FD13A1" w:rsidP="00A15034">
            <w:pPr>
              <w:spacing w:after="85"/>
              <w:rPr>
                <w:sz w:val="20"/>
                <w:szCs w:val="20"/>
                <w:lang w:val="en-AU"/>
              </w:rPr>
            </w:pPr>
            <w:r w:rsidRPr="00745327">
              <w:rPr>
                <w:sz w:val="20"/>
                <w:szCs w:val="20"/>
                <w:lang w:val="en-AU"/>
              </w:rPr>
              <w:t xml:space="preserve">Class 1 businesses and Class 2 businesses are required to operate </w:t>
            </w:r>
            <w:r w:rsidR="00A45BDC" w:rsidRPr="00745327">
              <w:rPr>
                <w:sz w:val="20"/>
                <w:szCs w:val="20"/>
                <w:lang w:val="en-AU"/>
              </w:rPr>
              <w:t xml:space="preserve">under </w:t>
            </w:r>
            <w:r w:rsidRPr="00745327">
              <w:rPr>
                <w:sz w:val="20"/>
                <w:szCs w:val="20"/>
                <w:lang w:val="en-AU"/>
              </w:rPr>
              <w:t>a</w:t>
            </w:r>
            <w:r w:rsidR="00A45BDC" w:rsidRPr="00745327">
              <w:rPr>
                <w:sz w:val="20"/>
                <w:szCs w:val="20"/>
                <w:lang w:val="en-AU"/>
              </w:rPr>
              <w:t xml:space="preserve"> food safety program</w:t>
            </w:r>
            <w:r w:rsidR="00725C1C">
              <w:rPr>
                <w:sz w:val="20"/>
                <w:szCs w:val="20"/>
                <w:lang w:val="en-AU"/>
              </w:rPr>
              <w:t xml:space="preserve"> – covers P1 and P2 in-scope businesses</w:t>
            </w:r>
          </w:p>
          <w:p w14:paraId="238EB14E" w14:textId="673BD4B5" w:rsidR="00725C1C" w:rsidRPr="00745327" w:rsidRDefault="00FD13A1" w:rsidP="00277D53">
            <w:pPr>
              <w:spacing w:after="85"/>
              <w:rPr>
                <w:sz w:val="20"/>
                <w:szCs w:val="20"/>
                <w:lang w:val="en-AU"/>
              </w:rPr>
            </w:pPr>
            <w:r w:rsidRPr="00745327">
              <w:rPr>
                <w:sz w:val="20"/>
                <w:szCs w:val="20"/>
                <w:lang w:val="en-AU"/>
              </w:rPr>
              <w:t>Class 3</w:t>
            </w:r>
            <w:r w:rsidR="00096EF8">
              <w:rPr>
                <w:rStyle w:val="FootnoteReference"/>
                <w:sz w:val="20"/>
                <w:szCs w:val="20"/>
                <w:lang w:val="en-AU"/>
              </w:rPr>
              <w:footnoteReference w:id="28"/>
            </w:r>
            <w:r w:rsidRPr="00745327">
              <w:rPr>
                <w:sz w:val="20"/>
                <w:szCs w:val="20"/>
                <w:lang w:val="en-AU"/>
              </w:rPr>
              <w:t xml:space="preserve"> businesses are required to keep minimum </w:t>
            </w:r>
            <w:r w:rsidRPr="00725C1C">
              <w:rPr>
                <w:sz w:val="20"/>
                <w:szCs w:val="20"/>
                <w:lang w:val="en-AU"/>
              </w:rPr>
              <w:t>records.</w:t>
            </w:r>
          </w:p>
        </w:tc>
        <w:tc>
          <w:tcPr>
            <w:tcW w:w="5670" w:type="dxa"/>
            <w:tcBorders>
              <w:top w:val="single" w:sz="4" w:space="0" w:color="auto"/>
              <w:left w:val="single" w:sz="4" w:space="0" w:color="auto"/>
              <w:bottom w:val="single" w:sz="4" w:space="0" w:color="auto"/>
              <w:right w:val="single" w:sz="4" w:space="0" w:color="auto"/>
            </w:tcBorders>
            <w:hideMark/>
          </w:tcPr>
          <w:p w14:paraId="3B92B7CE" w14:textId="77777777" w:rsidR="00725C1C" w:rsidRPr="00725C1C" w:rsidRDefault="00725C1C" w:rsidP="00725C1C">
            <w:pPr>
              <w:spacing w:after="85"/>
              <w:rPr>
                <w:sz w:val="20"/>
                <w:szCs w:val="20"/>
              </w:rPr>
            </w:pPr>
            <w:r w:rsidRPr="00725C1C">
              <w:rPr>
                <w:sz w:val="20"/>
                <w:szCs w:val="20"/>
              </w:rPr>
              <w:t>Reduction in regulatory requirements likely</w:t>
            </w:r>
          </w:p>
          <w:p w14:paraId="06A23361" w14:textId="2F5B2AF1" w:rsidR="00725C1C" w:rsidRPr="00725C1C" w:rsidRDefault="00725C1C" w:rsidP="00725C1C">
            <w:pPr>
              <w:spacing w:after="85"/>
              <w:rPr>
                <w:sz w:val="20"/>
                <w:szCs w:val="20"/>
              </w:rPr>
            </w:pPr>
            <w:r w:rsidRPr="00725C1C">
              <w:rPr>
                <w:sz w:val="20"/>
                <w:szCs w:val="20"/>
              </w:rPr>
              <w:t>Most class 2 food service and retail premises will not be required to have a FSP.</w:t>
            </w:r>
          </w:p>
          <w:p w14:paraId="1799C60A" w14:textId="77777777" w:rsidR="00725C1C" w:rsidRPr="00725C1C" w:rsidRDefault="00725C1C" w:rsidP="00725C1C">
            <w:pPr>
              <w:spacing w:after="85"/>
              <w:rPr>
                <w:sz w:val="20"/>
                <w:szCs w:val="20"/>
              </w:rPr>
            </w:pPr>
            <w:r w:rsidRPr="00725C1C">
              <w:rPr>
                <w:sz w:val="20"/>
                <w:szCs w:val="20"/>
              </w:rPr>
              <w:t xml:space="preserve">Class 3 would not be required to keep minimum records, </w:t>
            </w:r>
          </w:p>
          <w:p w14:paraId="66025B20" w14:textId="2A9E6F88" w:rsidR="00725C1C" w:rsidRPr="00277D53" w:rsidRDefault="00725C1C" w:rsidP="00113CDD">
            <w:pPr>
              <w:spacing w:after="85"/>
              <w:rPr>
                <w:sz w:val="20"/>
                <w:szCs w:val="20"/>
              </w:rPr>
            </w:pPr>
            <w:r w:rsidRPr="00725C1C">
              <w:rPr>
                <w:sz w:val="20"/>
                <w:szCs w:val="20"/>
              </w:rPr>
              <w:t xml:space="preserve">Instead these businesses could keep evidence substantiating the food safety management </w:t>
            </w:r>
            <w:r w:rsidR="00277D53">
              <w:rPr>
                <w:sz w:val="20"/>
                <w:szCs w:val="20"/>
              </w:rPr>
              <w:t>of key food handling processes.</w:t>
            </w:r>
          </w:p>
        </w:tc>
      </w:tr>
      <w:tr w:rsidR="00FD13A1" w:rsidRPr="00745327" w14:paraId="337E02CE" w14:textId="77777777" w:rsidTr="00A15034">
        <w:tc>
          <w:tcPr>
            <w:tcW w:w="1060" w:type="dxa"/>
            <w:tcBorders>
              <w:top w:val="single" w:sz="4" w:space="0" w:color="auto"/>
              <w:left w:val="single" w:sz="4" w:space="0" w:color="auto"/>
              <w:bottom w:val="single" w:sz="4" w:space="0" w:color="auto"/>
              <w:right w:val="single" w:sz="4" w:space="0" w:color="auto"/>
            </w:tcBorders>
            <w:hideMark/>
          </w:tcPr>
          <w:p w14:paraId="4E830C0D" w14:textId="77777777" w:rsidR="00FD13A1" w:rsidRPr="00745327" w:rsidRDefault="00FD13A1" w:rsidP="00A15034">
            <w:pPr>
              <w:spacing w:after="85"/>
              <w:rPr>
                <w:sz w:val="20"/>
                <w:szCs w:val="20"/>
                <w:lang w:val="en-AU"/>
              </w:rPr>
            </w:pPr>
            <w:r w:rsidRPr="00745327">
              <w:rPr>
                <w:sz w:val="20"/>
                <w:szCs w:val="20"/>
                <w:lang w:val="en-AU"/>
              </w:rPr>
              <w:t>WA</w:t>
            </w:r>
          </w:p>
        </w:tc>
        <w:tc>
          <w:tcPr>
            <w:tcW w:w="3330" w:type="dxa"/>
            <w:tcBorders>
              <w:top w:val="single" w:sz="4" w:space="0" w:color="auto"/>
              <w:left w:val="single" w:sz="4" w:space="0" w:color="auto"/>
              <w:bottom w:val="single" w:sz="4" w:space="0" w:color="auto"/>
              <w:right w:val="single" w:sz="4" w:space="0" w:color="auto"/>
            </w:tcBorders>
          </w:tcPr>
          <w:p w14:paraId="7948FC77" w14:textId="7449067A" w:rsidR="00FD13A1" w:rsidRPr="00745327" w:rsidRDefault="00113CDD" w:rsidP="00113CDD">
            <w:pPr>
              <w:spacing w:after="85"/>
              <w:rPr>
                <w:sz w:val="20"/>
                <w:szCs w:val="20"/>
                <w:lang w:val="en-AU"/>
              </w:rPr>
            </w:pPr>
            <w:r w:rsidRPr="00745327">
              <w:rPr>
                <w:sz w:val="20"/>
                <w:szCs w:val="20"/>
                <w:lang w:val="en-AU"/>
              </w:rPr>
              <w:t>No requirements for in-scope business sectors.</w:t>
            </w:r>
          </w:p>
        </w:tc>
        <w:tc>
          <w:tcPr>
            <w:tcW w:w="5670" w:type="dxa"/>
            <w:tcBorders>
              <w:top w:val="single" w:sz="4" w:space="0" w:color="auto"/>
              <w:left w:val="single" w:sz="4" w:space="0" w:color="auto"/>
              <w:bottom w:val="single" w:sz="4" w:space="0" w:color="auto"/>
              <w:right w:val="single" w:sz="4" w:space="0" w:color="auto"/>
            </w:tcBorders>
          </w:tcPr>
          <w:p w14:paraId="000A6230" w14:textId="77777777" w:rsidR="00FD13A1" w:rsidRPr="00745327" w:rsidRDefault="00FD13A1" w:rsidP="00A15034">
            <w:pPr>
              <w:spacing w:after="85"/>
              <w:rPr>
                <w:sz w:val="20"/>
                <w:szCs w:val="20"/>
                <w:lang w:val="en-AU"/>
              </w:rPr>
            </w:pPr>
            <w:r w:rsidRPr="00745327">
              <w:rPr>
                <w:sz w:val="20"/>
                <w:szCs w:val="20"/>
                <w:lang w:val="en-AU"/>
              </w:rPr>
              <w:t>Large gap.</w:t>
            </w:r>
          </w:p>
          <w:p w14:paraId="29656FC8" w14:textId="07B293B3" w:rsidR="00FD13A1" w:rsidRPr="00745327" w:rsidRDefault="00FD13A1" w:rsidP="00DD4AD8">
            <w:pPr>
              <w:spacing w:after="85"/>
              <w:rPr>
                <w:sz w:val="20"/>
                <w:szCs w:val="20"/>
                <w:lang w:val="en-AU"/>
              </w:rPr>
            </w:pPr>
            <w:r w:rsidRPr="00745327">
              <w:rPr>
                <w:sz w:val="20"/>
                <w:szCs w:val="20"/>
                <w:lang w:val="en-AU"/>
              </w:rPr>
              <w:lastRenderedPageBreak/>
              <w:t xml:space="preserve">All in-scope P1 and P2 businesses would be required to </w:t>
            </w:r>
            <w:r w:rsidR="00A45BDC" w:rsidRPr="00745327">
              <w:rPr>
                <w:sz w:val="20"/>
                <w:szCs w:val="20"/>
                <w:lang w:val="en-AU"/>
              </w:rPr>
              <w:t xml:space="preserve">have evidence to substantiate </w:t>
            </w:r>
            <w:r w:rsidRPr="00745327">
              <w:rPr>
                <w:sz w:val="20"/>
                <w:szCs w:val="20"/>
                <w:lang w:val="en-AU"/>
              </w:rPr>
              <w:t xml:space="preserve">key processes are </w:t>
            </w:r>
            <w:r w:rsidR="00DD4AD8" w:rsidRPr="00745327">
              <w:rPr>
                <w:sz w:val="20"/>
                <w:szCs w:val="20"/>
                <w:lang w:val="en-AU"/>
              </w:rPr>
              <w:t xml:space="preserve">safely </w:t>
            </w:r>
            <w:r w:rsidRPr="00745327">
              <w:rPr>
                <w:sz w:val="20"/>
                <w:szCs w:val="20"/>
                <w:lang w:val="en-AU"/>
              </w:rPr>
              <w:t>managed.</w:t>
            </w:r>
          </w:p>
        </w:tc>
      </w:tr>
    </w:tbl>
    <w:p w14:paraId="043E7454" w14:textId="573FBA47" w:rsidR="00FD13A1" w:rsidRDefault="00FD13A1" w:rsidP="00FD13A1">
      <w:pPr>
        <w:rPr>
          <w:sz w:val="20"/>
        </w:rPr>
      </w:pPr>
      <w:r>
        <w:rPr>
          <w:sz w:val="20"/>
        </w:rPr>
        <w:lastRenderedPageBreak/>
        <w:t xml:space="preserve">P1 and P2 = </w:t>
      </w:r>
      <w:r w:rsidR="00DD4AD8">
        <w:rPr>
          <w:sz w:val="20"/>
        </w:rPr>
        <w:t xml:space="preserve">priority classifications under the </w:t>
      </w:r>
      <w:r w:rsidR="00745327">
        <w:rPr>
          <w:sz w:val="20"/>
        </w:rPr>
        <w:t xml:space="preserve">national </w:t>
      </w:r>
      <w:r w:rsidR="00745327" w:rsidRPr="00745327">
        <w:rPr>
          <w:sz w:val="20"/>
        </w:rPr>
        <w:t>Risk Profiling Framework</w:t>
      </w:r>
    </w:p>
    <w:p w14:paraId="4CE2BF43" w14:textId="77777777" w:rsidR="00AF04C6" w:rsidRPr="00AF04C6" w:rsidRDefault="00AF04C6" w:rsidP="00645014">
      <w:pPr>
        <w:pStyle w:val="Heading4"/>
      </w:pPr>
      <w:bookmarkStart w:id="58" w:name="_Toc87275054"/>
      <w:r w:rsidRPr="00AF04C6">
        <w:t>Implementation: E</w:t>
      </w:r>
      <w:bookmarkEnd w:id="58"/>
    </w:p>
    <w:p w14:paraId="48E0DC5F" w14:textId="36FDB15A" w:rsidR="00083B6C" w:rsidRDefault="00083B6C" w:rsidP="00083B6C">
      <w:pPr>
        <w:rPr>
          <w:lang w:eastAsia="en-AU"/>
        </w:rPr>
      </w:pPr>
      <w:r>
        <w:rPr>
          <w:rFonts w:cs="Arial"/>
        </w:rPr>
        <w:t>The p</w:t>
      </w:r>
      <w:r w:rsidRPr="006A0B89">
        <w:rPr>
          <w:rFonts w:cs="Arial"/>
        </w:rPr>
        <w:t xml:space="preserve">roposed </w:t>
      </w:r>
      <w:r>
        <w:rPr>
          <w:rFonts w:cs="Arial"/>
        </w:rPr>
        <w:t xml:space="preserve">draft Standard </w:t>
      </w:r>
      <w:r w:rsidRPr="006A0B89">
        <w:rPr>
          <w:rFonts w:cs="Arial"/>
        </w:rPr>
        <w:t>3.2.2A</w:t>
      </w:r>
      <w:r>
        <w:rPr>
          <w:rFonts w:cs="Arial"/>
        </w:rPr>
        <w:t xml:space="preserve"> includes a clause (clause </w:t>
      </w:r>
      <w:r w:rsidRPr="006A0B89">
        <w:rPr>
          <w:rFonts w:cs="Arial"/>
        </w:rPr>
        <w:t>12</w:t>
      </w:r>
      <w:r>
        <w:rPr>
          <w:rFonts w:cs="Arial"/>
        </w:rPr>
        <w:t>) on ‘s</w:t>
      </w:r>
      <w:r w:rsidRPr="006A0B89">
        <w:rPr>
          <w:rFonts w:cs="Arial"/>
        </w:rPr>
        <w:t>ubstantiating food safety management of prescribed activities</w:t>
      </w:r>
      <w:r>
        <w:rPr>
          <w:rFonts w:cs="Arial"/>
        </w:rPr>
        <w:t xml:space="preserve">’, listing nine key processes (in subclause 4. ‘a’ to ‘i’). </w:t>
      </w:r>
      <w:r>
        <w:rPr>
          <w:lang w:eastAsia="en-AU"/>
        </w:rPr>
        <w:t xml:space="preserve">FSANZ considers the key processes of temperature control, food processing, and cleaning and sanitising would be better managed by a business if they make a record, or keep other evidence that critical controls are correctly in place. </w:t>
      </w:r>
    </w:p>
    <w:p w14:paraId="2F582A05" w14:textId="432B8013" w:rsidR="00083B6C" w:rsidRDefault="00083B6C" w:rsidP="00AF04C6">
      <w:pPr>
        <w:rPr>
          <w:lang w:eastAsia="en-AU"/>
        </w:rPr>
      </w:pPr>
      <w:r>
        <w:rPr>
          <w:lang w:eastAsia="en-AU"/>
        </w:rPr>
        <w:t>C</w:t>
      </w:r>
      <w:r w:rsidR="00AF04C6">
        <w:rPr>
          <w:lang w:eastAsia="en-AU"/>
        </w:rPr>
        <w:t xml:space="preserve">urrent </w:t>
      </w:r>
      <w:r w:rsidR="0084352A">
        <w:rPr>
          <w:lang w:eastAsia="en-AU"/>
        </w:rPr>
        <w:t xml:space="preserve">non-regulatory </w:t>
      </w:r>
      <w:r w:rsidR="00AF04C6">
        <w:rPr>
          <w:lang w:eastAsia="en-AU"/>
        </w:rPr>
        <w:t xml:space="preserve">guidance (i.e. Safe Food Australia) </w:t>
      </w:r>
      <w:r w:rsidR="0084352A">
        <w:rPr>
          <w:lang w:eastAsia="en-AU"/>
        </w:rPr>
        <w:t>has not been</w:t>
      </w:r>
      <w:r w:rsidR="00AF04C6">
        <w:rPr>
          <w:lang w:eastAsia="en-AU"/>
        </w:rPr>
        <w:t xml:space="preserve"> effective in </w:t>
      </w:r>
      <w:r w:rsidR="0084352A">
        <w:rPr>
          <w:lang w:eastAsia="en-AU"/>
        </w:rPr>
        <w:t xml:space="preserve">reducing foodborne illness in </w:t>
      </w:r>
      <w:r w:rsidR="00AF04C6">
        <w:rPr>
          <w:lang w:eastAsia="en-AU"/>
        </w:rPr>
        <w:t xml:space="preserve">the food service setting. </w:t>
      </w:r>
    </w:p>
    <w:p w14:paraId="74DEE3F4" w14:textId="5CA612DC" w:rsidR="00AF04C6" w:rsidRDefault="00AF04C6" w:rsidP="00AF04C6">
      <w:pPr>
        <w:rPr>
          <w:lang w:eastAsia="en-AU"/>
        </w:rPr>
      </w:pPr>
      <w:r>
        <w:rPr>
          <w:lang w:eastAsia="en-AU"/>
        </w:rPr>
        <w:t xml:space="preserve">Guidance on record management is provided in the </w:t>
      </w:r>
      <w:r>
        <w:rPr>
          <w:i/>
          <w:lang w:val="en-AU"/>
        </w:rPr>
        <w:t xml:space="preserve">Archives Act 1983 </w:t>
      </w:r>
      <w:r>
        <w:rPr>
          <w:lang w:val="en-AU"/>
        </w:rPr>
        <w:t xml:space="preserve">explanatory memorandum. It states: </w:t>
      </w:r>
      <w:r>
        <w:rPr>
          <w:i/>
          <w:iCs/>
          <w:color w:val="000000"/>
        </w:rPr>
        <w:t>Both documents and objects can be records. A record does not have to be in a concrete form—it can be in any form, including an electronic form. A record can include a photograph, film, map, plan, model or painting. It can also include a sound recording, coded storage device, magnetic tape or disc, microform, and more modern technologies such as digital video discs and compact discs. Other examples of records in electronic form are emails, Internet sites, case management systems, financial accounting systems, inventory management and procurement systems, personnel management and HR systems, building management and access control systems and geographical systems.</w:t>
      </w:r>
    </w:p>
    <w:p w14:paraId="017F8553" w14:textId="23F7363D" w:rsidR="00AF04C6" w:rsidRDefault="00AF04C6" w:rsidP="00AF04C6">
      <w:r>
        <w:t>FSANZ recognises there may be scenarios where making a record is not the most effective approach to enhance a business’s food safety management</w:t>
      </w:r>
      <w:r w:rsidR="0052617B">
        <w:t xml:space="preserve"> and for example, </w:t>
      </w:r>
      <w:r w:rsidR="00E20F6D">
        <w:t xml:space="preserve">staff </w:t>
      </w:r>
      <w:r w:rsidR="0052617B">
        <w:t xml:space="preserve">demonstrating </w:t>
      </w:r>
      <w:r w:rsidR="00E20F6D">
        <w:t xml:space="preserve">to regulators </w:t>
      </w:r>
      <w:r w:rsidR="00E20F6D" w:rsidRPr="00F3484C">
        <w:rPr>
          <w:i/>
        </w:rPr>
        <w:t xml:space="preserve">in situ </w:t>
      </w:r>
      <w:r w:rsidR="00E20F6D">
        <w:t>how they</w:t>
      </w:r>
      <w:r w:rsidR="0052617B">
        <w:t xml:space="preserve"> </w:t>
      </w:r>
      <w:r w:rsidR="00E20F6D">
        <w:t>implement</w:t>
      </w:r>
      <w:r w:rsidR="0052617B">
        <w:t xml:space="preserve"> SOPs may be another means of sufficient evidence</w:t>
      </w:r>
      <w:r w:rsidR="00E20F6D">
        <w:t xml:space="preserve"> (</w:t>
      </w:r>
      <w:r w:rsidR="00E20F6D" w:rsidRPr="00BF4E14">
        <w:t>case studies and examples</w:t>
      </w:r>
      <w:r w:rsidR="00BF4E14">
        <w:t xml:space="preserve"> are provided in</w:t>
      </w:r>
      <w:r w:rsidR="00E20F6D" w:rsidRPr="00BF4E14">
        <w:t xml:space="preserve"> </w:t>
      </w:r>
      <w:r w:rsidR="00BF4E14" w:rsidRPr="00BF4E14">
        <w:t>section 8</w:t>
      </w:r>
      <w:r w:rsidR="00E20F6D" w:rsidRPr="00BF4E14">
        <w:t>)</w:t>
      </w:r>
      <w:r w:rsidRPr="00BF4E14">
        <w:t>. While</w:t>
      </w:r>
      <w:r>
        <w:t xml:space="preserve"> we have identified the key processes – food safety management is multifaceted and needs to be tailored for each business. A flexible approach is needed, to facilitate </w:t>
      </w:r>
      <w:r w:rsidR="00277D53">
        <w:t>risk based application within the context of the business</w:t>
      </w:r>
      <w:r>
        <w:t>.</w:t>
      </w:r>
    </w:p>
    <w:p w14:paraId="7D942FE6" w14:textId="46BBCD6A" w:rsidR="00AF04C6" w:rsidRPr="000C4A99" w:rsidRDefault="00AF04C6" w:rsidP="00FD13A1">
      <w:pPr>
        <w:rPr>
          <w:lang w:eastAsia="en-AU"/>
        </w:rPr>
      </w:pPr>
      <w:r>
        <w:rPr>
          <w:lang w:val="en-AU" w:eastAsia="zh-CN"/>
        </w:rPr>
        <w:t xml:space="preserve">The scale and nature of food handling, and existing systems within a business should be considered by an authorised officer when determining compliance with the proposed measure. </w:t>
      </w:r>
      <w:r w:rsidR="0052617B">
        <w:rPr>
          <w:lang w:val="en-AU" w:eastAsia="zh-CN"/>
        </w:rPr>
        <w:t>Examples are given in the implementation guidance to provide context.</w:t>
      </w:r>
    </w:p>
    <w:p w14:paraId="2916044C" w14:textId="3AACF0D7" w:rsidR="004E6F07" w:rsidRDefault="00600328" w:rsidP="00FC16C7">
      <w:pPr>
        <w:pStyle w:val="Heading2"/>
      </w:pPr>
      <w:bookmarkStart w:id="59" w:name="_Toc94172837"/>
      <w:r w:rsidRPr="004B3692">
        <w:lastRenderedPageBreak/>
        <w:t>4.</w:t>
      </w:r>
      <w:r w:rsidR="00504902">
        <w:t>5</w:t>
      </w:r>
      <w:r w:rsidR="00504902">
        <w:tab/>
      </w:r>
      <w:r w:rsidR="00B916D2" w:rsidRPr="004B3692">
        <w:t>Cost and benefits</w:t>
      </w:r>
      <w:bookmarkEnd w:id="59"/>
      <w:r w:rsidR="00B916D2" w:rsidRPr="00B916D2">
        <w:t xml:space="preserve"> </w:t>
      </w:r>
    </w:p>
    <w:p w14:paraId="06B69C0F" w14:textId="0E5D9997" w:rsidR="007B7A85" w:rsidRPr="00097345" w:rsidRDefault="007B7A85" w:rsidP="00263E9A">
      <w:pPr>
        <w:pStyle w:val="Heading3"/>
      </w:pPr>
      <w:r w:rsidRPr="004B3692">
        <w:t>4.</w:t>
      </w:r>
      <w:r w:rsidR="00504902">
        <w:t>5.1</w:t>
      </w:r>
      <w:r w:rsidR="00504902">
        <w:tab/>
      </w:r>
      <w:r w:rsidRPr="004B3692">
        <w:t>Introduction</w:t>
      </w:r>
    </w:p>
    <w:p w14:paraId="4CAF8D7B" w14:textId="2BA0E97F" w:rsidR="004E6F07" w:rsidRDefault="004E6F07" w:rsidP="00B05508">
      <w:r w:rsidRPr="00600328">
        <w:t xml:space="preserve">To </w:t>
      </w:r>
      <w:r w:rsidR="00600328">
        <w:t>compar</w:t>
      </w:r>
      <w:r w:rsidR="00645014">
        <w:t>e</w:t>
      </w:r>
      <w:r w:rsidR="00E5473A">
        <w:t xml:space="preserve"> </w:t>
      </w:r>
      <w:r w:rsidR="00600328">
        <w:t>potential</w:t>
      </w:r>
      <w:r w:rsidRPr="00600328">
        <w:t xml:space="preserve"> options, FSANZ </w:t>
      </w:r>
      <w:r w:rsidR="00D160EE">
        <w:t xml:space="preserve">completed a </w:t>
      </w:r>
      <w:r w:rsidRPr="00600328">
        <w:t>quantitative analysis</w:t>
      </w:r>
      <w:r w:rsidR="00D160EE">
        <w:t>, assessed</w:t>
      </w:r>
      <w:r w:rsidR="00097345">
        <w:t xml:space="preserve"> </w:t>
      </w:r>
      <w:r w:rsidR="00D160EE">
        <w:t>where available</w:t>
      </w:r>
      <w:r w:rsidR="009D0D05">
        <w:t>,</w:t>
      </w:r>
      <w:r w:rsidR="00D160EE">
        <w:t xml:space="preserve"> </w:t>
      </w:r>
      <w:r w:rsidR="00097345">
        <w:t>qualitative costs and benefits</w:t>
      </w:r>
      <w:r w:rsidR="00D160EE">
        <w:t xml:space="preserve">, </w:t>
      </w:r>
      <w:r w:rsidR="00645014">
        <w:t>and</w:t>
      </w:r>
      <w:r w:rsidR="00D160EE">
        <w:t xml:space="preserve"> considered</w:t>
      </w:r>
      <w:r w:rsidR="00097345">
        <w:t xml:space="preserve"> the appropriateness of </w:t>
      </w:r>
      <w:r w:rsidR="00E5473A">
        <w:t xml:space="preserve">each </w:t>
      </w:r>
      <w:r w:rsidR="00D160EE">
        <w:t>proposed regulatory tool</w:t>
      </w:r>
      <w:r w:rsidRPr="00600328">
        <w:t xml:space="preserve">. This analysis compares the direct benefits </w:t>
      </w:r>
      <w:r w:rsidR="0034793F">
        <w:t xml:space="preserve">to the community </w:t>
      </w:r>
      <w:r w:rsidRPr="00600328">
        <w:t>that may be achieved from a reduction in foodborne illness, against the costs of the</w:t>
      </w:r>
      <w:r w:rsidRPr="00600328" w:rsidDel="00471D89">
        <w:t xml:space="preserve"> </w:t>
      </w:r>
      <w:r w:rsidRPr="00600328">
        <w:t xml:space="preserve">different options to industry </w:t>
      </w:r>
      <w:r w:rsidRPr="009927A9">
        <w:t>and government</w:t>
      </w:r>
      <w:r w:rsidR="00196D7E">
        <w:t xml:space="preserve">. </w:t>
      </w:r>
    </w:p>
    <w:p w14:paraId="561166BC" w14:textId="4E99B450" w:rsidR="004E6F07" w:rsidRPr="009927A9" w:rsidRDefault="004E6F07" w:rsidP="00B05508">
      <w:r w:rsidRPr="009927A9">
        <w:t>The cost to governments to implement and enforce the legislative options has been only preliminarily assessed at this point</w:t>
      </w:r>
      <w:r w:rsidR="00B05508">
        <w:t>,</w:t>
      </w:r>
      <w:r w:rsidRPr="009927A9">
        <w:t xml:space="preserve"> using the draft </w:t>
      </w:r>
      <w:r w:rsidR="00B05508">
        <w:t>jurisdictional implementation</w:t>
      </w:r>
      <w:r w:rsidR="00B05508" w:rsidRPr="009927A9">
        <w:t xml:space="preserve"> </w:t>
      </w:r>
      <w:r w:rsidR="00B05508">
        <w:t>guide</w:t>
      </w:r>
      <w:r w:rsidRPr="009927A9">
        <w:t xml:space="preserve">. </w:t>
      </w:r>
      <w:r w:rsidR="00B05508">
        <w:t>We will be able to more robustly asses t</w:t>
      </w:r>
      <w:r w:rsidRPr="009927A9">
        <w:t xml:space="preserve">hese costings once the </w:t>
      </w:r>
      <w:r w:rsidR="00B05508">
        <w:t>implementation</w:t>
      </w:r>
      <w:r w:rsidR="00B05508" w:rsidRPr="009927A9">
        <w:t xml:space="preserve"> </w:t>
      </w:r>
      <w:r w:rsidR="00B05508">
        <w:t>guide</w:t>
      </w:r>
      <w:r w:rsidR="00B05508" w:rsidRPr="009927A9">
        <w:t xml:space="preserve"> </w:t>
      </w:r>
      <w:r w:rsidRPr="009927A9">
        <w:t>has been finalised. The DRIS will include this fuller consideration of quantified costs and benefits</w:t>
      </w:r>
      <w:r w:rsidR="00196D7E">
        <w:t xml:space="preserve">. </w:t>
      </w:r>
      <w:r w:rsidR="00417B75">
        <w:t>T</w:t>
      </w:r>
      <w:r w:rsidR="00E27B7F">
        <w:t>he</w:t>
      </w:r>
      <w:r w:rsidR="009927A9" w:rsidRPr="009927A9">
        <w:t xml:space="preserve"> assumpti</w:t>
      </w:r>
      <w:r w:rsidR="009927A9">
        <w:t>on</w:t>
      </w:r>
      <w:r w:rsidR="00E27B7F">
        <w:t xml:space="preserve"> being used in this analysis</w:t>
      </w:r>
      <w:r w:rsidR="00B05508">
        <w:t xml:space="preserve"> is that </w:t>
      </w:r>
      <w:r w:rsidR="00F732D9">
        <w:t>overall impacts</w:t>
      </w:r>
      <w:r w:rsidR="00417B75">
        <w:t xml:space="preserve"> will be </w:t>
      </w:r>
      <w:r w:rsidR="00B05508">
        <w:t>cost-</w:t>
      </w:r>
      <w:r w:rsidR="009927A9">
        <w:t>neutral to government</w:t>
      </w:r>
      <w:r w:rsidR="00DB1EB1">
        <w:t xml:space="preserve">. These tools </w:t>
      </w:r>
      <w:r w:rsidR="00D74F2F">
        <w:t xml:space="preserve">will </w:t>
      </w:r>
      <w:r w:rsidR="00DB1EB1">
        <w:t>assist</w:t>
      </w:r>
      <w:r w:rsidR="00D74F2F">
        <w:t xml:space="preserve"> government with risk-based </w:t>
      </w:r>
      <w:r w:rsidR="00F732D9">
        <w:t xml:space="preserve">regulatory </w:t>
      </w:r>
      <w:r w:rsidR="00D74F2F">
        <w:t>inspection</w:t>
      </w:r>
      <w:r w:rsidR="00F732D9">
        <w:t xml:space="preserve">, ensuring that all information is available to an EHO to assess food handling activities within a business. </w:t>
      </w:r>
      <w:r w:rsidR="00D74F2F">
        <w:t xml:space="preserve"> </w:t>
      </w:r>
    </w:p>
    <w:p w14:paraId="749F2764" w14:textId="36A81845" w:rsidR="00B05508" w:rsidRDefault="004E6F07" w:rsidP="00B05508">
      <w:r w:rsidRPr="00097345">
        <w:t>This CRIS has relied on the best available information at this point in time. However,</w:t>
      </w:r>
      <w:r w:rsidRPr="00097345" w:rsidDel="002928D9">
        <w:t xml:space="preserve"> </w:t>
      </w:r>
      <w:r w:rsidRPr="00097345">
        <w:t>data gaps remain and certain assumptions have been needed.</w:t>
      </w:r>
      <w:r w:rsidRPr="00097345" w:rsidDel="00471D89">
        <w:t xml:space="preserve"> </w:t>
      </w:r>
      <w:r w:rsidRPr="00097345">
        <w:t>These</w:t>
      </w:r>
      <w:r w:rsidRPr="00097345" w:rsidDel="0075193C">
        <w:t xml:space="preserve"> </w:t>
      </w:r>
      <w:r w:rsidRPr="00097345">
        <w:t>gaps and assumptions are clearly identified in the analysis and further feedback is being sought on them</w:t>
      </w:r>
      <w:r w:rsidR="00196D7E">
        <w:t xml:space="preserve">. </w:t>
      </w:r>
    </w:p>
    <w:p w14:paraId="2F2BCDB8" w14:textId="44DCBC26" w:rsidR="00722E1C" w:rsidRPr="00103604" w:rsidRDefault="00722E1C" w:rsidP="00B60412">
      <w:pPr>
        <w:rPr>
          <w:b/>
          <w:i/>
        </w:rPr>
      </w:pPr>
      <w:r>
        <w:t xml:space="preserve">Any additional regulation is likely to </w:t>
      </w:r>
      <w:r w:rsidR="00B05508">
        <w:t>impact food businesses, consumers and g</w:t>
      </w:r>
      <w:r w:rsidR="00F11BA7">
        <w:t>overnments, as listed in Table 6</w:t>
      </w:r>
      <w:r w:rsidR="00B05508">
        <w:t>.</w:t>
      </w:r>
      <w:r w:rsidRPr="00103604">
        <w:rPr>
          <w:b/>
          <w:i/>
        </w:rPr>
        <w:tab/>
      </w:r>
    </w:p>
    <w:p w14:paraId="1C17CA5F" w14:textId="2B6FADB6" w:rsidR="00B60412" w:rsidRPr="003975C1" w:rsidRDefault="00B60412" w:rsidP="00B60412">
      <w:pPr>
        <w:pStyle w:val="Caption"/>
        <w:keepNext/>
        <w:rPr>
          <w:b/>
          <w:color w:val="auto"/>
          <w:sz w:val="22"/>
        </w:rPr>
      </w:pPr>
      <w:r w:rsidRPr="003975C1">
        <w:rPr>
          <w:b/>
          <w:color w:val="auto"/>
          <w:sz w:val="22"/>
        </w:rPr>
        <w:t xml:space="preserve">Table </w:t>
      </w:r>
      <w:r w:rsidR="00F11BA7">
        <w:rPr>
          <w:b/>
          <w:color w:val="auto"/>
          <w:sz w:val="22"/>
        </w:rPr>
        <w:t>6</w:t>
      </w:r>
      <w:r w:rsidRPr="003975C1">
        <w:rPr>
          <w:b/>
          <w:color w:val="auto"/>
          <w:sz w:val="22"/>
        </w:rPr>
        <w:t>: Major impacts of regulation, by social group</w:t>
      </w:r>
    </w:p>
    <w:tbl>
      <w:tblPr>
        <w:tblStyle w:val="GridTable2-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6083"/>
      </w:tblGrid>
      <w:tr w:rsidR="00722E1C" w:rsidRPr="00103604" w14:paraId="27DE7374" w14:textId="77777777" w:rsidTr="005227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3E7FCC35" w14:textId="77777777" w:rsidR="00722E1C" w:rsidRPr="00103604" w:rsidRDefault="00722E1C" w:rsidP="00115202">
            <w:pPr>
              <w:spacing w:after="0"/>
            </w:pPr>
            <w:r w:rsidRPr="00103604">
              <w:t xml:space="preserve">Social group </w:t>
            </w:r>
          </w:p>
        </w:tc>
        <w:tc>
          <w:tcPr>
            <w:tcW w:w="6083" w:type="dxa"/>
            <w:shd w:val="clear" w:color="auto" w:fill="auto"/>
          </w:tcPr>
          <w:p w14:paraId="47C9E837" w14:textId="77777777" w:rsidR="00722E1C" w:rsidRPr="00103604" w:rsidRDefault="00722E1C" w:rsidP="00115202">
            <w:pPr>
              <w:spacing w:after="0"/>
              <w:ind w:firstLine="127"/>
              <w:cnfStyle w:val="100000000000" w:firstRow="1" w:lastRow="0" w:firstColumn="0" w:lastColumn="0" w:oddVBand="0" w:evenVBand="0" w:oddHBand="0" w:evenHBand="0" w:firstRowFirstColumn="0" w:firstRowLastColumn="0" w:lastRowFirstColumn="0" w:lastRowLastColumn="0"/>
            </w:pPr>
            <w:r w:rsidRPr="00103604">
              <w:t>Notes on impacts</w:t>
            </w:r>
          </w:p>
        </w:tc>
      </w:tr>
      <w:tr w:rsidR="00722E1C" w:rsidRPr="00103604" w14:paraId="3E48210E" w14:textId="77777777" w:rsidTr="005227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1BFFEB14" w14:textId="77777777" w:rsidR="00722E1C" w:rsidRPr="00103604" w:rsidRDefault="00722E1C" w:rsidP="00115202">
            <w:pPr>
              <w:spacing w:after="0"/>
              <w:rPr>
                <w:b w:val="0"/>
              </w:rPr>
            </w:pPr>
            <w:r w:rsidRPr="00103604">
              <w:rPr>
                <w:b w:val="0"/>
              </w:rPr>
              <w:t xml:space="preserve">1. </w:t>
            </w:r>
            <w:r>
              <w:rPr>
                <w:b w:val="0"/>
              </w:rPr>
              <w:t>Food businesses</w:t>
            </w:r>
          </w:p>
          <w:p w14:paraId="43EA321C" w14:textId="77777777" w:rsidR="00722E1C" w:rsidRPr="00103604" w:rsidRDefault="00722E1C" w:rsidP="00115202">
            <w:pPr>
              <w:spacing w:after="0"/>
              <w:rPr>
                <w:b w:val="0"/>
                <w:caps/>
              </w:rPr>
            </w:pPr>
          </w:p>
        </w:tc>
        <w:tc>
          <w:tcPr>
            <w:tcW w:w="6083" w:type="dxa"/>
            <w:shd w:val="clear" w:color="auto" w:fill="auto"/>
          </w:tcPr>
          <w:p w14:paraId="0A913FD5" w14:textId="77485875" w:rsidR="00722E1C" w:rsidRPr="00103604" w:rsidRDefault="00722E1C" w:rsidP="008F2D06">
            <w:pPr>
              <w:numPr>
                <w:ilvl w:val="0"/>
                <w:numId w:val="20"/>
              </w:numPr>
              <w:spacing w:after="0"/>
              <w:ind w:left="255" w:hanging="255"/>
              <w:contextualSpacing/>
              <w:cnfStyle w:val="000000100000" w:firstRow="0" w:lastRow="0" w:firstColumn="0" w:lastColumn="0" w:oddVBand="0" w:evenVBand="0" w:oddHBand="1" w:evenHBand="0" w:firstRowFirstColumn="0" w:firstRowLastColumn="0" w:lastRowFirstColumn="0" w:lastRowLastColumn="0"/>
            </w:pPr>
            <w:r w:rsidRPr="00103604">
              <w:t xml:space="preserve">Potentially increased </w:t>
            </w:r>
            <w:r w:rsidR="00F732D9">
              <w:t>operational</w:t>
            </w:r>
            <w:r w:rsidR="00F732D9" w:rsidRPr="00103604">
              <w:t xml:space="preserve"> </w:t>
            </w:r>
            <w:r w:rsidRPr="00103604">
              <w:t>costs</w:t>
            </w:r>
          </w:p>
          <w:p w14:paraId="014A71D3" w14:textId="400B8822" w:rsidR="00722E1C" w:rsidRPr="00103604" w:rsidRDefault="00582B47" w:rsidP="008F2D06">
            <w:pPr>
              <w:numPr>
                <w:ilvl w:val="0"/>
                <w:numId w:val="20"/>
              </w:numPr>
              <w:spacing w:after="0"/>
              <w:ind w:left="255" w:hanging="255"/>
              <w:contextualSpacing/>
              <w:cnfStyle w:val="000000100000" w:firstRow="0" w:lastRow="0" w:firstColumn="0" w:lastColumn="0" w:oddVBand="0" w:evenVBand="0" w:oddHBand="1" w:evenHBand="0" w:firstRowFirstColumn="0" w:firstRowLastColumn="0" w:lastRowFirstColumn="0" w:lastRowLastColumn="0"/>
            </w:pPr>
            <w:r>
              <w:t>Cost savings from a r</w:t>
            </w:r>
            <w:r w:rsidR="00722E1C" w:rsidRPr="00103604">
              <w:t>educ</w:t>
            </w:r>
            <w:r w:rsidR="00D23CA9">
              <w:t>ed</w:t>
            </w:r>
            <w:r w:rsidR="00722E1C" w:rsidRPr="00103604">
              <w:t xml:space="preserve"> risk of a food safety incident</w:t>
            </w:r>
          </w:p>
          <w:p w14:paraId="55BBAC39" w14:textId="275B8AD2" w:rsidR="00722E1C" w:rsidRPr="00103604" w:rsidRDefault="00722E1C" w:rsidP="008F2D06">
            <w:pPr>
              <w:numPr>
                <w:ilvl w:val="0"/>
                <w:numId w:val="20"/>
              </w:numPr>
              <w:spacing w:after="0"/>
              <w:ind w:left="255" w:hanging="255"/>
              <w:contextualSpacing/>
              <w:cnfStyle w:val="000000100000" w:firstRow="0" w:lastRow="0" w:firstColumn="0" w:lastColumn="0" w:oddVBand="0" w:evenVBand="0" w:oddHBand="1" w:evenHBand="0" w:firstRowFirstColumn="0" w:firstRowLastColumn="0" w:lastRowFirstColumn="0" w:lastRowLastColumn="0"/>
            </w:pPr>
            <w:r w:rsidRPr="00103604">
              <w:t>Improved capacity to effectively and efficiently manage</w:t>
            </w:r>
            <w:r w:rsidR="00D23CA9">
              <w:t xml:space="preserve"> and respond to</w:t>
            </w:r>
            <w:r w:rsidRPr="00103604">
              <w:t xml:space="preserve"> a food safety incident, reducing costs</w:t>
            </w:r>
          </w:p>
          <w:p w14:paraId="1BCADCFD" w14:textId="1B1CCAB7" w:rsidR="00722E1C" w:rsidRPr="00103604" w:rsidRDefault="00722E1C" w:rsidP="008F2D06">
            <w:pPr>
              <w:numPr>
                <w:ilvl w:val="0"/>
                <w:numId w:val="20"/>
              </w:numPr>
              <w:spacing w:after="0"/>
              <w:ind w:left="255" w:hanging="255"/>
              <w:contextualSpacing/>
              <w:cnfStyle w:val="000000100000" w:firstRow="0" w:lastRow="0" w:firstColumn="0" w:lastColumn="0" w:oddVBand="0" w:evenVBand="0" w:oddHBand="1" w:evenHBand="0" w:firstRowFirstColumn="0" w:firstRowLastColumn="0" w:lastRowFirstColumn="0" w:lastRowLastColumn="0"/>
            </w:pPr>
            <w:r w:rsidRPr="00103604">
              <w:t>Potential</w:t>
            </w:r>
            <w:r w:rsidR="00D23CA9">
              <w:t>ly</w:t>
            </w:r>
            <w:r w:rsidRPr="00103604">
              <w:t xml:space="preserve"> ad</w:t>
            </w:r>
            <w:r>
              <w:t>ditional sales given higher quality food</w:t>
            </w:r>
          </w:p>
          <w:p w14:paraId="7CEF6496" w14:textId="77777777" w:rsidR="001D4F80" w:rsidRDefault="00722E1C" w:rsidP="008F2D06">
            <w:pPr>
              <w:numPr>
                <w:ilvl w:val="0"/>
                <w:numId w:val="20"/>
              </w:numPr>
              <w:spacing w:after="0"/>
              <w:ind w:left="255" w:hanging="255"/>
              <w:contextualSpacing/>
              <w:cnfStyle w:val="000000100000" w:firstRow="0" w:lastRow="0" w:firstColumn="0" w:lastColumn="0" w:oddVBand="0" w:evenVBand="0" w:oddHBand="1" w:evenHBand="0" w:firstRowFirstColumn="0" w:firstRowLastColumn="0" w:lastRowFirstColumn="0" w:lastRowLastColumn="0"/>
            </w:pPr>
            <w:r w:rsidRPr="00103604">
              <w:t>Reduced risks of market damage caused by others</w:t>
            </w:r>
          </w:p>
          <w:p w14:paraId="508CA2A3" w14:textId="44763A25" w:rsidR="00722E1C" w:rsidRPr="00103604" w:rsidRDefault="001D4F80" w:rsidP="00582B47">
            <w:pPr>
              <w:numPr>
                <w:ilvl w:val="0"/>
                <w:numId w:val="20"/>
              </w:numPr>
              <w:spacing w:after="0"/>
              <w:ind w:left="255" w:hanging="255"/>
              <w:contextualSpacing/>
              <w:cnfStyle w:val="000000100000" w:firstRow="0" w:lastRow="0" w:firstColumn="0" w:lastColumn="0" w:oddVBand="0" w:evenVBand="0" w:oddHBand="1" w:evenHBand="0" w:firstRowFirstColumn="0" w:firstRowLastColumn="0" w:lastRowFirstColumn="0" w:lastRowLastColumn="0"/>
            </w:pPr>
            <w:r>
              <w:t>Harmonis</w:t>
            </w:r>
            <w:r w:rsidR="00D23CA9">
              <w:t>ed</w:t>
            </w:r>
            <w:r>
              <w:t xml:space="preserve"> </w:t>
            </w:r>
            <w:r w:rsidR="00D23CA9">
              <w:t xml:space="preserve">national </w:t>
            </w:r>
            <w:r>
              <w:t>regulation reduc</w:t>
            </w:r>
            <w:r w:rsidR="00582B47">
              <w:t xml:space="preserve">es </w:t>
            </w:r>
            <w:r>
              <w:t>costs for businesses that operate across multiple jurisdictions.</w:t>
            </w:r>
            <w:r w:rsidR="00722E1C" w:rsidRPr="00103604">
              <w:t xml:space="preserve"> </w:t>
            </w:r>
          </w:p>
        </w:tc>
      </w:tr>
      <w:tr w:rsidR="00722E1C" w:rsidRPr="00103604" w14:paraId="723620B9" w14:textId="77777777" w:rsidTr="00522745">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7028E7C1" w14:textId="77777777" w:rsidR="00722E1C" w:rsidRPr="00103604" w:rsidRDefault="00722E1C" w:rsidP="00115202">
            <w:pPr>
              <w:spacing w:after="0"/>
              <w:rPr>
                <w:b w:val="0"/>
              </w:rPr>
            </w:pPr>
            <w:r>
              <w:rPr>
                <w:b w:val="0"/>
              </w:rPr>
              <w:t>2</w:t>
            </w:r>
            <w:r w:rsidRPr="00103604">
              <w:rPr>
                <w:b w:val="0"/>
              </w:rPr>
              <w:t>. Food consumers</w:t>
            </w:r>
          </w:p>
        </w:tc>
        <w:tc>
          <w:tcPr>
            <w:tcW w:w="6083" w:type="dxa"/>
            <w:shd w:val="clear" w:color="auto" w:fill="auto"/>
          </w:tcPr>
          <w:p w14:paraId="6C4FD6DD" w14:textId="55BBAE63" w:rsidR="00722E1C" w:rsidRPr="00103604" w:rsidRDefault="00722E1C" w:rsidP="008F2D06">
            <w:pPr>
              <w:numPr>
                <w:ilvl w:val="0"/>
                <w:numId w:val="20"/>
              </w:numPr>
              <w:spacing w:after="0"/>
              <w:ind w:left="255" w:hanging="255"/>
              <w:contextualSpacing/>
              <w:cnfStyle w:val="000000000000" w:firstRow="0" w:lastRow="0" w:firstColumn="0" w:lastColumn="0" w:oddVBand="0" w:evenVBand="0" w:oddHBand="0" w:evenHBand="0" w:firstRowFirstColumn="0" w:firstRowLastColumn="0" w:lastRowFirstColumn="0" w:lastRowLastColumn="0"/>
            </w:pPr>
            <w:r w:rsidRPr="00103604">
              <w:t>Improved safety of products reduc</w:t>
            </w:r>
            <w:r w:rsidR="00D23CA9">
              <w:t>ing</w:t>
            </w:r>
            <w:r w:rsidRPr="00103604">
              <w:t xml:space="preserve"> likelihood of illness</w:t>
            </w:r>
          </w:p>
          <w:p w14:paraId="4DF2D0F3" w14:textId="3D2157CA" w:rsidR="00722E1C" w:rsidRDefault="00722E1C" w:rsidP="008F2D06">
            <w:pPr>
              <w:numPr>
                <w:ilvl w:val="0"/>
                <w:numId w:val="20"/>
              </w:numPr>
              <w:spacing w:after="0"/>
              <w:ind w:left="255" w:hanging="255"/>
              <w:contextualSpacing/>
              <w:cnfStyle w:val="000000000000" w:firstRow="0" w:lastRow="0" w:firstColumn="0" w:lastColumn="0" w:oddVBand="0" w:evenVBand="0" w:oddHBand="0" w:evenHBand="0" w:firstRowFirstColumn="0" w:firstRowLastColumn="0" w:lastRowFirstColumn="0" w:lastRowLastColumn="0"/>
            </w:pPr>
            <w:r w:rsidRPr="00103604">
              <w:t>Potential</w:t>
            </w:r>
            <w:r w:rsidR="00D23CA9">
              <w:t>ly</w:t>
            </w:r>
            <w:r w:rsidRPr="00103604">
              <w:t xml:space="preserve"> increased costs of purchase</w:t>
            </w:r>
          </w:p>
          <w:p w14:paraId="7746CD12" w14:textId="1C1DF671" w:rsidR="00722E1C" w:rsidRPr="00103604" w:rsidRDefault="00722E1C">
            <w:pPr>
              <w:numPr>
                <w:ilvl w:val="0"/>
                <w:numId w:val="20"/>
              </w:numPr>
              <w:spacing w:after="0"/>
              <w:ind w:left="255" w:hanging="255"/>
              <w:contextualSpacing/>
              <w:cnfStyle w:val="000000000000" w:firstRow="0" w:lastRow="0" w:firstColumn="0" w:lastColumn="0" w:oddVBand="0" w:evenVBand="0" w:oddHBand="0" w:evenHBand="0" w:firstRowFirstColumn="0" w:firstRowLastColumn="0" w:lastRowFirstColumn="0" w:lastRowLastColumn="0"/>
            </w:pPr>
            <w:r>
              <w:t>Potentially higher quality food available</w:t>
            </w:r>
          </w:p>
        </w:tc>
      </w:tr>
      <w:tr w:rsidR="00722E1C" w:rsidRPr="00103604" w14:paraId="4B59E0EF" w14:textId="77777777" w:rsidTr="005227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21925CB5" w14:textId="77777777" w:rsidR="00722E1C" w:rsidRPr="00103604" w:rsidRDefault="00722E1C" w:rsidP="00115202">
            <w:pPr>
              <w:spacing w:after="0"/>
              <w:rPr>
                <w:b w:val="0"/>
              </w:rPr>
            </w:pPr>
            <w:r>
              <w:rPr>
                <w:b w:val="0"/>
              </w:rPr>
              <w:lastRenderedPageBreak/>
              <w:t>3</w:t>
            </w:r>
            <w:r w:rsidRPr="00103604">
              <w:rPr>
                <w:b w:val="0"/>
              </w:rPr>
              <w:t>. Government</w:t>
            </w:r>
          </w:p>
        </w:tc>
        <w:tc>
          <w:tcPr>
            <w:tcW w:w="6083" w:type="dxa"/>
            <w:shd w:val="clear" w:color="auto" w:fill="auto"/>
          </w:tcPr>
          <w:p w14:paraId="06FB5D34" w14:textId="05FEAB1C" w:rsidR="00722E1C" w:rsidRPr="00103604" w:rsidRDefault="008C7177" w:rsidP="008F2D06">
            <w:pPr>
              <w:numPr>
                <w:ilvl w:val="0"/>
                <w:numId w:val="20"/>
              </w:numPr>
              <w:spacing w:after="0"/>
              <w:ind w:left="255" w:hanging="255"/>
              <w:contextualSpacing/>
              <w:cnfStyle w:val="000000100000" w:firstRow="0" w:lastRow="0" w:firstColumn="0" w:lastColumn="0" w:oddVBand="0" w:evenVBand="0" w:oddHBand="1" w:evenHBand="0" w:firstRowFirstColumn="0" w:firstRowLastColumn="0" w:lastRowFirstColumn="0" w:lastRowLastColumn="0"/>
            </w:pPr>
            <w:r>
              <w:t>Potential</w:t>
            </w:r>
            <w:r w:rsidR="006E73C4">
              <w:t>ly increased</w:t>
            </w:r>
            <w:r>
              <w:t xml:space="preserve"> </w:t>
            </w:r>
            <w:r w:rsidR="00722E1C" w:rsidRPr="00103604">
              <w:t>implementation and enforcement cost</w:t>
            </w:r>
            <w:r>
              <w:t>s for</w:t>
            </w:r>
            <w:r w:rsidR="00722E1C" w:rsidRPr="00103604">
              <w:t xml:space="preserve"> new regulation</w:t>
            </w:r>
            <w:r>
              <w:t xml:space="preserve"> </w:t>
            </w:r>
          </w:p>
          <w:p w14:paraId="7433585F" w14:textId="77777777" w:rsidR="00722E1C" w:rsidRPr="00103604" w:rsidRDefault="00722E1C" w:rsidP="008F2D06">
            <w:pPr>
              <w:numPr>
                <w:ilvl w:val="0"/>
                <w:numId w:val="20"/>
              </w:numPr>
              <w:spacing w:after="0"/>
              <w:ind w:left="255" w:hanging="255"/>
              <w:contextualSpacing/>
              <w:cnfStyle w:val="000000100000" w:firstRow="0" w:lastRow="0" w:firstColumn="0" w:lastColumn="0" w:oddVBand="0" w:evenVBand="0" w:oddHBand="1" w:evenHBand="0" w:firstRowFirstColumn="0" w:firstRowLastColumn="0" w:lastRowFirstColumn="0" w:lastRowLastColumn="0"/>
            </w:pPr>
            <w:r w:rsidRPr="00103604">
              <w:t>Improved capacity to effectively and efficiently manage a food safety incident, reducing costs</w:t>
            </w:r>
          </w:p>
          <w:p w14:paraId="70D23576" w14:textId="77777777" w:rsidR="00722E1C" w:rsidRPr="00103604" w:rsidRDefault="00722E1C" w:rsidP="008F2D06">
            <w:pPr>
              <w:numPr>
                <w:ilvl w:val="0"/>
                <w:numId w:val="20"/>
              </w:numPr>
              <w:spacing w:after="0"/>
              <w:ind w:left="255" w:hanging="255"/>
              <w:contextualSpacing/>
              <w:cnfStyle w:val="000000100000" w:firstRow="0" w:lastRow="0" w:firstColumn="0" w:lastColumn="0" w:oddVBand="0" w:evenVBand="0" w:oddHBand="1" w:evenHBand="0" w:firstRowFirstColumn="0" w:firstRowLastColumn="0" w:lastRowFirstColumn="0" w:lastRowLastColumn="0"/>
            </w:pPr>
            <w:r w:rsidRPr="00103604">
              <w:t>Savings in health care expenditure</w:t>
            </w:r>
          </w:p>
        </w:tc>
      </w:tr>
    </w:tbl>
    <w:p w14:paraId="52170E69" w14:textId="77777777" w:rsidR="00722E1C" w:rsidRPr="00103604" w:rsidRDefault="00722E1C" w:rsidP="00722E1C">
      <w:pPr>
        <w:spacing w:after="0"/>
      </w:pPr>
    </w:p>
    <w:p w14:paraId="501879F0" w14:textId="28590ED3" w:rsidR="00722E1C" w:rsidRPr="00103604" w:rsidRDefault="00722E1C" w:rsidP="00442992">
      <w:pPr>
        <w:rPr>
          <w:b/>
          <w:i/>
        </w:rPr>
      </w:pPr>
      <w:r>
        <w:t>These impacts have been considered in the analysis</w:t>
      </w:r>
      <w:r w:rsidR="00F11BA7">
        <w:t xml:space="preserve"> in Table 7</w:t>
      </w:r>
      <w:r>
        <w:t xml:space="preserve"> below</w:t>
      </w:r>
      <w:r w:rsidR="00196D7E">
        <w:t xml:space="preserve">. </w:t>
      </w:r>
      <w:r>
        <w:t>However, it is not always possible to quantify and compare all impacts.</w:t>
      </w:r>
    </w:p>
    <w:p w14:paraId="623A650E" w14:textId="23858192" w:rsidR="00522745" w:rsidRPr="003975C1" w:rsidRDefault="00522745" w:rsidP="00522745">
      <w:pPr>
        <w:pStyle w:val="Caption"/>
        <w:keepNext/>
        <w:rPr>
          <w:b/>
          <w:color w:val="auto"/>
          <w:sz w:val="22"/>
        </w:rPr>
      </w:pPr>
      <w:r w:rsidRPr="003975C1">
        <w:rPr>
          <w:b/>
          <w:color w:val="auto"/>
          <w:sz w:val="22"/>
        </w:rPr>
        <w:t xml:space="preserve">Table </w:t>
      </w:r>
      <w:r w:rsidR="00F11BA7">
        <w:rPr>
          <w:b/>
          <w:color w:val="auto"/>
          <w:sz w:val="22"/>
        </w:rPr>
        <w:t>7</w:t>
      </w:r>
      <w:r w:rsidRPr="003975C1">
        <w:rPr>
          <w:b/>
          <w:color w:val="auto"/>
          <w:sz w:val="22"/>
        </w:rPr>
        <w:t>: Quantified and unquantified impacts of increased food safety regulation</w:t>
      </w:r>
    </w:p>
    <w:tbl>
      <w:tblPr>
        <w:tblStyle w:val="GridTable2-Accent3"/>
        <w:tblW w:w="91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1559"/>
        <w:gridCol w:w="4875"/>
      </w:tblGrid>
      <w:tr w:rsidR="00722E1C" w:rsidRPr="00103604" w14:paraId="0CC6CB62" w14:textId="77777777" w:rsidTr="00522745">
        <w:trPr>
          <w:cnfStyle w:val="100000000000" w:firstRow="1" w:lastRow="0" w:firstColumn="0" w:lastColumn="0" w:oddVBand="0" w:evenVBand="0" w:oddHBand="0"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2689" w:type="dxa"/>
            <w:shd w:val="clear" w:color="auto" w:fill="auto"/>
          </w:tcPr>
          <w:p w14:paraId="560ABDB5" w14:textId="77777777" w:rsidR="00722E1C" w:rsidRPr="00103604" w:rsidRDefault="00722E1C" w:rsidP="00115202">
            <w:pPr>
              <w:spacing w:after="0"/>
              <w:rPr>
                <w:b w:val="0"/>
                <w:bCs w:val="0"/>
              </w:rPr>
            </w:pPr>
            <w:r w:rsidRPr="00103604">
              <w:t>General cost or benefit</w:t>
            </w:r>
          </w:p>
        </w:tc>
        <w:tc>
          <w:tcPr>
            <w:tcW w:w="1559" w:type="dxa"/>
            <w:shd w:val="clear" w:color="auto" w:fill="auto"/>
          </w:tcPr>
          <w:p w14:paraId="751CBA91" w14:textId="77777777" w:rsidR="00722E1C" w:rsidRPr="00103604" w:rsidRDefault="00722E1C" w:rsidP="00115202">
            <w:pPr>
              <w:spacing w:after="0"/>
              <w:cnfStyle w:val="100000000000" w:firstRow="1" w:lastRow="0" w:firstColumn="0" w:lastColumn="0" w:oddVBand="0" w:evenVBand="0" w:oddHBand="0" w:evenHBand="0" w:firstRowFirstColumn="0" w:firstRowLastColumn="0" w:lastRowFirstColumn="0" w:lastRowLastColumn="0"/>
            </w:pPr>
            <w:r w:rsidRPr="00103604">
              <w:t>Social group</w:t>
            </w:r>
          </w:p>
        </w:tc>
        <w:tc>
          <w:tcPr>
            <w:tcW w:w="4875" w:type="dxa"/>
            <w:shd w:val="clear" w:color="auto" w:fill="auto"/>
          </w:tcPr>
          <w:p w14:paraId="6A2E4981" w14:textId="77777777" w:rsidR="00722E1C" w:rsidRPr="00103604" w:rsidRDefault="00722E1C" w:rsidP="00115202">
            <w:pPr>
              <w:spacing w:after="0"/>
              <w:cnfStyle w:val="100000000000" w:firstRow="1" w:lastRow="0" w:firstColumn="0" w:lastColumn="0" w:oddVBand="0" w:evenVBand="0" w:oddHBand="0" w:evenHBand="0" w:firstRowFirstColumn="0" w:firstRowLastColumn="0" w:lastRowFirstColumn="0" w:lastRowLastColumn="0"/>
            </w:pPr>
            <w:r w:rsidRPr="00103604">
              <w:t>Specific cost or benefit</w:t>
            </w:r>
          </w:p>
        </w:tc>
      </w:tr>
      <w:tr w:rsidR="00522745" w:rsidRPr="00103604" w14:paraId="5FE44941" w14:textId="77777777" w:rsidTr="00522745">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2689" w:type="dxa"/>
            <w:vMerge w:val="restart"/>
            <w:shd w:val="clear" w:color="auto" w:fill="auto"/>
          </w:tcPr>
          <w:p w14:paraId="41752932" w14:textId="77777777" w:rsidR="00522745" w:rsidRPr="00103604" w:rsidRDefault="00522745" w:rsidP="00115202">
            <w:pPr>
              <w:spacing w:after="0"/>
              <w:rPr>
                <w:b w:val="0"/>
                <w:caps/>
              </w:rPr>
            </w:pPr>
            <w:r w:rsidRPr="00103604">
              <w:rPr>
                <w:b w:val="0"/>
              </w:rPr>
              <w:t>Quantified cost</w:t>
            </w:r>
          </w:p>
        </w:tc>
        <w:tc>
          <w:tcPr>
            <w:tcW w:w="1559" w:type="dxa"/>
            <w:shd w:val="clear" w:color="auto" w:fill="auto"/>
          </w:tcPr>
          <w:p w14:paraId="46BA3EA7" w14:textId="77777777" w:rsidR="00522745" w:rsidRPr="00103604" w:rsidRDefault="00522745" w:rsidP="00115202">
            <w:pPr>
              <w:spacing w:after="0"/>
              <w:cnfStyle w:val="000000100000" w:firstRow="0" w:lastRow="0" w:firstColumn="0" w:lastColumn="0" w:oddVBand="0" w:evenVBand="0" w:oddHBand="1" w:evenHBand="0" w:firstRowFirstColumn="0" w:firstRowLastColumn="0" w:lastRowFirstColumn="0" w:lastRowLastColumn="0"/>
            </w:pPr>
            <w:r w:rsidRPr="00103604">
              <w:t>Industry</w:t>
            </w:r>
          </w:p>
        </w:tc>
        <w:tc>
          <w:tcPr>
            <w:tcW w:w="4875" w:type="dxa"/>
            <w:shd w:val="clear" w:color="auto" w:fill="auto"/>
          </w:tcPr>
          <w:p w14:paraId="72025E30" w14:textId="77777777" w:rsidR="00522745" w:rsidRPr="00103604" w:rsidRDefault="00522745" w:rsidP="00B93C34">
            <w:pPr>
              <w:pStyle w:val="ListParagraph"/>
              <w:numPr>
                <w:ilvl w:val="0"/>
                <w:numId w:val="17"/>
              </w:numPr>
              <w:spacing w:after="0"/>
              <w:ind w:left="255" w:hanging="255"/>
              <w:cnfStyle w:val="000000100000" w:firstRow="0" w:lastRow="0" w:firstColumn="0" w:lastColumn="0" w:oddVBand="0" w:evenVBand="0" w:oddHBand="1" w:evenHBand="0" w:firstRowFirstColumn="0" w:firstRowLastColumn="0" w:lastRowFirstColumn="0" w:lastRowLastColumn="0"/>
            </w:pPr>
            <w:r w:rsidRPr="00103604">
              <w:t>Increased production costs</w:t>
            </w:r>
          </w:p>
        </w:tc>
      </w:tr>
      <w:tr w:rsidR="00522745" w:rsidRPr="00103604" w14:paraId="7A2DA0F1" w14:textId="77777777" w:rsidTr="00522745">
        <w:trPr>
          <w:trHeight w:val="306"/>
        </w:trPr>
        <w:tc>
          <w:tcPr>
            <w:cnfStyle w:val="001000000000" w:firstRow="0" w:lastRow="0" w:firstColumn="1" w:lastColumn="0" w:oddVBand="0" w:evenVBand="0" w:oddHBand="0" w:evenHBand="0" w:firstRowFirstColumn="0" w:firstRowLastColumn="0" w:lastRowFirstColumn="0" w:lastRowLastColumn="0"/>
            <w:tcW w:w="2689" w:type="dxa"/>
            <w:vMerge/>
            <w:shd w:val="clear" w:color="auto" w:fill="auto"/>
          </w:tcPr>
          <w:p w14:paraId="53DB1928" w14:textId="77777777" w:rsidR="00522745" w:rsidRPr="00103604" w:rsidRDefault="00522745" w:rsidP="00115202">
            <w:pPr>
              <w:spacing w:after="0"/>
              <w:rPr>
                <w:b w:val="0"/>
              </w:rPr>
            </w:pPr>
          </w:p>
        </w:tc>
        <w:tc>
          <w:tcPr>
            <w:tcW w:w="1559" w:type="dxa"/>
            <w:shd w:val="clear" w:color="auto" w:fill="auto"/>
          </w:tcPr>
          <w:p w14:paraId="1760E581" w14:textId="77777777" w:rsidR="00522745" w:rsidRPr="00103604" w:rsidRDefault="00522745" w:rsidP="00115202">
            <w:pPr>
              <w:spacing w:after="0"/>
              <w:cnfStyle w:val="000000000000" w:firstRow="0" w:lastRow="0" w:firstColumn="0" w:lastColumn="0" w:oddVBand="0" w:evenVBand="0" w:oddHBand="0" w:evenHBand="0" w:firstRowFirstColumn="0" w:firstRowLastColumn="0" w:lastRowFirstColumn="0" w:lastRowLastColumn="0"/>
            </w:pPr>
            <w:r w:rsidRPr="00103604">
              <w:t>Government</w:t>
            </w:r>
          </w:p>
        </w:tc>
        <w:tc>
          <w:tcPr>
            <w:tcW w:w="4875" w:type="dxa"/>
            <w:shd w:val="clear" w:color="auto" w:fill="auto"/>
          </w:tcPr>
          <w:p w14:paraId="7B5154C2" w14:textId="5048E9FE" w:rsidR="00522745" w:rsidRPr="00103604" w:rsidRDefault="00522745" w:rsidP="00CC02D3">
            <w:pPr>
              <w:pStyle w:val="ListParagraph"/>
              <w:numPr>
                <w:ilvl w:val="0"/>
                <w:numId w:val="17"/>
              </w:numPr>
              <w:spacing w:after="0"/>
              <w:ind w:left="255" w:hanging="255"/>
              <w:cnfStyle w:val="000000000000" w:firstRow="0" w:lastRow="0" w:firstColumn="0" w:lastColumn="0" w:oddVBand="0" w:evenVBand="0" w:oddHBand="0" w:evenHBand="0" w:firstRowFirstColumn="0" w:firstRowLastColumn="0" w:lastRowFirstColumn="0" w:lastRowLastColumn="0"/>
            </w:pPr>
            <w:r w:rsidRPr="00103604">
              <w:t>Implementation and enforcement costs</w:t>
            </w:r>
          </w:p>
        </w:tc>
      </w:tr>
      <w:tr w:rsidR="00722E1C" w:rsidRPr="00103604" w14:paraId="2E460032" w14:textId="77777777" w:rsidTr="00522745">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2689" w:type="dxa"/>
            <w:shd w:val="clear" w:color="auto" w:fill="auto"/>
          </w:tcPr>
          <w:p w14:paraId="4384312A" w14:textId="77777777" w:rsidR="00722E1C" w:rsidRPr="00103604" w:rsidRDefault="00722E1C" w:rsidP="00115202">
            <w:pPr>
              <w:spacing w:after="0"/>
              <w:rPr>
                <w:b w:val="0"/>
              </w:rPr>
            </w:pPr>
            <w:r w:rsidRPr="00103604">
              <w:rPr>
                <w:b w:val="0"/>
              </w:rPr>
              <w:t>Unquantified costs</w:t>
            </w:r>
          </w:p>
        </w:tc>
        <w:tc>
          <w:tcPr>
            <w:tcW w:w="1559" w:type="dxa"/>
            <w:shd w:val="clear" w:color="auto" w:fill="auto"/>
          </w:tcPr>
          <w:p w14:paraId="415EFC96" w14:textId="77777777" w:rsidR="00722E1C" w:rsidRPr="00103604" w:rsidRDefault="00722E1C" w:rsidP="00115202">
            <w:pPr>
              <w:spacing w:after="0"/>
              <w:cnfStyle w:val="000000100000" w:firstRow="0" w:lastRow="0" w:firstColumn="0" w:lastColumn="0" w:oddVBand="0" w:evenVBand="0" w:oddHBand="1" w:evenHBand="0" w:firstRowFirstColumn="0" w:firstRowLastColumn="0" w:lastRowFirstColumn="0" w:lastRowLastColumn="0"/>
            </w:pPr>
            <w:r w:rsidRPr="00103604">
              <w:t>Industry and consumers</w:t>
            </w:r>
          </w:p>
        </w:tc>
        <w:tc>
          <w:tcPr>
            <w:tcW w:w="4875" w:type="dxa"/>
            <w:shd w:val="clear" w:color="auto" w:fill="auto"/>
          </w:tcPr>
          <w:p w14:paraId="740CE8A5" w14:textId="02C7E723" w:rsidR="00722E1C" w:rsidRPr="00103604" w:rsidRDefault="00722E1C" w:rsidP="00CC02D3">
            <w:pPr>
              <w:pStyle w:val="ListParagraph"/>
              <w:numPr>
                <w:ilvl w:val="0"/>
                <w:numId w:val="14"/>
              </w:numPr>
              <w:spacing w:after="0"/>
              <w:ind w:left="255" w:hanging="255"/>
              <w:cnfStyle w:val="000000100000" w:firstRow="0" w:lastRow="0" w:firstColumn="0" w:lastColumn="0" w:oddVBand="0" w:evenVBand="0" w:oddHBand="1" w:evenHBand="0" w:firstRowFirstColumn="0" w:firstRowLastColumn="0" w:lastRowFirstColumn="0" w:lastRowLastColumn="0"/>
            </w:pPr>
            <w:r w:rsidRPr="00103604">
              <w:t>Potential price in</w:t>
            </w:r>
            <w:r>
              <w:t>creases</w:t>
            </w:r>
            <w:r w:rsidRPr="00103604">
              <w:t xml:space="preserve"> (transfer</w:t>
            </w:r>
            <w:r w:rsidR="006E73C4">
              <w:t>red to consumers by</w:t>
            </w:r>
            <w:r w:rsidRPr="00103604">
              <w:t xml:space="preserve"> </w:t>
            </w:r>
            <w:r w:rsidR="006E73C4">
              <w:t>businesses</w:t>
            </w:r>
            <w:r w:rsidRPr="00103604">
              <w:t xml:space="preserve"> </w:t>
            </w:r>
            <w:r w:rsidR="006E73C4">
              <w:t xml:space="preserve">having incurred </w:t>
            </w:r>
            <w:r w:rsidRPr="00103604">
              <w:t>increased costs</w:t>
            </w:r>
            <w:r w:rsidR="006E73C4">
              <w:t>*</w:t>
            </w:r>
            <w:r w:rsidRPr="00103604">
              <w:t xml:space="preserve"> </w:t>
            </w:r>
          </w:p>
        </w:tc>
      </w:tr>
      <w:tr w:rsidR="00522745" w:rsidRPr="00103604" w14:paraId="386F6297" w14:textId="77777777" w:rsidTr="00522745">
        <w:trPr>
          <w:trHeight w:val="306"/>
        </w:trPr>
        <w:tc>
          <w:tcPr>
            <w:cnfStyle w:val="001000000000" w:firstRow="0" w:lastRow="0" w:firstColumn="1" w:lastColumn="0" w:oddVBand="0" w:evenVBand="0" w:oddHBand="0" w:evenHBand="0" w:firstRowFirstColumn="0" w:firstRowLastColumn="0" w:lastRowFirstColumn="0" w:lastRowLastColumn="0"/>
            <w:tcW w:w="2689" w:type="dxa"/>
            <w:vMerge w:val="restart"/>
            <w:shd w:val="clear" w:color="auto" w:fill="auto"/>
          </w:tcPr>
          <w:p w14:paraId="4E825A8D" w14:textId="77777777" w:rsidR="00522745" w:rsidRPr="00103604" w:rsidRDefault="00522745" w:rsidP="00115202">
            <w:pPr>
              <w:spacing w:after="0"/>
              <w:rPr>
                <w:b w:val="0"/>
              </w:rPr>
            </w:pPr>
            <w:r w:rsidRPr="00103604">
              <w:rPr>
                <w:b w:val="0"/>
              </w:rPr>
              <w:t>Quantified benefits</w:t>
            </w:r>
          </w:p>
        </w:tc>
        <w:tc>
          <w:tcPr>
            <w:tcW w:w="1559" w:type="dxa"/>
            <w:shd w:val="clear" w:color="auto" w:fill="auto"/>
          </w:tcPr>
          <w:p w14:paraId="79D8ABA3" w14:textId="77777777" w:rsidR="00522745" w:rsidRPr="00103604" w:rsidRDefault="00522745" w:rsidP="00115202">
            <w:pPr>
              <w:spacing w:after="0"/>
              <w:cnfStyle w:val="000000000000" w:firstRow="0" w:lastRow="0" w:firstColumn="0" w:lastColumn="0" w:oddVBand="0" w:evenVBand="0" w:oddHBand="0" w:evenHBand="0" w:firstRowFirstColumn="0" w:firstRowLastColumn="0" w:lastRowFirstColumn="0" w:lastRowLastColumn="0"/>
            </w:pPr>
            <w:r w:rsidRPr="00103604">
              <w:t>Consumers</w:t>
            </w:r>
          </w:p>
        </w:tc>
        <w:tc>
          <w:tcPr>
            <w:tcW w:w="4875" w:type="dxa"/>
            <w:shd w:val="clear" w:color="auto" w:fill="auto"/>
          </w:tcPr>
          <w:p w14:paraId="083D72F2" w14:textId="77777777" w:rsidR="00522745" w:rsidRPr="00103604" w:rsidRDefault="00522745" w:rsidP="00B93C34">
            <w:pPr>
              <w:pStyle w:val="ListParagraph"/>
              <w:numPr>
                <w:ilvl w:val="0"/>
                <w:numId w:val="15"/>
              </w:numPr>
              <w:spacing w:after="0"/>
              <w:ind w:left="255" w:hanging="255"/>
              <w:cnfStyle w:val="000000000000" w:firstRow="0" w:lastRow="0" w:firstColumn="0" w:lastColumn="0" w:oddVBand="0" w:evenVBand="0" w:oddHBand="0" w:evenHBand="0" w:firstRowFirstColumn="0" w:firstRowLastColumn="0" w:lastRowFirstColumn="0" w:lastRowLastColumn="0"/>
            </w:pPr>
            <w:r w:rsidRPr="00103604">
              <w:t>Avoided illness</w:t>
            </w:r>
          </w:p>
        </w:tc>
      </w:tr>
      <w:tr w:rsidR="00522745" w:rsidRPr="00103604" w14:paraId="2BFF833E" w14:textId="77777777" w:rsidTr="00522745">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2689" w:type="dxa"/>
            <w:vMerge/>
            <w:shd w:val="clear" w:color="auto" w:fill="auto"/>
          </w:tcPr>
          <w:p w14:paraId="242608EF" w14:textId="77777777" w:rsidR="00522745" w:rsidRPr="00103604" w:rsidRDefault="00522745" w:rsidP="00115202">
            <w:pPr>
              <w:spacing w:after="0"/>
              <w:rPr>
                <w:b w:val="0"/>
              </w:rPr>
            </w:pPr>
          </w:p>
        </w:tc>
        <w:tc>
          <w:tcPr>
            <w:tcW w:w="1559" w:type="dxa"/>
            <w:shd w:val="clear" w:color="auto" w:fill="auto"/>
          </w:tcPr>
          <w:p w14:paraId="623176A3" w14:textId="77777777" w:rsidR="00522745" w:rsidRPr="00103604" w:rsidRDefault="00522745" w:rsidP="00115202">
            <w:pPr>
              <w:spacing w:after="0"/>
              <w:cnfStyle w:val="000000100000" w:firstRow="0" w:lastRow="0" w:firstColumn="0" w:lastColumn="0" w:oddVBand="0" w:evenVBand="0" w:oddHBand="1" w:evenHBand="0" w:firstRowFirstColumn="0" w:firstRowLastColumn="0" w:lastRowFirstColumn="0" w:lastRowLastColumn="0"/>
            </w:pPr>
            <w:r w:rsidRPr="00103604">
              <w:t>Government</w:t>
            </w:r>
          </w:p>
        </w:tc>
        <w:tc>
          <w:tcPr>
            <w:tcW w:w="4875" w:type="dxa"/>
            <w:shd w:val="clear" w:color="auto" w:fill="auto"/>
          </w:tcPr>
          <w:p w14:paraId="1EA145CD" w14:textId="77777777" w:rsidR="00522745" w:rsidRPr="00103604" w:rsidRDefault="00522745" w:rsidP="00B93C34">
            <w:pPr>
              <w:pStyle w:val="ListParagraph"/>
              <w:numPr>
                <w:ilvl w:val="0"/>
                <w:numId w:val="15"/>
              </w:numPr>
              <w:spacing w:after="0"/>
              <w:ind w:left="255" w:hanging="255"/>
              <w:cnfStyle w:val="000000100000" w:firstRow="0" w:lastRow="0" w:firstColumn="0" w:lastColumn="0" w:oddVBand="0" w:evenVBand="0" w:oddHBand="1" w:evenHBand="0" w:firstRowFirstColumn="0" w:firstRowLastColumn="0" w:lastRowFirstColumn="0" w:lastRowLastColumn="0"/>
            </w:pPr>
            <w:r w:rsidRPr="00103604">
              <w:t>Avoided health care costs</w:t>
            </w:r>
          </w:p>
        </w:tc>
      </w:tr>
      <w:tr w:rsidR="00522745" w:rsidRPr="00103604" w14:paraId="63D5C114" w14:textId="77777777" w:rsidTr="00522745">
        <w:trPr>
          <w:trHeight w:val="306"/>
        </w:trPr>
        <w:tc>
          <w:tcPr>
            <w:cnfStyle w:val="001000000000" w:firstRow="0" w:lastRow="0" w:firstColumn="1" w:lastColumn="0" w:oddVBand="0" w:evenVBand="0" w:oddHBand="0" w:evenHBand="0" w:firstRowFirstColumn="0" w:firstRowLastColumn="0" w:lastRowFirstColumn="0" w:lastRowLastColumn="0"/>
            <w:tcW w:w="2689" w:type="dxa"/>
            <w:vMerge w:val="restart"/>
            <w:shd w:val="clear" w:color="auto" w:fill="auto"/>
          </w:tcPr>
          <w:p w14:paraId="045ABD17" w14:textId="77777777" w:rsidR="00522745" w:rsidRPr="00103604" w:rsidRDefault="00522745" w:rsidP="00115202">
            <w:pPr>
              <w:spacing w:after="0"/>
              <w:rPr>
                <w:b w:val="0"/>
              </w:rPr>
            </w:pPr>
            <w:r w:rsidRPr="00103604">
              <w:rPr>
                <w:b w:val="0"/>
              </w:rPr>
              <w:t>Unquantified benefits</w:t>
            </w:r>
          </w:p>
        </w:tc>
        <w:tc>
          <w:tcPr>
            <w:tcW w:w="1559" w:type="dxa"/>
            <w:shd w:val="clear" w:color="auto" w:fill="auto"/>
          </w:tcPr>
          <w:p w14:paraId="2814CD7C" w14:textId="77777777" w:rsidR="00522745" w:rsidRPr="00103604" w:rsidRDefault="00522745" w:rsidP="00115202">
            <w:pPr>
              <w:spacing w:after="0"/>
              <w:cnfStyle w:val="000000000000" w:firstRow="0" w:lastRow="0" w:firstColumn="0" w:lastColumn="0" w:oddVBand="0" w:evenVBand="0" w:oddHBand="0" w:evenHBand="0" w:firstRowFirstColumn="0" w:firstRowLastColumn="0" w:lastRowFirstColumn="0" w:lastRowLastColumn="0"/>
            </w:pPr>
            <w:r w:rsidRPr="00103604">
              <w:t>Industry</w:t>
            </w:r>
          </w:p>
        </w:tc>
        <w:tc>
          <w:tcPr>
            <w:tcW w:w="4875" w:type="dxa"/>
            <w:shd w:val="clear" w:color="auto" w:fill="auto"/>
          </w:tcPr>
          <w:p w14:paraId="58DF6CFE" w14:textId="77777777" w:rsidR="00522745" w:rsidRDefault="00522745" w:rsidP="00B93C34">
            <w:pPr>
              <w:pStyle w:val="ListParagraph"/>
              <w:numPr>
                <w:ilvl w:val="0"/>
                <w:numId w:val="13"/>
              </w:numPr>
              <w:spacing w:after="0"/>
              <w:ind w:left="255" w:hanging="255"/>
              <w:cnfStyle w:val="000000000000" w:firstRow="0" w:lastRow="0" w:firstColumn="0" w:lastColumn="0" w:oddVBand="0" w:evenVBand="0" w:oddHBand="0" w:evenHBand="0" w:firstRowFirstColumn="0" w:firstRowLastColumn="0" w:lastRowFirstColumn="0" w:lastRowLastColumn="0"/>
            </w:pPr>
            <w:r w:rsidRPr="00103604">
              <w:t>Reduced risk of food safety incidents</w:t>
            </w:r>
          </w:p>
          <w:p w14:paraId="1A98E590" w14:textId="77777777" w:rsidR="00522745" w:rsidRDefault="00522745" w:rsidP="008F2D06">
            <w:pPr>
              <w:pStyle w:val="ListParagraph"/>
              <w:numPr>
                <w:ilvl w:val="0"/>
                <w:numId w:val="13"/>
              </w:numPr>
              <w:spacing w:after="0"/>
              <w:ind w:left="255" w:hanging="255"/>
              <w:cnfStyle w:val="000000000000" w:firstRow="0" w:lastRow="0" w:firstColumn="0" w:lastColumn="0" w:oddVBand="0" w:evenVBand="0" w:oddHBand="0" w:evenHBand="0" w:firstRowFirstColumn="0" w:firstRowLastColumn="0" w:lastRowFirstColumn="0" w:lastRowLastColumn="0"/>
            </w:pPr>
            <w:r w:rsidRPr="00103604">
              <w:t>Improved capacity to manage an incident</w:t>
            </w:r>
          </w:p>
          <w:p w14:paraId="1D370DF7" w14:textId="77777777" w:rsidR="00522745" w:rsidRPr="00103604" w:rsidRDefault="00522745" w:rsidP="00B93C34">
            <w:pPr>
              <w:pStyle w:val="ListParagraph"/>
              <w:numPr>
                <w:ilvl w:val="0"/>
                <w:numId w:val="13"/>
              </w:numPr>
              <w:spacing w:after="0"/>
              <w:ind w:left="255" w:hanging="255"/>
              <w:cnfStyle w:val="000000000000" w:firstRow="0" w:lastRow="0" w:firstColumn="0" w:lastColumn="0" w:oddVBand="0" w:evenVBand="0" w:oddHBand="0" w:evenHBand="0" w:firstRowFirstColumn="0" w:firstRowLastColumn="0" w:lastRowFirstColumn="0" w:lastRowLastColumn="0"/>
            </w:pPr>
            <w:r>
              <w:t>Reduced costs for businesses that operate across multiple jurisdictions</w:t>
            </w:r>
          </w:p>
          <w:p w14:paraId="411BD561" w14:textId="641F8A0E" w:rsidR="00522745" w:rsidRPr="00103604" w:rsidRDefault="00522745" w:rsidP="00B93C34">
            <w:pPr>
              <w:pStyle w:val="ListParagraph"/>
              <w:numPr>
                <w:ilvl w:val="0"/>
                <w:numId w:val="13"/>
              </w:numPr>
              <w:spacing w:after="0"/>
              <w:ind w:left="255" w:hanging="255"/>
              <w:cnfStyle w:val="000000000000" w:firstRow="0" w:lastRow="0" w:firstColumn="0" w:lastColumn="0" w:oddVBand="0" w:evenVBand="0" w:oddHBand="0" w:evenHBand="0" w:firstRowFirstColumn="0" w:firstRowLastColumn="0" w:lastRowFirstColumn="0" w:lastRowLastColumn="0"/>
            </w:pPr>
            <w:r w:rsidRPr="00103604">
              <w:t>Reduced risks of market damage caused by others</w:t>
            </w:r>
          </w:p>
        </w:tc>
      </w:tr>
      <w:tr w:rsidR="00522745" w:rsidRPr="00103604" w14:paraId="422E5C7F" w14:textId="77777777" w:rsidTr="00522745">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2689" w:type="dxa"/>
            <w:vMerge/>
            <w:shd w:val="clear" w:color="auto" w:fill="auto"/>
          </w:tcPr>
          <w:p w14:paraId="39F5B18D" w14:textId="77777777" w:rsidR="00522745" w:rsidRPr="00103604" w:rsidRDefault="00522745" w:rsidP="00115202">
            <w:pPr>
              <w:spacing w:after="0"/>
              <w:rPr>
                <w:b w:val="0"/>
              </w:rPr>
            </w:pPr>
          </w:p>
        </w:tc>
        <w:tc>
          <w:tcPr>
            <w:tcW w:w="1559" w:type="dxa"/>
            <w:shd w:val="clear" w:color="auto" w:fill="auto"/>
          </w:tcPr>
          <w:p w14:paraId="21A945F7" w14:textId="77777777" w:rsidR="00522745" w:rsidRPr="00103604" w:rsidRDefault="00522745" w:rsidP="00115202">
            <w:pPr>
              <w:spacing w:after="0"/>
              <w:cnfStyle w:val="000000100000" w:firstRow="0" w:lastRow="0" w:firstColumn="0" w:lastColumn="0" w:oddVBand="0" w:evenVBand="0" w:oddHBand="1" w:evenHBand="0" w:firstRowFirstColumn="0" w:firstRowLastColumn="0" w:lastRowFirstColumn="0" w:lastRowLastColumn="0"/>
            </w:pPr>
            <w:r w:rsidRPr="00103604">
              <w:t>Government</w:t>
            </w:r>
          </w:p>
        </w:tc>
        <w:tc>
          <w:tcPr>
            <w:tcW w:w="4875" w:type="dxa"/>
            <w:shd w:val="clear" w:color="auto" w:fill="auto"/>
          </w:tcPr>
          <w:p w14:paraId="75EDE31A" w14:textId="77777777" w:rsidR="00522745" w:rsidRPr="00103604" w:rsidRDefault="00522745" w:rsidP="00B93C34">
            <w:pPr>
              <w:pStyle w:val="ListParagraph"/>
              <w:numPr>
                <w:ilvl w:val="0"/>
                <w:numId w:val="16"/>
              </w:numPr>
              <w:spacing w:after="0"/>
              <w:ind w:left="255" w:hanging="255"/>
              <w:cnfStyle w:val="000000100000" w:firstRow="0" w:lastRow="0" w:firstColumn="0" w:lastColumn="0" w:oddVBand="0" w:evenVBand="0" w:oddHBand="1" w:evenHBand="0" w:firstRowFirstColumn="0" w:firstRowLastColumn="0" w:lastRowFirstColumn="0" w:lastRowLastColumn="0"/>
            </w:pPr>
            <w:r w:rsidRPr="00103604">
              <w:t>Improved capacity to manage an incident</w:t>
            </w:r>
          </w:p>
        </w:tc>
      </w:tr>
    </w:tbl>
    <w:p w14:paraId="51E24455" w14:textId="2E27D23F" w:rsidR="002165BC" w:rsidRPr="00CC02D3" w:rsidRDefault="00D1472F">
      <w:pPr>
        <w:rPr>
          <w:b/>
          <w:sz w:val="24"/>
          <w:szCs w:val="28"/>
        </w:rPr>
      </w:pPr>
      <w:r w:rsidRPr="00CC02D3">
        <w:rPr>
          <w:noProof/>
          <w:sz w:val="20"/>
          <w:lang w:eastAsia="en-GB"/>
        </w:rPr>
        <mc:AlternateContent>
          <mc:Choice Requires="wps">
            <w:drawing>
              <wp:anchor distT="45720" distB="45720" distL="114300" distR="114300" simplePos="0" relativeHeight="251658242" behindDoc="0" locked="0" layoutInCell="1" allowOverlap="1" wp14:anchorId="6A7F807C" wp14:editId="1B6DACF6">
                <wp:simplePos x="0" y="0"/>
                <wp:positionH relativeFrom="margin">
                  <wp:posOffset>-2540</wp:posOffset>
                </wp:positionH>
                <wp:positionV relativeFrom="paragraph">
                  <wp:posOffset>727710</wp:posOffset>
                </wp:positionV>
                <wp:extent cx="5708650" cy="1404620"/>
                <wp:effectExtent l="0" t="0" r="25400" b="2540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8650" cy="1404620"/>
                        </a:xfrm>
                        <a:prstGeom prst="rect">
                          <a:avLst/>
                        </a:prstGeom>
                        <a:solidFill>
                          <a:srgbClr val="F79646">
                            <a:lumMod val="20000"/>
                            <a:lumOff val="80000"/>
                          </a:srgbClr>
                        </a:solidFill>
                        <a:ln w="9525">
                          <a:solidFill>
                            <a:srgbClr val="000000"/>
                          </a:solidFill>
                          <a:miter lim="800000"/>
                          <a:headEnd/>
                          <a:tailEnd/>
                        </a:ln>
                      </wps:spPr>
                      <wps:txbx>
                        <w:txbxContent>
                          <w:p w14:paraId="5AA5D87E" w14:textId="68F81050" w:rsidR="00BA3660" w:rsidRPr="00F61FE4" w:rsidRDefault="00BA3660" w:rsidP="002165BC">
                            <w:pPr>
                              <w:pStyle w:val="Default"/>
                              <w:rPr>
                                <w:sz w:val="22"/>
                                <w:szCs w:val="22"/>
                              </w:rPr>
                            </w:pPr>
                            <w:r w:rsidRPr="00F61FE4">
                              <w:rPr>
                                <w:sz w:val="22"/>
                                <w:szCs w:val="22"/>
                              </w:rPr>
                              <w:t>Stakeholders views are</w:t>
                            </w:r>
                            <w:r>
                              <w:rPr>
                                <w:sz w:val="22"/>
                                <w:szCs w:val="22"/>
                              </w:rPr>
                              <w:t xml:space="preserve"> sought on the </w:t>
                            </w:r>
                            <w:r w:rsidRPr="00F61FE4">
                              <w:rPr>
                                <w:sz w:val="22"/>
                                <w:szCs w:val="22"/>
                              </w:rPr>
                              <w:t xml:space="preserve">following: </w:t>
                            </w:r>
                          </w:p>
                          <w:p w14:paraId="276F2D78" w14:textId="7E220E2C" w:rsidR="00BA3660" w:rsidRPr="00F61FE4" w:rsidRDefault="00BA3660" w:rsidP="002165BC">
                            <w:pPr>
                              <w:pStyle w:val="AARBullet"/>
                            </w:pPr>
                            <w:r>
                              <w:t>Do you agree with the characterisation of</w:t>
                            </w:r>
                            <w:r w:rsidRPr="00F61FE4">
                              <w:t xml:space="preserve"> costs or benefits</w:t>
                            </w:r>
                            <w:r>
                              <w:t xml:space="preserve"> in tables 6 and 7? Are there any costs or benefits that you would suggest we add or remove?</w:t>
                            </w:r>
                          </w:p>
                          <w:p w14:paraId="4A33E20D" w14:textId="1BDE3BF9" w:rsidR="00BA3660" w:rsidRPr="00F61FE4" w:rsidRDefault="00BA3660" w:rsidP="00774AA1">
                            <w:pPr>
                              <w:pStyle w:val="AARBullet"/>
                            </w:pPr>
                            <w:r>
                              <w:t>Can you provide of any data, information or studies that would assist us to quantify any of the costs or benefits in table 6 that we are presently indicating are likely to be unquantifi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A7F807C" id="_x0000_s1028" type="#_x0000_t202" style="position:absolute;margin-left:-.2pt;margin-top:57.3pt;width:449.5pt;height:110.6pt;z-index:25165824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" fillcolor="#fdeada">
                <v:textbox style="mso-fit-shape-to-text:t">
                  <w:txbxContent>
                    <w:p w14:paraId="5AA5D87E" w14:textId="68F81050" w:rsidR="00BA3660" w:rsidRPr="00F61FE4" w:rsidRDefault="00BA3660" w:rsidP="002165BC">
                      <w:pPr>
                        <w:pStyle w:val="Default"/>
                        <w:rPr>
                          <w:sz w:val="22"/>
                          <w:szCs w:val="22"/>
                        </w:rPr>
                      </w:pPr>
                      <w:r w:rsidRPr="00F61FE4">
                        <w:rPr>
                          <w:sz w:val="22"/>
                          <w:szCs w:val="22"/>
                        </w:rPr>
                        <w:t>Stakeholders views are</w:t>
                      </w:r>
                      <w:r>
                        <w:rPr>
                          <w:sz w:val="22"/>
                          <w:szCs w:val="22"/>
                        </w:rPr>
                        <w:t xml:space="preserve"> sought on the </w:t>
                      </w:r>
                      <w:r w:rsidRPr="00F61FE4">
                        <w:rPr>
                          <w:sz w:val="22"/>
                          <w:szCs w:val="22"/>
                        </w:rPr>
                        <w:t xml:space="preserve">following: </w:t>
                      </w:r>
                    </w:p>
                    <w:p w14:paraId="276F2D78" w14:textId="7E220E2C" w:rsidR="00BA3660" w:rsidRPr="00F61FE4" w:rsidRDefault="00BA3660" w:rsidP="002165BC">
                      <w:pPr>
                        <w:pStyle w:val="AARBullet"/>
                      </w:pPr>
                      <w:r>
                        <w:t>Do you agree with the characterisation of</w:t>
                      </w:r>
                      <w:r w:rsidRPr="00F61FE4">
                        <w:t xml:space="preserve"> costs or benefits</w:t>
                      </w:r>
                      <w:r>
                        <w:t xml:space="preserve"> in tables 6 and 7? Are there any costs or benefits that you would suggest we add or remove?</w:t>
                      </w:r>
                    </w:p>
                    <w:p w14:paraId="4A33E20D" w14:textId="1BDE3BF9" w:rsidR="00BA3660" w:rsidRPr="00F61FE4" w:rsidRDefault="00BA3660" w:rsidP="00774AA1">
                      <w:pPr>
                        <w:pStyle w:val="AARBullet"/>
                      </w:pPr>
                      <w:r>
                        <w:t>Can you provide of any data, information or studies that would assist us to quantify any of the costs or benefits in table 6 that we are presently indicating are likely to be unquantified?</w:t>
                      </w:r>
                    </w:p>
                  </w:txbxContent>
                </v:textbox>
                <w10:wrap type="square" anchorx="margin"/>
              </v:shape>
            </w:pict>
          </mc:Fallback>
        </mc:AlternateContent>
      </w:r>
      <w:r w:rsidR="006E73C4" w:rsidRPr="00CC02D3">
        <w:rPr>
          <w:sz w:val="20"/>
        </w:rPr>
        <w:t>*If these are passed on costs, we need to take care not to double count them. However, they could have second round behavioural impact</w:t>
      </w:r>
      <w:r w:rsidRPr="00CC02D3">
        <w:rPr>
          <w:sz w:val="20"/>
        </w:rPr>
        <w:t>s</w:t>
      </w:r>
      <w:r w:rsidR="006E73C4" w:rsidRPr="00CC02D3">
        <w:rPr>
          <w:sz w:val="20"/>
        </w:rPr>
        <w:t xml:space="preserve"> on consumers that may need to be examined</w:t>
      </w:r>
      <w:r w:rsidRPr="00CC02D3">
        <w:rPr>
          <w:sz w:val="20"/>
        </w:rPr>
        <w:t xml:space="preserve">, </w:t>
      </w:r>
      <w:r w:rsidR="006E73C4" w:rsidRPr="00CC02D3">
        <w:rPr>
          <w:sz w:val="20"/>
        </w:rPr>
        <w:t>such as increased demand if they perceive food to be safer</w:t>
      </w:r>
      <w:r w:rsidRPr="00CC02D3">
        <w:rPr>
          <w:sz w:val="20"/>
        </w:rPr>
        <w:t>.</w:t>
      </w:r>
    </w:p>
    <w:p w14:paraId="341D1970" w14:textId="69358EE1" w:rsidR="00097345" w:rsidRPr="008C7177" w:rsidRDefault="00B05508" w:rsidP="00263E9A">
      <w:pPr>
        <w:pStyle w:val="Heading3"/>
      </w:pPr>
      <w:r w:rsidRPr="008C7177">
        <w:t>4.</w:t>
      </w:r>
      <w:r w:rsidR="00504902">
        <w:t>5.2</w:t>
      </w:r>
      <w:r w:rsidR="00504902">
        <w:tab/>
      </w:r>
      <w:r w:rsidR="00182219">
        <w:t>Sub-o</w:t>
      </w:r>
      <w:r w:rsidRPr="008C7177">
        <w:t>ptions within o</w:t>
      </w:r>
      <w:r w:rsidR="007B7A85" w:rsidRPr="008C7177">
        <w:t>ption 3</w:t>
      </w:r>
    </w:p>
    <w:p w14:paraId="20A3BE96" w14:textId="6621E3E8" w:rsidR="0038604C" w:rsidRDefault="0038604C" w:rsidP="0038604C">
      <w:r>
        <w:t xml:space="preserve">In the </w:t>
      </w:r>
      <w:r w:rsidR="00D56FE7">
        <w:t>cost–benefit</w:t>
      </w:r>
      <w:r w:rsidR="00E00C94">
        <w:t xml:space="preserve"> analysis we consider </w:t>
      </w:r>
      <w:r>
        <w:t xml:space="preserve">the </w:t>
      </w:r>
      <w:r w:rsidR="008C7177">
        <w:t>sub-</w:t>
      </w:r>
      <w:r>
        <w:t>options below:</w:t>
      </w:r>
    </w:p>
    <w:p w14:paraId="44D34D4B" w14:textId="7F89AA25" w:rsidR="0038604C" w:rsidRDefault="0038604C" w:rsidP="009952BF">
      <w:pPr>
        <w:pStyle w:val="FSBullet1"/>
      </w:pPr>
      <w:r>
        <w:rPr>
          <w:b/>
        </w:rPr>
        <w:t>Option 3.1</w:t>
      </w:r>
      <w:r w:rsidRPr="00354C94">
        <w:rPr>
          <w:b/>
        </w:rPr>
        <w:t>:</w:t>
      </w:r>
      <w:r w:rsidR="005A6340">
        <w:t xml:space="preserve"> </w:t>
      </w:r>
      <w:r w:rsidR="00A6191F">
        <w:t>Requiring</w:t>
      </w:r>
      <w:r w:rsidR="005A6340">
        <w:t xml:space="preserve"> a </w:t>
      </w:r>
      <w:r w:rsidR="009B2463">
        <w:t xml:space="preserve">certified </w:t>
      </w:r>
      <w:r>
        <w:t xml:space="preserve">FSS and food handler staff to </w:t>
      </w:r>
      <w:r w:rsidR="00795EBC">
        <w:t xml:space="preserve">complete </w:t>
      </w:r>
      <w:r>
        <w:t>FHT</w:t>
      </w:r>
    </w:p>
    <w:p w14:paraId="040641A4" w14:textId="63BC161A" w:rsidR="0038604C" w:rsidRDefault="0038604C" w:rsidP="00997E8F">
      <w:pPr>
        <w:pStyle w:val="FSBullet1"/>
      </w:pPr>
      <w:r w:rsidRPr="00654284">
        <w:rPr>
          <w:b/>
        </w:rPr>
        <w:t>Option 3.2:</w:t>
      </w:r>
      <w:r w:rsidR="00654284">
        <w:rPr>
          <w:b/>
        </w:rPr>
        <w:t xml:space="preserve"> </w:t>
      </w:r>
      <w:r>
        <w:t xml:space="preserve">All three tools (FSS, FHT, </w:t>
      </w:r>
      <w:r w:rsidR="009B2463">
        <w:t>E</w:t>
      </w:r>
      <w:r>
        <w:t>)</w:t>
      </w:r>
    </w:p>
    <w:p w14:paraId="271F5531" w14:textId="4E5F5F1B" w:rsidR="00314C09" w:rsidRDefault="0038604C" w:rsidP="0038604C">
      <w:r>
        <w:t>To simplify the analysis</w:t>
      </w:r>
      <w:r w:rsidR="00CC02D3">
        <w:t>,</w:t>
      </w:r>
      <w:r>
        <w:t xml:space="preserve"> </w:t>
      </w:r>
      <w:r w:rsidR="00E00C94">
        <w:t xml:space="preserve">only </w:t>
      </w:r>
      <w:r w:rsidR="00795EBC">
        <w:t>C</w:t>
      </w:r>
      <w:r w:rsidR="00E00C94">
        <w:t xml:space="preserve">ategory 1 and </w:t>
      </w:r>
      <w:r w:rsidR="00795EBC">
        <w:t>C</w:t>
      </w:r>
      <w:r w:rsidR="00E00C94">
        <w:t xml:space="preserve">ategory 2 businesses </w:t>
      </w:r>
      <w:r w:rsidR="00D1472F">
        <w:t xml:space="preserve">are presented in this section. </w:t>
      </w:r>
      <w:r w:rsidR="00CC02D3">
        <w:t xml:space="preserve">Category 3 businesses </w:t>
      </w:r>
      <w:r w:rsidR="00B35378">
        <w:t>have not been included as we have no</w:t>
      </w:r>
      <w:r w:rsidR="00B35378" w:rsidRPr="00AB43FF">
        <w:t xml:space="preserve"> foodborne illness data to link outbreaks to </w:t>
      </w:r>
      <w:r w:rsidR="00B35378">
        <w:t>this setting</w:t>
      </w:r>
      <w:r w:rsidR="00B35378" w:rsidRPr="00AB43FF">
        <w:rPr>
          <w:rFonts w:cs="Arial"/>
          <w:lang w:val="en-AU"/>
        </w:rPr>
        <w:t xml:space="preserve">. Therefore, there is no threshold to </w:t>
      </w:r>
      <w:r w:rsidR="00B35378" w:rsidRPr="00AB43FF">
        <w:rPr>
          <w:rFonts w:cs="Arial"/>
          <w:lang w:val="en-AU"/>
        </w:rPr>
        <w:lastRenderedPageBreak/>
        <w:t xml:space="preserve">directly evaluate a benefit </w:t>
      </w:r>
      <w:r w:rsidR="00B35378" w:rsidRPr="00AB43FF">
        <w:t>if applying any r</w:t>
      </w:r>
      <w:r w:rsidR="00B35378">
        <w:t>egulatory interventions in this</w:t>
      </w:r>
      <w:r w:rsidR="00B35378" w:rsidRPr="00AB43FF">
        <w:t xml:space="preserve"> </w:t>
      </w:r>
      <w:r w:rsidR="00B35378">
        <w:t>category</w:t>
      </w:r>
      <w:r w:rsidR="00B35378" w:rsidRPr="00AB43FF">
        <w:t xml:space="preserve">. </w:t>
      </w:r>
      <w:r w:rsidR="00CC02D3">
        <w:t xml:space="preserve"> </w:t>
      </w:r>
      <w:r w:rsidR="00E00C94">
        <w:t>Details of the assumption made in this analysis are provided in Appendix 1.</w:t>
      </w:r>
    </w:p>
    <w:p w14:paraId="04338CC6" w14:textId="2239BE5E" w:rsidR="00774AA1" w:rsidRPr="00522745" w:rsidRDefault="00F743DB" w:rsidP="00F743DB">
      <w:r w:rsidRPr="008C1472">
        <w:t>The ne</w:t>
      </w:r>
      <w:r w:rsidR="00182219">
        <w:t>t benefits of o</w:t>
      </w:r>
      <w:r>
        <w:t>ptions 3.1</w:t>
      </w:r>
      <w:r w:rsidR="00654284">
        <w:t xml:space="preserve"> and </w:t>
      </w:r>
      <w:r>
        <w:t>3.2 have been calculated over a ten year period for both Category 1 and Category 2 businesses</w:t>
      </w:r>
      <w:r w:rsidR="00F11BA7">
        <w:t xml:space="preserve"> (Table 8)</w:t>
      </w:r>
      <w:r w:rsidR="00196D7E">
        <w:t xml:space="preserve">. </w:t>
      </w:r>
      <w:r w:rsidR="00D72705">
        <w:t>In this calculation, we estimate the costs to businesses against the net benefit in reduced foodborne illness associated with food service</w:t>
      </w:r>
      <w:r w:rsidR="00CC02D3">
        <w:t xml:space="preserve"> and retail</w:t>
      </w:r>
      <w:r w:rsidR="00D72705">
        <w:t xml:space="preserve"> sectors. </w:t>
      </w:r>
      <w:r>
        <w:t>A</w:t>
      </w:r>
      <w:r w:rsidR="00D72705">
        <w:t>n</w:t>
      </w:r>
      <w:r>
        <w:t xml:space="preserve"> annual discount rate of 7% has been applied as per the recommendation of the Office of Best Practice Regulation</w:t>
      </w:r>
      <w:r w:rsidR="00196D7E">
        <w:t xml:space="preserve">. </w:t>
      </w:r>
    </w:p>
    <w:p w14:paraId="11BF3DC3" w14:textId="2D992994" w:rsidR="00522745" w:rsidRDefault="00522745" w:rsidP="00522745">
      <w:pPr>
        <w:pStyle w:val="Caption"/>
        <w:keepNext/>
        <w:rPr>
          <w:b/>
          <w:color w:val="auto"/>
          <w:sz w:val="22"/>
        </w:rPr>
      </w:pPr>
      <w:r w:rsidRPr="003975C1">
        <w:rPr>
          <w:b/>
          <w:color w:val="auto"/>
          <w:sz w:val="22"/>
        </w:rPr>
        <w:t xml:space="preserve">Table </w:t>
      </w:r>
      <w:r w:rsidR="00F11BA7">
        <w:rPr>
          <w:b/>
          <w:color w:val="auto"/>
          <w:sz w:val="22"/>
        </w:rPr>
        <w:t>8</w:t>
      </w:r>
      <w:r w:rsidRPr="003975C1">
        <w:rPr>
          <w:b/>
          <w:color w:val="auto"/>
          <w:sz w:val="22"/>
        </w:rPr>
        <w:t xml:space="preserve">: </w:t>
      </w:r>
      <w:r w:rsidR="00745327">
        <w:rPr>
          <w:b/>
          <w:color w:val="auto"/>
          <w:sz w:val="22"/>
        </w:rPr>
        <w:t>Output of cost–</w:t>
      </w:r>
      <w:r w:rsidRPr="003975C1">
        <w:rPr>
          <w:b/>
          <w:color w:val="auto"/>
          <w:sz w:val="22"/>
        </w:rPr>
        <w:t>benefit analysis</w:t>
      </w:r>
    </w:p>
    <w:tbl>
      <w:tblPr>
        <w:tblStyle w:val="GridTable2"/>
        <w:tblW w:w="0" w:type="auto"/>
        <w:tblLook w:val="04A0" w:firstRow="1" w:lastRow="0" w:firstColumn="1" w:lastColumn="0" w:noHBand="0" w:noVBand="1"/>
      </w:tblPr>
      <w:tblGrid>
        <w:gridCol w:w="3005"/>
        <w:gridCol w:w="3005"/>
        <w:gridCol w:w="3006"/>
      </w:tblGrid>
      <w:tr w:rsidR="00BD1A02" w:rsidRPr="00522745" w14:paraId="123CA3D4" w14:textId="77777777" w:rsidTr="00997E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shd w:val="clear" w:color="auto" w:fill="DDD9C3" w:themeFill="background2" w:themeFillShade="E6"/>
          </w:tcPr>
          <w:p w14:paraId="34810C4A" w14:textId="77777777" w:rsidR="00BD1A02" w:rsidRPr="00522745" w:rsidRDefault="00BD1A02" w:rsidP="00997E8F">
            <w:pPr>
              <w:spacing w:after="85"/>
              <w:jc w:val="center"/>
            </w:pPr>
            <w:r w:rsidRPr="00522745">
              <w:t>Option</w:t>
            </w:r>
          </w:p>
        </w:tc>
        <w:tc>
          <w:tcPr>
            <w:tcW w:w="3005" w:type="dxa"/>
            <w:shd w:val="clear" w:color="auto" w:fill="DDD9C3" w:themeFill="background2" w:themeFillShade="E6"/>
          </w:tcPr>
          <w:p w14:paraId="55C13FE8" w14:textId="77777777" w:rsidR="00BD1A02" w:rsidRPr="00522745" w:rsidRDefault="00BD1A02" w:rsidP="00997E8F">
            <w:pPr>
              <w:spacing w:after="85"/>
              <w:jc w:val="center"/>
              <w:cnfStyle w:val="100000000000" w:firstRow="1" w:lastRow="0" w:firstColumn="0" w:lastColumn="0" w:oddVBand="0" w:evenVBand="0" w:oddHBand="0" w:evenHBand="0" w:firstRowFirstColumn="0" w:firstRowLastColumn="0" w:lastRowFirstColumn="0" w:lastRowLastColumn="0"/>
            </w:pPr>
            <w:r w:rsidRPr="00522745">
              <w:t>Bu</w:t>
            </w:r>
            <w:r>
              <w:t>siness c</w:t>
            </w:r>
            <w:r w:rsidRPr="00522745">
              <w:t>ategory</w:t>
            </w:r>
          </w:p>
        </w:tc>
        <w:tc>
          <w:tcPr>
            <w:tcW w:w="3006" w:type="dxa"/>
            <w:shd w:val="clear" w:color="auto" w:fill="DDD9C3" w:themeFill="background2" w:themeFillShade="E6"/>
          </w:tcPr>
          <w:p w14:paraId="71BD9CFE" w14:textId="77777777" w:rsidR="00BD1A02" w:rsidRPr="00522745" w:rsidRDefault="00BD1A02" w:rsidP="00997E8F">
            <w:pPr>
              <w:spacing w:after="85"/>
              <w:jc w:val="center"/>
              <w:cnfStyle w:val="100000000000" w:firstRow="1" w:lastRow="0" w:firstColumn="0" w:lastColumn="0" w:oddVBand="0" w:evenVBand="0" w:oddHBand="0" w:evenHBand="0" w:firstRowFirstColumn="0" w:firstRowLastColumn="0" w:lastRowFirstColumn="0" w:lastRowLastColumn="0"/>
            </w:pPr>
            <w:r>
              <w:t>Net b</w:t>
            </w:r>
            <w:r w:rsidRPr="00522745">
              <w:t>enefit over 10 years at 7% discount</w:t>
            </w:r>
          </w:p>
        </w:tc>
      </w:tr>
      <w:tr w:rsidR="00BD1A02" w:rsidRPr="00E81357" w14:paraId="31E31C4E" w14:textId="77777777" w:rsidTr="00997E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top w:val="single" w:sz="12" w:space="0" w:color="666666" w:themeColor="text1" w:themeTint="99"/>
              <w:bottom w:val="nil"/>
            </w:tcBorders>
            <w:shd w:val="clear" w:color="auto" w:fill="B8CCE4" w:themeFill="accent1" w:themeFillTint="66"/>
          </w:tcPr>
          <w:p w14:paraId="3B65B0B1" w14:textId="77777777" w:rsidR="00BD1A02" w:rsidRDefault="00BD1A02" w:rsidP="00997E8F">
            <w:pPr>
              <w:spacing w:after="85"/>
              <w:jc w:val="center"/>
            </w:pPr>
            <w:r>
              <w:t>3.1</w:t>
            </w:r>
          </w:p>
        </w:tc>
        <w:tc>
          <w:tcPr>
            <w:tcW w:w="3005" w:type="dxa"/>
            <w:shd w:val="clear" w:color="auto" w:fill="auto"/>
          </w:tcPr>
          <w:p w14:paraId="47384460" w14:textId="77777777" w:rsidR="00BD1A02" w:rsidRDefault="00BD1A02" w:rsidP="00997E8F">
            <w:pPr>
              <w:spacing w:after="85"/>
              <w:jc w:val="center"/>
              <w:cnfStyle w:val="000000100000" w:firstRow="0" w:lastRow="0" w:firstColumn="0" w:lastColumn="0" w:oddVBand="0" w:evenVBand="0" w:oddHBand="1" w:evenHBand="0" w:firstRowFirstColumn="0" w:firstRowLastColumn="0" w:lastRowFirstColumn="0" w:lastRowLastColumn="0"/>
            </w:pPr>
            <w:r>
              <w:t>Category 1</w:t>
            </w:r>
          </w:p>
        </w:tc>
        <w:tc>
          <w:tcPr>
            <w:tcW w:w="3006" w:type="dxa"/>
            <w:shd w:val="clear" w:color="auto" w:fill="auto"/>
          </w:tcPr>
          <w:p w14:paraId="54A3FB0E" w14:textId="77777777" w:rsidR="00BD1A02" w:rsidRPr="00E81357" w:rsidRDefault="00BD1A02" w:rsidP="00997E8F">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 xml:space="preserve">      $660,995,996 </w:t>
            </w:r>
          </w:p>
        </w:tc>
      </w:tr>
      <w:tr w:rsidR="00BD1A02" w:rsidRPr="00F743DB" w14:paraId="38700341" w14:textId="77777777" w:rsidTr="00997E8F">
        <w:tc>
          <w:tcPr>
            <w:cnfStyle w:val="001000000000" w:firstRow="0" w:lastRow="0" w:firstColumn="1" w:lastColumn="0" w:oddVBand="0" w:evenVBand="0" w:oddHBand="0" w:evenHBand="0" w:firstRowFirstColumn="0" w:firstRowLastColumn="0" w:lastRowFirstColumn="0" w:lastRowLastColumn="0"/>
            <w:tcW w:w="3005" w:type="dxa"/>
            <w:tcBorders>
              <w:top w:val="nil"/>
              <w:bottom w:val="single" w:sz="2" w:space="0" w:color="666666" w:themeColor="text1" w:themeTint="99"/>
            </w:tcBorders>
            <w:shd w:val="clear" w:color="auto" w:fill="B8CCE4" w:themeFill="accent1" w:themeFillTint="66"/>
          </w:tcPr>
          <w:p w14:paraId="70C1BC77" w14:textId="77777777" w:rsidR="00BD1A02" w:rsidRDefault="00BD1A02" w:rsidP="00997E8F">
            <w:pPr>
              <w:spacing w:after="85"/>
              <w:jc w:val="right"/>
            </w:pPr>
          </w:p>
        </w:tc>
        <w:tc>
          <w:tcPr>
            <w:tcW w:w="3005" w:type="dxa"/>
            <w:shd w:val="clear" w:color="auto" w:fill="D9D9D9" w:themeFill="background1" w:themeFillShade="D9"/>
          </w:tcPr>
          <w:p w14:paraId="53682328" w14:textId="77777777" w:rsidR="00BD1A02" w:rsidRDefault="00BD1A02" w:rsidP="00997E8F">
            <w:pPr>
              <w:spacing w:after="85"/>
              <w:jc w:val="center"/>
              <w:cnfStyle w:val="000000000000" w:firstRow="0" w:lastRow="0" w:firstColumn="0" w:lastColumn="0" w:oddVBand="0" w:evenVBand="0" w:oddHBand="0" w:evenHBand="0" w:firstRowFirstColumn="0" w:firstRowLastColumn="0" w:lastRowFirstColumn="0" w:lastRowLastColumn="0"/>
            </w:pPr>
            <w:r>
              <w:t>Category 2</w:t>
            </w:r>
          </w:p>
        </w:tc>
        <w:tc>
          <w:tcPr>
            <w:tcW w:w="3006" w:type="dxa"/>
            <w:shd w:val="clear" w:color="auto" w:fill="D9D9D9" w:themeFill="background1" w:themeFillShade="D9"/>
          </w:tcPr>
          <w:p w14:paraId="5D198E2C" w14:textId="77777777" w:rsidR="00BD1A02" w:rsidRPr="00F743DB" w:rsidRDefault="00BD1A02" w:rsidP="00997E8F">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      $59,767,276 </w:t>
            </w:r>
          </w:p>
        </w:tc>
      </w:tr>
      <w:tr w:rsidR="00BD1A02" w:rsidRPr="00F743DB" w14:paraId="7BB14099" w14:textId="77777777" w:rsidTr="00997E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bottom w:val="nil"/>
            </w:tcBorders>
            <w:shd w:val="clear" w:color="auto" w:fill="FBD4B4" w:themeFill="accent6" w:themeFillTint="66"/>
          </w:tcPr>
          <w:p w14:paraId="6568B5B3" w14:textId="1607C0EB" w:rsidR="00BD1A02" w:rsidRDefault="00D35AA0" w:rsidP="00997E8F">
            <w:pPr>
              <w:spacing w:after="85"/>
              <w:jc w:val="center"/>
            </w:pPr>
            <w:r>
              <w:t>3.2</w:t>
            </w:r>
          </w:p>
        </w:tc>
        <w:tc>
          <w:tcPr>
            <w:tcW w:w="3005" w:type="dxa"/>
            <w:shd w:val="clear" w:color="auto" w:fill="auto"/>
          </w:tcPr>
          <w:p w14:paraId="7D0F9400" w14:textId="77777777" w:rsidR="00BD1A02" w:rsidRDefault="00BD1A02" w:rsidP="00997E8F">
            <w:pPr>
              <w:spacing w:after="85"/>
              <w:jc w:val="center"/>
              <w:cnfStyle w:val="000000100000" w:firstRow="0" w:lastRow="0" w:firstColumn="0" w:lastColumn="0" w:oddVBand="0" w:evenVBand="0" w:oddHBand="1" w:evenHBand="0" w:firstRowFirstColumn="0" w:firstRowLastColumn="0" w:lastRowFirstColumn="0" w:lastRowLastColumn="0"/>
            </w:pPr>
            <w:r>
              <w:t>Category 1</w:t>
            </w:r>
          </w:p>
        </w:tc>
        <w:tc>
          <w:tcPr>
            <w:tcW w:w="3006" w:type="dxa"/>
            <w:shd w:val="clear" w:color="auto" w:fill="auto"/>
          </w:tcPr>
          <w:p w14:paraId="59ADCD7E" w14:textId="77777777" w:rsidR="00BD1A02" w:rsidRPr="00F743DB" w:rsidRDefault="00BD1A02" w:rsidP="00997E8F">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 xml:space="preserve">      $567,125,922 </w:t>
            </w:r>
          </w:p>
        </w:tc>
      </w:tr>
      <w:tr w:rsidR="00BD1A02" w:rsidRPr="00F743DB" w14:paraId="035EDCB3" w14:textId="77777777" w:rsidTr="00997E8F">
        <w:tc>
          <w:tcPr>
            <w:cnfStyle w:val="001000000000" w:firstRow="0" w:lastRow="0" w:firstColumn="1" w:lastColumn="0" w:oddVBand="0" w:evenVBand="0" w:oddHBand="0" w:evenHBand="0" w:firstRowFirstColumn="0" w:firstRowLastColumn="0" w:lastRowFirstColumn="0" w:lastRowLastColumn="0"/>
            <w:tcW w:w="3005" w:type="dxa"/>
            <w:tcBorders>
              <w:top w:val="nil"/>
            </w:tcBorders>
            <w:shd w:val="clear" w:color="auto" w:fill="FBD4B4" w:themeFill="accent6" w:themeFillTint="66"/>
          </w:tcPr>
          <w:p w14:paraId="5A082803" w14:textId="77777777" w:rsidR="00BD1A02" w:rsidRDefault="00BD1A02" w:rsidP="00997E8F">
            <w:pPr>
              <w:spacing w:after="85"/>
              <w:jc w:val="center"/>
            </w:pPr>
          </w:p>
        </w:tc>
        <w:tc>
          <w:tcPr>
            <w:tcW w:w="3005" w:type="dxa"/>
            <w:shd w:val="clear" w:color="auto" w:fill="D9D9D9" w:themeFill="background1" w:themeFillShade="D9"/>
          </w:tcPr>
          <w:p w14:paraId="05F3F3CE" w14:textId="77777777" w:rsidR="00BD1A02" w:rsidRDefault="00BD1A02" w:rsidP="00997E8F">
            <w:pPr>
              <w:spacing w:after="85"/>
              <w:jc w:val="center"/>
              <w:cnfStyle w:val="000000000000" w:firstRow="0" w:lastRow="0" w:firstColumn="0" w:lastColumn="0" w:oddVBand="0" w:evenVBand="0" w:oddHBand="0" w:evenHBand="0" w:firstRowFirstColumn="0" w:firstRowLastColumn="0" w:lastRowFirstColumn="0" w:lastRowLastColumn="0"/>
            </w:pPr>
            <w:r>
              <w:t>Category 2</w:t>
            </w:r>
          </w:p>
        </w:tc>
        <w:tc>
          <w:tcPr>
            <w:tcW w:w="3006" w:type="dxa"/>
            <w:shd w:val="clear" w:color="auto" w:fill="D9D9D9" w:themeFill="background1" w:themeFillShade="D9"/>
          </w:tcPr>
          <w:p w14:paraId="7ADCCAD9" w14:textId="77777777" w:rsidR="00BD1A02" w:rsidRPr="00F743DB" w:rsidRDefault="00BD1A02" w:rsidP="00997E8F">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      $93,361,451</w:t>
            </w:r>
          </w:p>
        </w:tc>
      </w:tr>
    </w:tbl>
    <w:p w14:paraId="12EC9B40" w14:textId="77777777" w:rsidR="00BD1A02" w:rsidRDefault="00BD1A02" w:rsidP="00D72705"/>
    <w:p w14:paraId="6EA3A826" w14:textId="5C94EB2B" w:rsidR="00D72705" w:rsidRDefault="00D72705" w:rsidP="00D72705">
      <w:r>
        <w:t xml:space="preserve">The modelling shows we can expect strong net benefits for </w:t>
      </w:r>
      <w:r w:rsidR="00654284">
        <w:t>both</w:t>
      </w:r>
      <w:r>
        <w:t xml:space="preserve"> options</w:t>
      </w:r>
      <w:r w:rsidR="00654284">
        <w:t xml:space="preserve">. </w:t>
      </w:r>
    </w:p>
    <w:p w14:paraId="55B6BE2E" w14:textId="750348F6" w:rsidR="00D72705" w:rsidRDefault="00F743DB" w:rsidP="00D72705">
      <w:r>
        <w:t>Th</w:t>
      </w:r>
      <w:r w:rsidR="00D72705">
        <w:t xml:space="preserve">is economic </w:t>
      </w:r>
      <w:r>
        <w:t xml:space="preserve">modelling </w:t>
      </w:r>
      <w:r w:rsidR="00EA3F13" w:rsidRPr="00373F1A">
        <w:t xml:space="preserve">is sensitive to several variables </w:t>
      </w:r>
      <w:r w:rsidR="00D72705">
        <w:t>including</w:t>
      </w:r>
      <w:r w:rsidR="00EA3F13" w:rsidRPr="00373F1A">
        <w:t xml:space="preserve"> the efficacy of the intervention, estimated number of illness cases and the cost of those illnesses. </w:t>
      </w:r>
      <w:r w:rsidR="00D72705">
        <w:t>We note t</w:t>
      </w:r>
      <w:r w:rsidR="00EA3F13" w:rsidRPr="00373F1A">
        <w:t>hese variables each have a level of u</w:t>
      </w:r>
      <w:r w:rsidR="00EA3F13">
        <w:t>ncertainty bu</w:t>
      </w:r>
      <w:r w:rsidR="00D72705">
        <w:t>t are the</w:t>
      </w:r>
      <w:r w:rsidR="00EA3F13">
        <w:t xml:space="preserve"> best estimate at this point in time</w:t>
      </w:r>
      <w:r w:rsidR="00196D7E">
        <w:t>.</w:t>
      </w:r>
      <w:r w:rsidR="00D72705">
        <w:t xml:space="preserve">  </w:t>
      </w:r>
    </w:p>
    <w:p w14:paraId="1A3D42C4" w14:textId="21B7289A" w:rsidR="0095545B" w:rsidRPr="00041811" w:rsidRDefault="0095545B" w:rsidP="0095545B">
      <w:r w:rsidRPr="00875AE3">
        <w:t xml:space="preserve">The </w:t>
      </w:r>
      <w:r>
        <w:t xml:space="preserve">foodborne illness </w:t>
      </w:r>
      <w:r w:rsidRPr="00875AE3">
        <w:t>cost estimates represent a significant increase to those previously estimated circa 2010 (by Kirk et al., 2014). This is a result of an increase in the estimated number of illnesses due to several factors</w:t>
      </w:r>
      <w:r>
        <w:t xml:space="preserve"> outlined in our cost benefit analysis (</w:t>
      </w:r>
      <w:r w:rsidR="001D43C4">
        <w:t>A</w:t>
      </w:r>
      <w:r>
        <w:t xml:space="preserve">ppendix 1). We have taken a conservative approach to estimating efficacy of our interventions, it is likely that a greater reduction in foodborne illness could be achieved. </w:t>
      </w:r>
    </w:p>
    <w:p w14:paraId="1BD14BF1" w14:textId="05669A8B" w:rsidR="0073012F" w:rsidRDefault="004A4F69" w:rsidP="00BB48BC">
      <w:r>
        <w:t>In addition</w:t>
      </w:r>
      <w:r w:rsidR="00D72705">
        <w:t xml:space="preserve"> to the</w:t>
      </w:r>
      <w:r>
        <w:t xml:space="preserve"> </w:t>
      </w:r>
      <w:r w:rsidR="00D56FE7">
        <w:t>cost–benefit</w:t>
      </w:r>
      <w:r>
        <w:t xml:space="preserve"> analysis</w:t>
      </w:r>
      <w:r w:rsidR="00D72705">
        <w:t>,</w:t>
      </w:r>
      <w:r>
        <w:t xml:space="preserve"> the appropriateness of each tool </w:t>
      </w:r>
      <w:r w:rsidR="00D72705">
        <w:t>was</w:t>
      </w:r>
      <w:r>
        <w:t xml:space="preserve"> </w:t>
      </w:r>
      <w:r w:rsidR="00D72705">
        <w:t xml:space="preserve">also </w:t>
      </w:r>
      <w:r>
        <w:t>considered rather than relying</w:t>
      </w:r>
      <w:r w:rsidR="00D72705">
        <w:t xml:space="preserve"> solely</w:t>
      </w:r>
      <w:r>
        <w:t xml:space="preserve"> on the outputs of mathematical models</w:t>
      </w:r>
      <w:r w:rsidR="00B054D1">
        <w:t xml:space="preserve">. </w:t>
      </w:r>
      <w:r w:rsidR="00432188">
        <w:t>Appropriateness c</w:t>
      </w:r>
      <w:r w:rsidR="00B054D1">
        <w:t>onsider</w:t>
      </w:r>
      <w:r w:rsidR="00432188">
        <w:t>s</w:t>
      </w:r>
      <w:r w:rsidR="00B054D1">
        <w:t xml:space="preserve"> whether the </w:t>
      </w:r>
      <w:r>
        <w:t>regulator</w:t>
      </w:r>
      <w:r w:rsidR="00B054D1">
        <w:t xml:space="preserve">y ‘tools’ are </w:t>
      </w:r>
      <w:r w:rsidR="00B65A2B">
        <w:t>sustainable</w:t>
      </w:r>
      <w:r w:rsidR="00AB4628">
        <w:t xml:space="preserve"> and</w:t>
      </w:r>
      <w:r>
        <w:t xml:space="preserve"> </w:t>
      </w:r>
      <w:r w:rsidR="00AB4628">
        <w:t xml:space="preserve">effectively implemented in the relevant sectors. </w:t>
      </w:r>
      <w:r w:rsidR="00432188">
        <w:t>T</w:t>
      </w:r>
      <w:r>
        <w:t>he option that appears to produce the largest net benefit</w:t>
      </w:r>
      <w:r w:rsidR="00386F8C">
        <w:t xml:space="preserve"> may not be the most appropriat</w:t>
      </w:r>
      <w:r w:rsidR="000F5543">
        <w:t xml:space="preserve">e in </w:t>
      </w:r>
      <w:r w:rsidR="00432188">
        <w:t>the</w:t>
      </w:r>
      <w:r w:rsidR="000F5543">
        <w:t xml:space="preserve"> ‘real world’ where an alternative op</w:t>
      </w:r>
      <w:r w:rsidR="000F5543">
        <w:lastRenderedPageBreak/>
        <w:t xml:space="preserve">tion </w:t>
      </w:r>
      <w:r w:rsidR="00432188">
        <w:t xml:space="preserve">exists </w:t>
      </w:r>
      <w:r w:rsidR="000F5543">
        <w:t>that fits</w:t>
      </w:r>
      <w:r>
        <w:t xml:space="preserve"> better with the capabilities and resources of industry and regulators</w:t>
      </w:r>
      <w:r w:rsidR="00196D7E">
        <w:t xml:space="preserve">. </w:t>
      </w:r>
      <w:r w:rsidR="00432188">
        <w:t xml:space="preserve">These broader factors are included in the </w:t>
      </w:r>
      <w:r w:rsidR="00C34BAB">
        <w:t xml:space="preserve">multi-criteria analysis </w:t>
      </w:r>
      <w:r w:rsidR="00E27B7F">
        <w:t>(</w:t>
      </w:r>
      <w:r w:rsidR="00E27B7F" w:rsidRPr="00AB76DF">
        <w:t xml:space="preserve">see </w:t>
      </w:r>
      <w:r w:rsidR="00F11BA7">
        <w:t>Table 9</w:t>
      </w:r>
      <w:r w:rsidR="00E27B7F" w:rsidRPr="00AB76DF">
        <w:t xml:space="preserve"> below</w:t>
      </w:r>
      <w:r w:rsidR="00E27B7F">
        <w:t>)</w:t>
      </w:r>
      <w:r w:rsidR="003B55BB">
        <w:rPr>
          <w:rStyle w:val="FootnoteReference"/>
        </w:rPr>
        <w:footnoteReference w:id="29"/>
      </w:r>
      <w:r w:rsidR="00E27B7F">
        <w:t>.</w:t>
      </w:r>
    </w:p>
    <w:p w14:paraId="4D171B1A" w14:textId="022D2A03" w:rsidR="00EF0505" w:rsidRDefault="00432188" w:rsidP="00BB48BC">
      <w:r>
        <w:t>For the</w:t>
      </w:r>
      <w:r w:rsidR="00EF0505">
        <w:t xml:space="preserve"> unquantified </w:t>
      </w:r>
      <w:r>
        <w:t>impacts listed</w:t>
      </w:r>
      <w:r w:rsidR="00EF0505">
        <w:t xml:space="preserve"> in </w:t>
      </w:r>
      <w:r w:rsidR="00F11BA7">
        <w:t>Table 7</w:t>
      </w:r>
      <w:r>
        <w:t>,</w:t>
      </w:r>
      <w:r w:rsidR="00196D7E">
        <w:t xml:space="preserve"> </w:t>
      </w:r>
      <w:r>
        <w:t>o</w:t>
      </w:r>
      <w:r w:rsidR="005E0D8B">
        <w:t>n balance</w:t>
      </w:r>
      <w:r w:rsidR="0095545B">
        <w:t>,</w:t>
      </w:r>
      <w:r w:rsidR="005E0D8B">
        <w:t xml:space="preserve"> the majority of </w:t>
      </w:r>
      <w:r>
        <w:t xml:space="preserve">these </w:t>
      </w:r>
      <w:r w:rsidR="005E0D8B">
        <w:t xml:space="preserve">impacts are </w:t>
      </w:r>
      <w:r w:rsidR="0073290D">
        <w:t xml:space="preserve">estimated to </w:t>
      </w:r>
      <w:r w:rsidR="005E0D8B">
        <w:t>likely further increase the net benefit.</w:t>
      </w:r>
      <w:r w:rsidR="00C709A4">
        <w:t xml:space="preserve"> </w:t>
      </w:r>
      <w:r w:rsidR="0073290D">
        <w:t>T</w:t>
      </w:r>
      <w:r w:rsidR="00C709A4">
        <w:t xml:space="preserve">he expected benefits </w:t>
      </w:r>
      <w:r w:rsidR="0073290D">
        <w:t>arising from</w:t>
      </w:r>
      <w:r w:rsidR="00C709A4">
        <w:t xml:space="preserve"> less foodborne outbreaks </w:t>
      </w:r>
      <w:r w:rsidR="0073290D">
        <w:t xml:space="preserve">attributed </w:t>
      </w:r>
      <w:r w:rsidR="00C709A4">
        <w:t>to businesses</w:t>
      </w:r>
      <w:r w:rsidR="00AB4628">
        <w:t xml:space="preserve"> may also </w:t>
      </w:r>
      <w:r w:rsidR="00C709A4">
        <w:t xml:space="preserve">accrue not only </w:t>
      </w:r>
      <w:r w:rsidR="0073290D">
        <w:t xml:space="preserve">to </w:t>
      </w:r>
      <w:r w:rsidR="00C709A4">
        <w:t>the businesses directly involved in an incident but the entire industry</w:t>
      </w:r>
      <w:r w:rsidR="0073290D">
        <w:t xml:space="preserve">. </w:t>
      </w:r>
      <w:r w:rsidR="0095545B">
        <w:t>Where co</w:t>
      </w:r>
      <w:r w:rsidR="00C709A4">
        <w:t xml:space="preserve">nsumers </w:t>
      </w:r>
      <w:r w:rsidR="0095545B">
        <w:t>associate</w:t>
      </w:r>
      <w:r w:rsidR="00C709A4">
        <w:t xml:space="preserve"> an incident with a whole class of businesses</w:t>
      </w:r>
      <w:r w:rsidR="0095545B">
        <w:t xml:space="preserve">, there is potential for those consumers to avoid purchasing food from across that sector temporarily. </w:t>
      </w:r>
      <w:r w:rsidR="00AB4628" w:rsidRPr="00AB4628">
        <w:t xml:space="preserve"> </w:t>
      </w:r>
    </w:p>
    <w:p w14:paraId="4C59B130" w14:textId="3F9BFECD" w:rsidR="00AB76DF" w:rsidRDefault="00AB76DF" w:rsidP="00BB48BC">
      <w:r w:rsidRPr="00F61FE4">
        <w:rPr>
          <w:noProof/>
          <w:lang w:eastAsia="en-GB"/>
        </w:rPr>
        <mc:AlternateContent>
          <mc:Choice Requires="wps">
            <w:drawing>
              <wp:anchor distT="45720" distB="45720" distL="114300" distR="114300" simplePos="0" relativeHeight="251658243" behindDoc="0" locked="0" layoutInCell="1" allowOverlap="1" wp14:anchorId="03F5032D" wp14:editId="2CE5520C">
                <wp:simplePos x="0" y="0"/>
                <wp:positionH relativeFrom="margin">
                  <wp:align>right</wp:align>
                </wp:positionH>
                <wp:positionV relativeFrom="paragraph">
                  <wp:posOffset>202565</wp:posOffset>
                </wp:positionV>
                <wp:extent cx="5708650" cy="1404620"/>
                <wp:effectExtent l="0" t="0" r="25400" b="17145"/>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8650" cy="1404620"/>
                        </a:xfrm>
                        <a:prstGeom prst="rect">
                          <a:avLst/>
                        </a:prstGeom>
                        <a:solidFill>
                          <a:srgbClr val="F79646">
                            <a:lumMod val="20000"/>
                            <a:lumOff val="80000"/>
                          </a:srgbClr>
                        </a:solidFill>
                        <a:ln w="9525">
                          <a:solidFill>
                            <a:srgbClr val="000000"/>
                          </a:solidFill>
                          <a:miter lim="800000"/>
                          <a:headEnd/>
                          <a:tailEnd/>
                        </a:ln>
                      </wps:spPr>
                      <wps:txbx>
                        <w:txbxContent>
                          <w:p w14:paraId="265442BB" w14:textId="2821F312" w:rsidR="00BA3660" w:rsidRPr="00F61FE4" w:rsidRDefault="00BA3660" w:rsidP="00AB76DF">
                            <w:pPr>
                              <w:pStyle w:val="Default"/>
                              <w:rPr>
                                <w:sz w:val="22"/>
                                <w:szCs w:val="22"/>
                              </w:rPr>
                            </w:pPr>
                            <w:r w:rsidRPr="00F61FE4">
                              <w:rPr>
                                <w:sz w:val="22"/>
                                <w:szCs w:val="22"/>
                              </w:rPr>
                              <w:t>Stakeholders views are</w:t>
                            </w:r>
                            <w:r>
                              <w:rPr>
                                <w:sz w:val="22"/>
                                <w:szCs w:val="22"/>
                              </w:rPr>
                              <w:t xml:space="preserve"> sought on the </w:t>
                            </w:r>
                            <w:r w:rsidRPr="00F61FE4">
                              <w:rPr>
                                <w:sz w:val="22"/>
                                <w:szCs w:val="22"/>
                              </w:rPr>
                              <w:t xml:space="preserve">following: </w:t>
                            </w:r>
                          </w:p>
                          <w:p w14:paraId="0990C300" w14:textId="6C7123DA" w:rsidR="00BA3660" w:rsidRPr="00F61FE4" w:rsidRDefault="00BA3660" w:rsidP="00AB76DF">
                            <w:pPr>
                              <w:pStyle w:val="AARBullet"/>
                            </w:pPr>
                            <w:r>
                              <w:t>With reference to this section and Appendix 1 can you provide any information, data or studies to either support, change or replace any of the assumptions or estimates that have been used to create this analysis?</w:t>
                            </w:r>
                          </w:p>
                          <w:p w14:paraId="0B1D933E" w14:textId="1AE57E4B" w:rsidR="00BA3660" w:rsidRPr="00F61FE4" w:rsidRDefault="00BA3660" w:rsidP="00892824">
                            <w:pPr>
                              <w:pStyle w:val="AARBullet"/>
                            </w:pPr>
                            <w:r>
                              <w:t>Can you provide of any other data, information, studies or comments to improve the quality of the cost benefit analysis for the DRI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3F5032D" id="_x0000_s1029" type="#_x0000_t202" style="position:absolute;margin-left:398.3pt;margin-top:15.95pt;width:449.5pt;height:110.6pt;z-index:251658243;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" fillcolor="#fdeada">
                <v:textbox style="mso-fit-shape-to-text:t">
                  <w:txbxContent>
                    <w:p w14:paraId="265442BB" w14:textId="2821F312" w:rsidR="00BA3660" w:rsidRPr="00F61FE4" w:rsidRDefault="00BA3660" w:rsidP="00AB76DF">
                      <w:pPr>
                        <w:pStyle w:val="Default"/>
                        <w:rPr>
                          <w:sz w:val="22"/>
                          <w:szCs w:val="22"/>
                        </w:rPr>
                      </w:pPr>
                      <w:r w:rsidRPr="00F61FE4">
                        <w:rPr>
                          <w:sz w:val="22"/>
                          <w:szCs w:val="22"/>
                        </w:rPr>
                        <w:t>Stakeholders views are</w:t>
                      </w:r>
                      <w:r>
                        <w:rPr>
                          <w:sz w:val="22"/>
                          <w:szCs w:val="22"/>
                        </w:rPr>
                        <w:t xml:space="preserve"> sought on the </w:t>
                      </w:r>
                      <w:r w:rsidRPr="00F61FE4">
                        <w:rPr>
                          <w:sz w:val="22"/>
                          <w:szCs w:val="22"/>
                        </w:rPr>
                        <w:t xml:space="preserve">following: </w:t>
                      </w:r>
                    </w:p>
                    <w:p w14:paraId="0990C300" w14:textId="6C7123DA" w:rsidR="00BA3660" w:rsidRPr="00F61FE4" w:rsidRDefault="00BA3660" w:rsidP="00AB76DF">
                      <w:pPr>
                        <w:pStyle w:val="AARBullet"/>
                      </w:pPr>
                      <w:r>
                        <w:t>With reference to this section and Appendix 1 can you provide any information, data or studies to either support, change or replace any of the assumptions or estimates that have been used to create this analysis?</w:t>
                      </w:r>
                    </w:p>
                    <w:p w14:paraId="0B1D933E" w14:textId="1AE57E4B" w:rsidR="00BA3660" w:rsidRPr="00F61FE4" w:rsidRDefault="00BA3660" w:rsidP="00892824">
                      <w:pPr>
                        <w:pStyle w:val="AARBullet"/>
                      </w:pPr>
                      <w:r>
                        <w:t>Can you provide of any other data, information, studies or comments to improve the quality of the cost benefit analysis for the DRIS?</w:t>
                      </w:r>
                    </w:p>
                  </w:txbxContent>
                </v:textbox>
                <w10:wrap type="square" anchorx="margin"/>
              </v:shape>
            </w:pict>
          </mc:Fallback>
        </mc:AlternateContent>
      </w:r>
    </w:p>
    <w:p w14:paraId="660FCDF0" w14:textId="47FF690A" w:rsidR="00522745" w:rsidRPr="003975C1" w:rsidRDefault="00522745" w:rsidP="00522745">
      <w:pPr>
        <w:pStyle w:val="Caption"/>
        <w:keepNext/>
        <w:rPr>
          <w:b/>
          <w:color w:val="auto"/>
          <w:sz w:val="22"/>
        </w:rPr>
      </w:pPr>
      <w:r w:rsidRPr="003975C1">
        <w:rPr>
          <w:b/>
          <w:color w:val="auto"/>
          <w:sz w:val="22"/>
        </w:rPr>
        <w:t xml:space="preserve">Table </w:t>
      </w:r>
      <w:r w:rsidR="00F11BA7">
        <w:rPr>
          <w:b/>
          <w:color w:val="auto"/>
          <w:sz w:val="22"/>
        </w:rPr>
        <w:t>9</w:t>
      </w:r>
      <w:r w:rsidR="009C1867">
        <w:rPr>
          <w:b/>
          <w:color w:val="auto"/>
          <w:sz w:val="22"/>
        </w:rPr>
        <w:t>: Multi-</w:t>
      </w:r>
      <w:r w:rsidRPr="003975C1">
        <w:rPr>
          <w:b/>
          <w:color w:val="auto"/>
          <w:sz w:val="22"/>
        </w:rPr>
        <w:t>criteria analysis</w:t>
      </w:r>
    </w:p>
    <w:tbl>
      <w:tblPr>
        <w:tblStyle w:val="GridTable2"/>
        <w:tblW w:w="8931" w:type="dxa"/>
        <w:tblLook w:val="04A0" w:firstRow="1" w:lastRow="0" w:firstColumn="1" w:lastColumn="0" w:noHBand="0" w:noVBand="1"/>
      </w:tblPr>
      <w:tblGrid>
        <w:gridCol w:w="1414"/>
        <w:gridCol w:w="1554"/>
        <w:gridCol w:w="1617"/>
        <w:gridCol w:w="1511"/>
        <w:gridCol w:w="1417"/>
        <w:gridCol w:w="1418"/>
      </w:tblGrid>
      <w:tr w:rsidR="00E27B7F" w:rsidRPr="008F2D06" w14:paraId="3A6E75A4" w14:textId="77777777" w:rsidTr="009C1867">
        <w:trPr>
          <w:cnfStyle w:val="100000000000" w:firstRow="1" w:lastRow="0" w:firstColumn="0" w:lastColumn="0" w:oddVBand="0" w:evenVBand="0" w:oddHBand="0" w:evenHBand="0" w:firstRowFirstColumn="0" w:firstRowLastColumn="0" w:lastRowFirstColumn="0" w:lastRowLastColumn="0"/>
          <w:trHeight w:val="626"/>
        </w:trPr>
        <w:tc>
          <w:tcPr>
            <w:cnfStyle w:val="001000000000" w:firstRow="0" w:lastRow="0" w:firstColumn="1" w:lastColumn="0" w:oddVBand="0" w:evenVBand="0" w:oddHBand="0" w:evenHBand="0" w:firstRowFirstColumn="0" w:firstRowLastColumn="0" w:lastRowFirstColumn="0" w:lastRowLastColumn="0"/>
            <w:tcW w:w="1414" w:type="dxa"/>
            <w:tcBorders>
              <w:bottom w:val="single" w:sz="2" w:space="0" w:color="666666" w:themeColor="text1" w:themeTint="99"/>
            </w:tcBorders>
            <w:shd w:val="clear" w:color="auto" w:fill="DDD9C3" w:themeFill="background2" w:themeFillShade="E6"/>
          </w:tcPr>
          <w:p w14:paraId="6F01523E" w14:textId="32CBFAAE" w:rsidR="00E27B7F" w:rsidRPr="008F2D06" w:rsidRDefault="00E27B7F" w:rsidP="004A4F69">
            <w:pPr>
              <w:spacing w:after="85"/>
              <w:rPr>
                <w:sz w:val="20"/>
                <w:szCs w:val="20"/>
              </w:rPr>
            </w:pPr>
            <w:r w:rsidRPr="008F2D06">
              <w:rPr>
                <w:sz w:val="20"/>
                <w:szCs w:val="20"/>
              </w:rPr>
              <w:t>Option</w:t>
            </w:r>
          </w:p>
        </w:tc>
        <w:tc>
          <w:tcPr>
            <w:tcW w:w="1554" w:type="dxa"/>
            <w:tcBorders>
              <w:bottom w:val="single" w:sz="2" w:space="0" w:color="666666" w:themeColor="text1" w:themeTint="99"/>
            </w:tcBorders>
            <w:shd w:val="clear" w:color="auto" w:fill="DDD9C3" w:themeFill="background2" w:themeFillShade="E6"/>
          </w:tcPr>
          <w:p w14:paraId="20BD16D3" w14:textId="361A7BC6" w:rsidR="00E27B7F" w:rsidRPr="008F2D06" w:rsidRDefault="00E27B7F" w:rsidP="004A4F69">
            <w:pPr>
              <w:spacing w:after="85"/>
              <w:cnfStyle w:val="100000000000" w:firstRow="1" w:lastRow="0" w:firstColumn="0" w:lastColumn="0" w:oddVBand="0" w:evenVBand="0" w:oddHBand="0" w:evenHBand="0" w:firstRowFirstColumn="0" w:firstRowLastColumn="0" w:lastRowFirstColumn="0" w:lastRowLastColumn="0"/>
              <w:rPr>
                <w:sz w:val="20"/>
                <w:szCs w:val="20"/>
              </w:rPr>
            </w:pPr>
            <w:r w:rsidRPr="008F2D06">
              <w:rPr>
                <w:sz w:val="20"/>
                <w:szCs w:val="20"/>
              </w:rPr>
              <w:t>Strong net benefit</w:t>
            </w:r>
            <w:r w:rsidR="00D852B0" w:rsidRPr="008F2D06">
              <w:rPr>
                <w:sz w:val="20"/>
                <w:szCs w:val="20"/>
              </w:rPr>
              <w:t xml:space="preserve"> result from modelling</w:t>
            </w:r>
          </w:p>
        </w:tc>
        <w:tc>
          <w:tcPr>
            <w:tcW w:w="1617" w:type="dxa"/>
            <w:tcBorders>
              <w:bottom w:val="single" w:sz="2" w:space="0" w:color="666666" w:themeColor="text1" w:themeTint="99"/>
            </w:tcBorders>
            <w:shd w:val="clear" w:color="auto" w:fill="DDD9C3" w:themeFill="background2" w:themeFillShade="E6"/>
          </w:tcPr>
          <w:p w14:paraId="112171B3" w14:textId="6726BE64" w:rsidR="00E27B7F" w:rsidRPr="008F2D06" w:rsidRDefault="00E27B7F" w:rsidP="004A4F69">
            <w:pPr>
              <w:spacing w:after="85"/>
              <w:cnfStyle w:val="100000000000" w:firstRow="1" w:lastRow="0" w:firstColumn="0" w:lastColumn="0" w:oddVBand="0" w:evenVBand="0" w:oddHBand="0" w:evenHBand="0" w:firstRowFirstColumn="0" w:firstRowLastColumn="0" w:lastRowFirstColumn="0" w:lastRowLastColumn="0"/>
              <w:rPr>
                <w:sz w:val="20"/>
                <w:szCs w:val="20"/>
              </w:rPr>
            </w:pPr>
            <w:r w:rsidRPr="008F2D06">
              <w:rPr>
                <w:sz w:val="20"/>
                <w:szCs w:val="20"/>
              </w:rPr>
              <w:t>Practical and readily implementable by industry</w:t>
            </w:r>
          </w:p>
        </w:tc>
        <w:tc>
          <w:tcPr>
            <w:tcW w:w="1511" w:type="dxa"/>
            <w:tcBorders>
              <w:bottom w:val="single" w:sz="2" w:space="0" w:color="666666" w:themeColor="text1" w:themeTint="99"/>
            </w:tcBorders>
            <w:shd w:val="clear" w:color="auto" w:fill="DDD9C3" w:themeFill="background2" w:themeFillShade="E6"/>
          </w:tcPr>
          <w:p w14:paraId="4B1399B9" w14:textId="077864F9" w:rsidR="00E27B7F" w:rsidRPr="008F2D06" w:rsidRDefault="00E27B7F" w:rsidP="004A4F69">
            <w:pPr>
              <w:spacing w:after="85"/>
              <w:cnfStyle w:val="100000000000" w:firstRow="1" w:lastRow="0" w:firstColumn="0" w:lastColumn="0" w:oddVBand="0" w:evenVBand="0" w:oddHBand="0" w:evenHBand="0" w:firstRowFirstColumn="0" w:firstRowLastColumn="0" w:lastRowFirstColumn="0" w:lastRowLastColumn="0"/>
              <w:rPr>
                <w:sz w:val="20"/>
                <w:szCs w:val="20"/>
              </w:rPr>
            </w:pPr>
            <w:r w:rsidRPr="008F2D06">
              <w:rPr>
                <w:sz w:val="20"/>
                <w:szCs w:val="20"/>
              </w:rPr>
              <w:t>Able to be maintained over time</w:t>
            </w:r>
          </w:p>
        </w:tc>
        <w:tc>
          <w:tcPr>
            <w:tcW w:w="1417" w:type="dxa"/>
            <w:tcBorders>
              <w:bottom w:val="single" w:sz="2" w:space="0" w:color="666666" w:themeColor="text1" w:themeTint="99"/>
            </w:tcBorders>
            <w:shd w:val="clear" w:color="auto" w:fill="DDD9C3" w:themeFill="background2" w:themeFillShade="E6"/>
          </w:tcPr>
          <w:p w14:paraId="0F2CEF16" w14:textId="06587F1E" w:rsidR="00E27B7F" w:rsidRPr="008F2D06" w:rsidRDefault="00E27B7F" w:rsidP="004A4F69">
            <w:pPr>
              <w:spacing w:after="85"/>
              <w:cnfStyle w:val="100000000000" w:firstRow="1" w:lastRow="0" w:firstColumn="0" w:lastColumn="0" w:oddVBand="0" w:evenVBand="0" w:oddHBand="0" w:evenHBand="0" w:firstRowFirstColumn="0" w:firstRowLastColumn="0" w:lastRowFirstColumn="0" w:lastRowLastColumn="0"/>
              <w:rPr>
                <w:sz w:val="20"/>
                <w:szCs w:val="20"/>
              </w:rPr>
            </w:pPr>
            <w:r w:rsidRPr="008F2D06">
              <w:rPr>
                <w:sz w:val="20"/>
                <w:szCs w:val="20"/>
              </w:rPr>
              <w:t>Well targeted to risk in setting</w:t>
            </w:r>
          </w:p>
        </w:tc>
        <w:tc>
          <w:tcPr>
            <w:tcW w:w="1418" w:type="dxa"/>
            <w:tcBorders>
              <w:bottom w:val="single" w:sz="2" w:space="0" w:color="666666" w:themeColor="text1" w:themeTint="99"/>
            </w:tcBorders>
            <w:shd w:val="clear" w:color="auto" w:fill="DDD9C3" w:themeFill="background2" w:themeFillShade="E6"/>
          </w:tcPr>
          <w:p w14:paraId="49DCE5F3" w14:textId="17264B31" w:rsidR="00E27B7F" w:rsidRPr="008F2D06" w:rsidRDefault="00E27B7F" w:rsidP="004A4F69">
            <w:pPr>
              <w:spacing w:after="85"/>
              <w:cnfStyle w:val="100000000000" w:firstRow="1" w:lastRow="0" w:firstColumn="0" w:lastColumn="0" w:oddVBand="0" w:evenVBand="0" w:oddHBand="0" w:evenHBand="0" w:firstRowFirstColumn="0" w:firstRowLastColumn="0" w:lastRowFirstColumn="0" w:lastRowLastColumn="0"/>
              <w:rPr>
                <w:sz w:val="20"/>
                <w:szCs w:val="20"/>
              </w:rPr>
            </w:pPr>
            <w:r w:rsidRPr="008F2D06">
              <w:rPr>
                <w:sz w:val="20"/>
                <w:szCs w:val="20"/>
              </w:rPr>
              <w:t>Preferred option</w:t>
            </w:r>
          </w:p>
        </w:tc>
      </w:tr>
      <w:tr w:rsidR="009C1867" w:rsidRPr="008F2D06" w14:paraId="52926EC4" w14:textId="77777777" w:rsidTr="00950DD1">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8931" w:type="dxa"/>
            <w:gridSpan w:val="6"/>
            <w:tcBorders>
              <w:left w:val="dotted" w:sz="4" w:space="0" w:color="D9D9D9" w:themeColor="background1" w:themeShade="D9"/>
              <w:right w:val="dotted" w:sz="4" w:space="0" w:color="D9D9D9" w:themeColor="background1" w:themeShade="D9"/>
            </w:tcBorders>
            <w:shd w:val="clear" w:color="auto" w:fill="FFFFFF" w:themeFill="background1"/>
          </w:tcPr>
          <w:p w14:paraId="2594A533" w14:textId="1A1272FA" w:rsidR="009C1867" w:rsidRPr="008F2D06" w:rsidRDefault="009C1867" w:rsidP="004A4F69">
            <w:pPr>
              <w:spacing w:after="85"/>
              <w:rPr>
                <w:sz w:val="20"/>
                <w:szCs w:val="20"/>
              </w:rPr>
            </w:pPr>
            <w:r w:rsidRPr="008F2D06">
              <w:rPr>
                <w:b w:val="0"/>
                <w:sz w:val="20"/>
                <w:szCs w:val="20"/>
              </w:rPr>
              <w:t xml:space="preserve">Category 1 </w:t>
            </w:r>
            <w:r w:rsidR="00356070">
              <w:rPr>
                <w:b w:val="0"/>
                <w:sz w:val="20"/>
                <w:szCs w:val="20"/>
              </w:rPr>
              <w:t>business</w:t>
            </w:r>
          </w:p>
        </w:tc>
      </w:tr>
      <w:tr w:rsidR="00E27B7F" w:rsidRPr="008F2D06" w14:paraId="442D405D" w14:textId="77777777" w:rsidTr="009C1867">
        <w:trPr>
          <w:trHeight w:val="626"/>
        </w:trPr>
        <w:tc>
          <w:tcPr>
            <w:cnfStyle w:val="001000000000" w:firstRow="0" w:lastRow="0" w:firstColumn="1" w:lastColumn="0" w:oddVBand="0" w:evenVBand="0" w:oddHBand="0" w:evenHBand="0" w:firstRowFirstColumn="0" w:firstRowLastColumn="0" w:lastRowFirstColumn="0" w:lastRowLastColumn="0"/>
            <w:tcW w:w="1414" w:type="dxa"/>
            <w:shd w:val="clear" w:color="auto" w:fill="B8CCE4" w:themeFill="accent1" w:themeFillTint="66"/>
          </w:tcPr>
          <w:p w14:paraId="595CC1F5" w14:textId="77777777" w:rsidR="00356070" w:rsidRPr="00AC07C5" w:rsidRDefault="00E27B7F" w:rsidP="004A4F69">
            <w:pPr>
              <w:spacing w:after="85"/>
              <w:rPr>
                <w:sz w:val="20"/>
                <w:szCs w:val="20"/>
              </w:rPr>
            </w:pPr>
            <w:r w:rsidRPr="00356070">
              <w:rPr>
                <w:sz w:val="20"/>
                <w:szCs w:val="20"/>
              </w:rPr>
              <w:t>3.1</w:t>
            </w:r>
            <w:r w:rsidR="00356070" w:rsidRPr="00356070">
              <w:rPr>
                <w:sz w:val="20"/>
                <w:szCs w:val="20"/>
              </w:rPr>
              <w:t xml:space="preserve"> </w:t>
            </w:r>
          </w:p>
          <w:p w14:paraId="56B03BDB" w14:textId="015C9F6D" w:rsidR="00E27B7F" w:rsidRPr="00AC07C5" w:rsidRDefault="00356070" w:rsidP="004A4F69">
            <w:pPr>
              <w:spacing w:after="85"/>
              <w:rPr>
                <w:sz w:val="20"/>
                <w:szCs w:val="20"/>
              </w:rPr>
            </w:pPr>
            <w:r w:rsidRPr="00356070">
              <w:rPr>
                <w:sz w:val="20"/>
                <w:szCs w:val="20"/>
              </w:rPr>
              <w:t>FSS, FHT</w:t>
            </w:r>
          </w:p>
        </w:tc>
        <w:tc>
          <w:tcPr>
            <w:tcW w:w="1554" w:type="dxa"/>
            <w:shd w:val="clear" w:color="auto" w:fill="B8CCE4" w:themeFill="accent1" w:themeFillTint="66"/>
          </w:tcPr>
          <w:p w14:paraId="41F5148E" w14:textId="035EAE55" w:rsidR="00E27B7F" w:rsidRPr="008F2D06" w:rsidRDefault="00E27B7F" w:rsidP="004A4F69">
            <w:pPr>
              <w:spacing w:after="85"/>
              <w:cnfStyle w:val="000000000000" w:firstRow="0" w:lastRow="0" w:firstColumn="0" w:lastColumn="0" w:oddVBand="0" w:evenVBand="0" w:oddHBand="0" w:evenHBand="0" w:firstRowFirstColumn="0" w:firstRowLastColumn="0" w:lastRowFirstColumn="0" w:lastRowLastColumn="0"/>
              <w:rPr>
                <w:sz w:val="20"/>
                <w:szCs w:val="20"/>
              </w:rPr>
            </w:pPr>
            <w:r w:rsidRPr="008F2D06">
              <w:rPr>
                <w:sz w:val="20"/>
                <w:szCs w:val="20"/>
              </w:rPr>
              <w:t>Yes</w:t>
            </w:r>
          </w:p>
        </w:tc>
        <w:tc>
          <w:tcPr>
            <w:tcW w:w="1617" w:type="dxa"/>
            <w:shd w:val="clear" w:color="auto" w:fill="B8CCE4" w:themeFill="accent1" w:themeFillTint="66"/>
          </w:tcPr>
          <w:p w14:paraId="722256D0" w14:textId="50FA6061" w:rsidR="00E27B7F" w:rsidRPr="008F2D06" w:rsidRDefault="00E27B7F" w:rsidP="004A4F69">
            <w:pPr>
              <w:spacing w:after="85"/>
              <w:cnfStyle w:val="000000000000" w:firstRow="0" w:lastRow="0" w:firstColumn="0" w:lastColumn="0" w:oddVBand="0" w:evenVBand="0" w:oddHBand="0" w:evenHBand="0" w:firstRowFirstColumn="0" w:firstRowLastColumn="0" w:lastRowFirstColumn="0" w:lastRowLastColumn="0"/>
              <w:rPr>
                <w:sz w:val="20"/>
                <w:szCs w:val="20"/>
              </w:rPr>
            </w:pPr>
            <w:r w:rsidRPr="008F2D06">
              <w:rPr>
                <w:sz w:val="20"/>
                <w:szCs w:val="20"/>
              </w:rPr>
              <w:t>Yes</w:t>
            </w:r>
          </w:p>
        </w:tc>
        <w:tc>
          <w:tcPr>
            <w:tcW w:w="1511" w:type="dxa"/>
            <w:shd w:val="clear" w:color="auto" w:fill="B8CCE4" w:themeFill="accent1" w:themeFillTint="66"/>
          </w:tcPr>
          <w:p w14:paraId="2A69517D" w14:textId="74586D54" w:rsidR="00E27B7F" w:rsidRPr="008F2D06" w:rsidRDefault="00E27B7F" w:rsidP="004A4F69">
            <w:pPr>
              <w:spacing w:after="85"/>
              <w:cnfStyle w:val="000000000000" w:firstRow="0" w:lastRow="0" w:firstColumn="0" w:lastColumn="0" w:oddVBand="0" w:evenVBand="0" w:oddHBand="0" w:evenHBand="0" w:firstRowFirstColumn="0" w:firstRowLastColumn="0" w:lastRowFirstColumn="0" w:lastRowLastColumn="0"/>
              <w:rPr>
                <w:sz w:val="20"/>
                <w:szCs w:val="20"/>
              </w:rPr>
            </w:pPr>
            <w:r w:rsidRPr="008F2D06">
              <w:rPr>
                <w:sz w:val="20"/>
                <w:szCs w:val="20"/>
              </w:rPr>
              <w:t>Yes</w:t>
            </w:r>
          </w:p>
        </w:tc>
        <w:tc>
          <w:tcPr>
            <w:tcW w:w="1417" w:type="dxa"/>
            <w:shd w:val="clear" w:color="auto" w:fill="B8CCE4" w:themeFill="accent1" w:themeFillTint="66"/>
          </w:tcPr>
          <w:p w14:paraId="21CF2710" w14:textId="6041703E" w:rsidR="00E27B7F" w:rsidRPr="008F2D06" w:rsidRDefault="003B2201" w:rsidP="004A4F69">
            <w:pPr>
              <w:spacing w:after="85"/>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Yes </w:t>
            </w:r>
          </w:p>
        </w:tc>
        <w:tc>
          <w:tcPr>
            <w:tcW w:w="1418" w:type="dxa"/>
            <w:shd w:val="clear" w:color="auto" w:fill="B8CCE4" w:themeFill="accent1" w:themeFillTint="66"/>
          </w:tcPr>
          <w:p w14:paraId="231A54A0" w14:textId="5EBD0E09" w:rsidR="00E27B7F" w:rsidRPr="008F2D06" w:rsidRDefault="00E27B7F" w:rsidP="004A4F69">
            <w:pPr>
              <w:spacing w:after="85"/>
              <w:cnfStyle w:val="000000000000" w:firstRow="0" w:lastRow="0" w:firstColumn="0" w:lastColumn="0" w:oddVBand="0" w:evenVBand="0" w:oddHBand="0" w:evenHBand="0" w:firstRowFirstColumn="0" w:firstRowLastColumn="0" w:lastRowFirstColumn="0" w:lastRowLastColumn="0"/>
              <w:rPr>
                <w:sz w:val="20"/>
                <w:szCs w:val="20"/>
              </w:rPr>
            </w:pPr>
            <w:r w:rsidRPr="008F2D06">
              <w:rPr>
                <w:sz w:val="20"/>
                <w:szCs w:val="20"/>
              </w:rPr>
              <w:t>No</w:t>
            </w:r>
          </w:p>
        </w:tc>
      </w:tr>
      <w:tr w:rsidR="00E27B7F" w:rsidRPr="008F2D06" w14:paraId="42673A3D" w14:textId="77777777" w:rsidTr="009C1867">
        <w:trPr>
          <w:cnfStyle w:val="000000100000" w:firstRow="0" w:lastRow="0" w:firstColumn="0" w:lastColumn="0" w:oddVBand="0" w:evenVBand="0" w:oddHBand="1" w:evenHBand="0" w:firstRowFirstColumn="0" w:firstRowLastColumn="0" w:lastRowFirstColumn="0" w:lastRowLastColumn="0"/>
          <w:trHeight w:val="626"/>
        </w:trPr>
        <w:tc>
          <w:tcPr>
            <w:cnfStyle w:val="001000000000" w:firstRow="0" w:lastRow="0" w:firstColumn="1" w:lastColumn="0" w:oddVBand="0" w:evenVBand="0" w:oddHBand="0" w:evenHBand="0" w:firstRowFirstColumn="0" w:firstRowLastColumn="0" w:lastRowFirstColumn="0" w:lastRowLastColumn="0"/>
            <w:tcW w:w="1414" w:type="dxa"/>
            <w:shd w:val="clear" w:color="auto" w:fill="FBD4B4" w:themeFill="accent6" w:themeFillTint="66"/>
          </w:tcPr>
          <w:p w14:paraId="51CE50DD" w14:textId="6B889DCA" w:rsidR="00E27B7F" w:rsidRPr="00AC07C5" w:rsidRDefault="0067097B" w:rsidP="004A4F69">
            <w:pPr>
              <w:spacing w:after="85"/>
              <w:rPr>
                <w:sz w:val="20"/>
                <w:szCs w:val="20"/>
              </w:rPr>
            </w:pPr>
            <w:r>
              <w:rPr>
                <w:sz w:val="20"/>
                <w:szCs w:val="20"/>
              </w:rPr>
              <w:t>3.2</w:t>
            </w:r>
          </w:p>
          <w:p w14:paraId="435652F6" w14:textId="6792A424" w:rsidR="00356070" w:rsidRPr="00AC07C5" w:rsidRDefault="00356070" w:rsidP="004A4F69">
            <w:pPr>
              <w:spacing w:after="85"/>
              <w:rPr>
                <w:sz w:val="20"/>
                <w:szCs w:val="20"/>
              </w:rPr>
            </w:pPr>
            <w:r w:rsidRPr="00356070">
              <w:rPr>
                <w:sz w:val="20"/>
                <w:szCs w:val="20"/>
              </w:rPr>
              <w:t>FSS, FHT, E</w:t>
            </w:r>
          </w:p>
        </w:tc>
        <w:tc>
          <w:tcPr>
            <w:tcW w:w="1554" w:type="dxa"/>
            <w:shd w:val="clear" w:color="auto" w:fill="FBD4B4" w:themeFill="accent6" w:themeFillTint="66"/>
          </w:tcPr>
          <w:p w14:paraId="61B97D75" w14:textId="22E42516" w:rsidR="00E27B7F" w:rsidRPr="008F2D06" w:rsidRDefault="00E27B7F" w:rsidP="004A4F69">
            <w:pPr>
              <w:spacing w:after="85"/>
              <w:cnfStyle w:val="000000100000" w:firstRow="0" w:lastRow="0" w:firstColumn="0" w:lastColumn="0" w:oddVBand="0" w:evenVBand="0" w:oddHBand="1" w:evenHBand="0" w:firstRowFirstColumn="0" w:firstRowLastColumn="0" w:lastRowFirstColumn="0" w:lastRowLastColumn="0"/>
              <w:rPr>
                <w:sz w:val="20"/>
                <w:szCs w:val="20"/>
              </w:rPr>
            </w:pPr>
            <w:r w:rsidRPr="008F2D06">
              <w:rPr>
                <w:sz w:val="20"/>
                <w:szCs w:val="20"/>
              </w:rPr>
              <w:t>Yes</w:t>
            </w:r>
          </w:p>
        </w:tc>
        <w:tc>
          <w:tcPr>
            <w:tcW w:w="1617" w:type="dxa"/>
            <w:shd w:val="clear" w:color="auto" w:fill="FBD4B4" w:themeFill="accent6" w:themeFillTint="66"/>
          </w:tcPr>
          <w:p w14:paraId="240EE665" w14:textId="5E03DF6F" w:rsidR="00E27B7F" w:rsidRPr="008F2D06" w:rsidRDefault="00E27B7F" w:rsidP="004A4F69">
            <w:pPr>
              <w:spacing w:after="85"/>
              <w:cnfStyle w:val="000000100000" w:firstRow="0" w:lastRow="0" w:firstColumn="0" w:lastColumn="0" w:oddVBand="0" w:evenVBand="0" w:oddHBand="1" w:evenHBand="0" w:firstRowFirstColumn="0" w:firstRowLastColumn="0" w:lastRowFirstColumn="0" w:lastRowLastColumn="0"/>
              <w:rPr>
                <w:sz w:val="20"/>
                <w:szCs w:val="20"/>
              </w:rPr>
            </w:pPr>
            <w:r w:rsidRPr="008F2D06">
              <w:rPr>
                <w:sz w:val="20"/>
                <w:szCs w:val="20"/>
              </w:rPr>
              <w:t>Yes</w:t>
            </w:r>
          </w:p>
        </w:tc>
        <w:tc>
          <w:tcPr>
            <w:tcW w:w="1511" w:type="dxa"/>
            <w:shd w:val="clear" w:color="auto" w:fill="FBD4B4" w:themeFill="accent6" w:themeFillTint="66"/>
          </w:tcPr>
          <w:p w14:paraId="6AA971F4" w14:textId="33DBB911" w:rsidR="00E27B7F" w:rsidRPr="008F2D06" w:rsidRDefault="00E27B7F" w:rsidP="004A4F69">
            <w:pPr>
              <w:spacing w:after="85"/>
              <w:cnfStyle w:val="000000100000" w:firstRow="0" w:lastRow="0" w:firstColumn="0" w:lastColumn="0" w:oddVBand="0" w:evenVBand="0" w:oddHBand="1" w:evenHBand="0" w:firstRowFirstColumn="0" w:firstRowLastColumn="0" w:lastRowFirstColumn="0" w:lastRowLastColumn="0"/>
              <w:rPr>
                <w:sz w:val="20"/>
                <w:szCs w:val="20"/>
              </w:rPr>
            </w:pPr>
            <w:r w:rsidRPr="008F2D06">
              <w:rPr>
                <w:sz w:val="20"/>
                <w:szCs w:val="20"/>
              </w:rPr>
              <w:t>Yes</w:t>
            </w:r>
          </w:p>
        </w:tc>
        <w:tc>
          <w:tcPr>
            <w:tcW w:w="1417" w:type="dxa"/>
            <w:shd w:val="clear" w:color="auto" w:fill="FBD4B4" w:themeFill="accent6" w:themeFillTint="66"/>
          </w:tcPr>
          <w:p w14:paraId="79790D84" w14:textId="7E0563D9" w:rsidR="00E27B7F" w:rsidRPr="008F2D06" w:rsidRDefault="00E27B7F" w:rsidP="004A4F69">
            <w:pPr>
              <w:spacing w:after="85"/>
              <w:cnfStyle w:val="000000100000" w:firstRow="0" w:lastRow="0" w:firstColumn="0" w:lastColumn="0" w:oddVBand="0" w:evenVBand="0" w:oddHBand="1" w:evenHBand="0" w:firstRowFirstColumn="0" w:firstRowLastColumn="0" w:lastRowFirstColumn="0" w:lastRowLastColumn="0"/>
              <w:rPr>
                <w:sz w:val="20"/>
                <w:szCs w:val="20"/>
              </w:rPr>
            </w:pPr>
            <w:r w:rsidRPr="008F2D06">
              <w:rPr>
                <w:sz w:val="20"/>
                <w:szCs w:val="20"/>
              </w:rPr>
              <w:t>Yes</w:t>
            </w:r>
          </w:p>
        </w:tc>
        <w:tc>
          <w:tcPr>
            <w:tcW w:w="1418" w:type="dxa"/>
            <w:shd w:val="clear" w:color="auto" w:fill="FBD4B4" w:themeFill="accent6" w:themeFillTint="66"/>
          </w:tcPr>
          <w:p w14:paraId="34086DC0" w14:textId="31022159" w:rsidR="00E27B7F" w:rsidRPr="008F2D06" w:rsidRDefault="00E27B7F" w:rsidP="004A4F69">
            <w:pPr>
              <w:spacing w:after="85"/>
              <w:cnfStyle w:val="000000100000" w:firstRow="0" w:lastRow="0" w:firstColumn="0" w:lastColumn="0" w:oddVBand="0" w:evenVBand="0" w:oddHBand="1" w:evenHBand="0" w:firstRowFirstColumn="0" w:firstRowLastColumn="0" w:lastRowFirstColumn="0" w:lastRowLastColumn="0"/>
              <w:rPr>
                <w:sz w:val="20"/>
                <w:szCs w:val="20"/>
              </w:rPr>
            </w:pPr>
            <w:r w:rsidRPr="008F2D06">
              <w:rPr>
                <w:sz w:val="20"/>
                <w:szCs w:val="20"/>
              </w:rPr>
              <w:t>Yes</w:t>
            </w:r>
          </w:p>
        </w:tc>
      </w:tr>
      <w:tr w:rsidR="009C1867" w:rsidRPr="008F2D06" w14:paraId="562F82F1" w14:textId="77777777" w:rsidTr="00950DD1">
        <w:trPr>
          <w:trHeight w:val="321"/>
        </w:trPr>
        <w:tc>
          <w:tcPr>
            <w:cnfStyle w:val="001000000000" w:firstRow="0" w:lastRow="0" w:firstColumn="1" w:lastColumn="0" w:oddVBand="0" w:evenVBand="0" w:oddHBand="0" w:evenHBand="0" w:firstRowFirstColumn="0" w:firstRowLastColumn="0" w:lastRowFirstColumn="0" w:lastRowLastColumn="0"/>
            <w:tcW w:w="8931" w:type="dxa"/>
            <w:gridSpan w:val="6"/>
          </w:tcPr>
          <w:p w14:paraId="14B7471B" w14:textId="5CAAEDBC" w:rsidR="009C1867" w:rsidRPr="008F2D06" w:rsidRDefault="009C1867" w:rsidP="004A4F69">
            <w:pPr>
              <w:spacing w:after="85"/>
              <w:rPr>
                <w:sz w:val="20"/>
                <w:szCs w:val="20"/>
              </w:rPr>
            </w:pPr>
            <w:r w:rsidRPr="008F2D06">
              <w:rPr>
                <w:b w:val="0"/>
                <w:sz w:val="20"/>
                <w:szCs w:val="20"/>
              </w:rPr>
              <w:t>Category 2</w:t>
            </w:r>
            <w:r w:rsidR="00356070">
              <w:rPr>
                <w:b w:val="0"/>
                <w:sz w:val="20"/>
                <w:szCs w:val="20"/>
              </w:rPr>
              <w:t xml:space="preserve"> business</w:t>
            </w:r>
          </w:p>
        </w:tc>
      </w:tr>
      <w:tr w:rsidR="00356070" w:rsidRPr="008F2D06" w14:paraId="2476766D" w14:textId="77777777" w:rsidTr="009C1867">
        <w:trPr>
          <w:cnfStyle w:val="000000100000" w:firstRow="0" w:lastRow="0" w:firstColumn="0" w:lastColumn="0" w:oddVBand="0" w:evenVBand="0" w:oddHBand="1" w:evenHBand="0" w:firstRowFirstColumn="0" w:firstRowLastColumn="0" w:lastRowFirstColumn="0" w:lastRowLastColumn="0"/>
          <w:trHeight w:val="626"/>
        </w:trPr>
        <w:tc>
          <w:tcPr>
            <w:cnfStyle w:val="001000000000" w:firstRow="0" w:lastRow="0" w:firstColumn="1" w:lastColumn="0" w:oddVBand="0" w:evenVBand="0" w:oddHBand="0" w:evenHBand="0" w:firstRowFirstColumn="0" w:firstRowLastColumn="0" w:lastRowFirstColumn="0" w:lastRowLastColumn="0"/>
            <w:tcW w:w="1414" w:type="dxa"/>
            <w:shd w:val="clear" w:color="auto" w:fill="B8CCE4" w:themeFill="accent1" w:themeFillTint="66"/>
          </w:tcPr>
          <w:p w14:paraId="09AAD56A" w14:textId="77777777" w:rsidR="00356070" w:rsidRPr="00AC07C5" w:rsidRDefault="00356070" w:rsidP="00356070">
            <w:pPr>
              <w:spacing w:after="85"/>
              <w:rPr>
                <w:sz w:val="20"/>
                <w:szCs w:val="20"/>
              </w:rPr>
            </w:pPr>
            <w:r w:rsidRPr="00356070">
              <w:rPr>
                <w:sz w:val="20"/>
                <w:szCs w:val="20"/>
              </w:rPr>
              <w:t xml:space="preserve">3.1 </w:t>
            </w:r>
          </w:p>
          <w:p w14:paraId="77BF30DD" w14:textId="6E7297D5" w:rsidR="00356070" w:rsidRPr="00AC07C5" w:rsidRDefault="00356070" w:rsidP="00356070">
            <w:pPr>
              <w:spacing w:after="85"/>
              <w:rPr>
                <w:sz w:val="20"/>
                <w:szCs w:val="20"/>
              </w:rPr>
            </w:pPr>
            <w:r w:rsidRPr="00356070">
              <w:rPr>
                <w:sz w:val="20"/>
                <w:szCs w:val="20"/>
              </w:rPr>
              <w:t>FSS, FHT</w:t>
            </w:r>
          </w:p>
        </w:tc>
        <w:tc>
          <w:tcPr>
            <w:tcW w:w="1554" w:type="dxa"/>
            <w:shd w:val="clear" w:color="auto" w:fill="B8CCE4" w:themeFill="accent1" w:themeFillTint="66"/>
          </w:tcPr>
          <w:p w14:paraId="7CC27BE7" w14:textId="0CB49BF3" w:rsidR="00356070" w:rsidRPr="008F2D06" w:rsidRDefault="00356070" w:rsidP="00356070">
            <w:pPr>
              <w:spacing w:after="85"/>
              <w:cnfStyle w:val="000000100000" w:firstRow="0" w:lastRow="0" w:firstColumn="0" w:lastColumn="0" w:oddVBand="0" w:evenVBand="0" w:oddHBand="1" w:evenHBand="0" w:firstRowFirstColumn="0" w:firstRowLastColumn="0" w:lastRowFirstColumn="0" w:lastRowLastColumn="0"/>
              <w:rPr>
                <w:sz w:val="20"/>
                <w:szCs w:val="20"/>
              </w:rPr>
            </w:pPr>
            <w:r w:rsidRPr="008F2D06">
              <w:rPr>
                <w:sz w:val="20"/>
                <w:szCs w:val="20"/>
              </w:rPr>
              <w:t>Yes</w:t>
            </w:r>
          </w:p>
        </w:tc>
        <w:tc>
          <w:tcPr>
            <w:tcW w:w="1617" w:type="dxa"/>
            <w:shd w:val="clear" w:color="auto" w:fill="B8CCE4" w:themeFill="accent1" w:themeFillTint="66"/>
          </w:tcPr>
          <w:p w14:paraId="4C18433B" w14:textId="57387F5D" w:rsidR="00356070" w:rsidRPr="008F2D06" w:rsidRDefault="00356070" w:rsidP="00356070">
            <w:pPr>
              <w:spacing w:after="85"/>
              <w:cnfStyle w:val="000000100000" w:firstRow="0" w:lastRow="0" w:firstColumn="0" w:lastColumn="0" w:oddVBand="0" w:evenVBand="0" w:oddHBand="1" w:evenHBand="0" w:firstRowFirstColumn="0" w:firstRowLastColumn="0" w:lastRowFirstColumn="0" w:lastRowLastColumn="0"/>
              <w:rPr>
                <w:sz w:val="20"/>
                <w:szCs w:val="20"/>
              </w:rPr>
            </w:pPr>
            <w:r w:rsidRPr="008F2D06">
              <w:rPr>
                <w:sz w:val="20"/>
                <w:szCs w:val="20"/>
              </w:rPr>
              <w:t>Yes</w:t>
            </w:r>
          </w:p>
        </w:tc>
        <w:tc>
          <w:tcPr>
            <w:tcW w:w="1511" w:type="dxa"/>
            <w:shd w:val="clear" w:color="auto" w:fill="B8CCE4" w:themeFill="accent1" w:themeFillTint="66"/>
          </w:tcPr>
          <w:p w14:paraId="59D80114" w14:textId="0643726A" w:rsidR="00356070" w:rsidRPr="008F2D06" w:rsidRDefault="00356070" w:rsidP="00356070">
            <w:pPr>
              <w:spacing w:after="85"/>
              <w:cnfStyle w:val="000000100000" w:firstRow="0" w:lastRow="0" w:firstColumn="0" w:lastColumn="0" w:oddVBand="0" w:evenVBand="0" w:oddHBand="1" w:evenHBand="0" w:firstRowFirstColumn="0" w:firstRowLastColumn="0" w:lastRowFirstColumn="0" w:lastRowLastColumn="0"/>
              <w:rPr>
                <w:sz w:val="20"/>
                <w:szCs w:val="20"/>
              </w:rPr>
            </w:pPr>
            <w:r w:rsidRPr="008F2D06">
              <w:rPr>
                <w:sz w:val="20"/>
                <w:szCs w:val="20"/>
              </w:rPr>
              <w:t>Yes</w:t>
            </w:r>
          </w:p>
        </w:tc>
        <w:tc>
          <w:tcPr>
            <w:tcW w:w="1417" w:type="dxa"/>
            <w:shd w:val="clear" w:color="auto" w:fill="B8CCE4" w:themeFill="accent1" w:themeFillTint="66"/>
          </w:tcPr>
          <w:p w14:paraId="0E610456" w14:textId="529EBD63" w:rsidR="00356070" w:rsidRPr="008F2D06" w:rsidRDefault="00356070" w:rsidP="00356070">
            <w:pPr>
              <w:spacing w:after="85"/>
              <w:cnfStyle w:val="000000100000" w:firstRow="0" w:lastRow="0" w:firstColumn="0" w:lastColumn="0" w:oddVBand="0" w:evenVBand="0" w:oddHBand="1" w:evenHBand="0" w:firstRowFirstColumn="0" w:firstRowLastColumn="0" w:lastRowFirstColumn="0" w:lastRowLastColumn="0"/>
              <w:rPr>
                <w:sz w:val="20"/>
                <w:szCs w:val="20"/>
              </w:rPr>
            </w:pPr>
            <w:r w:rsidRPr="008F2D06">
              <w:rPr>
                <w:sz w:val="20"/>
                <w:szCs w:val="20"/>
              </w:rPr>
              <w:t>Yes</w:t>
            </w:r>
          </w:p>
        </w:tc>
        <w:tc>
          <w:tcPr>
            <w:tcW w:w="1418" w:type="dxa"/>
            <w:shd w:val="clear" w:color="auto" w:fill="B8CCE4" w:themeFill="accent1" w:themeFillTint="66"/>
          </w:tcPr>
          <w:p w14:paraId="3AF00181" w14:textId="15AE1581" w:rsidR="00356070" w:rsidRPr="008F2D06" w:rsidRDefault="00356070" w:rsidP="00356070">
            <w:pPr>
              <w:spacing w:after="85"/>
              <w:cnfStyle w:val="000000100000" w:firstRow="0" w:lastRow="0" w:firstColumn="0" w:lastColumn="0" w:oddVBand="0" w:evenVBand="0" w:oddHBand="1" w:evenHBand="0" w:firstRowFirstColumn="0" w:firstRowLastColumn="0" w:lastRowFirstColumn="0" w:lastRowLastColumn="0"/>
              <w:rPr>
                <w:sz w:val="20"/>
                <w:szCs w:val="20"/>
              </w:rPr>
            </w:pPr>
            <w:r w:rsidRPr="008F2D06">
              <w:rPr>
                <w:sz w:val="20"/>
                <w:szCs w:val="20"/>
              </w:rPr>
              <w:t>Yes</w:t>
            </w:r>
          </w:p>
        </w:tc>
      </w:tr>
      <w:tr w:rsidR="00356070" w:rsidRPr="008F2D06" w14:paraId="13819A9E" w14:textId="77777777" w:rsidTr="009C1867">
        <w:trPr>
          <w:trHeight w:val="626"/>
        </w:trPr>
        <w:tc>
          <w:tcPr>
            <w:cnfStyle w:val="001000000000" w:firstRow="0" w:lastRow="0" w:firstColumn="1" w:lastColumn="0" w:oddVBand="0" w:evenVBand="0" w:oddHBand="0" w:evenHBand="0" w:firstRowFirstColumn="0" w:firstRowLastColumn="0" w:lastRowFirstColumn="0" w:lastRowLastColumn="0"/>
            <w:tcW w:w="1414" w:type="dxa"/>
            <w:shd w:val="clear" w:color="auto" w:fill="FBD4B4" w:themeFill="accent6" w:themeFillTint="66"/>
          </w:tcPr>
          <w:p w14:paraId="342E62C1" w14:textId="639B69A3" w:rsidR="00356070" w:rsidRPr="00AC07C5" w:rsidRDefault="0067097B" w:rsidP="00356070">
            <w:pPr>
              <w:spacing w:after="85"/>
              <w:rPr>
                <w:sz w:val="20"/>
                <w:szCs w:val="20"/>
              </w:rPr>
            </w:pPr>
            <w:r>
              <w:rPr>
                <w:sz w:val="20"/>
                <w:szCs w:val="20"/>
              </w:rPr>
              <w:t>3.2</w:t>
            </w:r>
          </w:p>
          <w:p w14:paraId="7BBA2E4D" w14:textId="446CFE45" w:rsidR="00356070" w:rsidRPr="00AC07C5" w:rsidRDefault="00356070" w:rsidP="00356070">
            <w:pPr>
              <w:spacing w:after="85"/>
              <w:rPr>
                <w:sz w:val="20"/>
                <w:szCs w:val="20"/>
              </w:rPr>
            </w:pPr>
            <w:r w:rsidRPr="00356070">
              <w:rPr>
                <w:sz w:val="20"/>
                <w:szCs w:val="20"/>
              </w:rPr>
              <w:t>FSS, FHT, E</w:t>
            </w:r>
          </w:p>
        </w:tc>
        <w:tc>
          <w:tcPr>
            <w:tcW w:w="1554" w:type="dxa"/>
            <w:shd w:val="clear" w:color="auto" w:fill="FBD4B4" w:themeFill="accent6" w:themeFillTint="66"/>
          </w:tcPr>
          <w:p w14:paraId="308F40DA" w14:textId="1A691CD6" w:rsidR="00356070" w:rsidRPr="008F2D06" w:rsidRDefault="00356070" w:rsidP="00356070">
            <w:pPr>
              <w:spacing w:after="85"/>
              <w:cnfStyle w:val="000000000000" w:firstRow="0" w:lastRow="0" w:firstColumn="0" w:lastColumn="0" w:oddVBand="0" w:evenVBand="0" w:oddHBand="0" w:evenHBand="0" w:firstRowFirstColumn="0" w:firstRowLastColumn="0" w:lastRowFirstColumn="0" w:lastRowLastColumn="0"/>
              <w:rPr>
                <w:sz w:val="20"/>
                <w:szCs w:val="20"/>
              </w:rPr>
            </w:pPr>
            <w:r w:rsidRPr="008F2D06">
              <w:rPr>
                <w:sz w:val="20"/>
                <w:szCs w:val="20"/>
              </w:rPr>
              <w:t>Yes</w:t>
            </w:r>
          </w:p>
        </w:tc>
        <w:tc>
          <w:tcPr>
            <w:tcW w:w="1617" w:type="dxa"/>
            <w:shd w:val="clear" w:color="auto" w:fill="FBD4B4" w:themeFill="accent6" w:themeFillTint="66"/>
          </w:tcPr>
          <w:p w14:paraId="02B7AEDC" w14:textId="48A209AB" w:rsidR="00356070" w:rsidRPr="008F2D06" w:rsidRDefault="00356070" w:rsidP="00356070">
            <w:pPr>
              <w:spacing w:after="85"/>
              <w:cnfStyle w:val="000000000000" w:firstRow="0" w:lastRow="0" w:firstColumn="0" w:lastColumn="0" w:oddVBand="0" w:evenVBand="0" w:oddHBand="0" w:evenHBand="0" w:firstRowFirstColumn="0" w:firstRowLastColumn="0" w:lastRowFirstColumn="0" w:lastRowLastColumn="0"/>
              <w:rPr>
                <w:sz w:val="20"/>
                <w:szCs w:val="20"/>
              </w:rPr>
            </w:pPr>
            <w:r w:rsidRPr="008F2D06">
              <w:rPr>
                <w:sz w:val="20"/>
                <w:szCs w:val="20"/>
              </w:rPr>
              <w:t>Uncertain</w:t>
            </w:r>
          </w:p>
        </w:tc>
        <w:tc>
          <w:tcPr>
            <w:tcW w:w="1511" w:type="dxa"/>
            <w:shd w:val="clear" w:color="auto" w:fill="FBD4B4" w:themeFill="accent6" w:themeFillTint="66"/>
          </w:tcPr>
          <w:p w14:paraId="5BBBE238" w14:textId="7ED78D8C" w:rsidR="00356070" w:rsidRPr="008F2D06" w:rsidRDefault="00356070" w:rsidP="00356070">
            <w:pPr>
              <w:spacing w:after="85"/>
              <w:cnfStyle w:val="000000000000" w:firstRow="0" w:lastRow="0" w:firstColumn="0" w:lastColumn="0" w:oddVBand="0" w:evenVBand="0" w:oddHBand="0" w:evenHBand="0" w:firstRowFirstColumn="0" w:firstRowLastColumn="0" w:lastRowFirstColumn="0" w:lastRowLastColumn="0"/>
              <w:rPr>
                <w:sz w:val="20"/>
                <w:szCs w:val="20"/>
              </w:rPr>
            </w:pPr>
            <w:r w:rsidRPr="008F2D06">
              <w:rPr>
                <w:sz w:val="20"/>
                <w:szCs w:val="20"/>
              </w:rPr>
              <w:t>Uncertain</w:t>
            </w:r>
          </w:p>
        </w:tc>
        <w:tc>
          <w:tcPr>
            <w:tcW w:w="1417" w:type="dxa"/>
            <w:shd w:val="clear" w:color="auto" w:fill="FBD4B4" w:themeFill="accent6" w:themeFillTint="66"/>
          </w:tcPr>
          <w:p w14:paraId="77E177C2" w14:textId="2DF18582" w:rsidR="00356070" w:rsidRPr="008F2D06" w:rsidRDefault="00356070" w:rsidP="00356070">
            <w:pPr>
              <w:spacing w:after="85"/>
              <w:cnfStyle w:val="000000000000" w:firstRow="0" w:lastRow="0" w:firstColumn="0" w:lastColumn="0" w:oddVBand="0" w:evenVBand="0" w:oddHBand="0" w:evenHBand="0" w:firstRowFirstColumn="0" w:firstRowLastColumn="0" w:lastRowFirstColumn="0" w:lastRowLastColumn="0"/>
              <w:rPr>
                <w:sz w:val="20"/>
                <w:szCs w:val="20"/>
              </w:rPr>
            </w:pPr>
            <w:r w:rsidRPr="008F2D06">
              <w:rPr>
                <w:sz w:val="20"/>
                <w:szCs w:val="20"/>
              </w:rPr>
              <w:t>Uncertain</w:t>
            </w:r>
          </w:p>
        </w:tc>
        <w:tc>
          <w:tcPr>
            <w:tcW w:w="1418" w:type="dxa"/>
            <w:shd w:val="clear" w:color="auto" w:fill="FBD4B4" w:themeFill="accent6" w:themeFillTint="66"/>
          </w:tcPr>
          <w:p w14:paraId="1FBC3D1F" w14:textId="39484086" w:rsidR="00356070" w:rsidRPr="008F2D06" w:rsidRDefault="00356070" w:rsidP="00356070">
            <w:pPr>
              <w:spacing w:after="85"/>
              <w:cnfStyle w:val="000000000000" w:firstRow="0" w:lastRow="0" w:firstColumn="0" w:lastColumn="0" w:oddVBand="0" w:evenVBand="0" w:oddHBand="0" w:evenHBand="0" w:firstRowFirstColumn="0" w:firstRowLastColumn="0" w:lastRowFirstColumn="0" w:lastRowLastColumn="0"/>
              <w:rPr>
                <w:sz w:val="20"/>
                <w:szCs w:val="20"/>
              </w:rPr>
            </w:pPr>
            <w:r w:rsidRPr="008F2D06">
              <w:rPr>
                <w:sz w:val="20"/>
                <w:szCs w:val="20"/>
              </w:rPr>
              <w:t>No</w:t>
            </w:r>
          </w:p>
        </w:tc>
      </w:tr>
    </w:tbl>
    <w:p w14:paraId="03F60D1D" w14:textId="6DFB354D" w:rsidR="003B2201" w:rsidRDefault="003B2201" w:rsidP="004A4F69">
      <w:r w:rsidRPr="00F61FE4">
        <w:rPr>
          <w:noProof/>
          <w:lang w:eastAsia="en-GB"/>
        </w:rPr>
        <mc:AlternateContent>
          <mc:Choice Requires="wps">
            <w:drawing>
              <wp:anchor distT="45720" distB="45720" distL="114300" distR="114300" simplePos="0" relativeHeight="251658244" behindDoc="0" locked="0" layoutInCell="1" allowOverlap="1" wp14:anchorId="35E11214" wp14:editId="7B0180CA">
                <wp:simplePos x="0" y="0"/>
                <wp:positionH relativeFrom="margin">
                  <wp:posOffset>-8890</wp:posOffset>
                </wp:positionH>
                <wp:positionV relativeFrom="paragraph">
                  <wp:posOffset>304800</wp:posOffset>
                </wp:positionV>
                <wp:extent cx="5708650" cy="1404620"/>
                <wp:effectExtent l="0" t="0" r="25400" b="1524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8650" cy="1404620"/>
                        </a:xfrm>
                        <a:prstGeom prst="rect">
                          <a:avLst/>
                        </a:prstGeom>
                        <a:solidFill>
                          <a:srgbClr val="F79646">
                            <a:lumMod val="20000"/>
                            <a:lumOff val="80000"/>
                          </a:srgbClr>
                        </a:solidFill>
                        <a:ln w="9525">
                          <a:solidFill>
                            <a:srgbClr val="000000"/>
                          </a:solidFill>
                          <a:miter lim="800000"/>
                          <a:headEnd/>
                          <a:tailEnd/>
                        </a:ln>
                      </wps:spPr>
                      <wps:txbx>
                        <w:txbxContent>
                          <w:p w14:paraId="51B845F2" w14:textId="07EAFC0B" w:rsidR="00BA3660" w:rsidRPr="00F61FE4" w:rsidRDefault="00BA3660" w:rsidP="00B010EF">
                            <w:pPr>
                              <w:pStyle w:val="Default"/>
                              <w:rPr>
                                <w:sz w:val="22"/>
                                <w:szCs w:val="22"/>
                              </w:rPr>
                            </w:pPr>
                            <w:r w:rsidRPr="00F61FE4">
                              <w:rPr>
                                <w:sz w:val="22"/>
                                <w:szCs w:val="22"/>
                              </w:rPr>
                              <w:t>Stakeholders views are</w:t>
                            </w:r>
                            <w:r>
                              <w:rPr>
                                <w:sz w:val="22"/>
                                <w:szCs w:val="22"/>
                              </w:rPr>
                              <w:t xml:space="preserve"> sought on the </w:t>
                            </w:r>
                            <w:r w:rsidRPr="00F61FE4">
                              <w:rPr>
                                <w:sz w:val="22"/>
                                <w:szCs w:val="22"/>
                              </w:rPr>
                              <w:t xml:space="preserve">following: </w:t>
                            </w:r>
                          </w:p>
                          <w:p w14:paraId="77E85D05" w14:textId="222FC475" w:rsidR="00BA3660" w:rsidRPr="00F61FE4" w:rsidRDefault="00BA3660" w:rsidP="00F732D9">
                            <w:pPr>
                              <w:pStyle w:val="AARBullet"/>
                            </w:pPr>
                            <w:r>
                              <w:t xml:space="preserve"> Do you think the criteria (table 9) to assess the appropriateness of the intervention are suitable?  Are there any criteria you would add or remov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5E11214" id="_x0000_s1030" type="#_x0000_t202" style="position:absolute;margin-left:-.7pt;margin-top:24pt;width:449.5pt;height:110.6pt;z-index:25165824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" fillcolor="#fdeada">
                <v:textbox style="mso-fit-shape-to-text:t">
                  <w:txbxContent>
                    <w:p w14:paraId="51B845F2" w14:textId="07EAFC0B" w:rsidR="00BA3660" w:rsidRPr="00F61FE4" w:rsidRDefault="00BA3660" w:rsidP="00B010EF">
                      <w:pPr>
                        <w:pStyle w:val="Default"/>
                        <w:rPr>
                          <w:sz w:val="22"/>
                          <w:szCs w:val="22"/>
                        </w:rPr>
                      </w:pPr>
                      <w:r w:rsidRPr="00F61FE4">
                        <w:rPr>
                          <w:sz w:val="22"/>
                          <w:szCs w:val="22"/>
                        </w:rPr>
                        <w:t>Stakeholders views are</w:t>
                      </w:r>
                      <w:r>
                        <w:rPr>
                          <w:sz w:val="22"/>
                          <w:szCs w:val="22"/>
                        </w:rPr>
                        <w:t xml:space="preserve"> sought on the </w:t>
                      </w:r>
                      <w:r w:rsidRPr="00F61FE4">
                        <w:rPr>
                          <w:sz w:val="22"/>
                          <w:szCs w:val="22"/>
                        </w:rPr>
                        <w:t xml:space="preserve">following: </w:t>
                      </w:r>
                    </w:p>
                    <w:p w14:paraId="77E85D05" w14:textId="222FC475" w:rsidR="00BA3660" w:rsidRPr="00F61FE4" w:rsidRDefault="00BA3660" w:rsidP="00F732D9">
                      <w:pPr>
                        <w:pStyle w:val="AARBullet"/>
                      </w:pPr>
                      <w:r>
                        <w:t xml:space="preserve"> Do you think the criteria (table 9) to assess the appropriateness of the intervention are suitable?  Are there any criteria you would add or remove?</w:t>
                      </w:r>
                    </w:p>
                  </w:txbxContent>
                </v:textbox>
                <w10:wrap type="square" anchorx="margin"/>
              </v:shape>
            </w:pict>
          </mc:Fallback>
        </mc:AlternateContent>
      </w:r>
    </w:p>
    <w:p w14:paraId="3243FAA0" w14:textId="2861D34A" w:rsidR="00B010EF" w:rsidRDefault="00B010EF" w:rsidP="004A4F69"/>
    <w:p w14:paraId="55263E27" w14:textId="0ED6E58D" w:rsidR="004B3692" w:rsidRDefault="00504902" w:rsidP="00FC16C7">
      <w:pPr>
        <w:pStyle w:val="Heading2"/>
      </w:pPr>
      <w:bookmarkStart w:id="60" w:name="_Toc87600004"/>
      <w:bookmarkStart w:id="61" w:name="_Toc94172838"/>
      <w:r>
        <w:lastRenderedPageBreak/>
        <w:t>4.6</w:t>
      </w:r>
      <w:r>
        <w:tab/>
      </w:r>
      <w:r w:rsidR="004B3692">
        <w:t>Comparison of options and conclusion</w:t>
      </w:r>
      <w:bookmarkEnd w:id="60"/>
      <w:bookmarkEnd w:id="61"/>
    </w:p>
    <w:p w14:paraId="77AD74FD" w14:textId="0DCBDAAD" w:rsidR="00401C43" w:rsidRDefault="00401C43" w:rsidP="00401C43">
      <w:r>
        <w:t>FSANZ categorised</w:t>
      </w:r>
      <w:r w:rsidRPr="0013561C">
        <w:t xml:space="preserve"> food business</w:t>
      </w:r>
      <w:r>
        <w:t>es</w:t>
      </w:r>
      <w:r w:rsidRPr="0013561C">
        <w:t xml:space="preserve"> based on risk profiling </w:t>
      </w:r>
      <w:r>
        <w:t xml:space="preserve">their </w:t>
      </w:r>
      <w:r w:rsidRPr="0013561C">
        <w:t>food handling activities and association with fo</w:t>
      </w:r>
      <w:r>
        <w:t xml:space="preserve">odborne illness outbreaks. This approach allows for differential regulation, based on the risk the business potentially poses. </w:t>
      </w:r>
    </w:p>
    <w:p w14:paraId="142C121B" w14:textId="1E34BBDF" w:rsidR="00401C43" w:rsidRDefault="00401C43" w:rsidP="00401C43">
      <w:r w:rsidRPr="0044263C">
        <w:t>The analysis above indicates that the status quo and self-regulation are not the preferred options at this stage</w:t>
      </w:r>
      <w:r>
        <w:t xml:space="preserve">. </w:t>
      </w:r>
    </w:p>
    <w:p w14:paraId="10CDE4BA" w14:textId="726B059D" w:rsidR="009C1867" w:rsidRDefault="004B3692" w:rsidP="00CC1819">
      <w:r w:rsidRPr="0044263C">
        <w:t xml:space="preserve">The preferred option for </w:t>
      </w:r>
      <w:r>
        <w:t>C</w:t>
      </w:r>
      <w:r w:rsidRPr="0044263C">
        <w:t xml:space="preserve">ategory 1 businesses </w:t>
      </w:r>
      <w:r>
        <w:t>is o</w:t>
      </w:r>
      <w:r w:rsidRPr="0044263C">
        <w:t>ption 3.</w:t>
      </w:r>
      <w:r w:rsidR="00FE1EE0">
        <w:t>2</w:t>
      </w:r>
      <w:r>
        <w:t>,</w:t>
      </w:r>
      <w:r w:rsidRPr="0044263C">
        <w:t xml:space="preserve"> and for </w:t>
      </w:r>
      <w:r>
        <w:t>C</w:t>
      </w:r>
      <w:r w:rsidRPr="0044263C">
        <w:t>ategory 2 option 3.1</w:t>
      </w:r>
      <w:r>
        <w:t xml:space="preserve"> is preferred. </w:t>
      </w:r>
      <w:bookmarkEnd w:id="40"/>
      <w:bookmarkEnd w:id="41"/>
      <w:bookmarkEnd w:id="42"/>
    </w:p>
    <w:p w14:paraId="358C5887" w14:textId="7BBC7562" w:rsidR="003B2201" w:rsidRDefault="003B2201" w:rsidP="003B2201">
      <w:r>
        <w:t xml:space="preserve">For category 1 businesses, </w:t>
      </w:r>
      <w:r w:rsidR="00FE1EE0">
        <w:t xml:space="preserve">both </w:t>
      </w:r>
      <w:r>
        <w:t xml:space="preserve">option 3.1 and 3.2 are individually well targeted in the setting. However, FSANZ considers that the package of all three tools provides a complementary effect that results in a </w:t>
      </w:r>
      <w:r w:rsidR="00E13906">
        <w:t>more effective</w:t>
      </w:r>
      <w:r>
        <w:t xml:space="preserve"> risk mitigation. </w:t>
      </w:r>
    </w:p>
    <w:p w14:paraId="2D74BD9A" w14:textId="07E9EE96" w:rsidR="003B2201" w:rsidRDefault="003B2201" w:rsidP="00CC1819">
      <w:r>
        <w:t xml:space="preserve">For category 2 businesses, while </w:t>
      </w:r>
      <w:r w:rsidR="00FE1EE0">
        <w:t>both</w:t>
      </w:r>
      <w:r>
        <w:t xml:space="preserve"> options provide a strong net benefit, option 3.1 focusing on skills and knowledge of food handlers would be best targeted to mitigate risk in the setting.</w:t>
      </w:r>
      <w:r w:rsidR="00401C43">
        <w:t xml:space="preserve"> This recognises the differ</w:t>
      </w:r>
      <w:r w:rsidR="00E13906">
        <w:t>ent</w:t>
      </w:r>
      <w:r w:rsidR="00401C43">
        <w:t xml:space="preserve"> food handling </w:t>
      </w:r>
      <w:r w:rsidR="00E13906">
        <w:t>activities and associated risk</w:t>
      </w:r>
      <w:r w:rsidR="00401C43">
        <w:t xml:space="preserve"> between category 1 and 2 businesses. </w:t>
      </w:r>
    </w:p>
    <w:p w14:paraId="0335B733" w14:textId="57EB32AF" w:rsidR="00356070" w:rsidRDefault="00356070" w:rsidP="00356070">
      <w:r>
        <w:t>Information received through this consultation process may result in FSANZ arriving at a different preferred approach.</w:t>
      </w:r>
    </w:p>
    <w:p w14:paraId="133A7164" w14:textId="32985AC7" w:rsidR="00CC1819" w:rsidRPr="004B3692" w:rsidRDefault="004B3692" w:rsidP="00D31922">
      <w:pPr>
        <w:pStyle w:val="Heading1"/>
        <w:spacing w:before="240"/>
        <w:rPr>
          <w:rStyle w:val="Heading1Char"/>
          <w:b/>
        </w:rPr>
      </w:pPr>
      <w:bookmarkStart w:id="62" w:name="_Toc94172839"/>
      <w:r>
        <w:rPr>
          <w:rStyle w:val="Heading1Char"/>
          <w:b/>
        </w:rPr>
        <w:t>5</w:t>
      </w:r>
      <w:r w:rsidR="00D852B0">
        <w:rPr>
          <w:rStyle w:val="Heading1Char"/>
          <w:b/>
        </w:rPr>
        <w:t>.</w:t>
      </w:r>
      <w:r>
        <w:rPr>
          <w:rStyle w:val="Heading1Char"/>
          <w:b/>
        </w:rPr>
        <w:tab/>
      </w:r>
      <w:r w:rsidR="00FC1C67" w:rsidRPr="004B3692">
        <w:rPr>
          <w:rStyle w:val="Heading1Char"/>
          <w:b/>
        </w:rPr>
        <w:t>Who was consulted and how was their feedback incorporated?</w:t>
      </w:r>
      <w:bookmarkEnd w:id="62"/>
    </w:p>
    <w:p w14:paraId="2076C0DD" w14:textId="427D4994" w:rsidR="00AA50BB" w:rsidRPr="006B7E0B" w:rsidRDefault="00AA50BB" w:rsidP="001F6814">
      <w:bookmarkStart w:id="63" w:name="_Toc34227341"/>
      <w:bookmarkStart w:id="64" w:name="_Toc63258296"/>
      <w:r w:rsidRPr="00AA50BB">
        <w:rPr>
          <w:lang w:val="en-AU" w:bidi="en-US"/>
        </w:rPr>
        <w:t xml:space="preserve">Consultation is a key part of FSANZ’s standards development process, and is underpinned by our statutory consultation process. </w:t>
      </w:r>
      <w:r w:rsidR="00E5473A">
        <w:rPr>
          <w:lang w:val="en-AU" w:bidi="en-US"/>
        </w:rPr>
        <w:t>We</w:t>
      </w:r>
      <w:r w:rsidRPr="00AA50BB">
        <w:rPr>
          <w:lang w:val="en-AU" w:bidi="en-US"/>
        </w:rPr>
        <w:t xml:space="preserve"> consult with stakeholders to ensure </w:t>
      </w:r>
      <w:r w:rsidR="00E5473A">
        <w:rPr>
          <w:lang w:val="en-AU" w:bidi="en-US"/>
        </w:rPr>
        <w:t>we</w:t>
      </w:r>
      <w:r w:rsidRPr="00AA50BB">
        <w:rPr>
          <w:lang w:val="en-AU" w:bidi="en-US"/>
        </w:rPr>
        <w:t xml:space="preserve"> understand their business</w:t>
      </w:r>
      <w:r w:rsidR="00E5473A">
        <w:rPr>
          <w:lang w:val="en-AU" w:bidi="en-US"/>
        </w:rPr>
        <w:t>,</w:t>
      </w:r>
      <w:r w:rsidRPr="00AA50BB">
        <w:rPr>
          <w:lang w:val="en-AU" w:bidi="en-US"/>
        </w:rPr>
        <w:t xml:space="preserve"> and to seek information and advice to inform </w:t>
      </w:r>
      <w:r w:rsidR="00E5473A">
        <w:rPr>
          <w:lang w:val="en-AU" w:bidi="en-US"/>
        </w:rPr>
        <w:t>our</w:t>
      </w:r>
      <w:r w:rsidRPr="00AA50BB">
        <w:rPr>
          <w:lang w:val="en-AU" w:bidi="en-US"/>
        </w:rPr>
        <w:t xml:space="preserve"> proposal </w:t>
      </w:r>
      <w:r w:rsidR="000220A4">
        <w:rPr>
          <w:lang w:val="en-AU" w:bidi="en-US"/>
        </w:rPr>
        <w:t>assessment</w:t>
      </w:r>
      <w:r w:rsidRPr="00AA50BB">
        <w:rPr>
          <w:lang w:val="en-AU" w:bidi="en-US"/>
        </w:rPr>
        <w:t xml:space="preserve"> and standard development.</w:t>
      </w:r>
    </w:p>
    <w:p w14:paraId="1CC9CA2F" w14:textId="28019DEE" w:rsidR="00143B41" w:rsidRPr="00D852B0" w:rsidRDefault="00504902" w:rsidP="00FC16C7">
      <w:pPr>
        <w:pStyle w:val="Heading2"/>
      </w:pPr>
      <w:bookmarkStart w:id="65" w:name="_Toc94172840"/>
      <w:r>
        <w:t>5.1</w:t>
      </w:r>
      <w:r>
        <w:tab/>
      </w:r>
      <w:r w:rsidR="00143B41" w:rsidRPr="00D852B0">
        <w:t>Who and how we consulted</w:t>
      </w:r>
      <w:bookmarkEnd w:id="65"/>
    </w:p>
    <w:p w14:paraId="06D1B1D6" w14:textId="569FF6BB" w:rsidR="00AA50BB" w:rsidRPr="00AA50BB" w:rsidRDefault="00E5473A" w:rsidP="001F6814">
      <w:pPr>
        <w:rPr>
          <w:lang w:val="en-AU" w:bidi="en-US"/>
        </w:rPr>
      </w:pPr>
      <w:r>
        <w:rPr>
          <w:lang w:val="en-AU" w:bidi="en-US"/>
        </w:rPr>
        <w:t>A range of c</w:t>
      </w:r>
      <w:r w:rsidR="00AA50BB" w:rsidRPr="00AA50BB">
        <w:rPr>
          <w:lang w:val="en-AU" w:bidi="en-US"/>
        </w:rPr>
        <w:t xml:space="preserve">onsultation activities on this project and the proposed tools have spanned </w:t>
      </w:r>
      <w:r w:rsidR="00143B41">
        <w:rPr>
          <w:lang w:val="en-AU" w:bidi="en-US"/>
        </w:rPr>
        <w:t>many</w:t>
      </w:r>
      <w:r w:rsidR="00AA50BB" w:rsidRPr="00AA50BB">
        <w:rPr>
          <w:lang w:val="en-AU" w:bidi="en-US"/>
        </w:rPr>
        <w:t xml:space="preserve"> years</w:t>
      </w:r>
      <w:r>
        <w:rPr>
          <w:lang w:val="en-AU" w:bidi="en-US"/>
        </w:rPr>
        <w:t>,</w:t>
      </w:r>
      <w:r w:rsidR="00AA50BB" w:rsidRPr="00AA50BB">
        <w:rPr>
          <w:lang w:val="en-AU" w:bidi="en-US"/>
        </w:rPr>
        <w:t xml:space="preserve"> </w:t>
      </w:r>
      <w:r>
        <w:rPr>
          <w:lang w:val="en-AU" w:bidi="en-US"/>
        </w:rPr>
        <w:t>ensuring</w:t>
      </w:r>
      <w:r w:rsidR="00AA50BB" w:rsidRPr="00AA50BB">
        <w:rPr>
          <w:lang w:val="en-AU" w:bidi="en-US"/>
        </w:rPr>
        <w:t xml:space="preserve"> all viable options have been </w:t>
      </w:r>
      <w:r>
        <w:rPr>
          <w:lang w:val="en-AU" w:bidi="en-US"/>
        </w:rPr>
        <w:t xml:space="preserve">carefully </w:t>
      </w:r>
      <w:r w:rsidR="00AA50BB" w:rsidRPr="00AA50BB">
        <w:rPr>
          <w:lang w:val="en-AU" w:bidi="en-US"/>
        </w:rPr>
        <w:t xml:space="preserve">considered. </w:t>
      </w:r>
      <w:r>
        <w:rPr>
          <w:lang w:val="en-AU" w:bidi="en-US"/>
        </w:rPr>
        <w:t>C</w:t>
      </w:r>
      <w:r w:rsidR="00AA50BB" w:rsidRPr="00AA50BB">
        <w:rPr>
          <w:lang w:val="en-AU" w:bidi="en-US"/>
        </w:rPr>
        <w:t>onsultations were held with over 400 stakeholders including local government, rep</w:t>
      </w:r>
      <w:r w:rsidR="00AA50BB" w:rsidRPr="00AA50BB">
        <w:rPr>
          <w:lang w:val="en-AU" w:bidi="en-US"/>
        </w:rPr>
        <w:lastRenderedPageBreak/>
        <w:t>resentatives of food businesses covered by the policy guideline (caterers, restaurants, clubs, cafes, supermarkets), industry bodies (i.e. Restaurant and Caterers’ Australia, Australian Hotels Association, Clubs Australia), providers of afterschool care and registered training organisations. Workshops were held face</w:t>
      </w:r>
      <w:r>
        <w:rPr>
          <w:lang w:val="en-AU" w:bidi="en-US"/>
        </w:rPr>
        <w:t xml:space="preserve"> </w:t>
      </w:r>
      <w:r w:rsidR="00AA50BB" w:rsidRPr="00AA50BB">
        <w:rPr>
          <w:lang w:val="en-AU" w:bidi="en-US"/>
        </w:rPr>
        <w:t>to</w:t>
      </w:r>
      <w:r>
        <w:rPr>
          <w:lang w:val="en-AU" w:bidi="en-US"/>
        </w:rPr>
        <w:t xml:space="preserve"> </w:t>
      </w:r>
      <w:r w:rsidR="00AA50BB" w:rsidRPr="00AA50BB">
        <w:rPr>
          <w:lang w:val="en-AU" w:bidi="en-US"/>
        </w:rPr>
        <w:t>face</w:t>
      </w:r>
      <w:r>
        <w:rPr>
          <w:lang w:val="en-AU" w:bidi="en-US"/>
        </w:rPr>
        <w:t>,</w:t>
      </w:r>
      <w:r w:rsidR="00AA50BB" w:rsidRPr="00AA50BB">
        <w:rPr>
          <w:lang w:val="en-AU" w:bidi="en-US"/>
        </w:rPr>
        <w:t xml:space="preserve"> and stakeholder feedback was sought via online surveys. </w:t>
      </w:r>
    </w:p>
    <w:p w14:paraId="35A00029" w14:textId="3DA497AA" w:rsidR="00AA50BB" w:rsidRPr="00AA50BB" w:rsidRDefault="00B74F26" w:rsidP="001F6814">
      <w:pPr>
        <w:rPr>
          <w:lang w:val="en-AU" w:bidi="en-US"/>
        </w:rPr>
      </w:pPr>
      <w:r>
        <w:rPr>
          <w:lang w:val="en-AU" w:bidi="en-US"/>
        </w:rPr>
        <w:t>The use of online surveys m</w:t>
      </w:r>
      <w:r w:rsidR="00AA50BB" w:rsidRPr="00AA50BB">
        <w:rPr>
          <w:lang w:val="en-AU" w:bidi="en-US"/>
        </w:rPr>
        <w:t xml:space="preserve">ore recently </w:t>
      </w:r>
      <w:r w:rsidR="007C3E95">
        <w:rPr>
          <w:lang w:val="en-AU" w:bidi="en-US"/>
        </w:rPr>
        <w:t>address</w:t>
      </w:r>
      <w:r>
        <w:rPr>
          <w:lang w:val="en-AU" w:bidi="en-US"/>
        </w:rPr>
        <w:t>ed the</w:t>
      </w:r>
      <w:r w:rsidR="00AA50BB" w:rsidRPr="00AA50BB">
        <w:rPr>
          <w:lang w:val="en-AU" w:bidi="en-US"/>
        </w:rPr>
        <w:t xml:space="preserve"> challenges with stakeholder engagement during </w:t>
      </w:r>
      <w:r w:rsidR="00143B41">
        <w:rPr>
          <w:lang w:val="en-AU" w:bidi="en-US"/>
        </w:rPr>
        <w:t xml:space="preserve">the </w:t>
      </w:r>
      <w:r w:rsidR="00AA50BB" w:rsidRPr="00AA50BB">
        <w:rPr>
          <w:lang w:val="en-AU" w:bidi="en-US"/>
        </w:rPr>
        <w:t>COVID-19</w:t>
      </w:r>
      <w:r w:rsidR="00143B41">
        <w:rPr>
          <w:lang w:val="en-AU" w:bidi="en-US"/>
        </w:rPr>
        <w:t xml:space="preserve"> pandemic</w:t>
      </w:r>
      <w:r>
        <w:rPr>
          <w:lang w:val="en-AU" w:bidi="en-US"/>
        </w:rPr>
        <w:t>,</w:t>
      </w:r>
      <w:r w:rsidR="00AA50BB" w:rsidRPr="00AA50BB">
        <w:rPr>
          <w:lang w:val="en-AU" w:bidi="en-US"/>
        </w:rPr>
        <w:t xml:space="preserve"> ensur</w:t>
      </w:r>
      <w:r>
        <w:rPr>
          <w:lang w:val="en-AU" w:bidi="en-US"/>
        </w:rPr>
        <w:t>ing</w:t>
      </w:r>
      <w:r w:rsidR="00AA50BB" w:rsidRPr="00AA50BB">
        <w:rPr>
          <w:lang w:val="en-AU" w:bidi="en-US"/>
        </w:rPr>
        <w:t xml:space="preserve"> the effectiveness of any regulatory measures </w:t>
      </w:r>
      <w:r>
        <w:rPr>
          <w:lang w:val="en-AU" w:bidi="en-US"/>
        </w:rPr>
        <w:t>proposed</w:t>
      </w:r>
      <w:r w:rsidR="00AA50BB" w:rsidRPr="00AA50BB">
        <w:rPr>
          <w:lang w:val="en-AU" w:bidi="en-US"/>
        </w:rPr>
        <w:t xml:space="preserve">. We received 328 responses to our targeted online survey. </w:t>
      </w:r>
      <w:r w:rsidR="00E5473A">
        <w:rPr>
          <w:lang w:val="en-AU" w:bidi="en-US"/>
        </w:rPr>
        <w:t>W</w:t>
      </w:r>
      <w:r w:rsidR="00AA50BB" w:rsidRPr="00AA50BB">
        <w:rPr>
          <w:lang w:val="en-AU" w:bidi="en-US"/>
        </w:rPr>
        <w:t>e reach</w:t>
      </w:r>
      <w:r w:rsidR="00E5473A">
        <w:rPr>
          <w:lang w:val="en-AU" w:bidi="en-US"/>
        </w:rPr>
        <w:t>ed out to small-to-</w:t>
      </w:r>
      <w:r w:rsidR="00AA50BB" w:rsidRPr="00AA50BB">
        <w:rPr>
          <w:lang w:val="en-AU" w:bidi="en-US"/>
        </w:rPr>
        <w:t xml:space="preserve">medium enterprises and </w:t>
      </w:r>
      <w:r w:rsidR="00143B41">
        <w:rPr>
          <w:lang w:val="en-AU" w:bidi="en-US"/>
        </w:rPr>
        <w:t>used</w:t>
      </w:r>
      <w:r w:rsidR="00AA50BB" w:rsidRPr="00AA50BB">
        <w:rPr>
          <w:lang w:val="en-AU" w:bidi="en-US"/>
        </w:rPr>
        <w:t xml:space="preserve"> existing mechanisms to engage with businesses in each jurisdiction.</w:t>
      </w:r>
    </w:p>
    <w:p w14:paraId="2048066B" w14:textId="12E6A33B" w:rsidR="00143B41" w:rsidRPr="00143B41" w:rsidRDefault="00504902" w:rsidP="00FC16C7">
      <w:pPr>
        <w:pStyle w:val="Heading2"/>
      </w:pPr>
      <w:bookmarkStart w:id="66" w:name="_Toc94172841"/>
      <w:r>
        <w:t>5.2</w:t>
      </w:r>
      <w:r>
        <w:tab/>
      </w:r>
      <w:r w:rsidR="00143B41">
        <w:t>Stakeholder views</w:t>
      </w:r>
      <w:bookmarkEnd w:id="66"/>
    </w:p>
    <w:p w14:paraId="013829D7" w14:textId="2736F432" w:rsidR="00055DE7" w:rsidRPr="00AA50BB" w:rsidRDefault="00AA50BB" w:rsidP="00055DE7">
      <w:pPr>
        <w:rPr>
          <w:lang w:val="en-AU" w:bidi="en-US"/>
        </w:rPr>
      </w:pPr>
      <w:r w:rsidRPr="00AA50BB">
        <w:rPr>
          <w:lang w:val="en-AU" w:bidi="en-US"/>
        </w:rPr>
        <w:t xml:space="preserve">Experiences and views have been sought on existing issues and tools, and </w:t>
      </w:r>
      <w:r w:rsidR="00C34195">
        <w:rPr>
          <w:lang w:val="en-AU" w:bidi="en-US"/>
        </w:rPr>
        <w:t xml:space="preserve">which additional </w:t>
      </w:r>
      <w:r w:rsidRPr="00AA50BB">
        <w:rPr>
          <w:lang w:val="en-AU" w:bidi="en-US"/>
        </w:rPr>
        <w:t xml:space="preserve">measures </w:t>
      </w:r>
      <w:r w:rsidR="00C34195">
        <w:rPr>
          <w:lang w:val="en-AU" w:bidi="en-US"/>
        </w:rPr>
        <w:t xml:space="preserve">are </w:t>
      </w:r>
      <w:r w:rsidRPr="00AA50BB">
        <w:rPr>
          <w:lang w:val="en-AU" w:bidi="en-US"/>
        </w:rPr>
        <w:t xml:space="preserve">likely to have the greatest impact on food safety outcomes. There was a strong and consistent view </w:t>
      </w:r>
      <w:r w:rsidR="008735FC">
        <w:rPr>
          <w:lang w:val="en-AU" w:bidi="en-US"/>
        </w:rPr>
        <w:t xml:space="preserve">from all stakeholders </w:t>
      </w:r>
      <w:r w:rsidRPr="00AA50BB">
        <w:rPr>
          <w:lang w:val="en-AU" w:bidi="en-US"/>
        </w:rPr>
        <w:t xml:space="preserve">that food safety remains a problem in the food service and related retail sectors. </w:t>
      </w:r>
      <w:r w:rsidR="00055DE7" w:rsidRPr="00AA50BB">
        <w:rPr>
          <w:lang w:val="en-AU" w:bidi="en-US"/>
        </w:rPr>
        <w:t xml:space="preserve">The main concern raised </w:t>
      </w:r>
      <w:r w:rsidR="008735FC">
        <w:rPr>
          <w:lang w:val="en-AU" w:bidi="en-US"/>
        </w:rPr>
        <w:t xml:space="preserve">by </w:t>
      </w:r>
      <w:r w:rsidR="00F732D9">
        <w:rPr>
          <w:lang w:val="en-AU" w:bidi="en-US"/>
        </w:rPr>
        <w:t xml:space="preserve">both industry and government stakeholders </w:t>
      </w:r>
      <w:r w:rsidR="00055DE7" w:rsidRPr="00AA50BB">
        <w:rPr>
          <w:lang w:val="en-AU" w:bidi="en-US"/>
        </w:rPr>
        <w:t>during consultation was whether an all-for-all approach, where the regulatory measures apply to all in-scope businesses</w:t>
      </w:r>
      <w:r w:rsidR="00055DE7">
        <w:rPr>
          <w:lang w:val="en-AU"/>
        </w:rPr>
        <w:t>, was needed</w:t>
      </w:r>
      <w:r w:rsidR="00055DE7" w:rsidRPr="00AA50BB">
        <w:rPr>
          <w:lang w:val="en-AU" w:bidi="en-US"/>
        </w:rPr>
        <w:t xml:space="preserve">. </w:t>
      </w:r>
    </w:p>
    <w:p w14:paraId="34ECF691" w14:textId="0B77B0FB" w:rsidR="00AA50BB" w:rsidRPr="00AA50BB" w:rsidRDefault="00AA50BB" w:rsidP="001F6814">
      <w:pPr>
        <w:rPr>
          <w:lang w:val="en-AU" w:bidi="en-US"/>
        </w:rPr>
      </w:pPr>
      <w:r w:rsidRPr="00AA50BB">
        <w:rPr>
          <w:lang w:val="en-AU" w:bidi="en-US"/>
        </w:rPr>
        <w:t xml:space="preserve">Generally, stakeholders have been supportive of mandating a package of regulatory measures in the Code, provided the following </w:t>
      </w:r>
      <w:r w:rsidR="00143B41">
        <w:rPr>
          <w:lang w:val="en-AU" w:bidi="en-US"/>
        </w:rPr>
        <w:t>points</w:t>
      </w:r>
      <w:r w:rsidRPr="00AA50BB">
        <w:rPr>
          <w:lang w:val="en-AU" w:bidi="en-US"/>
        </w:rPr>
        <w:t xml:space="preserve"> are considered:</w:t>
      </w:r>
    </w:p>
    <w:p w14:paraId="0FD0FF8C" w14:textId="01C3836E" w:rsidR="00055DE7" w:rsidRDefault="00055DE7" w:rsidP="00143B41">
      <w:pPr>
        <w:pStyle w:val="FSBullet1"/>
        <w:rPr>
          <w:lang w:val="en-AU" w:bidi="en-US"/>
        </w:rPr>
      </w:pPr>
      <w:r>
        <w:rPr>
          <w:lang w:val="en-AU" w:bidi="en-US"/>
        </w:rPr>
        <w:t>Regulatory measures are justified and proportionate to risk</w:t>
      </w:r>
      <w:r w:rsidR="007C3E95">
        <w:rPr>
          <w:lang w:val="en-AU" w:bidi="en-US"/>
        </w:rPr>
        <w:t>.</w:t>
      </w:r>
    </w:p>
    <w:p w14:paraId="01BBD659" w14:textId="67A0685F" w:rsidR="00AA50BB" w:rsidRPr="00AA50BB" w:rsidRDefault="00143B41" w:rsidP="00143B41">
      <w:pPr>
        <w:pStyle w:val="FSBullet1"/>
        <w:rPr>
          <w:lang w:val="en-AU" w:bidi="en-US"/>
        </w:rPr>
      </w:pPr>
      <w:r>
        <w:rPr>
          <w:lang w:val="en-AU" w:bidi="en-US"/>
        </w:rPr>
        <w:t>T</w:t>
      </w:r>
      <w:r w:rsidR="00AA50BB" w:rsidRPr="00AA50BB">
        <w:rPr>
          <w:lang w:val="en-AU" w:bidi="en-US"/>
        </w:rPr>
        <w:t xml:space="preserve">raining for food handlers and FSSs </w:t>
      </w:r>
      <w:r>
        <w:rPr>
          <w:lang w:val="en-AU" w:bidi="en-US"/>
        </w:rPr>
        <w:t xml:space="preserve">needs </w:t>
      </w:r>
      <w:r w:rsidR="00AA50BB" w:rsidRPr="00AA50BB">
        <w:rPr>
          <w:lang w:val="en-AU" w:bidi="en-US"/>
        </w:rPr>
        <w:t>to be up-to-date, meet the intended purpose and take into account literacy, language and numeracy levels of the diverse staff working in food service businesses</w:t>
      </w:r>
      <w:r>
        <w:rPr>
          <w:lang w:val="en-AU" w:bidi="en-US"/>
        </w:rPr>
        <w:t>.</w:t>
      </w:r>
      <w:r w:rsidR="00AA50BB" w:rsidRPr="00AA50BB">
        <w:rPr>
          <w:lang w:val="en-AU" w:bidi="en-US"/>
        </w:rPr>
        <w:t xml:space="preserve"> </w:t>
      </w:r>
    </w:p>
    <w:p w14:paraId="1E1AB441" w14:textId="341ED052" w:rsidR="00AA50BB" w:rsidRPr="00AA50BB" w:rsidRDefault="00143B41" w:rsidP="001F6814">
      <w:pPr>
        <w:pStyle w:val="FSBullet1"/>
        <w:rPr>
          <w:lang w:val="en-AU" w:bidi="en-US"/>
        </w:rPr>
      </w:pPr>
      <w:r>
        <w:rPr>
          <w:lang w:val="en-AU" w:bidi="en-US"/>
        </w:rPr>
        <w:t>A</w:t>
      </w:r>
      <w:r w:rsidR="00AA50BB" w:rsidRPr="00AA50BB">
        <w:rPr>
          <w:lang w:val="en-AU" w:bidi="en-US"/>
        </w:rPr>
        <w:t xml:space="preserve"> mechanism </w:t>
      </w:r>
      <w:r>
        <w:rPr>
          <w:lang w:val="en-AU" w:bidi="en-US"/>
        </w:rPr>
        <w:t xml:space="preserve">is needed </w:t>
      </w:r>
      <w:r w:rsidR="00AA50BB" w:rsidRPr="00AA50BB">
        <w:rPr>
          <w:lang w:val="en-AU" w:bidi="en-US"/>
        </w:rPr>
        <w:t>to regulate and monitor the quality of training provided</w:t>
      </w:r>
      <w:r w:rsidR="00AA50BB" w:rsidRPr="00AA50BB" w:rsidDel="009473FD">
        <w:rPr>
          <w:lang w:val="en-AU" w:bidi="en-US"/>
        </w:rPr>
        <w:t xml:space="preserve"> </w:t>
      </w:r>
      <w:r w:rsidR="00AA50BB" w:rsidRPr="00AA50BB">
        <w:rPr>
          <w:lang w:val="en-AU" w:bidi="en-US"/>
        </w:rPr>
        <w:t>by registered training organisations</w:t>
      </w:r>
      <w:r>
        <w:rPr>
          <w:lang w:val="en-AU" w:bidi="en-US"/>
        </w:rPr>
        <w:t>.</w:t>
      </w:r>
      <w:r w:rsidR="00AA50BB" w:rsidRPr="00AA50BB" w:rsidDel="00BE3FDA">
        <w:rPr>
          <w:lang w:val="en-AU" w:bidi="en-US"/>
        </w:rPr>
        <w:t xml:space="preserve"> </w:t>
      </w:r>
    </w:p>
    <w:p w14:paraId="0181E3A2" w14:textId="505AB589" w:rsidR="00AA50BB" w:rsidRPr="00AA50BB" w:rsidRDefault="00143B41" w:rsidP="001F6814">
      <w:pPr>
        <w:pStyle w:val="FSBullet1"/>
        <w:rPr>
          <w:lang w:val="en-AU" w:bidi="en-US"/>
        </w:rPr>
      </w:pPr>
      <w:r>
        <w:rPr>
          <w:lang w:val="en-AU" w:bidi="en-US"/>
        </w:rPr>
        <w:t>F</w:t>
      </w:r>
      <w:r w:rsidR="00AA50BB" w:rsidRPr="00AA50BB">
        <w:rPr>
          <w:lang w:val="en-AU" w:bidi="en-US"/>
        </w:rPr>
        <w:t>lexible and simple templates</w:t>
      </w:r>
      <w:r w:rsidR="00AA50BB" w:rsidRPr="00AA50BB" w:rsidDel="00971811">
        <w:rPr>
          <w:lang w:val="en-AU" w:bidi="en-US"/>
        </w:rPr>
        <w:t xml:space="preserve"> </w:t>
      </w:r>
      <w:r>
        <w:rPr>
          <w:lang w:val="en-AU" w:bidi="en-US"/>
        </w:rPr>
        <w:t xml:space="preserve">need to be used </w:t>
      </w:r>
      <w:r w:rsidR="00AA50BB" w:rsidRPr="00AA50BB">
        <w:rPr>
          <w:lang w:val="en-AU" w:bidi="en-US"/>
        </w:rPr>
        <w:t>to implement a tiered, activity-based, risk</w:t>
      </w:r>
      <w:r w:rsidR="00263EDD">
        <w:rPr>
          <w:lang w:val="en-AU" w:bidi="en-US"/>
        </w:rPr>
        <w:t xml:space="preserve"> management approach to evidence-keeping</w:t>
      </w:r>
      <w:r w:rsidR="00AA50BB" w:rsidRPr="00AA50BB">
        <w:rPr>
          <w:lang w:val="en-AU" w:bidi="en-US"/>
        </w:rPr>
        <w:t xml:space="preserve"> measures</w:t>
      </w:r>
      <w:r>
        <w:rPr>
          <w:lang w:val="en-AU" w:bidi="en-US"/>
        </w:rPr>
        <w:t>.</w:t>
      </w:r>
      <w:r w:rsidR="00AA50BB" w:rsidRPr="00AA50BB" w:rsidDel="00091BD8">
        <w:rPr>
          <w:lang w:val="en-AU" w:bidi="en-US"/>
        </w:rPr>
        <w:t xml:space="preserve"> </w:t>
      </w:r>
    </w:p>
    <w:p w14:paraId="6F0662F0" w14:textId="47592591" w:rsidR="00AA50BB" w:rsidRPr="00AA50BB" w:rsidRDefault="00143B41" w:rsidP="001F6814">
      <w:pPr>
        <w:pStyle w:val="FSBullet1"/>
        <w:rPr>
          <w:lang w:val="en-AU" w:bidi="en-US"/>
        </w:rPr>
      </w:pPr>
      <w:r>
        <w:rPr>
          <w:lang w:val="en-AU" w:bidi="en-US"/>
        </w:rPr>
        <w:t>N</w:t>
      </w:r>
      <w:r w:rsidR="00AA50BB" w:rsidRPr="00AA50BB">
        <w:rPr>
          <w:lang w:val="en-AU" w:bidi="en-US"/>
        </w:rPr>
        <w:t xml:space="preserve">on-regulatory tools </w:t>
      </w:r>
      <w:r>
        <w:rPr>
          <w:lang w:val="en-AU" w:bidi="en-US"/>
        </w:rPr>
        <w:t xml:space="preserve">need to be developed </w:t>
      </w:r>
      <w:r w:rsidR="00AA50BB" w:rsidRPr="00AA50BB">
        <w:rPr>
          <w:lang w:val="en-AU" w:bidi="en-US"/>
        </w:rPr>
        <w:t>to support regulatory tools.</w:t>
      </w:r>
      <w:r w:rsidR="00AA50BB" w:rsidRPr="00AA50BB" w:rsidDel="00971811">
        <w:rPr>
          <w:lang w:val="en-AU" w:bidi="en-US"/>
        </w:rPr>
        <w:t xml:space="preserve"> </w:t>
      </w:r>
    </w:p>
    <w:p w14:paraId="46A16B06" w14:textId="35369711" w:rsidR="00143B41" w:rsidRPr="00143B41" w:rsidRDefault="00504902" w:rsidP="00FC16C7">
      <w:pPr>
        <w:pStyle w:val="Heading2"/>
      </w:pPr>
      <w:bookmarkStart w:id="67" w:name="_Toc94172842"/>
      <w:r>
        <w:lastRenderedPageBreak/>
        <w:t>5.3</w:t>
      </w:r>
      <w:r>
        <w:tab/>
      </w:r>
      <w:r w:rsidR="00143B41" w:rsidRPr="00143B41">
        <w:t>How we incorporated feedback</w:t>
      </w:r>
      <w:bookmarkEnd w:id="67"/>
    </w:p>
    <w:p w14:paraId="6E69CC97" w14:textId="484D7A94" w:rsidR="00AA50BB" w:rsidRPr="00AA50BB" w:rsidRDefault="007C3E95" w:rsidP="001F6814">
      <w:pPr>
        <w:rPr>
          <w:lang w:val="en-AU" w:bidi="en-US"/>
        </w:rPr>
      </w:pPr>
      <w:r>
        <w:rPr>
          <w:lang w:val="en-AU" w:bidi="en-US"/>
        </w:rPr>
        <w:t>Stakeholder</w:t>
      </w:r>
      <w:r w:rsidR="00AA50BB" w:rsidRPr="00AA50BB">
        <w:rPr>
          <w:lang w:val="en-AU" w:bidi="en-US"/>
        </w:rPr>
        <w:t xml:space="preserve"> feedback has enabled FSANZ to further evaluate and refine options</w:t>
      </w:r>
      <w:r>
        <w:rPr>
          <w:lang w:val="en-AU" w:bidi="en-US"/>
        </w:rPr>
        <w:t>,</w:t>
      </w:r>
      <w:r w:rsidR="00AA50BB" w:rsidRPr="00AA50BB">
        <w:rPr>
          <w:lang w:val="en-AU" w:bidi="en-US"/>
        </w:rPr>
        <w:t xml:space="preserve"> to present a package of regulatory and non-regulatory food safety management measures.</w:t>
      </w:r>
    </w:p>
    <w:p w14:paraId="3D5DCA9E" w14:textId="7F118EF8" w:rsidR="00AA50BB" w:rsidRPr="00AA50BB" w:rsidRDefault="007C3E95" w:rsidP="001F6814">
      <w:pPr>
        <w:rPr>
          <w:lang w:val="en-AU" w:bidi="en-US"/>
        </w:rPr>
      </w:pPr>
      <w:r>
        <w:rPr>
          <w:lang w:val="en-AU" w:bidi="en-US"/>
        </w:rPr>
        <w:t>We have</w:t>
      </w:r>
      <w:r w:rsidR="00AA50BB" w:rsidRPr="00AA50BB">
        <w:rPr>
          <w:lang w:val="en-AU" w:bidi="en-US"/>
        </w:rPr>
        <w:t xml:space="preserve"> targeted regulatory measures to our risk profiling of businesses</w:t>
      </w:r>
      <w:r>
        <w:rPr>
          <w:lang w:val="en-AU" w:bidi="en-US"/>
        </w:rPr>
        <w:t>,</w:t>
      </w:r>
      <w:r w:rsidR="00AA50BB" w:rsidRPr="00AA50BB">
        <w:rPr>
          <w:lang w:val="en-AU" w:bidi="en-US"/>
        </w:rPr>
        <w:t xml:space="preserve"> based on the relative risk of their food handling activities. </w:t>
      </w:r>
    </w:p>
    <w:p w14:paraId="7A049F75" w14:textId="5298AB0E" w:rsidR="00AA50BB" w:rsidRPr="00AA50BB" w:rsidRDefault="00AA50BB" w:rsidP="001F6814">
      <w:pPr>
        <w:rPr>
          <w:lang w:val="en-AU" w:bidi="en-US"/>
        </w:rPr>
      </w:pPr>
      <w:r w:rsidRPr="00AA50BB">
        <w:rPr>
          <w:lang w:val="en-AU" w:bidi="en-US"/>
        </w:rPr>
        <w:t>Industry’s primary concern is minimising the burden</w:t>
      </w:r>
      <w:r w:rsidR="00CA22E9">
        <w:rPr>
          <w:lang w:val="en-AU" w:bidi="en-US"/>
        </w:rPr>
        <w:t xml:space="preserve"> and cost</w:t>
      </w:r>
      <w:r w:rsidRPr="00AA50BB">
        <w:rPr>
          <w:lang w:val="en-AU" w:bidi="en-US"/>
        </w:rPr>
        <w:t xml:space="preserve"> on businesses of introducing new regulatory tools. In re</w:t>
      </w:r>
      <w:r w:rsidR="00143B41">
        <w:rPr>
          <w:lang w:val="en-AU" w:bidi="en-US"/>
        </w:rPr>
        <w:t xml:space="preserve">sponse, FSANZ has proposed a </w:t>
      </w:r>
      <w:r w:rsidR="006C3C32">
        <w:rPr>
          <w:lang w:val="en-AU" w:bidi="en-US"/>
        </w:rPr>
        <w:t>12</w:t>
      </w:r>
      <w:r w:rsidR="00143B41">
        <w:rPr>
          <w:lang w:val="en-AU" w:bidi="en-US"/>
        </w:rPr>
        <w:t>-</w:t>
      </w:r>
      <w:r w:rsidRPr="00AA50BB">
        <w:rPr>
          <w:lang w:val="en-AU" w:bidi="en-US"/>
        </w:rPr>
        <w:t xml:space="preserve">month commencement period. </w:t>
      </w:r>
      <w:r w:rsidR="007C3E95">
        <w:rPr>
          <w:lang w:val="en-AU" w:bidi="en-US"/>
        </w:rPr>
        <w:t>W</w:t>
      </w:r>
      <w:r w:rsidR="00B620F7">
        <w:rPr>
          <w:lang w:val="en-AU" w:bidi="en-US"/>
        </w:rPr>
        <w:t xml:space="preserve">e have </w:t>
      </w:r>
      <w:r w:rsidR="007C3E95">
        <w:rPr>
          <w:lang w:val="en-AU" w:bidi="en-US"/>
        </w:rPr>
        <w:t xml:space="preserve">also </w:t>
      </w:r>
      <w:r w:rsidR="00B620F7">
        <w:rPr>
          <w:lang w:val="en-AU" w:bidi="en-US"/>
        </w:rPr>
        <w:t xml:space="preserve">ensured </w:t>
      </w:r>
      <w:r w:rsidR="00143B41">
        <w:rPr>
          <w:lang w:val="en-AU" w:bidi="en-US"/>
        </w:rPr>
        <w:t>our</w:t>
      </w:r>
      <w:r w:rsidR="00B620F7">
        <w:rPr>
          <w:lang w:val="en-AU" w:bidi="en-US"/>
        </w:rPr>
        <w:t xml:space="preserve"> preferred options </w:t>
      </w:r>
      <w:r w:rsidR="00143B41" w:rsidRPr="00C501E0">
        <w:rPr>
          <w:lang w:val="en-AU" w:bidi="en-US"/>
        </w:rPr>
        <w:t>(section 6)</w:t>
      </w:r>
      <w:r w:rsidR="00143B41">
        <w:rPr>
          <w:lang w:val="en-AU" w:bidi="en-US"/>
        </w:rPr>
        <w:t xml:space="preserve"> </w:t>
      </w:r>
      <w:r w:rsidR="00B620F7">
        <w:rPr>
          <w:lang w:val="en-AU" w:bidi="en-US"/>
        </w:rPr>
        <w:t>are appropriate to the regulatory context.</w:t>
      </w:r>
    </w:p>
    <w:p w14:paraId="1E664E2E" w14:textId="6A768224" w:rsidR="00AA50BB" w:rsidRPr="001F6814" w:rsidRDefault="00504902" w:rsidP="00FC16C7">
      <w:pPr>
        <w:pStyle w:val="Heading2"/>
      </w:pPr>
      <w:bookmarkStart w:id="68" w:name="_Toc76570509"/>
      <w:bookmarkStart w:id="69" w:name="_Toc77687530"/>
      <w:bookmarkStart w:id="70" w:name="_Toc78896416"/>
      <w:bookmarkStart w:id="71" w:name="_Toc94172843"/>
      <w:r>
        <w:t>5.4</w:t>
      </w:r>
      <w:r>
        <w:tab/>
      </w:r>
      <w:r w:rsidR="00AA50BB" w:rsidRPr="001F6814">
        <w:t>Future consultation</w:t>
      </w:r>
      <w:bookmarkEnd w:id="68"/>
      <w:bookmarkEnd w:id="69"/>
      <w:bookmarkEnd w:id="70"/>
      <w:bookmarkEnd w:id="71"/>
    </w:p>
    <w:p w14:paraId="55D20C28" w14:textId="06D4C40A" w:rsidR="00AA50BB" w:rsidRPr="00AA50BB" w:rsidRDefault="00143B41" w:rsidP="001F6814">
      <w:pPr>
        <w:rPr>
          <w:lang w:val="en-AU" w:bidi="en-US"/>
        </w:rPr>
      </w:pPr>
      <w:r>
        <w:rPr>
          <w:lang w:val="en-AU" w:bidi="en-US"/>
        </w:rPr>
        <w:t xml:space="preserve">The </w:t>
      </w:r>
      <w:r w:rsidR="00AA50BB" w:rsidRPr="00AA50BB">
        <w:rPr>
          <w:lang w:val="en-AU" w:bidi="en-US"/>
        </w:rPr>
        <w:t xml:space="preserve">call for submissions includes a </w:t>
      </w:r>
      <w:r w:rsidR="00AA50BB" w:rsidRPr="00C501E0">
        <w:rPr>
          <w:lang w:val="en-AU" w:bidi="en-US"/>
        </w:rPr>
        <w:t>(8/10</w:t>
      </w:r>
      <w:r w:rsidR="00AA50BB" w:rsidRPr="00AA50BB">
        <w:rPr>
          <w:lang w:val="en-AU" w:bidi="en-US"/>
        </w:rPr>
        <w:t xml:space="preserve">) week consultation period. FSANZ will seek comment on the risk profiling, </w:t>
      </w:r>
      <w:r w:rsidR="00D56FE7">
        <w:rPr>
          <w:lang w:val="en-AU" w:bidi="en-US"/>
        </w:rPr>
        <w:t>cost–benefit</w:t>
      </w:r>
      <w:r w:rsidR="00AA50BB" w:rsidRPr="00AA50BB">
        <w:rPr>
          <w:lang w:val="en-AU" w:bidi="en-US"/>
        </w:rPr>
        <w:t xml:space="preserve"> analysis and the risk management options, including the proposed standard. In </w:t>
      </w:r>
      <w:r w:rsidR="007C3E95">
        <w:rPr>
          <w:lang w:val="en-AU" w:bidi="en-US"/>
        </w:rPr>
        <w:t>our</w:t>
      </w:r>
      <w:r w:rsidR="00AA50BB" w:rsidRPr="00AA50BB">
        <w:rPr>
          <w:lang w:val="en-AU" w:bidi="en-US"/>
        </w:rPr>
        <w:t xml:space="preserve"> call for submissions report</w:t>
      </w:r>
      <w:r>
        <w:rPr>
          <w:lang w:val="en-AU" w:bidi="en-US"/>
        </w:rPr>
        <w:t>,</w:t>
      </w:r>
      <w:r w:rsidR="00AA50BB" w:rsidRPr="00AA50BB">
        <w:rPr>
          <w:lang w:val="en-AU" w:bidi="en-US"/>
        </w:rPr>
        <w:t xml:space="preserve"> </w:t>
      </w:r>
      <w:r w:rsidR="007C3E95">
        <w:rPr>
          <w:lang w:val="en-AU" w:bidi="en-US"/>
        </w:rPr>
        <w:t>we have</w:t>
      </w:r>
      <w:r w:rsidR="00AA50BB" w:rsidRPr="00AA50BB">
        <w:rPr>
          <w:lang w:val="en-AU" w:bidi="en-US"/>
        </w:rPr>
        <w:t xml:space="preserve"> asked stakeholders to specifically comment on the assumptions that underpin our costs and benefits</w:t>
      </w:r>
      <w:r>
        <w:rPr>
          <w:lang w:val="en-AU" w:bidi="en-US"/>
        </w:rPr>
        <w:t>,</w:t>
      </w:r>
      <w:r w:rsidR="00AA50BB" w:rsidRPr="00AA50BB">
        <w:rPr>
          <w:lang w:val="en-AU" w:bidi="en-US"/>
        </w:rPr>
        <w:t xml:space="preserve"> and </w:t>
      </w:r>
      <w:r>
        <w:rPr>
          <w:lang w:val="en-AU" w:bidi="en-US"/>
        </w:rPr>
        <w:t xml:space="preserve">to </w:t>
      </w:r>
      <w:r w:rsidR="00AA50BB" w:rsidRPr="00AA50BB">
        <w:rPr>
          <w:lang w:val="en-AU" w:bidi="en-US"/>
        </w:rPr>
        <w:t>identify any further information available to inform our regulatory analysis.</w:t>
      </w:r>
    </w:p>
    <w:p w14:paraId="285774D4" w14:textId="32CDA56F" w:rsidR="00AA50BB" w:rsidRPr="00AA50BB" w:rsidRDefault="00AA50BB" w:rsidP="001F6814">
      <w:pPr>
        <w:rPr>
          <w:lang w:val="en-AU" w:bidi="en-US"/>
        </w:rPr>
      </w:pPr>
      <w:r w:rsidRPr="00AA50BB">
        <w:rPr>
          <w:lang w:val="en-AU" w:bidi="en-US"/>
        </w:rPr>
        <w:t>Details for ma</w:t>
      </w:r>
      <w:r w:rsidR="00143B41">
        <w:rPr>
          <w:lang w:val="en-AU" w:bidi="en-US"/>
        </w:rPr>
        <w:t>king a submission are included o</w:t>
      </w:r>
      <w:r w:rsidRPr="00AA50BB">
        <w:rPr>
          <w:lang w:val="en-AU" w:bidi="en-US"/>
        </w:rPr>
        <w:t xml:space="preserve">n the front page of the call for submissions report. Further details on </w:t>
      </w:r>
      <w:hyperlink r:id="rId19" w:history="1">
        <w:r w:rsidRPr="00AA50BB">
          <w:rPr>
            <w:lang w:bidi="en-US"/>
          </w:rPr>
          <w:t>making a submission</w:t>
        </w:r>
      </w:hyperlink>
      <w:r w:rsidRPr="00AA50BB">
        <w:rPr>
          <w:lang w:val="en-AU" w:bidi="en-US"/>
        </w:rPr>
        <w:t xml:space="preserve"> are also available on </w:t>
      </w:r>
      <w:r w:rsidR="007C3E95">
        <w:rPr>
          <w:lang w:val="en-AU" w:bidi="en-US"/>
        </w:rPr>
        <w:t>our</w:t>
      </w:r>
      <w:r w:rsidRPr="00AA50BB">
        <w:rPr>
          <w:lang w:val="en-AU" w:bidi="en-US"/>
        </w:rPr>
        <w:t xml:space="preserve"> website. FSANZ welcomes and will consider all submissions as part of </w:t>
      </w:r>
      <w:r w:rsidR="00143B41">
        <w:rPr>
          <w:lang w:val="en-AU" w:bidi="en-US"/>
        </w:rPr>
        <w:t>our</w:t>
      </w:r>
      <w:r w:rsidRPr="00AA50BB">
        <w:rPr>
          <w:lang w:val="en-AU" w:bidi="en-US"/>
        </w:rPr>
        <w:t xml:space="preserve"> </w:t>
      </w:r>
      <w:r w:rsidR="007C3E95">
        <w:rPr>
          <w:lang w:val="en-AU" w:bidi="en-US"/>
        </w:rPr>
        <w:t xml:space="preserve">proposal </w:t>
      </w:r>
      <w:r w:rsidRPr="00AA50BB">
        <w:rPr>
          <w:lang w:val="en-AU" w:bidi="en-US"/>
        </w:rPr>
        <w:t xml:space="preserve">assessment process. </w:t>
      </w:r>
      <w:r w:rsidR="007C3E95">
        <w:rPr>
          <w:lang w:val="en-AU" w:bidi="en-US"/>
        </w:rPr>
        <w:t>F</w:t>
      </w:r>
      <w:r w:rsidRPr="00AA50BB">
        <w:rPr>
          <w:lang w:val="en-AU" w:bidi="en-US"/>
        </w:rPr>
        <w:t xml:space="preserve">eedback will guide </w:t>
      </w:r>
      <w:r w:rsidR="007C3E95">
        <w:rPr>
          <w:lang w:val="en-AU" w:bidi="en-US"/>
        </w:rPr>
        <w:t xml:space="preserve">our </w:t>
      </w:r>
      <w:r w:rsidRPr="00AA50BB">
        <w:rPr>
          <w:lang w:val="en-AU" w:bidi="en-US"/>
        </w:rPr>
        <w:t>final recommendations.</w:t>
      </w:r>
    </w:p>
    <w:p w14:paraId="7E5F2475" w14:textId="5701E9A8" w:rsidR="009C1867" w:rsidRPr="00D31922" w:rsidRDefault="00AA50BB" w:rsidP="00AA50BB">
      <w:pPr>
        <w:rPr>
          <w:lang w:val="en-AU" w:bidi="en-US"/>
        </w:rPr>
      </w:pPr>
      <w:r w:rsidRPr="00AA50BB">
        <w:rPr>
          <w:lang w:val="en-AU" w:bidi="en-US"/>
        </w:rPr>
        <w:t>FSANZ’s P1053 team will be available throughout the consultation period to provide advice and answer questions. If you would like our team to contact you</w:t>
      </w:r>
      <w:r w:rsidR="00143B41">
        <w:rPr>
          <w:lang w:val="en-AU" w:bidi="en-US"/>
        </w:rPr>
        <w:t>,</w:t>
      </w:r>
      <w:r w:rsidRPr="00AA50BB">
        <w:rPr>
          <w:lang w:val="en-AU" w:bidi="en-US"/>
        </w:rPr>
        <w:t xml:space="preserve"> please </w:t>
      </w:r>
      <w:r w:rsidR="00143B41">
        <w:rPr>
          <w:lang w:val="en-AU" w:bidi="en-US"/>
        </w:rPr>
        <w:t>email</w:t>
      </w:r>
      <w:r w:rsidRPr="00AA50BB">
        <w:rPr>
          <w:lang w:val="en-AU" w:bidi="en-US"/>
        </w:rPr>
        <w:t xml:space="preserve"> </w:t>
      </w:r>
      <w:hyperlink r:id="rId20" w:history="1">
        <w:r w:rsidRPr="00AA50BB">
          <w:rPr>
            <w:color w:val="3333FF"/>
            <w:u w:val="single"/>
            <w:lang w:val="en-AU" w:bidi="en-US"/>
          </w:rPr>
          <w:t>standards.management@foodstandards.gov.au</w:t>
        </w:r>
      </w:hyperlink>
      <w:r w:rsidR="001F6814">
        <w:rPr>
          <w:lang w:val="en-AU" w:bidi="en-US"/>
        </w:rPr>
        <w:t>.</w:t>
      </w:r>
      <w:bookmarkEnd w:id="63"/>
      <w:bookmarkEnd w:id="64"/>
    </w:p>
    <w:p w14:paraId="149FD350" w14:textId="247880A7" w:rsidR="00FC1C67" w:rsidRPr="001F6814" w:rsidRDefault="00B620F7" w:rsidP="00D31922">
      <w:pPr>
        <w:pStyle w:val="Heading1"/>
        <w:spacing w:before="240"/>
        <w:rPr>
          <w:rStyle w:val="Heading1Char"/>
          <w:b/>
          <w:bCs/>
        </w:rPr>
      </w:pPr>
      <w:bookmarkStart w:id="72" w:name="_Toc94172844"/>
      <w:r w:rsidRPr="001F6814">
        <w:rPr>
          <w:rStyle w:val="Heading1Char"/>
          <w:b/>
          <w:bCs/>
        </w:rPr>
        <w:lastRenderedPageBreak/>
        <w:t>6.</w:t>
      </w:r>
      <w:r w:rsidRPr="001F6814">
        <w:rPr>
          <w:rStyle w:val="Heading1Char"/>
          <w:b/>
          <w:bCs/>
        </w:rPr>
        <w:tab/>
      </w:r>
      <w:r w:rsidR="00CE3924" w:rsidRPr="001F6814">
        <w:rPr>
          <w:rStyle w:val="Heading1Char"/>
          <w:b/>
          <w:bCs/>
        </w:rPr>
        <w:t>What is the best option from those considered?</w:t>
      </w:r>
      <w:bookmarkEnd w:id="72"/>
    </w:p>
    <w:p w14:paraId="5379B482" w14:textId="0C7D796E" w:rsidR="00430DDF" w:rsidRPr="00854149" w:rsidRDefault="00430DDF" w:rsidP="00430DDF">
      <w:pPr>
        <w:pStyle w:val="ISCbulleted"/>
        <w:numPr>
          <w:ilvl w:val="0"/>
          <w:numId w:val="0"/>
        </w:numPr>
        <w:tabs>
          <w:tab w:val="clear" w:pos="567"/>
          <w:tab w:val="left" w:pos="720"/>
        </w:tabs>
        <w:spacing w:after="0"/>
        <w:rPr>
          <w:rFonts w:ascii="Arial" w:hAnsi="Arial" w:cs="Arial"/>
          <w:sz w:val="22"/>
          <w:szCs w:val="22"/>
        </w:rPr>
      </w:pPr>
      <w:r w:rsidRPr="00854149">
        <w:rPr>
          <w:rFonts w:ascii="Arial" w:hAnsi="Arial" w:cs="Arial"/>
          <w:sz w:val="22"/>
          <w:szCs w:val="22"/>
        </w:rPr>
        <w:t>FSANZ</w:t>
      </w:r>
      <w:r w:rsidR="007C3E95">
        <w:rPr>
          <w:rFonts w:ascii="Arial" w:hAnsi="Arial" w:cs="Arial"/>
          <w:sz w:val="22"/>
          <w:szCs w:val="22"/>
        </w:rPr>
        <w:t>’s</w:t>
      </w:r>
      <w:r w:rsidRPr="00854149">
        <w:rPr>
          <w:rFonts w:ascii="Arial" w:hAnsi="Arial" w:cs="Arial"/>
          <w:sz w:val="22"/>
          <w:szCs w:val="22"/>
        </w:rPr>
        <w:t xml:space="preserve"> preferred option is a targeted regulatory approach </w:t>
      </w:r>
      <w:r w:rsidR="007C3E95">
        <w:rPr>
          <w:rFonts w:ascii="Arial" w:hAnsi="Arial" w:cs="Arial"/>
          <w:sz w:val="22"/>
          <w:szCs w:val="22"/>
        </w:rPr>
        <w:t xml:space="preserve">that </w:t>
      </w:r>
      <w:r w:rsidRPr="00854149">
        <w:rPr>
          <w:rFonts w:ascii="Arial" w:hAnsi="Arial" w:cs="Arial"/>
          <w:sz w:val="22"/>
          <w:szCs w:val="22"/>
        </w:rPr>
        <w:t>appl</w:t>
      </w:r>
      <w:r w:rsidR="007C3E95">
        <w:rPr>
          <w:rFonts w:ascii="Arial" w:hAnsi="Arial" w:cs="Arial"/>
          <w:sz w:val="22"/>
          <w:szCs w:val="22"/>
        </w:rPr>
        <w:t>ies</w:t>
      </w:r>
      <w:r w:rsidRPr="00854149">
        <w:rPr>
          <w:rFonts w:ascii="Arial" w:hAnsi="Arial" w:cs="Arial"/>
          <w:sz w:val="22"/>
          <w:szCs w:val="22"/>
        </w:rPr>
        <w:t xml:space="preserve"> </w:t>
      </w:r>
      <w:r w:rsidR="00C34195">
        <w:rPr>
          <w:rFonts w:ascii="Arial" w:hAnsi="Arial" w:cs="Arial"/>
          <w:sz w:val="22"/>
          <w:szCs w:val="22"/>
        </w:rPr>
        <w:t xml:space="preserve">food safety management </w:t>
      </w:r>
      <w:r w:rsidRPr="00854149">
        <w:rPr>
          <w:rFonts w:ascii="Arial" w:hAnsi="Arial" w:cs="Arial"/>
          <w:sz w:val="22"/>
          <w:szCs w:val="22"/>
        </w:rPr>
        <w:t xml:space="preserve">tools based on risk, </w:t>
      </w:r>
      <w:r w:rsidR="00D56FE7">
        <w:rPr>
          <w:rFonts w:ascii="Arial" w:hAnsi="Arial" w:cs="Arial"/>
          <w:sz w:val="22"/>
          <w:szCs w:val="22"/>
        </w:rPr>
        <w:t>cost–benefit</w:t>
      </w:r>
      <w:r w:rsidRPr="00854149">
        <w:rPr>
          <w:rFonts w:ascii="Arial" w:hAnsi="Arial" w:cs="Arial"/>
          <w:sz w:val="22"/>
          <w:szCs w:val="22"/>
        </w:rPr>
        <w:t xml:space="preserve"> and appropriateness</w:t>
      </w:r>
      <w:r w:rsidR="007C3E95">
        <w:rPr>
          <w:rFonts w:ascii="Arial" w:hAnsi="Arial" w:cs="Arial"/>
          <w:sz w:val="22"/>
          <w:szCs w:val="22"/>
        </w:rPr>
        <w:t>. The options we are proposing are</w:t>
      </w:r>
      <w:r w:rsidRPr="00854149">
        <w:rPr>
          <w:rFonts w:ascii="Arial" w:hAnsi="Arial" w:cs="Arial"/>
          <w:sz w:val="22"/>
          <w:szCs w:val="22"/>
        </w:rPr>
        <w:t>:</w:t>
      </w:r>
    </w:p>
    <w:p w14:paraId="7F0EB684" w14:textId="1A4F6519" w:rsidR="00430DDF" w:rsidRPr="00854149" w:rsidRDefault="00430DDF" w:rsidP="00B93C34">
      <w:pPr>
        <w:pStyle w:val="ISCbulleted"/>
        <w:numPr>
          <w:ilvl w:val="0"/>
          <w:numId w:val="11"/>
        </w:numPr>
        <w:tabs>
          <w:tab w:val="clear" w:pos="567"/>
          <w:tab w:val="left" w:pos="720"/>
        </w:tabs>
        <w:spacing w:after="0"/>
        <w:rPr>
          <w:rFonts w:ascii="Arial" w:hAnsi="Arial" w:cs="Arial"/>
          <w:sz w:val="22"/>
          <w:szCs w:val="22"/>
        </w:rPr>
      </w:pPr>
      <w:r w:rsidRPr="00854149">
        <w:rPr>
          <w:rFonts w:ascii="Arial" w:hAnsi="Arial" w:cs="Arial"/>
          <w:sz w:val="22"/>
          <w:szCs w:val="22"/>
        </w:rPr>
        <w:t>Option 3</w:t>
      </w:r>
      <w:r w:rsidR="00CC4180">
        <w:rPr>
          <w:rFonts w:ascii="Arial" w:hAnsi="Arial" w:cs="Arial"/>
          <w:sz w:val="22"/>
          <w:szCs w:val="22"/>
        </w:rPr>
        <w:t>.</w:t>
      </w:r>
      <w:r w:rsidR="00DC70EC">
        <w:rPr>
          <w:rFonts w:ascii="Arial" w:hAnsi="Arial" w:cs="Arial"/>
          <w:sz w:val="22"/>
          <w:szCs w:val="22"/>
        </w:rPr>
        <w:t>2</w:t>
      </w:r>
      <w:r w:rsidRPr="00854149">
        <w:rPr>
          <w:rFonts w:ascii="Arial" w:hAnsi="Arial" w:cs="Arial"/>
          <w:sz w:val="22"/>
          <w:szCs w:val="22"/>
        </w:rPr>
        <w:t xml:space="preserve"> for Category 1</w:t>
      </w:r>
      <w:r w:rsidR="005F7F46">
        <w:rPr>
          <w:rFonts w:ascii="Arial" w:hAnsi="Arial" w:cs="Arial"/>
          <w:sz w:val="22"/>
          <w:szCs w:val="22"/>
        </w:rPr>
        <w:t xml:space="preserve"> businesses</w:t>
      </w:r>
    </w:p>
    <w:p w14:paraId="727CD73E" w14:textId="08D5D2F0" w:rsidR="00430DDF" w:rsidRPr="00854149" w:rsidRDefault="00430DDF" w:rsidP="00B93C34">
      <w:pPr>
        <w:pStyle w:val="ISCbulleted"/>
        <w:numPr>
          <w:ilvl w:val="0"/>
          <w:numId w:val="11"/>
        </w:numPr>
        <w:tabs>
          <w:tab w:val="clear" w:pos="567"/>
          <w:tab w:val="left" w:pos="720"/>
        </w:tabs>
        <w:spacing w:after="0"/>
        <w:rPr>
          <w:rFonts w:ascii="Arial" w:hAnsi="Arial" w:cs="Arial"/>
          <w:sz w:val="22"/>
          <w:szCs w:val="22"/>
        </w:rPr>
      </w:pPr>
      <w:r w:rsidRPr="00854149">
        <w:rPr>
          <w:rFonts w:ascii="Arial" w:hAnsi="Arial" w:cs="Arial"/>
          <w:sz w:val="22"/>
          <w:szCs w:val="22"/>
        </w:rPr>
        <w:t xml:space="preserve">Option </w:t>
      </w:r>
      <w:r w:rsidR="00CC4180">
        <w:rPr>
          <w:rFonts w:ascii="Arial" w:hAnsi="Arial" w:cs="Arial"/>
          <w:sz w:val="22"/>
          <w:szCs w:val="22"/>
        </w:rPr>
        <w:t>3.</w:t>
      </w:r>
      <w:r w:rsidRPr="00854149">
        <w:rPr>
          <w:rFonts w:ascii="Arial" w:hAnsi="Arial" w:cs="Arial"/>
          <w:sz w:val="22"/>
          <w:szCs w:val="22"/>
        </w:rPr>
        <w:t>1 for Category 2</w:t>
      </w:r>
      <w:r w:rsidR="005F7F46">
        <w:rPr>
          <w:rFonts w:ascii="Arial" w:hAnsi="Arial" w:cs="Arial"/>
          <w:sz w:val="22"/>
          <w:szCs w:val="22"/>
        </w:rPr>
        <w:t xml:space="preserve"> businesses</w:t>
      </w:r>
    </w:p>
    <w:p w14:paraId="3A5A57F1" w14:textId="1BBD559E" w:rsidR="00430DDF" w:rsidRPr="00854149" w:rsidRDefault="00114B73" w:rsidP="00B93C34">
      <w:pPr>
        <w:pStyle w:val="ISCbulleted"/>
        <w:numPr>
          <w:ilvl w:val="0"/>
          <w:numId w:val="11"/>
        </w:numPr>
        <w:tabs>
          <w:tab w:val="clear" w:pos="567"/>
          <w:tab w:val="left" w:pos="720"/>
        </w:tabs>
        <w:spacing w:after="0"/>
        <w:rPr>
          <w:rFonts w:ascii="Arial" w:hAnsi="Arial" w:cs="Arial"/>
          <w:sz w:val="22"/>
          <w:szCs w:val="22"/>
        </w:rPr>
      </w:pPr>
      <w:r>
        <w:rPr>
          <w:rFonts w:ascii="Arial" w:hAnsi="Arial" w:cs="Arial"/>
          <w:sz w:val="22"/>
          <w:szCs w:val="22"/>
        </w:rPr>
        <w:t>N</w:t>
      </w:r>
      <w:r w:rsidR="00430DDF" w:rsidRPr="00854149">
        <w:rPr>
          <w:rFonts w:ascii="Arial" w:hAnsi="Arial" w:cs="Arial"/>
          <w:sz w:val="22"/>
          <w:szCs w:val="22"/>
        </w:rPr>
        <w:t xml:space="preserve">o additional regulatory measures for Category 3, based on current evidence. </w:t>
      </w:r>
    </w:p>
    <w:p w14:paraId="36EC7A1D" w14:textId="77777777" w:rsidR="00430DDF" w:rsidRPr="00854149" w:rsidRDefault="00430DDF" w:rsidP="00430DDF">
      <w:pPr>
        <w:pStyle w:val="ISCbulleted"/>
        <w:numPr>
          <w:ilvl w:val="0"/>
          <w:numId w:val="0"/>
        </w:numPr>
        <w:tabs>
          <w:tab w:val="clear" w:pos="567"/>
          <w:tab w:val="left" w:pos="720"/>
        </w:tabs>
        <w:spacing w:after="0"/>
        <w:rPr>
          <w:rFonts w:asciiTheme="minorHAnsi" w:hAnsiTheme="minorHAnsi" w:cstheme="minorHAnsi"/>
          <w:b/>
          <w:sz w:val="22"/>
          <w:szCs w:val="22"/>
        </w:rPr>
      </w:pPr>
    </w:p>
    <w:p w14:paraId="39254CD1" w14:textId="53D9C035" w:rsidR="00430DDF" w:rsidRDefault="007C3E95" w:rsidP="00430DDF">
      <w:pPr>
        <w:rPr>
          <w:lang w:val="en-AU"/>
        </w:rPr>
      </w:pPr>
      <w:r>
        <w:rPr>
          <w:lang w:val="en-AU"/>
        </w:rPr>
        <w:t>With this approach</w:t>
      </w:r>
      <w:r w:rsidR="00430DDF" w:rsidRPr="00854149">
        <w:rPr>
          <w:lang w:val="en-AU"/>
        </w:rPr>
        <w:t xml:space="preserve">, regulatory obligations placed on a food business are proportionately matched to the risk </w:t>
      </w:r>
      <w:r w:rsidR="005F7F46">
        <w:rPr>
          <w:lang w:val="en-AU"/>
        </w:rPr>
        <w:t xml:space="preserve">of </w:t>
      </w:r>
      <w:r w:rsidR="00430DDF" w:rsidRPr="00854149">
        <w:rPr>
          <w:lang w:val="en-AU"/>
        </w:rPr>
        <w:t>the</w:t>
      </w:r>
      <w:r w:rsidR="005F7F46">
        <w:rPr>
          <w:lang w:val="en-AU"/>
        </w:rPr>
        <w:t>ir</w:t>
      </w:r>
      <w:r w:rsidR="00430DDF" w:rsidRPr="00854149">
        <w:rPr>
          <w:lang w:val="en-AU"/>
        </w:rPr>
        <w:t xml:space="preserve"> activities</w:t>
      </w:r>
      <w:r w:rsidR="005F7F46">
        <w:rPr>
          <w:lang w:val="en-AU"/>
        </w:rPr>
        <w:t>,</w:t>
      </w:r>
      <w:r w:rsidR="00430DDF">
        <w:rPr>
          <w:lang w:val="en-AU"/>
        </w:rPr>
        <w:t xml:space="preserve"> and pro</w:t>
      </w:r>
      <w:r w:rsidR="001F6814">
        <w:rPr>
          <w:lang w:val="en-AU"/>
        </w:rPr>
        <w:t xml:space="preserve">vide </w:t>
      </w:r>
      <w:r w:rsidR="00950DD1">
        <w:rPr>
          <w:lang w:val="en-AU"/>
        </w:rPr>
        <w:t>a strong</w:t>
      </w:r>
      <w:r w:rsidR="001F6814">
        <w:rPr>
          <w:lang w:val="en-AU"/>
        </w:rPr>
        <w:t xml:space="preserve"> net benefit. </w:t>
      </w:r>
      <w:r w:rsidR="00C34195" w:rsidRPr="002F2193">
        <w:t>The</w:t>
      </w:r>
      <w:r w:rsidR="00C34195">
        <w:t>y</w:t>
      </w:r>
      <w:r w:rsidR="00C34195" w:rsidRPr="002F2193">
        <w:t xml:space="preserve"> would be supported by non-regulatory tools that focus on food safety culture and education. </w:t>
      </w:r>
      <w:r w:rsidR="00251414">
        <w:rPr>
          <w:lang w:val="en-AU"/>
        </w:rPr>
        <w:t>Further details are provided below.</w:t>
      </w:r>
    </w:p>
    <w:p w14:paraId="28FDD676" w14:textId="77777777" w:rsidR="00430DDF" w:rsidRPr="00EA0BDC" w:rsidRDefault="00430DDF" w:rsidP="00430DDF">
      <w:pPr>
        <w:rPr>
          <w:b/>
        </w:rPr>
      </w:pPr>
      <w:r w:rsidRPr="00EA0BDC">
        <w:rPr>
          <w:b/>
        </w:rPr>
        <w:t>Category 1</w:t>
      </w:r>
    </w:p>
    <w:p w14:paraId="2D19382C" w14:textId="77777777" w:rsidR="00ED0666" w:rsidRPr="002F2193" w:rsidRDefault="00ED0666" w:rsidP="00ED0666">
      <w:r w:rsidRPr="002F2193">
        <w:t xml:space="preserve">Category 1 businesses are food service businesses, such as caterers (onsite and offsite), restaurants, takeaway; and retailers who make and serve potentially hazardous food. </w:t>
      </w:r>
    </w:p>
    <w:p w14:paraId="3B8CB884" w14:textId="2A7A4D00" w:rsidR="00430DDF" w:rsidRPr="00AB43FF" w:rsidRDefault="00430DDF" w:rsidP="00430DDF">
      <w:r>
        <w:t>C</w:t>
      </w:r>
      <w:r w:rsidRPr="00AB43FF">
        <w:t>haracteristically</w:t>
      </w:r>
      <w:r>
        <w:t>,</w:t>
      </w:r>
      <w:r w:rsidRPr="00AB43FF">
        <w:t xml:space="preserve"> </w:t>
      </w:r>
      <w:r>
        <w:t>t</w:t>
      </w:r>
      <w:r w:rsidRPr="00AB43FF">
        <w:t xml:space="preserve">hese businesses undertake food handling activities that require </w:t>
      </w:r>
      <w:r w:rsidR="00F732D9">
        <w:t>close management</w:t>
      </w:r>
      <w:r w:rsidRPr="00AB43FF">
        <w:t xml:space="preserve"> to produce safe food. There is a strong evidence base for foodborne illness linked to these settings. </w:t>
      </w:r>
    </w:p>
    <w:p w14:paraId="208F7333" w14:textId="4E4E1022" w:rsidR="00ED0666" w:rsidRDefault="00DC70EC" w:rsidP="00ED0666">
      <w:pPr>
        <w:shd w:val="clear" w:color="auto" w:fill="FDE9D9" w:themeFill="accent6" w:themeFillTint="33"/>
      </w:pPr>
      <w:r>
        <w:rPr>
          <w:b/>
          <w:i/>
        </w:rPr>
        <w:t>Option 3.2</w:t>
      </w:r>
      <w:r w:rsidR="00ED0666" w:rsidRPr="00713259">
        <w:rPr>
          <w:b/>
          <w:i/>
        </w:rPr>
        <w:t xml:space="preserve">: </w:t>
      </w:r>
      <w:r w:rsidR="00251414">
        <w:t>Mandating all</w:t>
      </w:r>
      <w:r w:rsidR="00ED0666" w:rsidRPr="002F2193">
        <w:t xml:space="preserve"> three additional food safety management tools (food safety supervisor, food handler training and evidence to substantiate food safety management) </w:t>
      </w:r>
      <w:r w:rsidR="00251414">
        <w:t>is</w:t>
      </w:r>
      <w:r w:rsidR="00ED0666" w:rsidRPr="002F2193">
        <w:t xml:space="preserve"> considered appropriate for these businesses. </w:t>
      </w:r>
    </w:p>
    <w:p w14:paraId="0ACD0AFF" w14:textId="77777777" w:rsidR="00B60693" w:rsidRDefault="00B60693" w:rsidP="00430DDF">
      <w:pPr>
        <w:rPr>
          <w:b/>
        </w:rPr>
      </w:pPr>
    </w:p>
    <w:p w14:paraId="67BDEBB4" w14:textId="77777777" w:rsidR="00B60693" w:rsidRDefault="00B60693" w:rsidP="00430DDF">
      <w:pPr>
        <w:rPr>
          <w:b/>
        </w:rPr>
      </w:pPr>
    </w:p>
    <w:p w14:paraId="3A433DCD" w14:textId="541293D3" w:rsidR="00430DDF" w:rsidRPr="00EA0BDC" w:rsidRDefault="00430DDF" w:rsidP="00430DDF">
      <w:pPr>
        <w:rPr>
          <w:b/>
        </w:rPr>
      </w:pPr>
      <w:r w:rsidRPr="00EA0BDC">
        <w:rPr>
          <w:b/>
        </w:rPr>
        <w:t>Category 2</w:t>
      </w:r>
    </w:p>
    <w:p w14:paraId="40A6A5E2" w14:textId="0282A467" w:rsidR="00ED0666" w:rsidRPr="002F2193" w:rsidRDefault="00ED0666" w:rsidP="00ED0666">
      <w:r w:rsidRPr="002F2193">
        <w:t xml:space="preserve">Retailers of unpackaged </w:t>
      </w:r>
      <w:r w:rsidR="00E248BA">
        <w:t>RTE</w:t>
      </w:r>
      <w:r w:rsidRPr="002F2193">
        <w:t xml:space="preserve"> </w:t>
      </w:r>
      <w:r w:rsidR="00E248BA">
        <w:t>PHF</w:t>
      </w:r>
      <w:r w:rsidRPr="002F2193">
        <w:t xml:space="preserve"> are placed in </w:t>
      </w:r>
      <w:r w:rsidR="00C82FFB">
        <w:t>C</w:t>
      </w:r>
      <w:r w:rsidRPr="002F2193">
        <w:t>ategory</w:t>
      </w:r>
      <w:r w:rsidR="00C82FFB">
        <w:t xml:space="preserve"> 2</w:t>
      </w:r>
      <w:r w:rsidRPr="002F2193">
        <w:t xml:space="preserve">. Retailers who only sell pre-packaged food, where the food </w:t>
      </w:r>
      <w:r w:rsidR="00251414">
        <w:t>is</w:t>
      </w:r>
      <w:r w:rsidRPr="002F2193">
        <w:t xml:space="preserve"> </w:t>
      </w:r>
      <w:r w:rsidR="00251414">
        <w:t>not</w:t>
      </w:r>
      <w:r w:rsidRPr="002F2193">
        <w:t xml:space="preserve"> unpackaged at any time during the control of the retailer – are excluded from this category.</w:t>
      </w:r>
    </w:p>
    <w:p w14:paraId="5436A2B8" w14:textId="737CAFE0" w:rsidR="00430DDF" w:rsidRPr="00AB43FF" w:rsidRDefault="005F7F46" w:rsidP="00430DDF">
      <w:r>
        <w:lastRenderedPageBreak/>
        <w:t>C</w:t>
      </w:r>
      <w:r w:rsidR="00745327">
        <w:t>ompared to C</w:t>
      </w:r>
      <w:r w:rsidRPr="00EA0BDC">
        <w:t xml:space="preserve">ategory 1, </w:t>
      </w:r>
      <w:r>
        <w:t>t</w:t>
      </w:r>
      <w:r w:rsidR="00430DDF" w:rsidRPr="00EA0BDC">
        <w:t xml:space="preserve">here are fewer </w:t>
      </w:r>
      <w:r w:rsidR="00F732D9">
        <w:t>critical food handling processes</w:t>
      </w:r>
      <w:r w:rsidR="00430DDF" w:rsidRPr="00EA0BDC">
        <w:t xml:space="preserve"> required to produce safe food</w:t>
      </w:r>
      <w:r>
        <w:t>,</w:t>
      </w:r>
      <w:r w:rsidR="00430DDF" w:rsidRPr="00EA0BDC">
        <w:t xml:space="preserve"> and </w:t>
      </w:r>
      <w:r w:rsidR="00430DDF" w:rsidRPr="00AB43FF">
        <w:t xml:space="preserve">less evidence </w:t>
      </w:r>
      <w:r>
        <w:t>that</w:t>
      </w:r>
      <w:r w:rsidR="00430DDF" w:rsidRPr="00AB43FF">
        <w:t xml:space="preserve"> foodborne illness </w:t>
      </w:r>
      <w:r>
        <w:t>is caused by</w:t>
      </w:r>
      <w:r w:rsidR="00430DDF" w:rsidRPr="00AB43FF">
        <w:t xml:space="preserve"> these settings. </w:t>
      </w:r>
    </w:p>
    <w:p w14:paraId="4F0D61F5" w14:textId="36C87BD3" w:rsidR="00ED0666" w:rsidRPr="00AB43FF" w:rsidRDefault="00ED0666" w:rsidP="00ED0666">
      <w:pPr>
        <w:shd w:val="clear" w:color="auto" w:fill="DBE5F1" w:themeFill="accent1" w:themeFillTint="33"/>
      </w:pPr>
      <w:r w:rsidRPr="00ED0666">
        <w:rPr>
          <w:b/>
          <w:i/>
        </w:rPr>
        <w:t>Option 3.1:</w:t>
      </w:r>
      <w:r>
        <w:t xml:space="preserve"> </w:t>
      </w:r>
      <w:r w:rsidR="00251414">
        <w:t>Mandating t</w:t>
      </w:r>
      <w:r w:rsidRPr="002F2193">
        <w:t xml:space="preserve">wo regulatory food safety management tools (food safety supervisor and food handler training) </w:t>
      </w:r>
      <w:r w:rsidR="00251414">
        <w:t>is</w:t>
      </w:r>
      <w:r w:rsidRPr="002F2193">
        <w:t xml:space="preserve"> considered appropriate. Templates are available to assist these businesses </w:t>
      </w:r>
      <w:r w:rsidR="005F7F46">
        <w:t xml:space="preserve">with </w:t>
      </w:r>
      <w:r w:rsidR="00251414">
        <w:t>managing</w:t>
      </w:r>
      <w:r w:rsidR="005F7F46">
        <w:t xml:space="preserve"> food</w:t>
      </w:r>
      <w:r>
        <w:t xml:space="preserve"> temperature control</w:t>
      </w:r>
      <w:r w:rsidRPr="002F2193">
        <w:t>, but would not be mandated.</w:t>
      </w:r>
    </w:p>
    <w:p w14:paraId="4F73CA2C" w14:textId="77777777" w:rsidR="00ED0666" w:rsidRPr="002F2193" w:rsidRDefault="00ED0666" w:rsidP="00ED0666">
      <w:pPr>
        <w:rPr>
          <w:b/>
        </w:rPr>
      </w:pPr>
      <w:r w:rsidRPr="002F2193">
        <w:rPr>
          <w:b/>
        </w:rPr>
        <w:t>Category 3</w:t>
      </w:r>
    </w:p>
    <w:p w14:paraId="281FCF7B" w14:textId="14FBCDAA" w:rsidR="00ED0666" w:rsidRPr="002F2193" w:rsidRDefault="00ED0666" w:rsidP="00ED0666">
      <w:r w:rsidRPr="002F2193">
        <w:t xml:space="preserve">Retailers of pre-packaged </w:t>
      </w:r>
      <w:r w:rsidR="00E248BA">
        <w:t>RTE</w:t>
      </w:r>
      <w:r w:rsidRPr="002F2193">
        <w:t xml:space="preserve"> </w:t>
      </w:r>
      <w:r w:rsidR="00E248BA">
        <w:t>PHF</w:t>
      </w:r>
      <w:r w:rsidRPr="002F2193">
        <w:t xml:space="preserve"> are </w:t>
      </w:r>
      <w:r w:rsidR="00C82FFB">
        <w:t>in C</w:t>
      </w:r>
      <w:r w:rsidRPr="002F2193">
        <w:t>ategory</w:t>
      </w:r>
      <w:r w:rsidR="00C82FFB">
        <w:t xml:space="preserve"> 3</w:t>
      </w:r>
      <w:r w:rsidRPr="002F2193">
        <w:t xml:space="preserve">. </w:t>
      </w:r>
    </w:p>
    <w:p w14:paraId="67675ED3" w14:textId="100942EC" w:rsidR="00ED0666" w:rsidRPr="001127EE" w:rsidRDefault="00F732D9" w:rsidP="00FC16C7">
      <w:pPr>
        <w:pStyle w:val="CommentText"/>
        <w:rPr>
          <w:sz w:val="22"/>
          <w:szCs w:val="22"/>
        </w:rPr>
      </w:pPr>
      <w:r>
        <w:rPr>
          <w:sz w:val="22"/>
          <w:szCs w:val="22"/>
        </w:rPr>
        <w:t>I</w:t>
      </w:r>
      <w:r w:rsidR="00ED0666" w:rsidRPr="00FC16C7">
        <w:rPr>
          <w:sz w:val="22"/>
          <w:szCs w:val="22"/>
        </w:rPr>
        <w:t>n this category</w:t>
      </w:r>
      <w:r w:rsidR="005F7F46" w:rsidRPr="00FC16C7">
        <w:rPr>
          <w:sz w:val="22"/>
          <w:szCs w:val="22"/>
        </w:rPr>
        <w:t xml:space="preserve"> </w:t>
      </w:r>
      <w:r>
        <w:rPr>
          <w:sz w:val="22"/>
          <w:szCs w:val="22"/>
        </w:rPr>
        <w:t xml:space="preserve">business are required to </w:t>
      </w:r>
      <w:r w:rsidR="005F7F46" w:rsidRPr="00FC16C7">
        <w:rPr>
          <w:sz w:val="22"/>
          <w:szCs w:val="22"/>
        </w:rPr>
        <w:t>maintain</w:t>
      </w:r>
      <w:r>
        <w:rPr>
          <w:sz w:val="22"/>
          <w:szCs w:val="22"/>
        </w:rPr>
        <w:t xml:space="preserve"> </w:t>
      </w:r>
      <w:r w:rsidR="005F7F46" w:rsidRPr="00FC16C7">
        <w:rPr>
          <w:sz w:val="22"/>
          <w:szCs w:val="22"/>
        </w:rPr>
        <w:t>safe food temperature during storage and display</w:t>
      </w:r>
      <w:r w:rsidR="003D4CA4" w:rsidRPr="00FC16C7">
        <w:rPr>
          <w:sz w:val="22"/>
          <w:szCs w:val="22"/>
        </w:rPr>
        <w:t xml:space="preserve">. </w:t>
      </w:r>
      <w:r w:rsidR="00FC16C7">
        <w:rPr>
          <w:sz w:val="22"/>
          <w:szCs w:val="22"/>
        </w:rPr>
        <w:t>T</w:t>
      </w:r>
      <w:r w:rsidR="00FC16C7" w:rsidRPr="00FC16C7">
        <w:rPr>
          <w:sz w:val="22"/>
          <w:szCs w:val="22"/>
        </w:rPr>
        <w:t xml:space="preserve">emperature affects growth of existing </w:t>
      </w:r>
      <w:r w:rsidR="00FC16C7">
        <w:rPr>
          <w:sz w:val="22"/>
          <w:szCs w:val="22"/>
        </w:rPr>
        <w:t xml:space="preserve">pathogens in the food. These businesses are handling pre-packaged food which they have not prepared. This means they would be relying on the food </w:t>
      </w:r>
      <w:r w:rsidR="00FC16C7" w:rsidRPr="00FC16C7">
        <w:rPr>
          <w:sz w:val="22"/>
          <w:szCs w:val="22"/>
        </w:rPr>
        <w:t>producer to have supplied safe food (</w:t>
      </w:r>
      <w:r w:rsidR="00FC16C7">
        <w:rPr>
          <w:sz w:val="22"/>
          <w:szCs w:val="22"/>
        </w:rPr>
        <w:t xml:space="preserve">i.e. that </w:t>
      </w:r>
      <w:r w:rsidR="00FC16C7" w:rsidRPr="00FC16C7">
        <w:rPr>
          <w:sz w:val="22"/>
          <w:szCs w:val="22"/>
        </w:rPr>
        <w:t>pathogen</w:t>
      </w:r>
      <w:r w:rsidR="00FC16C7">
        <w:rPr>
          <w:sz w:val="22"/>
          <w:szCs w:val="22"/>
        </w:rPr>
        <w:t xml:space="preserve"> introduction/growth</w:t>
      </w:r>
      <w:r w:rsidR="00FC16C7" w:rsidRPr="00FC16C7">
        <w:rPr>
          <w:sz w:val="22"/>
          <w:szCs w:val="22"/>
        </w:rPr>
        <w:t xml:space="preserve"> </w:t>
      </w:r>
      <w:r w:rsidR="00FC16C7">
        <w:rPr>
          <w:sz w:val="22"/>
          <w:szCs w:val="22"/>
        </w:rPr>
        <w:t xml:space="preserve">was controlled during production). </w:t>
      </w:r>
      <w:r w:rsidR="005F7F46" w:rsidRPr="00A47188">
        <w:rPr>
          <w:sz w:val="22"/>
          <w:szCs w:val="22"/>
        </w:rPr>
        <w:t>F</w:t>
      </w:r>
      <w:r w:rsidR="00ED0666" w:rsidRPr="001127EE">
        <w:rPr>
          <w:sz w:val="22"/>
          <w:szCs w:val="22"/>
        </w:rPr>
        <w:t xml:space="preserve">oodborne illness data </w:t>
      </w:r>
      <w:r w:rsidR="005F7F46" w:rsidRPr="001127EE">
        <w:rPr>
          <w:sz w:val="22"/>
          <w:szCs w:val="22"/>
        </w:rPr>
        <w:t xml:space="preserve">does not directly </w:t>
      </w:r>
      <w:r w:rsidR="00ED0666" w:rsidRPr="001127EE">
        <w:rPr>
          <w:sz w:val="22"/>
          <w:szCs w:val="22"/>
        </w:rPr>
        <w:t xml:space="preserve">link outbreaks to this setting. </w:t>
      </w:r>
    </w:p>
    <w:p w14:paraId="041B6FA2" w14:textId="77777777" w:rsidR="00430DDF" w:rsidRDefault="00430DDF" w:rsidP="00430DDF">
      <w:r w:rsidRPr="00AB43FF">
        <w:rPr>
          <w:rFonts w:cs="Arial"/>
          <w:lang w:val="en-AU"/>
        </w:rPr>
        <w:t xml:space="preserve">Therefore, there is no threshold to directly evaluate a benefit </w:t>
      </w:r>
      <w:r w:rsidRPr="00AB43FF">
        <w:t xml:space="preserve">if applying any regulatory interventions in these settings. </w:t>
      </w:r>
    </w:p>
    <w:p w14:paraId="54CA6E72" w14:textId="39B3D37C" w:rsidR="009C1867" w:rsidRPr="00950DD1" w:rsidRDefault="00ED0666" w:rsidP="00950DD1">
      <w:pPr>
        <w:shd w:val="clear" w:color="auto" w:fill="EAF1DD" w:themeFill="accent3" w:themeFillTint="33"/>
        <w:rPr>
          <w:rStyle w:val="Heading1Char"/>
          <w:rFonts w:eastAsiaTheme="minorHAnsi" w:cstheme="minorBidi"/>
          <w:b w:val="0"/>
          <w:bCs w:val="0"/>
          <w:sz w:val="22"/>
          <w:szCs w:val="22"/>
        </w:rPr>
      </w:pPr>
      <w:r w:rsidRPr="00ED0666">
        <w:rPr>
          <w:b/>
          <w:i/>
        </w:rPr>
        <w:t>No regulatory measures:</w:t>
      </w:r>
      <w:r>
        <w:t xml:space="preserve"> </w:t>
      </w:r>
      <w:r w:rsidRPr="002F2193">
        <w:t xml:space="preserve">A targeted education campaign focusing on storage and display temperature of potentially hazardous foods in this setting is considered the most appropriate option. Templates are available to assist these businesses </w:t>
      </w:r>
      <w:r w:rsidR="00251414">
        <w:t>in managing</w:t>
      </w:r>
      <w:r w:rsidRPr="002F2193">
        <w:t xml:space="preserve"> temperature control, but would not be mandated.</w:t>
      </w:r>
    </w:p>
    <w:p w14:paraId="607B8A69" w14:textId="773C064B" w:rsidR="00CE3924" w:rsidRPr="001F6814" w:rsidRDefault="004B3692" w:rsidP="00D31922">
      <w:pPr>
        <w:pStyle w:val="Heading1"/>
        <w:spacing w:before="240"/>
        <w:rPr>
          <w:rStyle w:val="Heading1Char"/>
          <w:b/>
          <w:bCs/>
        </w:rPr>
      </w:pPr>
      <w:bookmarkStart w:id="73" w:name="_Toc94172845"/>
      <w:r>
        <w:rPr>
          <w:rStyle w:val="Heading1Char"/>
          <w:b/>
          <w:bCs/>
        </w:rPr>
        <w:t>7.</w:t>
      </w:r>
      <w:r>
        <w:rPr>
          <w:rStyle w:val="Heading1Char"/>
          <w:b/>
          <w:bCs/>
        </w:rPr>
        <w:tab/>
      </w:r>
      <w:r w:rsidR="00CE3924" w:rsidRPr="001F6814">
        <w:rPr>
          <w:rStyle w:val="Heading1Char"/>
          <w:b/>
          <w:bCs/>
        </w:rPr>
        <w:t>How will the chosen option be implemented and evaluated?</w:t>
      </w:r>
      <w:bookmarkEnd w:id="73"/>
    </w:p>
    <w:p w14:paraId="609E052D" w14:textId="069C1E50" w:rsidR="008325FB" w:rsidRPr="001551A7" w:rsidRDefault="008325FB" w:rsidP="008325FB">
      <w:bookmarkStart w:id="74" w:name="_Toc78896407"/>
      <w:r w:rsidRPr="00BC729F">
        <w:rPr>
          <w:lang w:val="en-AU"/>
        </w:rPr>
        <w:t>Implementation of the proposed standard is the responsibility of the st</w:t>
      </w:r>
      <w:r w:rsidR="00BC729F" w:rsidRPr="00BC729F">
        <w:rPr>
          <w:lang w:val="en-AU"/>
        </w:rPr>
        <w:t>ate and territor</w:t>
      </w:r>
      <w:r w:rsidR="00982DE1">
        <w:rPr>
          <w:lang w:val="en-AU"/>
        </w:rPr>
        <w:t>y food regulation agencies</w:t>
      </w:r>
      <w:r w:rsidR="00BC729F" w:rsidRPr="00BC729F">
        <w:rPr>
          <w:lang w:val="en-AU"/>
        </w:rPr>
        <w:t xml:space="preserve">. </w:t>
      </w:r>
      <w:r w:rsidR="00982DE1">
        <w:rPr>
          <w:lang w:val="en-AU"/>
        </w:rPr>
        <w:t>FSANZ has been working closely with an implementation working group</w:t>
      </w:r>
      <w:r w:rsidR="003D4CA4">
        <w:rPr>
          <w:lang w:val="en-AU"/>
        </w:rPr>
        <w:t xml:space="preserve"> of</w:t>
      </w:r>
      <w:r w:rsidR="00982DE1">
        <w:rPr>
          <w:lang w:val="en-AU"/>
        </w:rPr>
        <w:t xml:space="preserve"> regulators from each jurisdiction</w:t>
      </w:r>
      <w:r w:rsidR="00570FFF">
        <w:rPr>
          <w:lang w:val="en-AU"/>
        </w:rPr>
        <w:t xml:space="preserve"> consistent with the integrated model</w:t>
      </w:r>
      <w:r w:rsidR="00570FFF">
        <w:rPr>
          <w:rStyle w:val="FootnoteReference"/>
          <w:lang w:val="en-AU"/>
        </w:rPr>
        <w:footnoteReference w:id="30"/>
      </w:r>
      <w:r w:rsidR="00570FFF">
        <w:rPr>
          <w:lang w:val="en-AU"/>
        </w:rPr>
        <w:t xml:space="preserve"> for national implementation</w:t>
      </w:r>
      <w:r w:rsidR="00982DE1">
        <w:rPr>
          <w:lang w:val="en-AU"/>
        </w:rPr>
        <w:t xml:space="preserve">. </w:t>
      </w:r>
      <w:r w:rsidR="00C92836" w:rsidRPr="0062032E">
        <w:t>Th</w:t>
      </w:r>
      <w:r w:rsidR="00982DE1">
        <w:t xml:space="preserve">is </w:t>
      </w:r>
      <w:r w:rsidR="005B3DC4">
        <w:t xml:space="preserve">integrated </w:t>
      </w:r>
      <w:r w:rsidR="00982DE1">
        <w:t>approach</w:t>
      </w:r>
      <w:r w:rsidR="00C92836" w:rsidRPr="0062032E">
        <w:t xml:space="preserve"> </w:t>
      </w:r>
      <w:r w:rsidR="00403B16">
        <w:t>assures</w:t>
      </w:r>
      <w:r w:rsidR="005B3DC4" w:rsidRPr="0062032E">
        <w:t xml:space="preserve"> </w:t>
      </w:r>
      <w:r w:rsidR="00982DE1">
        <w:t xml:space="preserve">ministers </w:t>
      </w:r>
      <w:r w:rsidR="00A15FE9">
        <w:t xml:space="preserve">considering a new standard </w:t>
      </w:r>
      <w:r w:rsidR="00403B16">
        <w:t>that</w:t>
      </w:r>
      <w:r w:rsidR="00982DE1">
        <w:t xml:space="preserve"> the requirements </w:t>
      </w:r>
      <w:r w:rsidR="00C92836" w:rsidRPr="0062032E">
        <w:t xml:space="preserve">can be </w:t>
      </w:r>
      <w:r w:rsidR="00A15FE9" w:rsidRPr="0062032E">
        <w:t xml:space="preserve">implemented </w:t>
      </w:r>
      <w:r w:rsidR="00C92836" w:rsidRPr="0062032E">
        <w:t xml:space="preserve">consistently </w:t>
      </w:r>
      <w:r w:rsidR="005B3DC4">
        <w:t>across Australia</w:t>
      </w:r>
      <w:r w:rsidR="00A15FE9">
        <w:t xml:space="preserve">, and </w:t>
      </w:r>
      <w:r w:rsidR="0023361C">
        <w:t xml:space="preserve">that </w:t>
      </w:r>
      <w:r w:rsidR="00A15FE9">
        <w:t xml:space="preserve">industry will be </w:t>
      </w:r>
      <w:r w:rsidR="00570FFF">
        <w:t xml:space="preserve">supported with </w:t>
      </w:r>
      <w:r w:rsidR="0023361C">
        <w:t>guid</w:t>
      </w:r>
      <w:r w:rsidR="00570FFF">
        <w:t>anc</w:t>
      </w:r>
      <w:r w:rsidR="0023361C">
        <w:t>e</w:t>
      </w:r>
      <w:r w:rsidR="003559AB">
        <w:t xml:space="preserve">. If a new standard is approved, an </w:t>
      </w:r>
      <w:r w:rsidR="003559AB" w:rsidRPr="00BC729F">
        <w:rPr>
          <w:lang w:val="en-AU"/>
        </w:rPr>
        <w:t xml:space="preserve">implementation guide </w:t>
      </w:r>
      <w:r w:rsidR="003559AB">
        <w:rPr>
          <w:lang w:val="en-AU"/>
        </w:rPr>
        <w:t xml:space="preserve">would be developed to </w:t>
      </w:r>
      <w:r w:rsidR="00570FFF">
        <w:rPr>
          <w:lang w:val="en-AU"/>
        </w:rPr>
        <w:t xml:space="preserve">identify </w:t>
      </w:r>
      <w:r w:rsidR="003559AB">
        <w:rPr>
          <w:lang w:val="en-AU"/>
        </w:rPr>
        <w:t xml:space="preserve">to </w:t>
      </w:r>
      <w:r w:rsidR="003559AB" w:rsidRPr="00BC729F">
        <w:rPr>
          <w:lang w:val="en-AU"/>
        </w:rPr>
        <w:t>industry</w:t>
      </w:r>
      <w:r w:rsidR="003559AB" w:rsidRPr="00C92836">
        <w:t xml:space="preserve"> </w:t>
      </w:r>
      <w:r w:rsidR="003559AB">
        <w:t>what the standard will look like in practical terms, and what will be expected of businesses to comply</w:t>
      </w:r>
      <w:r w:rsidR="003559AB" w:rsidRPr="004677A1">
        <w:t>.</w:t>
      </w:r>
      <w:bookmarkEnd w:id="74"/>
    </w:p>
    <w:p w14:paraId="07F7F286" w14:textId="50A28F6D" w:rsidR="008325FB" w:rsidRPr="006B7E0B" w:rsidRDefault="0023361C" w:rsidP="00BB48BC">
      <w:r>
        <w:t>FSANZ provides a</w:t>
      </w:r>
      <w:r w:rsidR="003D4CA4">
        <w:t xml:space="preserve"> commencement </w:t>
      </w:r>
      <w:r w:rsidR="008325FB" w:rsidRPr="006B7E0B">
        <w:t xml:space="preserve">period from the date standards are gazetted and registered as a legislative instrument. This period </w:t>
      </w:r>
      <w:r>
        <w:t>gives</w:t>
      </w:r>
      <w:r w:rsidRPr="006B7E0B">
        <w:t xml:space="preserve"> </w:t>
      </w:r>
      <w:r w:rsidR="008325FB" w:rsidRPr="006B7E0B">
        <w:t>industry and government authorities time to put measures in place to meet the standard’s requirem</w:t>
      </w:r>
      <w:r w:rsidR="00C92836" w:rsidRPr="006B7E0B">
        <w:t>ents. For this standard</w:t>
      </w:r>
      <w:r>
        <w:t>,</w:t>
      </w:r>
      <w:r w:rsidR="00C92836" w:rsidRPr="006B7E0B">
        <w:t xml:space="preserve"> a</w:t>
      </w:r>
      <w:r w:rsidR="008325FB" w:rsidRPr="006B7E0B">
        <w:t xml:space="preserve"> </w:t>
      </w:r>
      <w:r w:rsidR="006C3C32">
        <w:t>12</w:t>
      </w:r>
      <w:r>
        <w:t>-</w:t>
      </w:r>
      <w:r w:rsidR="008325FB" w:rsidRPr="00196D7E">
        <w:t xml:space="preserve">month </w:t>
      </w:r>
      <w:r w:rsidR="003D4CA4">
        <w:t>commencement</w:t>
      </w:r>
      <w:r w:rsidR="008325FB" w:rsidRPr="00196D7E">
        <w:t xml:space="preserve"> period</w:t>
      </w:r>
      <w:r w:rsidR="008325FB" w:rsidRPr="006B7E0B">
        <w:t xml:space="preserve"> is being proposed. State and territory governments are happy to work with industry to help</w:t>
      </w:r>
      <w:r w:rsidR="003D4CA4">
        <w:t xml:space="preserve"> prepare for the standard to come into effect</w:t>
      </w:r>
      <w:r w:rsidR="008325FB" w:rsidRPr="006B7E0B">
        <w:t>.</w:t>
      </w:r>
      <w:r w:rsidR="00251414">
        <w:t xml:space="preserve"> Training options and templates to support implementation are already readily available and broadly used.  </w:t>
      </w:r>
    </w:p>
    <w:p w14:paraId="547F42C5" w14:textId="593BF3ED" w:rsidR="00C82FFB" w:rsidRDefault="006B7E0B" w:rsidP="000220A4">
      <w:pPr>
        <w:rPr>
          <w:lang w:val="en-AU"/>
        </w:rPr>
      </w:pPr>
      <w:r>
        <w:t>States and territories are</w:t>
      </w:r>
      <w:r w:rsidR="008325FB" w:rsidRPr="006B7E0B">
        <w:t xml:space="preserve"> responsible for any subsequent review of implementation and compliance materials</w:t>
      </w:r>
      <w:r w:rsidR="00196D7E">
        <w:t xml:space="preserve">. </w:t>
      </w:r>
      <w:r>
        <w:t xml:space="preserve">They are also typically responsible for initiating any substantive reviews of the Code through their </w:t>
      </w:r>
      <w:r w:rsidR="0023361C">
        <w:t>m</w:t>
      </w:r>
      <w:r>
        <w:t>inisters.</w:t>
      </w:r>
    </w:p>
    <w:p w14:paraId="616F7F44" w14:textId="436248C6" w:rsidR="00986631" w:rsidRPr="001F6814" w:rsidRDefault="004B3692" w:rsidP="00D31922">
      <w:pPr>
        <w:pStyle w:val="Heading1"/>
        <w:spacing w:before="240"/>
        <w:rPr>
          <w:rStyle w:val="Heading1Char"/>
          <w:b/>
          <w:bCs/>
        </w:rPr>
      </w:pPr>
      <w:bookmarkStart w:id="75" w:name="_Toc94172846"/>
      <w:r>
        <w:rPr>
          <w:rStyle w:val="Heading1Char"/>
          <w:b/>
          <w:bCs/>
        </w:rPr>
        <w:t>8.</w:t>
      </w:r>
      <w:r>
        <w:rPr>
          <w:rStyle w:val="Heading1Char"/>
          <w:b/>
          <w:bCs/>
        </w:rPr>
        <w:tab/>
      </w:r>
      <w:r w:rsidR="00986631" w:rsidRPr="001F6814">
        <w:rPr>
          <w:rStyle w:val="Heading1Char"/>
          <w:b/>
          <w:bCs/>
        </w:rPr>
        <w:t>Case studies</w:t>
      </w:r>
      <w:bookmarkEnd w:id="75"/>
    </w:p>
    <w:p w14:paraId="20490117" w14:textId="3448C1DA" w:rsidR="00986631" w:rsidRPr="00986631" w:rsidRDefault="00986631" w:rsidP="00986631">
      <w:pPr>
        <w:spacing w:after="0"/>
      </w:pPr>
      <w:r w:rsidRPr="00986631">
        <w:t xml:space="preserve">The following scenarios are provided as guidance for food businesses on </w:t>
      </w:r>
      <w:r w:rsidR="00251414">
        <w:t xml:space="preserve">the proposed draft </w:t>
      </w:r>
      <w:r w:rsidRPr="00986631">
        <w:t>Standard 3.2.2A. They illustrate the i</w:t>
      </w:r>
      <w:r w:rsidR="00251414">
        <w:t>ntent of the standard, its differing</w:t>
      </w:r>
      <w:r w:rsidRPr="00986631">
        <w:t xml:space="preserve"> requirements and the types of businesses </w:t>
      </w:r>
      <w:r w:rsidR="00FA44C8">
        <w:t xml:space="preserve">to which </w:t>
      </w:r>
      <w:r w:rsidR="00251414">
        <w:t>it</w:t>
      </w:r>
      <w:r w:rsidRPr="00986631">
        <w:t xml:space="preserve"> applies. The scenarios provide several examples, but there may be other business types also covered by the standard.</w:t>
      </w:r>
      <w:r w:rsidR="009A2D47">
        <w:t xml:space="preserve"> </w:t>
      </w:r>
      <w:r w:rsidR="00FB5A2D">
        <w:t>Two ‘A day in the life’ examples are also provided</w:t>
      </w:r>
      <w:r w:rsidR="009C1867">
        <w:t>, to</w:t>
      </w:r>
      <w:r w:rsidR="00FB5A2D">
        <w:t xml:space="preserve"> explain the sorts of records or other evidence a business could make to substantiate </w:t>
      </w:r>
      <w:r w:rsidR="009C1867">
        <w:t xml:space="preserve">that </w:t>
      </w:r>
      <w:r w:rsidR="00FB5A2D">
        <w:t>their key activities are properly managed.</w:t>
      </w:r>
    </w:p>
    <w:p w14:paraId="57400CE4" w14:textId="6B7FC346" w:rsidR="00986631" w:rsidRPr="00986631" w:rsidRDefault="001F6814" w:rsidP="00FC16C7">
      <w:pPr>
        <w:pStyle w:val="Heading2"/>
      </w:pPr>
      <w:bookmarkStart w:id="76" w:name="_Toc94172847"/>
      <w:r>
        <w:t>8.1</w:t>
      </w:r>
      <w:r>
        <w:tab/>
      </w:r>
      <w:r w:rsidR="00986631" w:rsidRPr="00986631">
        <w:t xml:space="preserve">Examples of businesses the standard </w:t>
      </w:r>
      <w:r w:rsidR="00FB5A2D">
        <w:t xml:space="preserve">would </w:t>
      </w:r>
      <w:r w:rsidR="00986631" w:rsidRPr="00986631">
        <w:t>appl</w:t>
      </w:r>
      <w:r w:rsidR="00FB5A2D">
        <w:t>y</w:t>
      </w:r>
      <w:r w:rsidR="00986631" w:rsidRPr="00986631">
        <w:t xml:space="preserve"> to</w:t>
      </w:r>
      <w:bookmarkEnd w:id="76"/>
    </w:p>
    <w:p w14:paraId="33CA53DD" w14:textId="77777777" w:rsidR="00986631" w:rsidRPr="00986631" w:rsidRDefault="00986631" w:rsidP="00263E9A">
      <w:pPr>
        <w:pStyle w:val="Heading3"/>
      </w:pPr>
      <w:r w:rsidRPr="00986631">
        <w:t xml:space="preserve">1. A restaurant </w:t>
      </w:r>
    </w:p>
    <w:p w14:paraId="740013E2" w14:textId="5AF050AB" w:rsidR="00986631" w:rsidRPr="00986631" w:rsidRDefault="00986631" w:rsidP="00986631">
      <w:pPr>
        <w:spacing w:after="0"/>
      </w:pPr>
      <w:r w:rsidRPr="00986631">
        <w:t xml:space="preserve">Milo’s Sydney restaurant makes and serves a range of meat and vegetarian dishes, for customers to eat there or take away. Milo’s restaurant is a </w:t>
      </w:r>
      <w:r w:rsidRPr="00986631">
        <w:rPr>
          <w:b/>
        </w:rPr>
        <w:t>Category 1</w:t>
      </w:r>
      <w:r w:rsidRPr="00986631">
        <w:t xml:space="preserve"> business because it both makes and </w:t>
      </w:r>
      <w:r w:rsidR="00442992">
        <w:t>sells</w:t>
      </w:r>
      <w:r w:rsidRPr="00986631">
        <w:t xml:space="preserve"> meals, which are ready to eat without any further preparation by consumers. </w:t>
      </w:r>
    </w:p>
    <w:p w14:paraId="4207B3B2" w14:textId="77777777" w:rsidR="00986631" w:rsidRPr="00986631" w:rsidRDefault="00986631" w:rsidP="00986631">
      <w:pPr>
        <w:spacing w:after="0"/>
      </w:pPr>
    </w:p>
    <w:p w14:paraId="3C859166" w14:textId="77777777" w:rsidR="00986631" w:rsidRPr="00986631" w:rsidRDefault="00986631" w:rsidP="00986631">
      <w:pPr>
        <w:spacing w:after="0"/>
      </w:pPr>
      <w:r w:rsidRPr="00986631">
        <w:t>Milo needs to understand and manage many food safety risks before, during and after the restaurant meals are prepared. For example, meat, fish, dairy and egg products need to be received and stored cold. Cooked dishes need to be cooked properly at the right temperature for the right amount of time. Once a dish is ready to eat, it needs to be served within a short time or held at temperatures that keep it safe.</w:t>
      </w:r>
    </w:p>
    <w:p w14:paraId="6B27D8CF" w14:textId="77777777" w:rsidR="00986631" w:rsidRPr="00986631" w:rsidRDefault="00986631" w:rsidP="00986631">
      <w:pPr>
        <w:spacing w:after="0"/>
      </w:pPr>
    </w:p>
    <w:p w14:paraId="72B56679" w14:textId="3B16878F" w:rsidR="00986631" w:rsidRPr="00251414" w:rsidRDefault="005719BF" w:rsidP="00251414">
      <w:pPr>
        <w:keepNext/>
        <w:spacing w:after="0"/>
      </w:pPr>
      <w:r w:rsidRPr="00251414">
        <w:t>Milo</w:t>
      </w:r>
      <w:r w:rsidR="00986631" w:rsidRPr="00251414">
        <w:t xml:space="preserve"> checks the new standard and sees that: </w:t>
      </w:r>
    </w:p>
    <w:p w14:paraId="342911BD" w14:textId="16A3514A" w:rsidR="00986631" w:rsidRPr="00986631" w:rsidRDefault="00251414" w:rsidP="00BB48BC">
      <w:pPr>
        <w:pStyle w:val="FSBullet1"/>
      </w:pPr>
      <w:r>
        <w:t>H</w:t>
      </w:r>
      <w:r w:rsidR="00986631" w:rsidRPr="00986631">
        <w:t>is business needs to have a qualified Food Safety Supervisor, but he already has one because NSW already required it</w:t>
      </w:r>
      <w:r>
        <w:t>.</w:t>
      </w:r>
      <w:r w:rsidR="00986631" w:rsidRPr="00986631">
        <w:t xml:space="preserve"> </w:t>
      </w:r>
    </w:p>
    <w:p w14:paraId="269A5B26" w14:textId="6FB71C33" w:rsidR="00986631" w:rsidRPr="00986631" w:rsidRDefault="00251414" w:rsidP="00BB48BC">
      <w:pPr>
        <w:pStyle w:val="FSBullet1"/>
      </w:pPr>
      <w:r>
        <w:t>H</w:t>
      </w:r>
      <w:r w:rsidR="00986631" w:rsidRPr="00986631">
        <w:t>is staff that prepare the meals (e.g. kitchen hands) will all need to complete a food safety course that covers the specific topics in the sta</w:t>
      </w:r>
      <w:r>
        <w:t>ndard (they can do this online).</w:t>
      </w:r>
      <w:r w:rsidR="00986631" w:rsidRPr="00986631">
        <w:t xml:space="preserve"> </w:t>
      </w:r>
    </w:p>
    <w:p w14:paraId="0AA79255" w14:textId="6B181773" w:rsidR="00986631" w:rsidRPr="00986631" w:rsidRDefault="00251414" w:rsidP="00BB48BC">
      <w:pPr>
        <w:pStyle w:val="FSBullet1"/>
      </w:pPr>
      <w:r>
        <w:t>H</w:t>
      </w:r>
      <w:r w:rsidR="00986631" w:rsidRPr="00986631">
        <w:t xml:space="preserve">is business will also now have to have evidence that shows how they are keeping food safe. This includes the standard operating procedures he already has, as well as records of temperature checks (for food storage, cooking and cooling), and cleaning and sanitising. These will help </w:t>
      </w:r>
      <w:r w:rsidR="005719BF">
        <w:t>Milo</w:t>
      </w:r>
      <w:r w:rsidR="00986631" w:rsidRPr="00986631">
        <w:t xml:space="preserve"> </w:t>
      </w:r>
      <w:r>
        <w:t>ensure</w:t>
      </w:r>
      <w:r w:rsidR="00986631" w:rsidRPr="00986631">
        <w:t xml:space="preserve"> his business is taking food safety seriously and doing things </w:t>
      </w:r>
      <w:r>
        <w:t>correctly</w:t>
      </w:r>
      <w:r w:rsidR="00986631" w:rsidRPr="00986631">
        <w:t>. The evidence will also help him show regulators he is complying with the standard.</w:t>
      </w:r>
    </w:p>
    <w:p w14:paraId="20131C31" w14:textId="77777777" w:rsidR="00E40DEF" w:rsidRDefault="00442992" w:rsidP="00986631">
      <w:pPr>
        <w:spacing w:after="0"/>
      </w:pPr>
      <w:r w:rsidRPr="00986631">
        <w:rPr>
          <w:b/>
        </w:rPr>
        <w:t>C</w:t>
      </w:r>
      <w:r w:rsidR="00251414" w:rsidRPr="00986631">
        <w:rPr>
          <w:b/>
        </w:rPr>
        <w:t>osts</w:t>
      </w:r>
      <w:r w:rsidRPr="00986631">
        <w:rPr>
          <w:b/>
        </w:rPr>
        <w:t>:</w:t>
      </w:r>
      <w:r w:rsidRPr="00986631">
        <w:t xml:space="preserve"> </w:t>
      </w:r>
      <w:r>
        <w:t>Milo</w:t>
      </w:r>
      <w:r w:rsidRPr="00986631">
        <w:t xml:space="preserve"> work out the costs of putting the new measures in place. </w:t>
      </w:r>
    </w:p>
    <w:p w14:paraId="57FE8DDD" w14:textId="24A1E594" w:rsidR="00E40DEF" w:rsidRDefault="00E40DEF" w:rsidP="00986631">
      <w:pPr>
        <w:spacing w:after="0"/>
      </w:pPr>
      <w:r>
        <w:t>FSS: he already has</w:t>
      </w:r>
      <w:r w:rsidR="00B73D71">
        <w:t xml:space="preserve"> a FSS</w:t>
      </w:r>
      <w:r>
        <w:t xml:space="preserve">, so </w:t>
      </w:r>
      <w:r w:rsidR="00FA44C8">
        <w:t xml:space="preserve">a </w:t>
      </w:r>
      <w:r>
        <w:t>cost won’t be incurred until year 5</w:t>
      </w:r>
      <w:r w:rsidR="00FA44C8">
        <w:t xml:space="preserve"> when his FSS needs refresher training</w:t>
      </w:r>
      <w:r>
        <w:t>.</w:t>
      </w:r>
    </w:p>
    <w:p w14:paraId="2F465751" w14:textId="5694267C" w:rsidR="00E40DEF" w:rsidRDefault="00E40DEF" w:rsidP="00986631">
      <w:pPr>
        <w:spacing w:after="0"/>
      </w:pPr>
      <w:r>
        <w:t xml:space="preserve">FHT: </w:t>
      </w:r>
      <w:r w:rsidR="00B73D71">
        <w:t>h</w:t>
      </w:r>
      <w:r w:rsidR="00442992">
        <w:t xml:space="preserve">is five </w:t>
      </w:r>
      <w:r w:rsidR="00442992" w:rsidRPr="00986631">
        <w:t xml:space="preserve">food handlers can do their training free online and it will take about </w:t>
      </w:r>
      <w:r w:rsidR="00F90DA9" w:rsidRPr="00E40DEF">
        <w:t>90 minutes</w:t>
      </w:r>
      <w:r w:rsidR="00442992" w:rsidRPr="00E40DEF">
        <w:t xml:space="preserve"> </w:t>
      </w:r>
      <w:r w:rsidR="00442992" w:rsidRPr="00986631">
        <w:t xml:space="preserve">(costing </w:t>
      </w:r>
      <w:r w:rsidR="00442992">
        <w:t>him</w:t>
      </w:r>
      <w:r w:rsidR="00442992" w:rsidRPr="00986631">
        <w:t xml:space="preserve"> $</w:t>
      </w:r>
      <w:r w:rsidR="00997E8F">
        <w:t>45</w:t>
      </w:r>
      <w:r w:rsidR="00442992" w:rsidRPr="00986631">
        <w:rPr>
          <w:color w:val="FF0000"/>
        </w:rPr>
        <w:t xml:space="preserve"> </w:t>
      </w:r>
      <w:r w:rsidR="00442992" w:rsidRPr="00986631">
        <w:t xml:space="preserve">each for their time). </w:t>
      </w:r>
    </w:p>
    <w:p w14:paraId="3281771B" w14:textId="09CD0690" w:rsidR="00E40DEF" w:rsidRDefault="00E40DEF" w:rsidP="00986631">
      <w:pPr>
        <w:spacing w:after="0"/>
      </w:pPr>
      <w:r>
        <w:t xml:space="preserve">E: </w:t>
      </w:r>
      <w:r w:rsidR="00F90DA9">
        <w:t xml:space="preserve">He </w:t>
      </w:r>
      <w:r>
        <w:t xml:space="preserve">already has a system </w:t>
      </w:r>
      <w:r w:rsidR="00494289">
        <w:t xml:space="preserve">in place </w:t>
      </w:r>
      <w:r>
        <w:t>including SOPs and templates to implement the evidence too</w:t>
      </w:r>
      <w:r w:rsidR="0076470B">
        <w:t>l, but he will give refresher training to his staff costing approx. $75</w:t>
      </w:r>
      <w:r>
        <w:t xml:space="preserve">. The </w:t>
      </w:r>
      <w:r w:rsidR="00ED0317">
        <w:t>evidence (for example filling out a template)</w:t>
      </w:r>
      <w:r w:rsidR="00442992" w:rsidRPr="00986631">
        <w:t xml:space="preserve"> </w:t>
      </w:r>
      <w:r w:rsidR="00442992">
        <w:t>the</w:t>
      </w:r>
      <w:r w:rsidR="00442992" w:rsidRPr="00986631">
        <w:t xml:space="preserve"> business needs to </w:t>
      </w:r>
      <w:r w:rsidR="00D66889">
        <w:t>create and maintain</w:t>
      </w:r>
      <w:r w:rsidR="00442992" w:rsidRPr="00986631">
        <w:t xml:space="preserve"> </w:t>
      </w:r>
      <w:r w:rsidR="00F90DA9">
        <w:t xml:space="preserve">each day of service </w:t>
      </w:r>
      <w:r w:rsidR="00442992" w:rsidRPr="00986631">
        <w:t>will take about 15 minutes</w:t>
      </w:r>
      <w:r>
        <w:t>, this will cost him approximately $</w:t>
      </w:r>
      <w:r w:rsidR="00997E8F">
        <w:t>1,555</w:t>
      </w:r>
      <w:r>
        <w:t xml:space="preserve"> a year including yearly review to make sure the system continues to meet the business needs and staff are up to date with training</w:t>
      </w:r>
      <w:r w:rsidR="00442992" w:rsidRPr="00986631">
        <w:t xml:space="preserve">. </w:t>
      </w:r>
      <w:r w:rsidR="00494289">
        <w:t xml:space="preserve"> </w:t>
      </w:r>
    </w:p>
    <w:p w14:paraId="40CA9827" w14:textId="77777777" w:rsidR="00E40DEF" w:rsidRDefault="00E40DEF" w:rsidP="00986631">
      <w:pPr>
        <w:spacing w:after="0"/>
      </w:pPr>
    </w:p>
    <w:p w14:paraId="75D1325E" w14:textId="7AE80A15" w:rsidR="00442992" w:rsidRPr="00442992" w:rsidRDefault="00442992" w:rsidP="00986631">
      <w:pPr>
        <w:spacing w:after="0"/>
      </w:pPr>
      <w:r w:rsidRPr="00986631">
        <w:t xml:space="preserve">Overall, the costs to </w:t>
      </w:r>
      <w:r>
        <w:t>his</w:t>
      </w:r>
      <w:r w:rsidRPr="00986631">
        <w:t xml:space="preserve"> business will be around </w:t>
      </w:r>
      <w:r w:rsidRPr="00E40DEF">
        <w:t>$</w:t>
      </w:r>
      <w:r w:rsidR="0076470B">
        <w:t>1,855</w:t>
      </w:r>
      <w:r w:rsidR="00E40DEF" w:rsidRPr="00E40DEF">
        <w:t xml:space="preserve"> </w:t>
      </w:r>
      <w:r w:rsidRPr="00E40DEF">
        <w:t>for</w:t>
      </w:r>
      <w:r w:rsidRPr="00986631">
        <w:t xml:space="preserve"> the first year and </w:t>
      </w:r>
      <w:r w:rsidRPr="00E40DEF">
        <w:t>then about $</w:t>
      </w:r>
      <w:r w:rsidR="0076470B">
        <w:t>1,645</w:t>
      </w:r>
      <w:r w:rsidRPr="00E40DEF">
        <w:t xml:space="preserve"> per year for the next 4 years.</w:t>
      </w:r>
    </w:p>
    <w:p w14:paraId="6CE64924" w14:textId="77777777" w:rsidR="00986631" w:rsidRPr="00986631" w:rsidRDefault="00986631" w:rsidP="00263E9A">
      <w:pPr>
        <w:pStyle w:val="Heading3"/>
      </w:pPr>
      <w:r w:rsidRPr="00986631">
        <w:t>2. A bakery that makes and retails its own products</w:t>
      </w:r>
    </w:p>
    <w:p w14:paraId="5990E137" w14:textId="77777777" w:rsidR="00986631" w:rsidRPr="00986631" w:rsidRDefault="00986631" w:rsidP="00986631">
      <w:pPr>
        <w:spacing w:after="0"/>
      </w:pPr>
      <w:r w:rsidRPr="00986631">
        <w:t xml:space="preserve">Kim’s bakery in South Australia makes and sells a range of goods on site, including Vietnamese rolls and pastries containing egg-custard and cream. Kim’s bakery is a </w:t>
      </w:r>
      <w:r w:rsidRPr="00442992">
        <w:rPr>
          <w:b/>
        </w:rPr>
        <w:t>Category 1</w:t>
      </w:r>
      <w:r w:rsidRPr="00986631">
        <w:t xml:space="preserve"> business because it both makes and retails these foods. </w:t>
      </w:r>
    </w:p>
    <w:p w14:paraId="261CE48E" w14:textId="77777777" w:rsidR="00986631" w:rsidRPr="00986631" w:rsidRDefault="00986631" w:rsidP="00986631">
      <w:pPr>
        <w:spacing w:after="0"/>
      </w:pPr>
    </w:p>
    <w:p w14:paraId="3D78F2CE" w14:textId="56BF9073" w:rsidR="00986631" w:rsidRPr="00986631" w:rsidRDefault="00986631" w:rsidP="00986631">
      <w:pPr>
        <w:spacing w:after="0"/>
      </w:pPr>
      <w:r w:rsidRPr="00986631">
        <w:t xml:space="preserve">Because of the type of food she sells, Kim needs to manage many food safety risks, from receiving and storing ingredients, through processing steps, to displaying and serving the final products. </w:t>
      </w:r>
    </w:p>
    <w:p w14:paraId="64078CCB" w14:textId="77777777" w:rsidR="00986631" w:rsidRPr="00986631" w:rsidRDefault="00986631" w:rsidP="00986631">
      <w:pPr>
        <w:spacing w:after="0"/>
      </w:pPr>
    </w:p>
    <w:p w14:paraId="10B13E49" w14:textId="77777777" w:rsidR="00986631" w:rsidRPr="00C10450" w:rsidRDefault="00986631" w:rsidP="00986631">
      <w:pPr>
        <w:spacing w:after="0"/>
      </w:pPr>
      <w:r w:rsidRPr="00C10450">
        <w:t>Kim speaks to SA Health to check what she needs to do. For Kim, the new standard means:</w:t>
      </w:r>
    </w:p>
    <w:p w14:paraId="7AAF37A1" w14:textId="0BE1A246" w:rsidR="00986631" w:rsidRPr="00986631" w:rsidRDefault="00C10450" w:rsidP="00BB48BC">
      <w:pPr>
        <w:pStyle w:val="FSBullet1"/>
      </w:pPr>
      <w:r>
        <w:t>S</w:t>
      </w:r>
      <w:r w:rsidR="00986631" w:rsidRPr="00986631">
        <w:t>he will have to have a Food Safety Supervisor (FSS</w:t>
      </w:r>
      <w:r w:rsidR="00442992">
        <w:t>). She decides to complete this training herself as she is the one who generally supervises the food handlers.</w:t>
      </w:r>
    </w:p>
    <w:p w14:paraId="2EF615C6" w14:textId="604E8DCE" w:rsidR="00986631" w:rsidRPr="00986631" w:rsidRDefault="00C10450" w:rsidP="00BB48BC">
      <w:pPr>
        <w:pStyle w:val="FSBullet1"/>
      </w:pPr>
      <w:r>
        <w:t>T</w:t>
      </w:r>
      <w:r w:rsidR="00986631" w:rsidRPr="00986631">
        <w:t>he two food handlers she works with will need to complete food handler training</w:t>
      </w:r>
      <w:r w:rsidR="00442992">
        <w:t>.</w:t>
      </w:r>
      <w:r w:rsidR="00986631" w:rsidRPr="00986631">
        <w:t xml:space="preserve"> </w:t>
      </w:r>
    </w:p>
    <w:p w14:paraId="31AE1131" w14:textId="262D2090" w:rsidR="00986631" w:rsidRPr="00986631" w:rsidRDefault="00C10450" w:rsidP="00BB48BC">
      <w:pPr>
        <w:pStyle w:val="FSBullet1"/>
      </w:pPr>
      <w:r>
        <w:t>Her</w:t>
      </w:r>
      <w:r w:rsidR="00986631" w:rsidRPr="00986631">
        <w:t xml:space="preserve"> business will have to keep evidence to show how </w:t>
      </w:r>
      <w:r>
        <w:t>they</w:t>
      </w:r>
      <w:r w:rsidR="00986631" w:rsidRPr="00986631">
        <w:t xml:space="preserve"> manage their food safety risks. This will likely mean her staff need to make a record of the temperature of potentially hazardous food (e.g. meat, dairy, egg products) when it is received, stored, and displayed. They may also have to record how long it takes them to prepare some products, especially where ingredients are brought out of the fridge and processed on the bench (e.g. whipped cream, egg butter and custard, shredded salad). Using the 2-hour/4-hour rule for food brought out of the fridge is a proven safe practice.</w:t>
      </w:r>
    </w:p>
    <w:p w14:paraId="57BE8053" w14:textId="77777777" w:rsidR="00B73D71" w:rsidRDefault="00986631" w:rsidP="00986631">
      <w:pPr>
        <w:spacing w:after="0"/>
      </w:pPr>
      <w:r w:rsidRPr="00986631">
        <w:rPr>
          <w:b/>
        </w:rPr>
        <w:t>C</w:t>
      </w:r>
      <w:r w:rsidR="00C10450" w:rsidRPr="00986631">
        <w:rPr>
          <w:b/>
        </w:rPr>
        <w:t>osts</w:t>
      </w:r>
      <w:r w:rsidRPr="00986631">
        <w:rPr>
          <w:b/>
        </w:rPr>
        <w:t>:</w:t>
      </w:r>
      <w:r w:rsidRPr="00986631">
        <w:t xml:space="preserve"> Kim work</w:t>
      </w:r>
      <w:r w:rsidR="00C10450">
        <w:t>s</w:t>
      </w:r>
      <w:r w:rsidRPr="00986631">
        <w:t xml:space="preserve"> out the costs of putting the new measures in place. </w:t>
      </w:r>
    </w:p>
    <w:p w14:paraId="0ACCF61A" w14:textId="287EF306" w:rsidR="00B73D71" w:rsidRDefault="00986631" w:rsidP="00986631">
      <w:pPr>
        <w:spacing w:after="0"/>
      </w:pPr>
      <w:r w:rsidRPr="00986631">
        <w:t>FSS</w:t>
      </w:r>
      <w:r w:rsidR="00B73D71">
        <w:t>:</w:t>
      </w:r>
      <w:r w:rsidRPr="00986631">
        <w:t xml:space="preserve"> certificate from her local TAFE college (or through online study) will </w:t>
      </w:r>
      <w:r w:rsidRPr="00E40DEF">
        <w:t>cost $</w:t>
      </w:r>
      <w:r w:rsidR="00F21EE8" w:rsidRPr="00E40DEF">
        <w:t>170</w:t>
      </w:r>
      <w:r w:rsidR="00E40DEF" w:rsidRPr="00E40DEF">
        <w:t xml:space="preserve"> in course fees</w:t>
      </w:r>
      <w:r w:rsidR="00F21EE8" w:rsidRPr="00E40DEF">
        <w:t xml:space="preserve"> plus $</w:t>
      </w:r>
      <w:r w:rsidR="00997E8F">
        <w:t>335</w:t>
      </w:r>
      <w:r w:rsidR="00E40DEF" w:rsidRPr="00E40DEF">
        <w:t xml:space="preserve"> in wages for her time</w:t>
      </w:r>
      <w:r w:rsidRPr="00E40DEF">
        <w:t xml:space="preserve">, and be valid for 5 years. </w:t>
      </w:r>
    </w:p>
    <w:p w14:paraId="797C1979" w14:textId="2D6CF12C" w:rsidR="00B73D71" w:rsidRDefault="00B73D71" w:rsidP="00986631">
      <w:pPr>
        <w:spacing w:after="0"/>
      </w:pPr>
      <w:r>
        <w:t>FHT: h</w:t>
      </w:r>
      <w:r w:rsidR="00986631" w:rsidRPr="00E40DEF">
        <w:t xml:space="preserve">er two food handlers can do their training free online and it will take about </w:t>
      </w:r>
      <w:r w:rsidR="00E40DEF" w:rsidRPr="00E40DEF">
        <w:t>90 minutes</w:t>
      </w:r>
      <w:r w:rsidR="00986631" w:rsidRPr="00E40DEF">
        <w:t xml:space="preserve"> (costing her $</w:t>
      </w:r>
      <w:r w:rsidR="00997E8F">
        <w:t>45</w:t>
      </w:r>
      <w:r w:rsidR="00986631" w:rsidRPr="00E40DEF">
        <w:t xml:space="preserve"> each for their time). </w:t>
      </w:r>
    </w:p>
    <w:p w14:paraId="0AE2A447" w14:textId="0ED61538" w:rsidR="00B862D5" w:rsidRDefault="00B73D71" w:rsidP="00986631">
      <w:pPr>
        <w:spacing w:after="0"/>
      </w:pPr>
      <w:r>
        <w:t xml:space="preserve">E: Kim will need to implement a system for the evidence tool </w:t>
      </w:r>
      <w:r w:rsidR="00997E8F">
        <w:t xml:space="preserve">and her staff will need to be trained to use the system </w:t>
      </w:r>
      <w:r>
        <w:t>costing approx. $</w:t>
      </w:r>
      <w:r w:rsidR="00997E8F">
        <w:t>323</w:t>
      </w:r>
      <w:r>
        <w:t xml:space="preserve">. </w:t>
      </w:r>
    </w:p>
    <w:p w14:paraId="1EA2E29D" w14:textId="763EA02C" w:rsidR="00E40DEF" w:rsidRDefault="00986631" w:rsidP="00986631">
      <w:pPr>
        <w:spacing w:after="0"/>
      </w:pPr>
      <w:r w:rsidRPr="00E40DEF">
        <w:t xml:space="preserve">The </w:t>
      </w:r>
      <w:r w:rsidRPr="00986631">
        <w:t xml:space="preserve">temperature and time </w:t>
      </w:r>
      <w:r w:rsidR="00D66889">
        <w:t xml:space="preserve">evidence </w:t>
      </w:r>
      <w:r w:rsidRPr="00986631">
        <w:t xml:space="preserve">her business needs to </w:t>
      </w:r>
      <w:r w:rsidR="00D66889">
        <w:t>create and maintain</w:t>
      </w:r>
      <w:r w:rsidRPr="00986631">
        <w:t xml:space="preserve"> will take about 15 minutes each day</w:t>
      </w:r>
      <w:r w:rsidR="00E40DEF">
        <w:t xml:space="preserve">. </w:t>
      </w:r>
      <w:r w:rsidR="00B73D71">
        <w:t>This will cost approximately $</w:t>
      </w:r>
      <w:r w:rsidR="00997E8F">
        <w:t>1,555</w:t>
      </w:r>
      <w:r w:rsidR="00B73D71">
        <w:t xml:space="preserve"> a year including yearly review to make sure the system continues to meet the business needs and staff are up to date with training</w:t>
      </w:r>
      <w:r w:rsidR="00B73D71" w:rsidRPr="00986631">
        <w:t>.</w:t>
      </w:r>
    </w:p>
    <w:p w14:paraId="43D20FDB" w14:textId="77777777" w:rsidR="00B73D71" w:rsidRDefault="00B73D71" w:rsidP="00986631">
      <w:pPr>
        <w:spacing w:after="0"/>
      </w:pPr>
    </w:p>
    <w:p w14:paraId="5762AB20" w14:textId="36163E89" w:rsidR="00986631" w:rsidRPr="003D4CA4" w:rsidRDefault="00986631" w:rsidP="00986631">
      <w:pPr>
        <w:spacing w:after="0"/>
      </w:pPr>
      <w:r w:rsidRPr="00986631">
        <w:t xml:space="preserve">Overall, the costs to her business will be </w:t>
      </w:r>
      <w:r w:rsidRPr="00B862D5">
        <w:t>around $</w:t>
      </w:r>
      <w:r w:rsidR="0076470B">
        <w:t>2,473</w:t>
      </w:r>
      <w:r w:rsidRPr="00B862D5">
        <w:t xml:space="preserve"> for the first year (including the FSS certificate) and then about $</w:t>
      </w:r>
      <w:r w:rsidR="00997E8F">
        <w:t>1,6</w:t>
      </w:r>
      <w:r w:rsidR="0076470B">
        <w:t>51</w:t>
      </w:r>
      <w:r w:rsidR="00B862D5" w:rsidRPr="00B862D5">
        <w:t xml:space="preserve"> </w:t>
      </w:r>
      <w:r w:rsidRPr="00B862D5">
        <w:t xml:space="preserve">per year </w:t>
      </w:r>
      <w:r w:rsidR="003D4CA4" w:rsidRPr="00B862D5">
        <w:t>for the next 4 years.</w:t>
      </w:r>
    </w:p>
    <w:p w14:paraId="5312D299" w14:textId="505D81AE" w:rsidR="00090996" w:rsidRPr="001F6814" w:rsidRDefault="001F6814" w:rsidP="001F6814">
      <w:pPr>
        <w:pStyle w:val="Heading4"/>
      </w:pPr>
      <w:r>
        <w:t>‘</w:t>
      </w:r>
      <w:r w:rsidR="00090996" w:rsidRPr="001F6814">
        <w:t>A day in the life</w:t>
      </w:r>
      <w:r>
        <w:t>’</w:t>
      </w:r>
      <w:r w:rsidR="00090996" w:rsidRPr="001F6814">
        <w:t xml:space="preserve"> –</w:t>
      </w:r>
      <w:r w:rsidR="009A2D47">
        <w:t xml:space="preserve"> b</w:t>
      </w:r>
      <w:r w:rsidR="00090996" w:rsidRPr="001F6814">
        <w:t xml:space="preserve">akery making PHF sandwiches (for direct order – prepare/serve) </w:t>
      </w:r>
    </w:p>
    <w:p w14:paraId="203753B8" w14:textId="171B2063" w:rsidR="004717B9" w:rsidRPr="006A0B89" w:rsidRDefault="004717B9" w:rsidP="004717B9">
      <w:pPr>
        <w:rPr>
          <w:rFonts w:cs="Arial"/>
        </w:rPr>
      </w:pPr>
      <w:r>
        <w:rPr>
          <w:rFonts w:cs="Arial"/>
        </w:rPr>
        <w:t>The p</w:t>
      </w:r>
      <w:r w:rsidRPr="006A0B89">
        <w:rPr>
          <w:rFonts w:cs="Arial"/>
        </w:rPr>
        <w:t xml:space="preserve">roposed </w:t>
      </w:r>
      <w:r>
        <w:rPr>
          <w:rFonts w:cs="Arial"/>
        </w:rPr>
        <w:t xml:space="preserve">draft Standard </w:t>
      </w:r>
      <w:r w:rsidRPr="006A0B89">
        <w:rPr>
          <w:rFonts w:cs="Arial"/>
        </w:rPr>
        <w:t>3.2.2A</w:t>
      </w:r>
      <w:r>
        <w:rPr>
          <w:rFonts w:cs="Arial"/>
        </w:rPr>
        <w:t xml:space="preserve"> includes a clause (clause </w:t>
      </w:r>
      <w:r w:rsidRPr="006A0B89">
        <w:rPr>
          <w:rFonts w:cs="Arial"/>
        </w:rPr>
        <w:t>12</w:t>
      </w:r>
      <w:r>
        <w:rPr>
          <w:rFonts w:cs="Arial"/>
        </w:rPr>
        <w:t>) on ‘s</w:t>
      </w:r>
      <w:r w:rsidRPr="006A0B89">
        <w:rPr>
          <w:rFonts w:cs="Arial"/>
        </w:rPr>
        <w:t>ubstantiating food safety management of prescribed activities</w:t>
      </w:r>
      <w:r>
        <w:rPr>
          <w:rFonts w:cs="Arial"/>
        </w:rPr>
        <w:t>’, listing nine activities (in subclause 4</w:t>
      </w:r>
      <w:r w:rsidR="002372A6">
        <w:rPr>
          <w:rFonts w:cs="Arial"/>
        </w:rPr>
        <w:t>.</w:t>
      </w:r>
      <w:r>
        <w:rPr>
          <w:rFonts w:cs="Arial"/>
        </w:rPr>
        <w:t xml:space="preserve"> ‘a’ to ‘i’</w:t>
      </w:r>
      <w:r w:rsidR="002372A6">
        <w:rPr>
          <w:rFonts w:cs="Arial"/>
        </w:rPr>
        <w:t>)</w:t>
      </w:r>
      <w:r w:rsidR="00950DD1">
        <w:rPr>
          <w:rFonts w:cs="Arial"/>
        </w:rPr>
        <w:t xml:space="preserve">.  </w:t>
      </w:r>
      <w:r>
        <w:rPr>
          <w:rFonts w:cs="Arial"/>
        </w:rPr>
        <w:t>The example below sets out ‘an average day’</w:t>
      </w:r>
      <w:r w:rsidR="009C1867">
        <w:rPr>
          <w:rFonts w:cs="Arial"/>
        </w:rPr>
        <w:t>,</w:t>
      </w:r>
      <w:r>
        <w:rPr>
          <w:rFonts w:cs="Arial"/>
        </w:rPr>
        <w:t xml:space="preserve"> explain</w:t>
      </w:r>
      <w:r w:rsidR="009C1867">
        <w:rPr>
          <w:rFonts w:cs="Arial"/>
        </w:rPr>
        <w:t>ing</w:t>
      </w:r>
      <w:r>
        <w:rPr>
          <w:rFonts w:cs="Arial"/>
        </w:rPr>
        <w:t xml:space="preserve"> how a bakery could use the evidence</w:t>
      </w:r>
      <w:r w:rsidR="00950DD1">
        <w:rPr>
          <w:rFonts w:cs="Arial"/>
        </w:rPr>
        <w:t xml:space="preserve"> </w:t>
      </w:r>
      <w:r>
        <w:rPr>
          <w:rFonts w:cs="Arial"/>
        </w:rPr>
        <w:t xml:space="preserve">tool and demonstrate </w:t>
      </w:r>
      <w:r w:rsidR="009C1867">
        <w:rPr>
          <w:rFonts w:cs="Arial"/>
        </w:rPr>
        <w:t xml:space="preserve">to a food regulator (e.g. environmental health officer, EHO) that </w:t>
      </w:r>
      <w:r>
        <w:rPr>
          <w:rFonts w:cs="Arial"/>
        </w:rPr>
        <w:t>the requirement</w:t>
      </w:r>
      <w:r w:rsidRPr="00AD5807">
        <w:rPr>
          <w:rFonts w:cs="Arial"/>
        </w:rPr>
        <w:t xml:space="preserve"> </w:t>
      </w:r>
      <w:r w:rsidR="009C1867">
        <w:rPr>
          <w:rFonts w:cs="Arial"/>
        </w:rPr>
        <w:t>is met</w:t>
      </w:r>
      <w:r>
        <w:rPr>
          <w:rFonts w:cs="Arial"/>
        </w:rPr>
        <w:t>.</w:t>
      </w:r>
    </w:p>
    <w:p w14:paraId="1426085C" w14:textId="6B0656DE" w:rsidR="00090996" w:rsidRPr="00442992" w:rsidRDefault="00442992" w:rsidP="00090996">
      <w:pPr>
        <w:rPr>
          <w:rFonts w:cs="Arial"/>
        </w:rPr>
      </w:pPr>
      <w:r w:rsidRPr="00442992">
        <w:rPr>
          <w:rFonts w:cs="Arial"/>
        </w:rPr>
        <w:t>A</w:t>
      </w:r>
      <w:r w:rsidR="00090996" w:rsidRPr="00442992">
        <w:rPr>
          <w:rFonts w:cs="Arial"/>
        </w:rPr>
        <w:t xml:space="preserve"> staff member arrives on site and before </w:t>
      </w:r>
      <w:r w:rsidRPr="00442992">
        <w:rPr>
          <w:rFonts w:cs="Arial"/>
        </w:rPr>
        <w:t>starting</w:t>
      </w:r>
      <w:r w:rsidR="00090996" w:rsidRPr="00442992">
        <w:rPr>
          <w:rFonts w:cs="Arial"/>
        </w:rPr>
        <w:t xml:space="preserve"> any preparation for the day</w:t>
      </w:r>
      <w:r w:rsidRPr="00442992">
        <w:rPr>
          <w:rFonts w:cs="Arial"/>
        </w:rPr>
        <w:t>, checks</w:t>
      </w:r>
      <w:r w:rsidR="00090996" w:rsidRPr="00442992">
        <w:rPr>
          <w:rFonts w:cs="Arial"/>
        </w:rPr>
        <w:t xml:space="preserve"> th</w:t>
      </w:r>
      <w:r w:rsidRPr="00442992">
        <w:rPr>
          <w:rFonts w:cs="Arial"/>
        </w:rPr>
        <w:t>e</w:t>
      </w:r>
      <w:r w:rsidR="00090996" w:rsidRPr="00442992">
        <w:rPr>
          <w:rFonts w:cs="Arial"/>
        </w:rPr>
        <w:t xml:space="preserve"> temperature of the food in the fridge and/or check</w:t>
      </w:r>
      <w:r w:rsidRPr="00442992">
        <w:rPr>
          <w:rFonts w:cs="Arial"/>
        </w:rPr>
        <w:t>s</w:t>
      </w:r>
      <w:r w:rsidR="00090996" w:rsidRPr="00442992">
        <w:rPr>
          <w:rFonts w:cs="Arial"/>
        </w:rPr>
        <w:t xml:space="preserve"> the temperature of the fridge (if a calibrated gauge is used). The food in the freezer </w:t>
      </w:r>
      <w:r w:rsidRPr="00442992">
        <w:rPr>
          <w:rFonts w:cs="Arial"/>
        </w:rPr>
        <w:t>is also</w:t>
      </w:r>
      <w:r w:rsidR="00090996" w:rsidRPr="00442992">
        <w:rPr>
          <w:rFonts w:cs="Arial"/>
        </w:rPr>
        <w:t xml:space="preserve"> checked to make sure it is still hard frozen. Th</w:t>
      </w:r>
      <w:r w:rsidRPr="00442992">
        <w:rPr>
          <w:rFonts w:cs="Arial"/>
        </w:rPr>
        <w:t>ese checks e</w:t>
      </w:r>
      <w:r w:rsidR="00090996" w:rsidRPr="00442992">
        <w:rPr>
          <w:rFonts w:cs="Arial"/>
        </w:rPr>
        <w:t xml:space="preserve">nsure that any potentially hazardous food (PHF) being used for the day has been stored </w:t>
      </w:r>
      <w:r w:rsidR="00C10450">
        <w:rPr>
          <w:rFonts w:cs="Arial"/>
        </w:rPr>
        <w:t xml:space="preserve">correctly </w:t>
      </w:r>
      <w:r w:rsidR="00090996" w:rsidRPr="00442992">
        <w:rPr>
          <w:rFonts w:cs="Arial"/>
        </w:rPr>
        <w:t>under temperature control overnight and the food is safe to use.</w:t>
      </w:r>
    </w:p>
    <w:p w14:paraId="65052E20" w14:textId="7F998146" w:rsidR="009054C4" w:rsidRPr="008560D3" w:rsidRDefault="00950DD1" w:rsidP="009054C4">
      <w:pPr>
        <w:rPr>
          <w:rFonts w:cs="Arial"/>
          <w:color w:val="0070C0"/>
        </w:rPr>
      </w:pPr>
      <w:r w:rsidRPr="00C44B6F">
        <w:rPr>
          <w:rFonts w:cs="Arial"/>
          <w:color w:val="0070C0"/>
        </w:rPr>
        <w:t>F</w:t>
      </w:r>
      <w:r w:rsidR="009054C4" w:rsidRPr="00C44B6F">
        <w:rPr>
          <w:rFonts w:cs="Arial"/>
          <w:color w:val="0070C0"/>
        </w:rPr>
        <w:t>ood storage</w:t>
      </w:r>
      <w:r w:rsidR="009054C4" w:rsidRPr="00950DD1">
        <w:rPr>
          <w:rFonts w:cs="Arial"/>
          <w:color w:val="95B3D7" w:themeColor="accent1" w:themeTint="99"/>
        </w:rPr>
        <w:t xml:space="preserve"> </w:t>
      </w:r>
      <w:r w:rsidR="009054C4" w:rsidRPr="001312D3">
        <w:rPr>
          <w:rFonts w:cs="Arial"/>
        </w:rPr>
        <w:t xml:space="preserve">– </w:t>
      </w:r>
      <w:r w:rsidR="00156596" w:rsidRPr="001312D3">
        <w:rPr>
          <w:rFonts w:cs="Arial"/>
        </w:rPr>
        <w:t>t</w:t>
      </w:r>
      <w:r w:rsidR="009054C4" w:rsidRPr="001312D3">
        <w:rPr>
          <w:rFonts w:cs="Arial"/>
        </w:rPr>
        <w:t xml:space="preserve">he fridge or food temperature would be recorded on the business’s daily temperature record sheet. </w:t>
      </w:r>
    </w:p>
    <w:p w14:paraId="3EE0E9E7" w14:textId="48DBC80F" w:rsidR="00090996" w:rsidRPr="00156596" w:rsidRDefault="00090996" w:rsidP="00090996">
      <w:pPr>
        <w:rPr>
          <w:rFonts w:cs="Arial"/>
        </w:rPr>
      </w:pPr>
      <w:r w:rsidRPr="00156596">
        <w:rPr>
          <w:rFonts w:cs="Arial"/>
        </w:rPr>
        <w:t xml:space="preserve">The staff member </w:t>
      </w:r>
      <w:r w:rsidR="00442992" w:rsidRPr="00156596">
        <w:rPr>
          <w:rFonts w:cs="Arial"/>
        </w:rPr>
        <w:t>checks</w:t>
      </w:r>
      <w:r w:rsidRPr="00156596">
        <w:rPr>
          <w:rFonts w:cs="Arial"/>
        </w:rPr>
        <w:t xml:space="preserve"> that the equipment being used for preparation and service is clean and has been stored to prevent contamination. The benches are sanitised before food preparation </w:t>
      </w:r>
      <w:r w:rsidR="00442992" w:rsidRPr="00156596">
        <w:rPr>
          <w:rFonts w:cs="Arial"/>
        </w:rPr>
        <w:t>begins</w:t>
      </w:r>
      <w:r w:rsidRPr="00156596">
        <w:rPr>
          <w:rFonts w:cs="Arial"/>
        </w:rPr>
        <w:t xml:space="preserve">. This may be part of the </w:t>
      </w:r>
      <w:r w:rsidRPr="001312D3">
        <w:rPr>
          <w:rFonts w:cs="Arial"/>
        </w:rPr>
        <w:t xml:space="preserve">cleaning instructions and schedule </w:t>
      </w:r>
      <w:r w:rsidR="00442992" w:rsidRPr="001312D3">
        <w:rPr>
          <w:rFonts w:cs="Arial"/>
        </w:rPr>
        <w:t>(</w:t>
      </w:r>
      <w:r w:rsidR="00156596" w:rsidRPr="00C44B6F">
        <w:rPr>
          <w:rFonts w:cs="Arial"/>
          <w:color w:val="0070C0"/>
        </w:rPr>
        <w:t>cleaning and sanitising</w:t>
      </w:r>
      <w:r w:rsidR="00442992" w:rsidRPr="00C44B6F">
        <w:rPr>
          <w:rFonts w:cs="Arial"/>
        </w:rPr>
        <w:t>)</w:t>
      </w:r>
      <w:r w:rsidRPr="00C44B6F">
        <w:rPr>
          <w:rFonts w:cs="Arial"/>
        </w:rPr>
        <w:t>.</w:t>
      </w:r>
      <w:r w:rsidRPr="00156596">
        <w:rPr>
          <w:rFonts w:cs="Arial"/>
        </w:rPr>
        <w:t xml:space="preserve"> The </w:t>
      </w:r>
      <w:r w:rsidR="008560D3" w:rsidRPr="00156596">
        <w:rPr>
          <w:rFonts w:cs="Arial"/>
        </w:rPr>
        <w:t xml:space="preserve">bain marie </w:t>
      </w:r>
      <w:r w:rsidR="009054C4" w:rsidRPr="00156596">
        <w:rPr>
          <w:rFonts w:cs="Arial"/>
        </w:rPr>
        <w:t xml:space="preserve">used for chilling </w:t>
      </w:r>
      <w:r w:rsidRPr="00156596">
        <w:rPr>
          <w:rFonts w:cs="Arial"/>
        </w:rPr>
        <w:t>is turned on</w:t>
      </w:r>
      <w:r w:rsidR="009054C4" w:rsidRPr="00156596">
        <w:rPr>
          <w:rFonts w:cs="Arial"/>
        </w:rPr>
        <w:t>,</w:t>
      </w:r>
      <w:r w:rsidRPr="00156596">
        <w:rPr>
          <w:rFonts w:cs="Arial"/>
        </w:rPr>
        <w:t xml:space="preserve"> </w:t>
      </w:r>
      <w:r w:rsidR="00442992" w:rsidRPr="00156596">
        <w:rPr>
          <w:rFonts w:cs="Arial"/>
        </w:rPr>
        <w:t>so it</w:t>
      </w:r>
      <w:r w:rsidR="00725256" w:rsidRPr="00156596">
        <w:rPr>
          <w:rFonts w:cs="Arial"/>
        </w:rPr>
        <w:t xml:space="preserve"> will be</w:t>
      </w:r>
      <w:r w:rsidRPr="00156596">
        <w:rPr>
          <w:rFonts w:cs="Arial"/>
        </w:rPr>
        <w:t xml:space="preserve"> </w:t>
      </w:r>
      <w:r w:rsidR="00725256" w:rsidRPr="00156596">
        <w:rPr>
          <w:rFonts w:cs="Arial"/>
        </w:rPr>
        <w:t>cold</w:t>
      </w:r>
      <w:r w:rsidRPr="00156596">
        <w:rPr>
          <w:rFonts w:cs="Arial"/>
        </w:rPr>
        <w:t xml:space="preserve"> before placing food items in later that morning.</w:t>
      </w:r>
    </w:p>
    <w:p w14:paraId="557A0A2C" w14:textId="2E68959D" w:rsidR="00090996" w:rsidRPr="00156596" w:rsidRDefault="00090996" w:rsidP="00090996">
      <w:pPr>
        <w:rPr>
          <w:rFonts w:cs="Arial"/>
        </w:rPr>
      </w:pPr>
      <w:r w:rsidRPr="00156596">
        <w:rPr>
          <w:rFonts w:cs="Arial"/>
        </w:rPr>
        <w:t xml:space="preserve">The staff member </w:t>
      </w:r>
      <w:r w:rsidR="00612E26" w:rsidRPr="00156596">
        <w:rPr>
          <w:rFonts w:cs="Arial"/>
        </w:rPr>
        <w:t>sees</w:t>
      </w:r>
      <w:r w:rsidRPr="00156596">
        <w:rPr>
          <w:rFonts w:cs="Arial"/>
        </w:rPr>
        <w:t xml:space="preserve"> that the delivery driver has arrived and </w:t>
      </w:r>
      <w:r w:rsidR="00725256" w:rsidRPr="00156596">
        <w:rPr>
          <w:rFonts w:cs="Arial"/>
        </w:rPr>
        <w:t>goes</w:t>
      </w:r>
      <w:r w:rsidRPr="00156596">
        <w:rPr>
          <w:rFonts w:cs="Arial"/>
        </w:rPr>
        <w:t xml:space="preserve"> to accept a delivery of </w:t>
      </w:r>
      <w:r w:rsidR="00725256" w:rsidRPr="00156596">
        <w:rPr>
          <w:rFonts w:cs="Arial"/>
        </w:rPr>
        <w:t xml:space="preserve">ordered </w:t>
      </w:r>
      <w:r w:rsidRPr="00156596">
        <w:rPr>
          <w:rFonts w:cs="Arial"/>
        </w:rPr>
        <w:t xml:space="preserve">food. They wash their hands and sanitise the temperature probe. The delivery contains both dry goods and PHF. The PHF is </w:t>
      </w:r>
      <w:r w:rsidR="00612E26" w:rsidRPr="00156596">
        <w:rPr>
          <w:rFonts w:cs="Arial"/>
        </w:rPr>
        <w:t>checked</w:t>
      </w:r>
      <w:r w:rsidRPr="00156596">
        <w:rPr>
          <w:rFonts w:cs="Arial"/>
        </w:rPr>
        <w:t xml:space="preserve"> </w:t>
      </w:r>
      <w:r w:rsidR="00156596">
        <w:rPr>
          <w:rFonts w:cs="Arial"/>
        </w:rPr>
        <w:t xml:space="preserve">first </w:t>
      </w:r>
      <w:r w:rsidRPr="00156596">
        <w:rPr>
          <w:rFonts w:cs="Arial"/>
        </w:rPr>
        <w:t xml:space="preserve">for labelling and any damage to packaging or </w:t>
      </w:r>
      <w:r w:rsidR="00612E26" w:rsidRPr="00156596">
        <w:rPr>
          <w:rFonts w:cs="Arial"/>
        </w:rPr>
        <w:t>potential</w:t>
      </w:r>
      <w:r w:rsidRPr="00156596">
        <w:rPr>
          <w:rFonts w:cs="Arial"/>
        </w:rPr>
        <w:t xml:space="preserve"> contamination</w:t>
      </w:r>
      <w:r w:rsidR="00156596" w:rsidRPr="00156596">
        <w:rPr>
          <w:rFonts w:cs="Arial"/>
        </w:rPr>
        <w:t>,</w:t>
      </w:r>
      <w:r w:rsidRPr="00156596">
        <w:rPr>
          <w:rFonts w:cs="Arial"/>
        </w:rPr>
        <w:t xml:space="preserve"> then the staff member takes the temperature to ensure it is received under temperature control. </w:t>
      </w:r>
      <w:r w:rsidR="00156596" w:rsidRPr="00156596">
        <w:rPr>
          <w:rFonts w:cs="Arial"/>
        </w:rPr>
        <w:t>A</w:t>
      </w:r>
      <w:r w:rsidRPr="00156596">
        <w:rPr>
          <w:rFonts w:cs="Arial"/>
        </w:rPr>
        <w:t xml:space="preserve"> temperature </w:t>
      </w:r>
      <w:r w:rsidR="00725256" w:rsidRPr="00156596">
        <w:rPr>
          <w:rFonts w:cs="Arial"/>
        </w:rPr>
        <w:t>infra-red</w:t>
      </w:r>
      <w:r w:rsidRPr="00156596">
        <w:rPr>
          <w:rFonts w:cs="Arial"/>
        </w:rPr>
        <w:t xml:space="preserve"> gun </w:t>
      </w:r>
      <w:r w:rsidR="00156596" w:rsidRPr="00156596">
        <w:rPr>
          <w:rFonts w:cs="Arial"/>
        </w:rPr>
        <w:t>may be used to check</w:t>
      </w:r>
      <w:r w:rsidRPr="00156596">
        <w:rPr>
          <w:rFonts w:cs="Arial"/>
        </w:rPr>
        <w:t xml:space="preserve"> surface temperature</w:t>
      </w:r>
      <w:r w:rsidR="00156596" w:rsidRPr="00156596">
        <w:rPr>
          <w:rFonts w:cs="Arial"/>
        </w:rPr>
        <w:t>,</w:t>
      </w:r>
      <w:r w:rsidRPr="00156596">
        <w:rPr>
          <w:rFonts w:cs="Arial"/>
        </w:rPr>
        <w:t xml:space="preserve"> o</w:t>
      </w:r>
      <w:r w:rsidR="00612E26" w:rsidRPr="00156596">
        <w:rPr>
          <w:rFonts w:cs="Arial"/>
        </w:rPr>
        <w:t>r</w:t>
      </w:r>
      <w:r w:rsidRPr="00156596">
        <w:rPr>
          <w:rFonts w:cs="Arial"/>
        </w:rPr>
        <w:t xml:space="preserve"> a probe </w:t>
      </w:r>
      <w:r w:rsidR="00156596" w:rsidRPr="00156596">
        <w:rPr>
          <w:rFonts w:cs="Arial"/>
        </w:rPr>
        <w:t xml:space="preserve">placed </w:t>
      </w:r>
      <w:r w:rsidRPr="00156596">
        <w:rPr>
          <w:rFonts w:cs="Arial"/>
        </w:rPr>
        <w:t>b</w:t>
      </w:r>
      <w:r w:rsidR="008560D3" w:rsidRPr="00156596">
        <w:rPr>
          <w:rFonts w:cs="Arial"/>
        </w:rPr>
        <w:t xml:space="preserve">etween two packaged units </w:t>
      </w:r>
      <w:r w:rsidR="00156596" w:rsidRPr="00156596">
        <w:rPr>
          <w:rFonts w:cs="Arial"/>
        </w:rPr>
        <w:t>(</w:t>
      </w:r>
      <w:r w:rsidR="008560D3" w:rsidRPr="00156596">
        <w:rPr>
          <w:rFonts w:cs="Arial"/>
        </w:rPr>
        <w:t>e.g. c</w:t>
      </w:r>
      <w:r w:rsidRPr="00156596">
        <w:rPr>
          <w:rFonts w:cs="Arial"/>
        </w:rPr>
        <w:t>ryovac meat packets</w:t>
      </w:r>
      <w:r w:rsidR="00156596" w:rsidRPr="00156596">
        <w:rPr>
          <w:rFonts w:cs="Arial"/>
        </w:rPr>
        <w:t>)</w:t>
      </w:r>
      <w:r w:rsidR="00612E26" w:rsidRPr="00156596">
        <w:rPr>
          <w:rFonts w:cs="Arial"/>
        </w:rPr>
        <w:t xml:space="preserve">. </w:t>
      </w:r>
      <w:r w:rsidR="00156596">
        <w:rPr>
          <w:rFonts w:cs="Arial"/>
        </w:rPr>
        <w:t>A probe is used i</w:t>
      </w:r>
      <w:r w:rsidRPr="00156596">
        <w:rPr>
          <w:rFonts w:cs="Arial"/>
        </w:rPr>
        <w:t>f the package or food needs to be pierced to check core temperature. Once the PHF has been checked</w:t>
      </w:r>
      <w:r w:rsidR="00612E26" w:rsidRPr="00156596">
        <w:rPr>
          <w:rFonts w:cs="Arial"/>
        </w:rPr>
        <w:t>,</w:t>
      </w:r>
      <w:r w:rsidRPr="00156596">
        <w:rPr>
          <w:rFonts w:cs="Arial"/>
        </w:rPr>
        <w:t xml:space="preserve"> </w:t>
      </w:r>
      <w:r w:rsidR="00156596" w:rsidRPr="00156596">
        <w:rPr>
          <w:rFonts w:cs="Arial"/>
        </w:rPr>
        <w:t>it</w:t>
      </w:r>
      <w:r w:rsidRPr="00156596">
        <w:rPr>
          <w:rFonts w:cs="Arial"/>
        </w:rPr>
        <w:t xml:space="preserve"> is </w:t>
      </w:r>
      <w:r w:rsidR="00156596" w:rsidRPr="00156596">
        <w:rPr>
          <w:rFonts w:cs="Arial"/>
        </w:rPr>
        <w:t xml:space="preserve">immediately </w:t>
      </w:r>
      <w:r w:rsidRPr="00156596">
        <w:rPr>
          <w:rFonts w:cs="Arial"/>
        </w:rPr>
        <w:t>placed into the cool room or fridge.</w:t>
      </w:r>
    </w:p>
    <w:p w14:paraId="45E53039" w14:textId="5891BB4C" w:rsidR="00090996" w:rsidRPr="00156596" w:rsidRDefault="00950DD1" w:rsidP="00090996">
      <w:pPr>
        <w:rPr>
          <w:rFonts w:cs="Arial"/>
        </w:rPr>
      </w:pPr>
      <w:r>
        <w:rPr>
          <w:rFonts w:cs="Arial"/>
          <w:color w:val="0070C0"/>
        </w:rPr>
        <w:t>F</w:t>
      </w:r>
      <w:r w:rsidR="00156596" w:rsidRPr="00156596">
        <w:rPr>
          <w:rFonts w:cs="Arial"/>
          <w:color w:val="0070C0"/>
        </w:rPr>
        <w:t>ood receipt</w:t>
      </w:r>
      <w:r w:rsidR="00090996" w:rsidRPr="00156596">
        <w:rPr>
          <w:rFonts w:cs="Arial"/>
          <w:color w:val="0070C0"/>
        </w:rPr>
        <w:t xml:space="preserve"> </w:t>
      </w:r>
      <w:r w:rsidR="00156596" w:rsidRPr="001312D3">
        <w:rPr>
          <w:rFonts w:cs="Arial"/>
        </w:rPr>
        <w:t>– o</w:t>
      </w:r>
      <w:r w:rsidR="00090996" w:rsidRPr="001312D3">
        <w:rPr>
          <w:rFonts w:cs="Arial"/>
        </w:rPr>
        <w:t xml:space="preserve">nce the PHF is checked the temperature and </w:t>
      </w:r>
      <w:r w:rsidR="00156596" w:rsidRPr="001312D3">
        <w:rPr>
          <w:rFonts w:cs="Arial"/>
        </w:rPr>
        <w:t xml:space="preserve">product </w:t>
      </w:r>
      <w:r w:rsidR="00090996" w:rsidRPr="001312D3">
        <w:rPr>
          <w:rFonts w:cs="Arial"/>
        </w:rPr>
        <w:t xml:space="preserve">name are recorded on the daily </w:t>
      </w:r>
      <w:r w:rsidR="00C10450" w:rsidRPr="001312D3">
        <w:rPr>
          <w:rFonts w:cs="Arial"/>
        </w:rPr>
        <w:t xml:space="preserve">temperature </w:t>
      </w:r>
      <w:r w:rsidR="00090996" w:rsidRPr="001312D3">
        <w:rPr>
          <w:rFonts w:cs="Arial"/>
        </w:rPr>
        <w:t>sheet.</w:t>
      </w:r>
    </w:p>
    <w:p w14:paraId="0477C650" w14:textId="2DC8B9DB" w:rsidR="00090996" w:rsidRPr="00156596" w:rsidRDefault="00090996" w:rsidP="00090996">
      <w:pPr>
        <w:rPr>
          <w:rFonts w:cs="Arial"/>
        </w:rPr>
      </w:pPr>
      <w:r w:rsidRPr="00156596">
        <w:rPr>
          <w:rFonts w:cs="Arial"/>
        </w:rPr>
        <w:t>If this staff member picks up food from the supermarket on the way to the café</w:t>
      </w:r>
      <w:r w:rsidR="00156596" w:rsidRPr="00156596">
        <w:rPr>
          <w:rFonts w:cs="Arial"/>
        </w:rPr>
        <w:t>,</w:t>
      </w:r>
      <w:r w:rsidRPr="00156596">
        <w:rPr>
          <w:rFonts w:cs="Arial"/>
        </w:rPr>
        <w:t xml:space="preserve"> they could either check the </w:t>
      </w:r>
      <w:r w:rsidR="00156596" w:rsidRPr="00156596">
        <w:rPr>
          <w:rFonts w:cs="Arial"/>
        </w:rPr>
        <w:t xml:space="preserve">food </w:t>
      </w:r>
      <w:r w:rsidR="00C10450" w:rsidRPr="00156596">
        <w:rPr>
          <w:rFonts w:cs="Arial"/>
        </w:rPr>
        <w:t xml:space="preserve">temperature </w:t>
      </w:r>
      <w:r w:rsidRPr="00156596">
        <w:rPr>
          <w:rFonts w:cs="Arial"/>
        </w:rPr>
        <w:t>on arriv</w:t>
      </w:r>
      <w:r w:rsidR="00156596" w:rsidRPr="00156596">
        <w:rPr>
          <w:rFonts w:cs="Arial"/>
        </w:rPr>
        <w:t>ing</w:t>
      </w:r>
      <w:r w:rsidRPr="00156596">
        <w:rPr>
          <w:rFonts w:cs="Arial"/>
        </w:rPr>
        <w:t xml:space="preserve"> </w:t>
      </w:r>
      <w:r w:rsidR="00180679" w:rsidRPr="00156596">
        <w:rPr>
          <w:rFonts w:cs="Arial"/>
        </w:rPr>
        <w:t>at</w:t>
      </w:r>
      <w:r w:rsidRPr="00156596">
        <w:rPr>
          <w:rFonts w:cs="Arial"/>
        </w:rPr>
        <w:t xml:space="preserve"> the café (e.g. </w:t>
      </w:r>
      <w:r w:rsidR="00156596" w:rsidRPr="00156596">
        <w:rPr>
          <w:rFonts w:cs="Arial"/>
        </w:rPr>
        <w:t>i</w:t>
      </w:r>
      <w:r w:rsidRPr="00156596">
        <w:rPr>
          <w:rFonts w:cs="Arial"/>
        </w:rPr>
        <w:t>f transported in cooler bags with ice packs) or manage food safety using time</w:t>
      </w:r>
      <w:r w:rsidR="00156596" w:rsidRPr="00156596">
        <w:rPr>
          <w:rFonts w:cs="Arial"/>
        </w:rPr>
        <w:t xml:space="preserve"> as a control</w:t>
      </w:r>
      <w:r w:rsidRPr="00156596">
        <w:rPr>
          <w:rFonts w:cs="Arial"/>
        </w:rPr>
        <w:t xml:space="preserve">. A standard </w:t>
      </w:r>
      <w:r w:rsidR="00156596" w:rsidRPr="00156596">
        <w:rPr>
          <w:rFonts w:cs="Arial"/>
        </w:rPr>
        <w:t xml:space="preserve">operating </w:t>
      </w:r>
      <w:r w:rsidRPr="00156596">
        <w:rPr>
          <w:rFonts w:cs="Arial"/>
        </w:rPr>
        <w:t>proce</w:t>
      </w:r>
      <w:r w:rsidR="00156596" w:rsidRPr="00156596">
        <w:rPr>
          <w:rFonts w:cs="Arial"/>
        </w:rPr>
        <w:t>dure</w:t>
      </w:r>
      <w:r w:rsidRPr="00156596">
        <w:rPr>
          <w:rFonts w:cs="Arial"/>
        </w:rPr>
        <w:t xml:space="preserve"> </w:t>
      </w:r>
      <w:r w:rsidR="00156596" w:rsidRPr="00156596">
        <w:rPr>
          <w:rFonts w:cs="Arial"/>
        </w:rPr>
        <w:t xml:space="preserve">(SOP) </w:t>
      </w:r>
      <w:r w:rsidRPr="00156596">
        <w:rPr>
          <w:rFonts w:cs="Arial"/>
        </w:rPr>
        <w:t xml:space="preserve">could describe this in relation to food being out of </w:t>
      </w:r>
      <w:r w:rsidR="00C10450" w:rsidRPr="00156596">
        <w:rPr>
          <w:rFonts w:cs="Arial"/>
        </w:rPr>
        <w:t xml:space="preserve">temperature </w:t>
      </w:r>
      <w:r w:rsidRPr="00156596">
        <w:rPr>
          <w:rFonts w:cs="Arial"/>
        </w:rPr>
        <w:t xml:space="preserve">control for less than 2 </w:t>
      </w:r>
      <w:r w:rsidR="00C10450" w:rsidRPr="00156596">
        <w:rPr>
          <w:rFonts w:cs="Arial"/>
        </w:rPr>
        <w:t>hours</w:t>
      </w:r>
      <w:r w:rsidRPr="00156596">
        <w:rPr>
          <w:rFonts w:cs="Arial"/>
        </w:rPr>
        <w:t>. This may or may not require evidence.</w:t>
      </w:r>
    </w:p>
    <w:p w14:paraId="01FFA91B" w14:textId="4F88555F" w:rsidR="00090996" w:rsidRPr="00156596" w:rsidRDefault="00090996" w:rsidP="00090996">
      <w:pPr>
        <w:rPr>
          <w:rFonts w:cs="Arial"/>
        </w:rPr>
      </w:pPr>
      <w:r w:rsidRPr="00156596">
        <w:rPr>
          <w:rFonts w:cs="Arial"/>
        </w:rPr>
        <w:t xml:space="preserve">The staff member then stocks the </w:t>
      </w:r>
      <w:r w:rsidR="00156596" w:rsidRPr="00156596">
        <w:rPr>
          <w:rFonts w:cs="Arial"/>
        </w:rPr>
        <w:t xml:space="preserve">bain marie </w:t>
      </w:r>
      <w:r w:rsidRPr="00156596">
        <w:rPr>
          <w:rFonts w:cs="Arial"/>
        </w:rPr>
        <w:t xml:space="preserve">with sandwich ingredients from the fridge. The temperature of the food in the </w:t>
      </w:r>
      <w:r w:rsidR="00156596" w:rsidRPr="00156596">
        <w:rPr>
          <w:rFonts w:cs="Arial"/>
        </w:rPr>
        <w:t xml:space="preserve">bain marie </w:t>
      </w:r>
      <w:r w:rsidRPr="00156596">
        <w:rPr>
          <w:rFonts w:cs="Arial"/>
        </w:rPr>
        <w:t>is checked</w:t>
      </w:r>
      <w:r w:rsidR="00156596" w:rsidRPr="00156596">
        <w:rPr>
          <w:rFonts w:cs="Arial"/>
        </w:rPr>
        <w:t>,</w:t>
      </w:r>
      <w:r w:rsidRPr="00156596">
        <w:rPr>
          <w:rFonts w:cs="Arial"/>
        </w:rPr>
        <w:t xml:space="preserve"> to ensure the equipment is m</w:t>
      </w:r>
      <w:r w:rsidR="00156596" w:rsidRPr="00156596">
        <w:rPr>
          <w:rFonts w:cs="Arial"/>
        </w:rPr>
        <w:t>aintaining temperature control.</w:t>
      </w:r>
    </w:p>
    <w:p w14:paraId="48073392" w14:textId="1CC311CA" w:rsidR="00090996" w:rsidRPr="008560D3" w:rsidRDefault="00950DD1" w:rsidP="00090996">
      <w:pPr>
        <w:rPr>
          <w:rFonts w:cs="Arial"/>
          <w:color w:val="0070C0"/>
        </w:rPr>
      </w:pPr>
      <w:r>
        <w:rPr>
          <w:rFonts w:cs="Arial"/>
          <w:color w:val="0070C0"/>
        </w:rPr>
        <w:t>F</w:t>
      </w:r>
      <w:r w:rsidR="001312D3">
        <w:rPr>
          <w:rFonts w:cs="Arial"/>
          <w:color w:val="0070C0"/>
        </w:rPr>
        <w:t>ood storage</w:t>
      </w:r>
      <w:r w:rsidR="00090996" w:rsidRPr="008560D3">
        <w:rPr>
          <w:rFonts w:cs="Arial"/>
          <w:color w:val="0070C0"/>
        </w:rPr>
        <w:t xml:space="preserve"> </w:t>
      </w:r>
      <w:r w:rsidR="00090996" w:rsidRPr="001312D3">
        <w:rPr>
          <w:rFonts w:cs="Arial"/>
        </w:rPr>
        <w:t xml:space="preserve">– </w:t>
      </w:r>
      <w:r w:rsidR="001F6814" w:rsidRPr="001312D3">
        <w:rPr>
          <w:rFonts w:cs="Arial"/>
        </w:rPr>
        <w:t xml:space="preserve">the bain marie </w:t>
      </w:r>
      <w:r w:rsidR="00C10450" w:rsidRPr="001312D3">
        <w:rPr>
          <w:rFonts w:cs="Arial"/>
        </w:rPr>
        <w:t xml:space="preserve">temperature </w:t>
      </w:r>
      <w:r w:rsidR="00090996" w:rsidRPr="001312D3">
        <w:rPr>
          <w:rFonts w:cs="Arial"/>
        </w:rPr>
        <w:t xml:space="preserve">will then be recorded on their daily </w:t>
      </w:r>
      <w:r w:rsidR="00C10450" w:rsidRPr="001312D3">
        <w:rPr>
          <w:rFonts w:cs="Arial"/>
        </w:rPr>
        <w:t xml:space="preserve">temperature </w:t>
      </w:r>
      <w:r w:rsidR="00090996" w:rsidRPr="001312D3">
        <w:rPr>
          <w:rFonts w:cs="Arial"/>
        </w:rPr>
        <w:t xml:space="preserve">record sheet. </w:t>
      </w:r>
    </w:p>
    <w:p w14:paraId="3FC1B577" w14:textId="77777777" w:rsidR="003C267A" w:rsidRPr="003C267A" w:rsidRDefault="00090996" w:rsidP="00090996">
      <w:pPr>
        <w:rPr>
          <w:rFonts w:cs="Arial"/>
        </w:rPr>
      </w:pPr>
      <w:r w:rsidRPr="003C267A">
        <w:rPr>
          <w:rFonts w:cs="Arial"/>
        </w:rPr>
        <w:t>Alternatively</w:t>
      </w:r>
      <w:r w:rsidR="003C267A" w:rsidRPr="003C267A">
        <w:rPr>
          <w:rFonts w:cs="Arial"/>
        </w:rPr>
        <w:t>,</w:t>
      </w:r>
      <w:r w:rsidRPr="003C267A">
        <w:rPr>
          <w:rFonts w:cs="Arial"/>
        </w:rPr>
        <w:t xml:space="preserve"> the time the food is put into the </w:t>
      </w:r>
      <w:r w:rsidR="003C267A" w:rsidRPr="003C267A">
        <w:rPr>
          <w:rFonts w:cs="Arial"/>
        </w:rPr>
        <w:t>bain mari</w:t>
      </w:r>
      <w:r w:rsidRPr="003C267A">
        <w:rPr>
          <w:rFonts w:cs="Arial"/>
        </w:rPr>
        <w:t>e is noted</w:t>
      </w:r>
      <w:r w:rsidR="003C267A" w:rsidRPr="003C267A">
        <w:rPr>
          <w:rFonts w:cs="Arial"/>
        </w:rPr>
        <w:t>,</w:t>
      </w:r>
      <w:r w:rsidRPr="003C267A">
        <w:rPr>
          <w:rFonts w:cs="Arial"/>
        </w:rPr>
        <w:t xml:space="preserve"> and either </w:t>
      </w:r>
    </w:p>
    <w:p w14:paraId="7F0E9630" w14:textId="77777777" w:rsidR="003C267A" w:rsidRPr="003C267A" w:rsidRDefault="00090996" w:rsidP="003C267A">
      <w:pPr>
        <w:pStyle w:val="ListParagraph"/>
        <w:numPr>
          <w:ilvl w:val="0"/>
          <w:numId w:val="19"/>
        </w:numPr>
        <w:rPr>
          <w:rFonts w:cs="Arial"/>
        </w:rPr>
      </w:pPr>
      <w:r w:rsidRPr="003C267A">
        <w:rPr>
          <w:rFonts w:cs="Arial"/>
        </w:rPr>
        <w:t>the food is checked at 2</w:t>
      </w:r>
      <w:r w:rsidR="00C10450" w:rsidRPr="003C267A">
        <w:rPr>
          <w:rFonts w:cs="Arial"/>
        </w:rPr>
        <w:t xml:space="preserve"> hours</w:t>
      </w:r>
      <w:r w:rsidRPr="003C267A">
        <w:rPr>
          <w:rFonts w:cs="Arial"/>
        </w:rPr>
        <w:t xml:space="preserve"> to ensure it is still under </w:t>
      </w:r>
      <w:r w:rsidR="00C10450" w:rsidRPr="003C267A">
        <w:rPr>
          <w:rFonts w:cs="Arial"/>
        </w:rPr>
        <w:t xml:space="preserve">temperature </w:t>
      </w:r>
      <w:r w:rsidRPr="003C267A">
        <w:rPr>
          <w:rFonts w:cs="Arial"/>
        </w:rPr>
        <w:t xml:space="preserve">control, or </w:t>
      </w:r>
    </w:p>
    <w:p w14:paraId="3396A047" w14:textId="77777777" w:rsidR="003C267A" w:rsidRPr="003C267A" w:rsidRDefault="00090996" w:rsidP="003C267A">
      <w:pPr>
        <w:pStyle w:val="ListParagraph"/>
        <w:numPr>
          <w:ilvl w:val="0"/>
          <w:numId w:val="19"/>
        </w:numPr>
        <w:rPr>
          <w:rFonts w:cs="Arial"/>
        </w:rPr>
      </w:pPr>
      <w:r w:rsidRPr="003C267A">
        <w:rPr>
          <w:rFonts w:cs="Arial"/>
        </w:rPr>
        <w:t xml:space="preserve">the food is placed back into the fridge at 2 </w:t>
      </w:r>
      <w:r w:rsidR="00C10450" w:rsidRPr="003C267A">
        <w:rPr>
          <w:rFonts w:cs="Arial"/>
        </w:rPr>
        <w:t>hours</w:t>
      </w:r>
      <w:r w:rsidRPr="003C267A">
        <w:rPr>
          <w:rFonts w:cs="Arial"/>
        </w:rPr>
        <w:t xml:space="preserve"> or </w:t>
      </w:r>
    </w:p>
    <w:p w14:paraId="57523BCF" w14:textId="6F5ACCD5" w:rsidR="00090996" w:rsidRPr="003C267A" w:rsidRDefault="00090996" w:rsidP="003C267A">
      <w:pPr>
        <w:pStyle w:val="ListParagraph"/>
        <w:numPr>
          <w:ilvl w:val="0"/>
          <w:numId w:val="19"/>
        </w:numPr>
        <w:rPr>
          <w:rFonts w:cs="Arial"/>
        </w:rPr>
      </w:pPr>
      <w:r w:rsidRPr="003C267A">
        <w:rPr>
          <w:rFonts w:cs="Arial"/>
        </w:rPr>
        <w:t xml:space="preserve">the food is discarded at the end of 4 </w:t>
      </w:r>
      <w:r w:rsidR="00C10450" w:rsidRPr="003C267A">
        <w:rPr>
          <w:rFonts w:cs="Arial"/>
        </w:rPr>
        <w:t>hours</w:t>
      </w:r>
      <w:r w:rsidRPr="003C267A">
        <w:rPr>
          <w:rFonts w:cs="Arial"/>
        </w:rPr>
        <w:t xml:space="preserve"> as per</w:t>
      </w:r>
      <w:r w:rsidR="003C267A" w:rsidRPr="003C267A">
        <w:rPr>
          <w:rFonts w:cs="Arial"/>
        </w:rPr>
        <w:t xml:space="preserve"> the 2-hour/ 4-hour rule</w:t>
      </w:r>
      <w:r w:rsidRPr="003C267A">
        <w:rPr>
          <w:rFonts w:cs="Arial"/>
        </w:rPr>
        <w:t>.</w:t>
      </w:r>
    </w:p>
    <w:p w14:paraId="08CD67E4" w14:textId="37D3C96B" w:rsidR="00090996" w:rsidRPr="008560D3" w:rsidRDefault="00950DD1" w:rsidP="00090996">
      <w:pPr>
        <w:rPr>
          <w:rFonts w:cs="Arial"/>
          <w:color w:val="0070C0"/>
        </w:rPr>
      </w:pPr>
      <w:r>
        <w:rPr>
          <w:rFonts w:cs="Arial"/>
          <w:color w:val="0070C0"/>
        </w:rPr>
        <w:t>M</w:t>
      </w:r>
      <w:r w:rsidR="003C267A">
        <w:rPr>
          <w:rFonts w:cs="Arial"/>
          <w:color w:val="0070C0"/>
        </w:rPr>
        <w:t>inimising processing time</w:t>
      </w:r>
      <w:r w:rsidR="00090996" w:rsidRPr="001312D3">
        <w:rPr>
          <w:rFonts w:cs="Arial"/>
        </w:rPr>
        <w:t xml:space="preserve"> – T</w:t>
      </w:r>
      <w:r w:rsidR="00C10450" w:rsidRPr="001312D3">
        <w:rPr>
          <w:rFonts w:cs="Arial"/>
        </w:rPr>
        <w:t>he t</w:t>
      </w:r>
      <w:r w:rsidR="00090996" w:rsidRPr="001312D3">
        <w:rPr>
          <w:rFonts w:cs="Arial"/>
        </w:rPr>
        <w:t xml:space="preserve">ime </w:t>
      </w:r>
      <w:r w:rsidR="00C10450" w:rsidRPr="001312D3">
        <w:rPr>
          <w:rFonts w:cs="Arial"/>
        </w:rPr>
        <w:t xml:space="preserve">that food is brought </w:t>
      </w:r>
      <w:r w:rsidR="00090996" w:rsidRPr="001312D3">
        <w:rPr>
          <w:rFonts w:cs="Arial"/>
        </w:rPr>
        <w:t xml:space="preserve">out of </w:t>
      </w:r>
      <w:r w:rsidR="003C267A" w:rsidRPr="001312D3">
        <w:rPr>
          <w:rFonts w:cs="Arial"/>
        </w:rPr>
        <w:t xml:space="preserve">the </w:t>
      </w:r>
      <w:r w:rsidR="00090996" w:rsidRPr="001312D3">
        <w:rPr>
          <w:rFonts w:cs="Arial"/>
        </w:rPr>
        <w:t>fridge</w:t>
      </w:r>
      <w:r w:rsidR="003C267A" w:rsidRPr="001312D3">
        <w:rPr>
          <w:rFonts w:cs="Arial"/>
        </w:rPr>
        <w:t>,</w:t>
      </w:r>
      <w:r w:rsidR="00090996" w:rsidRPr="001312D3">
        <w:rPr>
          <w:rFonts w:cs="Arial"/>
        </w:rPr>
        <w:t xml:space="preserve"> and </w:t>
      </w:r>
      <w:r w:rsidR="00C10450" w:rsidRPr="001312D3">
        <w:rPr>
          <w:rFonts w:cs="Arial"/>
        </w:rPr>
        <w:t xml:space="preserve">the </w:t>
      </w:r>
      <w:r w:rsidR="00090996" w:rsidRPr="001312D3">
        <w:rPr>
          <w:rFonts w:cs="Arial"/>
        </w:rPr>
        <w:t xml:space="preserve">time </w:t>
      </w:r>
      <w:r w:rsidR="00C10450" w:rsidRPr="001312D3">
        <w:rPr>
          <w:rFonts w:cs="Arial"/>
        </w:rPr>
        <w:t xml:space="preserve">it is </w:t>
      </w:r>
      <w:r w:rsidR="00090996" w:rsidRPr="001312D3">
        <w:rPr>
          <w:rFonts w:cs="Arial"/>
        </w:rPr>
        <w:t xml:space="preserve">placed </w:t>
      </w:r>
      <w:r w:rsidR="003C267A" w:rsidRPr="001312D3">
        <w:rPr>
          <w:rFonts w:cs="Arial"/>
        </w:rPr>
        <w:t xml:space="preserve">back </w:t>
      </w:r>
      <w:r w:rsidR="00090996" w:rsidRPr="001312D3">
        <w:rPr>
          <w:rFonts w:cs="Arial"/>
        </w:rPr>
        <w:t xml:space="preserve">into fridge or discarded can be recorded. Alternatively, a SOP can be used that shows the process for the </w:t>
      </w:r>
      <w:r w:rsidR="008560D3" w:rsidRPr="001312D3">
        <w:rPr>
          <w:rFonts w:cs="Arial"/>
        </w:rPr>
        <w:t>bain m</w:t>
      </w:r>
      <w:r w:rsidR="00090996" w:rsidRPr="001312D3">
        <w:rPr>
          <w:rFonts w:cs="Arial"/>
        </w:rPr>
        <w:t xml:space="preserve">arie with </w:t>
      </w:r>
      <w:r w:rsidR="00C10450" w:rsidRPr="001312D3">
        <w:rPr>
          <w:rFonts w:cs="Arial"/>
        </w:rPr>
        <w:t xml:space="preserve">temperature </w:t>
      </w:r>
      <w:r w:rsidR="00090996" w:rsidRPr="001312D3">
        <w:rPr>
          <w:rFonts w:cs="Arial"/>
        </w:rPr>
        <w:t xml:space="preserve">checks or time that was prepared previously. </w:t>
      </w:r>
      <w:r w:rsidR="003C267A" w:rsidRPr="001312D3">
        <w:rPr>
          <w:rFonts w:cs="Arial"/>
        </w:rPr>
        <w:t>An</w:t>
      </w:r>
      <w:r w:rsidR="00090996" w:rsidRPr="001312D3">
        <w:rPr>
          <w:rFonts w:cs="Arial"/>
        </w:rPr>
        <w:t xml:space="preserve"> EHO can observe this process is in line with </w:t>
      </w:r>
      <w:r w:rsidR="003C267A" w:rsidRPr="001312D3">
        <w:rPr>
          <w:rFonts w:cs="Arial"/>
        </w:rPr>
        <w:t>the SOP and</w:t>
      </w:r>
      <w:r w:rsidR="00090996" w:rsidRPr="001312D3">
        <w:rPr>
          <w:rFonts w:cs="Arial"/>
        </w:rPr>
        <w:t xml:space="preserve"> ask questions to confirm understanding. Temp</w:t>
      </w:r>
      <w:r w:rsidR="008560D3" w:rsidRPr="001312D3">
        <w:rPr>
          <w:rFonts w:cs="Arial"/>
        </w:rPr>
        <w:t>erature</w:t>
      </w:r>
      <w:r w:rsidR="00090996" w:rsidRPr="001312D3">
        <w:rPr>
          <w:rFonts w:cs="Arial"/>
        </w:rPr>
        <w:t>s and time would then not need to be recorded routinely.</w:t>
      </w:r>
    </w:p>
    <w:p w14:paraId="4B175AB0" w14:textId="2C5A8726" w:rsidR="00090996" w:rsidRPr="001312D3" w:rsidRDefault="00950DD1" w:rsidP="00090996">
      <w:pPr>
        <w:rPr>
          <w:rFonts w:cs="Arial"/>
        </w:rPr>
      </w:pPr>
      <w:r>
        <w:rPr>
          <w:rFonts w:cs="Arial"/>
          <w:color w:val="0070C0"/>
        </w:rPr>
        <w:t>P</w:t>
      </w:r>
      <w:r w:rsidR="003C267A">
        <w:rPr>
          <w:rFonts w:cs="Arial"/>
          <w:color w:val="0070C0"/>
        </w:rPr>
        <w:t xml:space="preserve">rocessing </w:t>
      </w:r>
      <w:r w:rsidR="001312D3">
        <w:rPr>
          <w:rFonts w:cs="Arial"/>
          <w:color w:val="0070C0"/>
        </w:rPr>
        <w:t>to achieve</w:t>
      </w:r>
      <w:r w:rsidR="003C267A">
        <w:rPr>
          <w:rFonts w:cs="Arial"/>
          <w:color w:val="0070C0"/>
        </w:rPr>
        <w:t xml:space="preserve"> microbiological safety of food</w:t>
      </w:r>
      <w:r w:rsidR="005879AA">
        <w:rPr>
          <w:rFonts w:cs="Arial"/>
          <w:color w:val="0070C0"/>
        </w:rPr>
        <w:t xml:space="preserve"> </w:t>
      </w:r>
      <w:r w:rsidR="005879AA" w:rsidRPr="001312D3">
        <w:rPr>
          <w:rFonts w:cs="Arial"/>
        </w:rPr>
        <w:t>–</w:t>
      </w:r>
      <w:r w:rsidR="003C267A">
        <w:rPr>
          <w:rFonts w:cs="Arial"/>
          <w:color w:val="0070C0"/>
        </w:rPr>
        <w:t xml:space="preserve"> </w:t>
      </w:r>
      <w:r w:rsidR="003C267A" w:rsidRPr="001312D3">
        <w:rPr>
          <w:rFonts w:cs="Arial"/>
        </w:rPr>
        <w:t>Raw chicken is cooked on</w:t>
      </w:r>
      <w:r w:rsidR="00090996" w:rsidRPr="001312D3">
        <w:rPr>
          <w:rFonts w:cs="Arial"/>
        </w:rPr>
        <w:t xml:space="preserve">site to be cut up and used for sandwiches. The core </w:t>
      </w:r>
      <w:r w:rsidR="00C10450" w:rsidRPr="001312D3">
        <w:rPr>
          <w:rFonts w:cs="Arial"/>
        </w:rPr>
        <w:t xml:space="preserve">temperature </w:t>
      </w:r>
      <w:r w:rsidR="00090996" w:rsidRPr="001312D3">
        <w:rPr>
          <w:rFonts w:cs="Arial"/>
        </w:rPr>
        <w:t xml:space="preserve">of the </w:t>
      </w:r>
      <w:r w:rsidR="001312D3" w:rsidRPr="001312D3">
        <w:rPr>
          <w:rFonts w:cs="Arial"/>
        </w:rPr>
        <w:t>cooked food</w:t>
      </w:r>
      <w:r w:rsidR="00090996" w:rsidRPr="001312D3">
        <w:rPr>
          <w:rFonts w:cs="Arial"/>
        </w:rPr>
        <w:t xml:space="preserve"> is checked and recorded. The café is also roasting vegetables and boiling quinoa for the sandwich fillings. Cooking temperatures for these processes would not need to be recorded as the </w:t>
      </w:r>
      <w:r w:rsidR="001312D3" w:rsidRPr="001312D3">
        <w:rPr>
          <w:rFonts w:cs="Arial"/>
        </w:rPr>
        <w:t>food</w:t>
      </w:r>
      <w:r w:rsidR="00090996" w:rsidRPr="001312D3">
        <w:rPr>
          <w:rFonts w:cs="Arial"/>
        </w:rPr>
        <w:t xml:space="preserve"> </w:t>
      </w:r>
      <w:r w:rsidR="001312D3" w:rsidRPr="001312D3">
        <w:rPr>
          <w:rFonts w:cs="Arial"/>
        </w:rPr>
        <w:t>is either only edible</w:t>
      </w:r>
      <w:r w:rsidR="00090996" w:rsidRPr="001312D3">
        <w:rPr>
          <w:rFonts w:cs="Arial"/>
        </w:rPr>
        <w:t xml:space="preserve"> </w:t>
      </w:r>
      <w:r w:rsidR="001312D3" w:rsidRPr="001312D3">
        <w:rPr>
          <w:rFonts w:cs="Arial"/>
        </w:rPr>
        <w:t xml:space="preserve">once </w:t>
      </w:r>
      <w:r w:rsidR="00090996" w:rsidRPr="001312D3">
        <w:rPr>
          <w:rFonts w:cs="Arial"/>
        </w:rPr>
        <w:t>cooked</w:t>
      </w:r>
      <w:r w:rsidR="001312D3" w:rsidRPr="001312D3">
        <w:rPr>
          <w:rFonts w:cs="Arial"/>
        </w:rPr>
        <w:t>,</w:t>
      </w:r>
      <w:r w:rsidR="00090996" w:rsidRPr="001312D3">
        <w:rPr>
          <w:rFonts w:cs="Arial"/>
        </w:rPr>
        <w:t xml:space="preserve"> or </w:t>
      </w:r>
      <w:r w:rsidR="001312D3" w:rsidRPr="001312D3">
        <w:rPr>
          <w:rFonts w:cs="Arial"/>
        </w:rPr>
        <w:t xml:space="preserve">it </w:t>
      </w:r>
      <w:r w:rsidR="00090996" w:rsidRPr="001312D3">
        <w:rPr>
          <w:rFonts w:cs="Arial"/>
        </w:rPr>
        <w:t xml:space="preserve">doesn’t become PHF until </w:t>
      </w:r>
      <w:r w:rsidR="001312D3" w:rsidRPr="001312D3">
        <w:rPr>
          <w:rFonts w:cs="Arial"/>
        </w:rPr>
        <w:t>after it is cooked. For example,</w:t>
      </w:r>
      <w:r w:rsidR="00090996" w:rsidRPr="001312D3">
        <w:rPr>
          <w:rFonts w:cs="Arial"/>
        </w:rPr>
        <w:t xml:space="preserve"> a boiled egg in </w:t>
      </w:r>
      <w:r w:rsidR="001312D3" w:rsidRPr="001312D3">
        <w:rPr>
          <w:rFonts w:cs="Arial"/>
        </w:rPr>
        <w:t xml:space="preserve">its </w:t>
      </w:r>
      <w:r w:rsidR="00090996" w:rsidRPr="001312D3">
        <w:rPr>
          <w:rFonts w:cs="Arial"/>
        </w:rPr>
        <w:t>shell is not considered PHF until it is peeled.</w:t>
      </w:r>
    </w:p>
    <w:p w14:paraId="59FEE901" w14:textId="54E0F802" w:rsidR="00090996" w:rsidRPr="001312D3" w:rsidRDefault="00950DD1" w:rsidP="00090996">
      <w:pPr>
        <w:rPr>
          <w:rFonts w:cs="Arial"/>
        </w:rPr>
      </w:pPr>
      <w:r>
        <w:rPr>
          <w:rFonts w:cs="Arial"/>
          <w:color w:val="0070C0"/>
        </w:rPr>
        <w:t>F</w:t>
      </w:r>
      <w:r w:rsidR="001312D3">
        <w:rPr>
          <w:rFonts w:cs="Arial"/>
          <w:color w:val="0070C0"/>
        </w:rPr>
        <w:t>ood cooling</w:t>
      </w:r>
      <w:r w:rsidR="00090996" w:rsidRPr="008560D3">
        <w:rPr>
          <w:rFonts w:cs="Arial"/>
          <w:color w:val="0070C0"/>
        </w:rPr>
        <w:t xml:space="preserve"> </w:t>
      </w:r>
      <w:r w:rsidR="005879AA" w:rsidRPr="001312D3">
        <w:rPr>
          <w:rFonts w:cs="Arial"/>
        </w:rPr>
        <w:t>–</w:t>
      </w:r>
      <w:r w:rsidR="00090996" w:rsidRPr="008560D3">
        <w:rPr>
          <w:rFonts w:cs="Arial"/>
          <w:color w:val="0070C0"/>
        </w:rPr>
        <w:t xml:space="preserve"> </w:t>
      </w:r>
      <w:r w:rsidR="00090996" w:rsidRPr="001312D3">
        <w:rPr>
          <w:rFonts w:cs="Arial"/>
        </w:rPr>
        <w:t>If the food cooked on the day is all consumed within 4 hours or discarded</w:t>
      </w:r>
      <w:r w:rsidR="001312D3" w:rsidRPr="001312D3">
        <w:rPr>
          <w:rFonts w:cs="Arial"/>
        </w:rPr>
        <w:t>,</w:t>
      </w:r>
      <w:r w:rsidR="00090996" w:rsidRPr="001312D3">
        <w:rPr>
          <w:rFonts w:cs="Arial"/>
        </w:rPr>
        <w:t xml:space="preserve"> then cooling </w:t>
      </w:r>
      <w:r w:rsidR="001312D3" w:rsidRPr="001312D3">
        <w:rPr>
          <w:rFonts w:cs="Arial"/>
        </w:rPr>
        <w:t>does not have</w:t>
      </w:r>
      <w:r w:rsidR="00090996" w:rsidRPr="001312D3">
        <w:rPr>
          <w:rFonts w:cs="Arial"/>
        </w:rPr>
        <w:t xml:space="preserve"> to be monitored. If some of the cooked chicken and roast vegetables is cooled for use later in the day</w:t>
      </w:r>
      <w:r w:rsidR="001312D3" w:rsidRPr="001312D3">
        <w:rPr>
          <w:rFonts w:cs="Arial"/>
        </w:rPr>
        <w:t>,</w:t>
      </w:r>
      <w:r w:rsidR="00090996" w:rsidRPr="001312D3">
        <w:rPr>
          <w:rFonts w:cs="Arial"/>
        </w:rPr>
        <w:t xml:space="preserve"> or for the next day</w:t>
      </w:r>
      <w:r w:rsidR="001312D3" w:rsidRPr="001312D3">
        <w:rPr>
          <w:rFonts w:cs="Arial"/>
        </w:rPr>
        <w:t>, cooling must be monitored</w:t>
      </w:r>
      <w:r w:rsidR="00090996" w:rsidRPr="001312D3">
        <w:rPr>
          <w:rFonts w:cs="Arial"/>
        </w:rPr>
        <w:t>. Cooling temperatures can be checked and recorded, or a SOP can be used that shows the standard process for cooling with time/</w:t>
      </w:r>
      <w:r w:rsidR="00C10450" w:rsidRPr="001312D3">
        <w:rPr>
          <w:rFonts w:cs="Arial"/>
        </w:rPr>
        <w:t xml:space="preserve">temperature </w:t>
      </w:r>
      <w:r w:rsidR="001312D3" w:rsidRPr="001312D3">
        <w:rPr>
          <w:rFonts w:cs="Arial"/>
        </w:rPr>
        <w:t>checks that were</w:t>
      </w:r>
      <w:r w:rsidR="00090996" w:rsidRPr="001312D3">
        <w:rPr>
          <w:rFonts w:cs="Arial"/>
        </w:rPr>
        <w:t xml:space="preserve"> prepared previously. The EHO can observe this process is in line with </w:t>
      </w:r>
      <w:r w:rsidR="001312D3" w:rsidRPr="001312D3">
        <w:rPr>
          <w:rFonts w:cs="Arial"/>
        </w:rPr>
        <w:t>the SOP and</w:t>
      </w:r>
      <w:r w:rsidR="00090996" w:rsidRPr="001312D3">
        <w:rPr>
          <w:rFonts w:cs="Arial"/>
        </w:rPr>
        <w:t xml:space="preserve"> ask questions to confirm understanding. Temp</w:t>
      </w:r>
      <w:r w:rsidR="008560D3" w:rsidRPr="001312D3">
        <w:rPr>
          <w:rFonts w:cs="Arial"/>
        </w:rPr>
        <w:t>erature</w:t>
      </w:r>
      <w:r w:rsidR="00090996" w:rsidRPr="001312D3">
        <w:rPr>
          <w:rFonts w:cs="Arial"/>
        </w:rPr>
        <w:t>s and time would then not need</w:t>
      </w:r>
      <w:r w:rsidR="008560D3" w:rsidRPr="001312D3">
        <w:rPr>
          <w:rFonts w:cs="Arial"/>
        </w:rPr>
        <w:t xml:space="preserve"> to be recorded routinely. The q</w:t>
      </w:r>
      <w:r w:rsidR="00090996" w:rsidRPr="001312D3">
        <w:rPr>
          <w:rFonts w:cs="Arial"/>
        </w:rPr>
        <w:t xml:space="preserve">uinoa is cooled using ice water and a </w:t>
      </w:r>
      <w:r w:rsidR="00C10450" w:rsidRPr="001312D3">
        <w:rPr>
          <w:rFonts w:cs="Arial"/>
        </w:rPr>
        <w:t xml:space="preserve">temperature </w:t>
      </w:r>
      <w:r w:rsidR="00090996" w:rsidRPr="001312D3">
        <w:rPr>
          <w:rFonts w:cs="Arial"/>
        </w:rPr>
        <w:t>record is not required</w:t>
      </w:r>
      <w:r w:rsidR="001312D3" w:rsidRPr="001312D3">
        <w:rPr>
          <w:rFonts w:cs="Arial"/>
        </w:rPr>
        <w:t>,</w:t>
      </w:r>
      <w:r w:rsidR="00090996" w:rsidRPr="001312D3">
        <w:rPr>
          <w:rFonts w:cs="Arial"/>
        </w:rPr>
        <w:t xml:space="preserve"> as this is a standard process known to rapidly chill grains. The EHO may ask the staff member how it is </w:t>
      </w:r>
      <w:r w:rsidR="001312D3" w:rsidRPr="001312D3">
        <w:rPr>
          <w:rFonts w:cs="Arial"/>
        </w:rPr>
        <w:t>cooled,</w:t>
      </w:r>
      <w:r w:rsidR="00090996" w:rsidRPr="001312D3">
        <w:rPr>
          <w:rFonts w:cs="Arial"/>
        </w:rPr>
        <w:t xml:space="preserve"> to ensure it is meeting cooling requirements.</w:t>
      </w:r>
    </w:p>
    <w:p w14:paraId="233DA7C0" w14:textId="6DCCC301" w:rsidR="00090996" w:rsidRPr="00F369FA" w:rsidRDefault="00950DD1" w:rsidP="00090996">
      <w:pPr>
        <w:rPr>
          <w:rFonts w:cs="Arial"/>
        </w:rPr>
      </w:pPr>
      <w:r>
        <w:rPr>
          <w:rFonts w:cs="Arial"/>
          <w:color w:val="0070C0"/>
        </w:rPr>
        <w:t>R</w:t>
      </w:r>
      <w:r w:rsidR="00F369FA">
        <w:rPr>
          <w:rFonts w:cs="Arial"/>
          <w:color w:val="0070C0"/>
        </w:rPr>
        <w:t>eheating</w:t>
      </w:r>
      <w:r w:rsidR="00090996" w:rsidRPr="008560D3">
        <w:rPr>
          <w:rFonts w:cs="Arial"/>
          <w:color w:val="0070C0"/>
        </w:rPr>
        <w:t xml:space="preserve"> </w:t>
      </w:r>
      <w:r w:rsidR="00090996" w:rsidRPr="00F369FA">
        <w:rPr>
          <w:rFonts w:cs="Arial"/>
        </w:rPr>
        <w:t>– If the café does not reheat any foods to hold hot</w:t>
      </w:r>
      <w:r w:rsidR="00AD5807" w:rsidRPr="00F369FA">
        <w:rPr>
          <w:rFonts w:cs="Arial"/>
        </w:rPr>
        <w:t>,</w:t>
      </w:r>
      <w:r w:rsidR="00090996" w:rsidRPr="00F369FA">
        <w:rPr>
          <w:rFonts w:cs="Arial"/>
        </w:rPr>
        <w:t xml:space="preserve"> no </w:t>
      </w:r>
      <w:r w:rsidR="00F369FA">
        <w:rPr>
          <w:rFonts w:cs="Arial"/>
        </w:rPr>
        <w:t>record</w:t>
      </w:r>
      <w:r w:rsidR="00090996" w:rsidRPr="00F369FA">
        <w:rPr>
          <w:rFonts w:cs="Arial"/>
        </w:rPr>
        <w:t xml:space="preserve"> is </w:t>
      </w:r>
      <w:r w:rsidR="00F369FA">
        <w:rPr>
          <w:rFonts w:cs="Arial"/>
        </w:rPr>
        <w:t>needed</w:t>
      </w:r>
      <w:r w:rsidR="00090996" w:rsidRPr="00F369FA">
        <w:rPr>
          <w:rFonts w:cs="Arial"/>
        </w:rPr>
        <w:t xml:space="preserve">. If this café </w:t>
      </w:r>
      <w:r w:rsidR="00AD5807" w:rsidRPr="00F369FA">
        <w:rPr>
          <w:rFonts w:cs="Arial"/>
        </w:rPr>
        <w:t>uses</w:t>
      </w:r>
      <w:r w:rsidR="00090996" w:rsidRPr="00F369FA">
        <w:rPr>
          <w:rFonts w:cs="Arial"/>
        </w:rPr>
        <w:t xml:space="preserve"> a pie warmer to keep pastry items warm for service</w:t>
      </w:r>
      <w:r w:rsidR="00F369FA">
        <w:rPr>
          <w:rFonts w:cs="Arial"/>
        </w:rPr>
        <w:t xml:space="preserve">, reheating must be </w:t>
      </w:r>
      <w:r w:rsidR="00F369FA" w:rsidRPr="00F369FA">
        <w:rPr>
          <w:rFonts w:cs="Arial"/>
        </w:rPr>
        <w:t>monitored</w:t>
      </w:r>
      <w:r w:rsidR="00090996" w:rsidRPr="00F369FA">
        <w:rPr>
          <w:rFonts w:cs="Arial"/>
        </w:rPr>
        <w:t xml:space="preserve">. The products are reheated before placing in the pie warmer. The </w:t>
      </w:r>
      <w:r w:rsidR="00F369FA">
        <w:rPr>
          <w:rFonts w:cs="Arial"/>
        </w:rPr>
        <w:t xml:space="preserve">pie </w:t>
      </w:r>
      <w:r w:rsidR="00C10450" w:rsidRPr="00F369FA">
        <w:rPr>
          <w:rFonts w:cs="Arial"/>
        </w:rPr>
        <w:t xml:space="preserve">temperature </w:t>
      </w:r>
      <w:r w:rsidR="00090996" w:rsidRPr="00F369FA">
        <w:rPr>
          <w:rFonts w:cs="Arial"/>
        </w:rPr>
        <w:t xml:space="preserve">is checked to make sure it is </w:t>
      </w:r>
      <w:r w:rsidR="00F369FA">
        <w:rPr>
          <w:rFonts w:cs="Arial"/>
        </w:rPr>
        <w:t>at least</w:t>
      </w:r>
      <w:r w:rsidR="00090996" w:rsidRPr="00F369FA">
        <w:rPr>
          <w:rFonts w:cs="Arial"/>
        </w:rPr>
        <w:t xml:space="preserve"> 60</w:t>
      </w:r>
      <w:r w:rsidR="00C10450" w:rsidRPr="00F369FA">
        <w:rPr>
          <w:rFonts w:cs="Arial"/>
          <w:vertAlign w:val="superscript"/>
        </w:rPr>
        <w:t>o</w:t>
      </w:r>
      <w:r w:rsidR="00090996" w:rsidRPr="00F369FA">
        <w:rPr>
          <w:rFonts w:cs="Arial"/>
        </w:rPr>
        <w:t>C and recorded. As this is a very common practice</w:t>
      </w:r>
      <w:r w:rsidR="00F369FA">
        <w:rPr>
          <w:rFonts w:cs="Arial"/>
        </w:rPr>
        <w:t>,</w:t>
      </w:r>
      <w:r w:rsidR="00090996" w:rsidRPr="00F369FA">
        <w:rPr>
          <w:rFonts w:cs="Arial"/>
        </w:rPr>
        <w:t xml:space="preserve"> it can also be demonstrated by a SOP. The EHO can check the temperature of the pies in the pie warmer and observe this process is in line with procedure</w:t>
      </w:r>
      <w:r w:rsidR="00F369FA">
        <w:rPr>
          <w:rFonts w:cs="Arial"/>
        </w:rPr>
        <w:t>,</w:t>
      </w:r>
      <w:r w:rsidR="00090996" w:rsidRPr="00F369FA">
        <w:rPr>
          <w:rFonts w:cs="Arial"/>
        </w:rPr>
        <w:t xml:space="preserve"> or ask questions to confirm understanding. Temp</w:t>
      </w:r>
      <w:r w:rsidR="008560D3" w:rsidRPr="00F369FA">
        <w:rPr>
          <w:rFonts w:cs="Arial"/>
        </w:rPr>
        <w:t>erature</w:t>
      </w:r>
      <w:r w:rsidR="00090996" w:rsidRPr="00F369FA">
        <w:rPr>
          <w:rFonts w:cs="Arial"/>
        </w:rPr>
        <w:t xml:space="preserve">s would then not need to be recorded routinely. </w:t>
      </w:r>
    </w:p>
    <w:p w14:paraId="0F59492B" w14:textId="2EF66C9E" w:rsidR="00090996" w:rsidRPr="00F369FA" w:rsidRDefault="00090996" w:rsidP="00090996">
      <w:pPr>
        <w:rPr>
          <w:rFonts w:cs="Arial"/>
        </w:rPr>
      </w:pPr>
      <w:r w:rsidRPr="00F369FA">
        <w:rPr>
          <w:rFonts w:cs="Arial"/>
        </w:rPr>
        <w:t xml:space="preserve">If the business only reheats </w:t>
      </w:r>
      <w:r w:rsidR="008560D3" w:rsidRPr="00F369FA">
        <w:rPr>
          <w:rFonts w:cs="Arial"/>
        </w:rPr>
        <w:t xml:space="preserve">food </w:t>
      </w:r>
      <w:r w:rsidRPr="00F369FA">
        <w:rPr>
          <w:rFonts w:cs="Arial"/>
        </w:rPr>
        <w:t xml:space="preserve">for immediate service </w:t>
      </w:r>
      <w:r w:rsidR="008560D3" w:rsidRPr="00F369FA">
        <w:rPr>
          <w:rFonts w:cs="Arial"/>
        </w:rPr>
        <w:t>(</w:t>
      </w:r>
      <w:r w:rsidRPr="00F369FA">
        <w:rPr>
          <w:rFonts w:cs="Arial"/>
        </w:rPr>
        <w:t xml:space="preserve">e.g. takes the pie from the fridge and reheats </w:t>
      </w:r>
      <w:r w:rsidR="008560D3" w:rsidRPr="00F369FA">
        <w:rPr>
          <w:rFonts w:cs="Arial"/>
        </w:rPr>
        <w:t>it</w:t>
      </w:r>
      <w:r w:rsidRPr="00F369FA">
        <w:rPr>
          <w:rFonts w:cs="Arial"/>
        </w:rPr>
        <w:t xml:space="preserve"> in </w:t>
      </w:r>
      <w:r w:rsidR="00F369FA" w:rsidRPr="00F369FA">
        <w:rPr>
          <w:rFonts w:cs="Arial"/>
        </w:rPr>
        <w:t>an</w:t>
      </w:r>
      <w:r w:rsidRPr="00F369FA">
        <w:rPr>
          <w:rFonts w:cs="Arial"/>
        </w:rPr>
        <w:t xml:space="preserve"> air fryer for 5 </w:t>
      </w:r>
      <w:r w:rsidR="00C10450" w:rsidRPr="00F369FA">
        <w:rPr>
          <w:rFonts w:cs="Arial"/>
        </w:rPr>
        <w:t>minutes</w:t>
      </w:r>
      <w:r w:rsidR="008560D3" w:rsidRPr="00F369FA">
        <w:rPr>
          <w:rFonts w:cs="Arial"/>
        </w:rPr>
        <w:t>)</w:t>
      </w:r>
      <w:r w:rsidR="00F369FA" w:rsidRPr="00F369FA">
        <w:rPr>
          <w:rFonts w:cs="Arial"/>
        </w:rPr>
        <w:t>,</w:t>
      </w:r>
      <w:r w:rsidR="008560D3" w:rsidRPr="00F369FA">
        <w:rPr>
          <w:rFonts w:cs="Arial"/>
        </w:rPr>
        <w:t xml:space="preserve"> documenting</w:t>
      </w:r>
      <w:r w:rsidRPr="00F369FA">
        <w:rPr>
          <w:rFonts w:cs="Arial"/>
        </w:rPr>
        <w:t xml:space="preserve"> </w:t>
      </w:r>
      <w:r w:rsidR="008560D3" w:rsidRPr="00F369FA">
        <w:rPr>
          <w:rFonts w:cs="Arial"/>
        </w:rPr>
        <w:t xml:space="preserve">the </w:t>
      </w:r>
      <w:r w:rsidR="00C10450" w:rsidRPr="00F369FA">
        <w:rPr>
          <w:rFonts w:cs="Arial"/>
        </w:rPr>
        <w:t xml:space="preserve">temperature </w:t>
      </w:r>
      <w:r w:rsidRPr="00F369FA">
        <w:rPr>
          <w:rFonts w:cs="Arial"/>
        </w:rPr>
        <w:t>is not required</w:t>
      </w:r>
      <w:r w:rsidR="008560D3" w:rsidRPr="00F369FA">
        <w:rPr>
          <w:rFonts w:cs="Arial"/>
        </w:rPr>
        <w:t>,</w:t>
      </w:r>
      <w:r w:rsidRPr="00F369FA">
        <w:rPr>
          <w:rFonts w:cs="Arial"/>
        </w:rPr>
        <w:t xml:space="preserve"> as it is not being hot held.</w:t>
      </w:r>
    </w:p>
    <w:p w14:paraId="6F58B6FB" w14:textId="0514B887" w:rsidR="00090996" w:rsidRPr="00F369FA" w:rsidRDefault="00950DD1" w:rsidP="00090996">
      <w:pPr>
        <w:rPr>
          <w:rFonts w:cs="Arial"/>
        </w:rPr>
      </w:pPr>
      <w:r>
        <w:rPr>
          <w:rFonts w:cs="Arial"/>
          <w:color w:val="0070C0"/>
        </w:rPr>
        <w:t>F</w:t>
      </w:r>
      <w:r w:rsidR="00F369FA">
        <w:rPr>
          <w:rFonts w:cs="Arial"/>
          <w:color w:val="0070C0"/>
        </w:rPr>
        <w:t xml:space="preserve">ood display </w:t>
      </w:r>
      <w:r w:rsidR="005879AA" w:rsidRPr="001312D3">
        <w:rPr>
          <w:rFonts w:cs="Arial"/>
        </w:rPr>
        <w:t>–</w:t>
      </w:r>
      <w:r w:rsidR="00F369FA">
        <w:rPr>
          <w:rFonts w:cs="Arial"/>
          <w:color w:val="0070C0"/>
        </w:rPr>
        <w:t xml:space="preserve"> </w:t>
      </w:r>
      <w:r w:rsidR="00F369FA" w:rsidRPr="00F369FA">
        <w:rPr>
          <w:rFonts w:cs="Arial"/>
        </w:rPr>
        <w:t>F</w:t>
      </w:r>
      <w:r w:rsidR="00090996" w:rsidRPr="00F369FA">
        <w:rPr>
          <w:rFonts w:cs="Arial"/>
        </w:rPr>
        <w:t>or direct serve</w:t>
      </w:r>
      <w:r w:rsidR="00F369FA" w:rsidRPr="00F369FA">
        <w:rPr>
          <w:rFonts w:cs="Arial"/>
        </w:rPr>
        <w:t>,</w:t>
      </w:r>
      <w:r w:rsidR="00090996" w:rsidRPr="00F369FA">
        <w:rPr>
          <w:rFonts w:cs="Arial"/>
        </w:rPr>
        <w:t xml:space="preserve"> </w:t>
      </w:r>
      <w:r w:rsidR="00F369FA" w:rsidRPr="00F369FA">
        <w:rPr>
          <w:rFonts w:cs="Arial"/>
        </w:rPr>
        <w:t>temperature records</w:t>
      </w:r>
      <w:r w:rsidR="00090996" w:rsidRPr="00F369FA">
        <w:rPr>
          <w:rFonts w:cs="Arial"/>
        </w:rPr>
        <w:t xml:space="preserve"> would not be required, unless sandwiches were made in advance and food safety was not managed using time.</w:t>
      </w:r>
    </w:p>
    <w:p w14:paraId="3970BC83" w14:textId="20108B2B" w:rsidR="00090996" w:rsidRPr="00F369FA" w:rsidRDefault="00950DD1" w:rsidP="00090996">
      <w:pPr>
        <w:rPr>
          <w:rFonts w:cs="Arial"/>
        </w:rPr>
      </w:pPr>
      <w:r>
        <w:rPr>
          <w:rFonts w:cs="Arial"/>
          <w:color w:val="0070C0"/>
        </w:rPr>
        <w:t>F</w:t>
      </w:r>
      <w:r w:rsidR="00F369FA">
        <w:rPr>
          <w:rFonts w:cs="Arial"/>
          <w:color w:val="0070C0"/>
        </w:rPr>
        <w:t xml:space="preserve">ood transport </w:t>
      </w:r>
      <w:r w:rsidR="005879AA" w:rsidRPr="001312D3">
        <w:rPr>
          <w:rFonts w:cs="Arial"/>
        </w:rPr>
        <w:t>–</w:t>
      </w:r>
      <w:r w:rsidR="00090996" w:rsidRPr="008560D3">
        <w:rPr>
          <w:rFonts w:cs="Arial"/>
          <w:color w:val="0070C0"/>
        </w:rPr>
        <w:t xml:space="preserve"> </w:t>
      </w:r>
      <w:r w:rsidR="00090996" w:rsidRPr="00F369FA">
        <w:rPr>
          <w:rFonts w:cs="Arial"/>
        </w:rPr>
        <w:t xml:space="preserve">This business </w:t>
      </w:r>
      <w:r w:rsidR="005879AA" w:rsidRPr="00F369FA">
        <w:rPr>
          <w:rFonts w:cs="Arial"/>
        </w:rPr>
        <w:t xml:space="preserve">does not transport food </w:t>
      </w:r>
      <w:r w:rsidR="005879AA">
        <w:rPr>
          <w:rFonts w:cs="Arial"/>
        </w:rPr>
        <w:t xml:space="preserve">so </w:t>
      </w:r>
      <w:r w:rsidR="00090996" w:rsidRPr="00F369FA">
        <w:rPr>
          <w:rFonts w:cs="Arial"/>
        </w:rPr>
        <w:t>does not require this clause to be monitored. If th</w:t>
      </w:r>
      <w:r w:rsidR="005879AA">
        <w:rPr>
          <w:rFonts w:cs="Arial"/>
        </w:rPr>
        <w:t>e</w:t>
      </w:r>
      <w:r w:rsidR="00090996" w:rsidRPr="00F369FA">
        <w:rPr>
          <w:rFonts w:cs="Arial"/>
        </w:rPr>
        <w:t xml:space="preserve"> business decided to become a caterer</w:t>
      </w:r>
      <w:r w:rsidR="00F369FA">
        <w:rPr>
          <w:rFonts w:cs="Arial"/>
        </w:rPr>
        <w:t>,</w:t>
      </w:r>
      <w:r w:rsidR="00090996" w:rsidRPr="00F369FA">
        <w:rPr>
          <w:rFonts w:cs="Arial"/>
        </w:rPr>
        <w:t xml:space="preserve"> or for example</w:t>
      </w:r>
      <w:r w:rsidR="00F369FA">
        <w:rPr>
          <w:rFonts w:cs="Arial"/>
        </w:rPr>
        <w:t>,</w:t>
      </w:r>
      <w:r w:rsidR="00090996" w:rsidRPr="00F369FA">
        <w:rPr>
          <w:rFonts w:cs="Arial"/>
        </w:rPr>
        <w:t xml:space="preserve"> sell food to the local school canteen</w:t>
      </w:r>
      <w:r w:rsidR="00F369FA">
        <w:rPr>
          <w:rFonts w:cs="Arial"/>
        </w:rPr>
        <w:t>,</w:t>
      </w:r>
      <w:r w:rsidR="00090996" w:rsidRPr="00F369FA">
        <w:rPr>
          <w:rFonts w:cs="Arial"/>
        </w:rPr>
        <w:t xml:space="preserve"> time or </w:t>
      </w:r>
      <w:r w:rsidR="00C10450" w:rsidRPr="00F369FA">
        <w:rPr>
          <w:rFonts w:cs="Arial"/>
        </w:rPr>
        <w:t xml:space="preserve">temperature </w:t>
      </w:r>
      <w:r w:rsidR="00090996" w:rsidRPr="00F369FA">
        <w:rPr>
          <w:rFonts w:cs="Arial"/>
        </w:rPr>
        <w:t>would need to be monitored and recorded</w:t>
      </w:r>
      <w:r w:rsidR="00F369FA">
        <w:rPr>
          <w:rFonts w:cs="Arial"/>
        </w:rPr>
        <w:t>,</w:t>
      </w:r>
      <w:r w:rsidR="00090996" w:rsidRPr="00F369FA">
        <w:rPr>
          <w:rFonts w:cs="Arial"/>
        </w:rPr>
        <w:t xml:space="preserve"> or a SOP used</w:t>
      </w:r>
      <w:r w:rsidR="00196D7E" w:rsidRPr="00F369FA">
        <w:rPr>
          <w:rFonts w:cs="Arial"/>
        </w:rPr>
        <w:t xml:space="preserve">. </w:t>
      </w:r>
    </w:p>
    <w:p w14:paraId="7F4BCE20" w14:textId="1ADB12BB" w:rsidR="00986631" w:rsidRPr="008560D3" w:rsidRDefault="00950DD1" w:rsidP="001F6814">
      <w:pPr>
        <w:rPr>
          <w:rFonts w:cs="Arial"/>
          <w:color w:val="0070C0"/>
        </w:rPr>
      </w:pPr>
      <w:r>
        <w:rPr>
          <w:rFonts w:cs="Arial"/>
          <w:color w:val="0070C0"/>
        </w:rPr>
        <w:t>C</w:t>
      </w:r>
      <w:r w:rsidR="004914BF">
        <w:rPr>
          <w:rFonts w:cs="Arial"/>
          <w:color w:val="0070C0"/>
        </w:rPr>
        <w:t>leaning and sanitising</w:t>
      </w:r>
      <w:r w:rsidR="004914BF" w:rsidRPr="008560D3">
        <w:rPr>
          <w:rFonts w:cs="Arial"/>
          <w:color w:val="0070C0"/>
        </w:rPr>
        <w:t xml:space="preserve"> </w:t>
      </w:r>
      <w:r w:rsidR="005879AA" w:rsidRPr="001312D3">
        <w:rPr>
          <w:rFonts w:cs="Arial"/>
        </w:rPr>
        <w:t>–</w:t>
      </w:r>
      <w:r w:rsidR="00090996" w:rsidRPr="008560D3">
        <w:rPr>
          <w:rFonts w:cs="Arial"/>
          <w:color w:val="0070C0"/>
        </w:rPr>
        <w:t xml:space="preserve"> </w:t>
      </w:r>
      <w:r w:rsidR="005879AA">
        <w:rPr>
          <w:rFonts w:cs="Arial"/>
        </w:rPr>
        <w:t>Evidence made for t</w:t>
      </w:r>
      <w:r w:rsidR="00090996" w:rsidRPr="00F369FA">
        <w:rPr>
          <w:rFonts w:cs="Arial"/>
        </w:rPr>
        <w:t>his may be a schedule with the important areas to clean that is ticked as the task is completed</w:t>
      </w:r>
      <w:r w:rsidR="00546064">
        <w:rPr>
          <w:rFonts w:cs="Arial"/>
        </w:rPr>
        <w:t>. I</w:t>
      </w:r>
      <w:r w:rsidR="00090996" w:rsidRPr="00F369FA">
        <w:rPr>
          <w:rFonts w:cs="Arial"/>
        </w:rPr>
        <w:t xml:space="preserve">t may also include instructions of the chemicals to be used and the process for cleaning and sanitising. This could also include recording a </w:t>
      </w:r>
      <w:r w:rsidR="00C10450" w:rsidRPr="00F369FA">
        <w:rPr>
          <w:rFonts w:cs="Arial"/>
        </w:rPr>
        <w:t xml:space="preserve">temperature </w:t>
      </w:r>
      <w:r w:rsidR="00090996" w:rsidRPr="00F369FA">
        <w:rPr>
          <w:rFonts w:cs="Arial"/>
        </w:rPr>
        <w:t>of the dishwasher during operation once a week</w:t>
      </w:r>
      <w:r w:rsidR="00196D7E" w:rsidRPr="00F369FA">
        <w:rPr>
          <w:rFonts w:cs="Arial"/>
        </w:rPr>
        <w:t xml:space="preserve">. </w:t>
      </w:r>
    </w:p>
    <w:p w14:paraId="1A2FAA39" w14:textId="77777777" w:rsidR="00986631" w:rsidRPr="00986631" w:rsidRDefault="00986631" w:rsidP="00263E9A">
      <w:pPr>
        <w:pStyle w:val="Heading3"/>
      </w:pPr>
      <w:r w:rsidRPr="00986631">
        <w:t>3. An off-site catering business</w:t>
      </w:r>
    </w:p>
    <w:p w14:paraId="31A20547" w14:textId="77777777" w:rsidR="00986631" w:rsidRPr="00986631" w:rsidRDefault="00986631" w:rsidP="00986631">
      <w:pPr>
        <w:spacing w:after="0"/>
      </w:pPr>
      <w:r w:rsidRPr="00986631">
        <w:t xml:space="preserve">Alex runs a catering business and is making bulk lasagne for another company running a function later that day and the next day. Alex doesn’t sell the lasagne direct to consumers (that is, the business is an off-site caterer). Alex’s business is a </w:t>
      </w:r>
      <w:r w:rsidRPr="00986631">
        <w:rPr>
          <w:b/>
        </w:rPr>
        <w:t>Category 1</w:t>
      </w:r>
      <w:r w:rsidRPr="00986631">
        <w:t xml:space="preserve"> business, because the lasagne is ready to eat and will be served to people to eat at the function. </w:t>
      </w:r>
    </w:p>
    <w:p w14:paraId="2FB153F4" w14:textId="77777777" w:rsidR="00986631" w:rsidRPr="00986631" w:rsidRDefault="00986631" w:rsidP="00986631">
      <w:pPr>
        <w:spacing w:after="0"/>
      </w:pPr>
    </w:p>
    <w:p w14:paraId="40EE8557" w14:textId="77777777" w:rsidR="00986631" w:rsidRPr="00986631" w:rsidRDefault="00986631" w:rsidP="00986631">
      <w:pPr>
        <w:spacing w:after="0"/>
      </w:pPr>
      <w:r w:rsidRPr="00986631">
        <w:t>Alex needs to manage critical food safety risks with bulk lasagne prepared in advance for the function. For example, raw meat, milk and cheese needs to be received cold and kept cold. The lasagne needs to be cooked properly and then cooled safely. Once prepared, the lasagne also needs to be both stored and transported at a temperature that keeps it safe.</w:t>
      </w:r>
    </w:p>
    <w:p w14:paraId="197E424F" w14:textId="77777777" w:rsidR="00986631" w:rsidRPr="00986631" w:rsidRDefault="00986631" w:rsidP="00986631">
      <w:pPr>
        <w:spacing w:after="0"/>
      </w:pPr>
    </w:p>
    <w:p w14:paraId="12946A28" w14:textId="634B3CBD" w:rsidR="00986631" w:rsidRPr="00594EB3" w:rsidRDefault="00986631" w:rsidP="00986631">
      <w:pPr>
        <w:spacing w:after="0"/>
      </w:pPr>
      <w:r w:rsidRPr="00986631">
        <w:t xml:space="preserve">As a Category 1 business, Alex will need to have a certified Food Safety Supervisor, and the team making the lasagnes will need to have completed food handler training. The business will also have to </w:t>
      </w:r>
      <w:r w:rsidR="00594EB3">
        <w:t xml:space="preserve">have evidence of, or be able to demonstrate, correct food safety controls are in place and monitored. </w:t>
      </w:r>
    </w:p>
    <w:p w14:paraId="52B48788" w14:textId="54C03FFF" w:rsidR="00090996" w:rsidRPr="00CE6311" w:rsidRDefault="00594EB3" w:rsidP="001F6814">
      <w:pPr>
        <w:pStyle w:val="Heading4"/>
      </w:pPr>
      <w:r>
        <w:t xml:space="preserve"> </w:t>
      </w:r>
      <w:r w:rsidR="001F6814">
        <w:t>‘</w:t>
      </w:r>
      <w:r w:rsidR="00090996" w:rsidRPr="00CE6311">
        <w:t>A day in the life</w:t>
      </w:r>
      <w:r w:rsidR="001F6814">
        <w:t>’ –</w:t>
      </w:r>
      <w:r w:rsidR="004717B9">
        <w:t xml:space="preserve"> o</w:t>
      </w:r>
      <w:r w:rsidR="00090996" w:rsidRPr="00CE6311">
        <w:t xml:space="preserve">ff-site caterer (preparing </w:t>
      </w:r>
      <w:r w:rsidR="004717B9">
        <w:t xml:space="preserve">food </w:t>
      </w:r>
      <w:r w:rsidR="00090996" w:rsidRPr="00CE6311">
        <w:t>in advance)</w:t>
      </w:r>
    </w:p>
    <w:p w14:paraId="201DF604" w14:textId="73DD5022" w:rsidR="004717B9" w:rsidRDefault="004717B9" w:rsidP="00090996">
      <w:pPr>
        <w:rPr>
          <w:rFonts w:cs="Arial"/>
          <w:color w:val="4F81BD" w:themeColor="accent1"/>
        </w:rPr>
      </w:pPr>
      <w:r>
        <w:rPr>
          <w:rFonts w:cs="Arial"/>
        </w:rPr>
        <w:t>Th</w:t>
      </w:r>
      <w:r w:rsidR="000A3D4E">
        <w:rPr>
          <w:rFonts w:cs="Arial"/>
        </w:rPr>
        <w:t>is</w:t>
      </w:r>
      <w:r>
        <w:rPr>
          <w:rFonts w:cs="Arial"/>
        </w:rPr>
        <w:t xml:space="preserve"> example explains how a caterer could </w:t>
      </w:r>
      <w:r w:rsidR="000A3D4E">
        <w:rPr>
          <w:rFonts w:cs="Arial"/>
        </w:rPr>
        <w:t>implement</w:t>
      </w:r>
      <w:r>
        <w:rPr>
          <w:rFonts w:cs="Arial"/>
        </w:rPr>
        <w:t xml:space="preserve"> the evidence tool </w:t>
      </w:r>
      <w:r w:rsidR="000A3D4E">
        <w:rPr>
          <w:rFonts w:cs="Arial"/>
        </w:rPr>
        <w:t xml:space="preserve">for key activities (listed (a) to (i) in the proposed </w:t>
      </w:r>
      <w:r w:rsidR="009C1867">
        <w:rPr>
          <w:rFonts w:cs="Arial"/>
        </w:rPr>
        <w:t xml:space="preserve">draft </w:t>
      </w:r>
      <w:r w:rsidR="000A3D4E">
        <w:rPr>
          <w:rFonts w:cs="Arial"/>
        </w:rPr>
        <w:t>standard)</w:t>
      </w:r>
      <w:r>
        <w:rPr>
          <w:rFonts w:cs="Arial"/>
        </w:rPr>
        <w:t>.</w:t>
      </w:r>
    </w:p>
    <w:p w14:paraId="54457CB7" w14:textId="7D2FE8A2" w:rsidR="00090996" w:rsidRDefault="00950DD1" w:rsidP="00090996">
      <w:pPr>
        <w:rPr>
          <w:rFonts w:cs="Arial"/>
          <w:color w:val="44546A"/>
        </w:rPr>
      </w:pPr>
      <w:r w:rsidRPr="00C44B6F">
        <w:rPr>
          <w:rFonts w:cs="Arial"/>
          <w:color w:val="0070C0"/>
        </w:rPr>
        <w:t>F</w:t>
      </w:r>
      <w:r w:rsidR="004717B9" w:rsidRPr="00C44B6F">
        <w:rPr>
          <w:rFonts w:cs="Arial"/>
          <w:color w:val="0070C0"/>
        </w:rPr>
        <w:t>ood receipt</w:t>
      </w:r>
      <w:r w:rsidR="00090996" w:rsidRPr="00C44B6F">
        <w:rPr>
          <w:rFonts w:cs="Arial"/>
          <w:color w:val="0070C0"/>
        </w:rPr>
        <w:t xml:space="preserve"> </w:t>
      </w:r>
      <w:r w:rsidR="00090996" w:rsidRPr="00C44B6F">
        <w:rPr>
          <w:rFonts w:cs="Arial"/>
        </w:rPr>
        <w:t xml:space="preserve">– </w:t>
      </w:r>
      <w:r w:rsidR="004717B9" w:rsidRPr="00C44B6F">
        <w:rPr>
          <w:rFonts w:cs="Arial"/>
        </w:rPr>
        <w:t xml:space="preserve">The </w:t>
      </w:r>
      <w:r w:rsidR="00090996" w:rsidRPr="00C44B6F">
        <w:rPr>
          <w:rFonts w:cs="Arial"/>
        </w:rPr>
        <w:t xml:space="preserve">caterer either picks up food from the supermarket, has delivery by a </w:t>
      </w:r>
      <w:r w:rsidR="00090996" w:rsidRPr="00F50A7A">
        <w:rPr>
          <w:rFonts w:cs="Arial"/>
        </w:rPr>
        <w:t>supermarket</w:t>
      </w:r>
      <w:r w:rsidR="004717B9">
        <w:rPr>
          <w:rFonts w:cs="Arial"/>
        </w:rPr>
        <w:t>,</w:t>
      </w:r>
      <w:r w:rsidR="00090996" w:rsidRPr="00F50A7A">
        <w:rPr>
          <w:rFonts w:cs="Arial"/>
        </w:rPr>
        <w:t xml:space="preserve"> or receives food from a dis</w:t>
      </w:r>
      <w:r w:rsidR="004717B9">
        <w:rPr>
          <w:rFonts w:cs="Arial"/>
        </w:rPr>
        <w:t xml:space="preserve">tributor the same as </w:t>
      </w:r>
      <w:r w:rsidR="0004099A">
        <w:rPr>
          <w:rFonts w:cs="Arial"/>
        </w:rPr>
        <w:t xml:space="preserve">above for </w:t>
      </w:r>
      <w:r w:rsidR="004717B9">
        <w:rPr>
          <w:rFonts w:cs="Arial"/>
        </w:rPr>
        <w:t>the café</w:t>
      </w:r>
      <w:r w:rsidR="0004099A">
        <w:rPr>
          <w:rFonts w:cs="Arial"/>
        </w:rPr>
        <w:t xml:space="preserve"> example</w:t>
      </w:r>
      <w:r w:rsidR="004717B9">
        <w:rPr>
          <w:rFonts w:cs="Arial"/>
        </w:rPr>
        <w:t>. The s</w:t>
      </w:r>
      <w:r w:rsidR="00090996" w:rsidRPr="00F50A7A">
        <w:rPr>
          <w:rFonts w:cs="Arial"/>
        </w:rPr>
        <w:t>ame process applies a</w:t>
      </w:r>
      <w:r w:rsidR="001525B2" w:rsidRPr="00F50A7A">
        <w:rPr>
          <w:rFonts w:cs="Arial"/>
        </w:rPr>
        <w:t xml:space="preserve">s </w:t>
      </w:r>
      <w:r w:rsidR="004717B9">
        <w:rPr>
          <w:rFonts w:cs="Arial"/>
        </w:rPr>
        <w:t>the above example</w:t>
      </w:r>
      <w:r w:rsidR="001525B2" w:rsidRPr="00F50A7A">
        <w:rPr>
          <w:rFonts w:cs="Arial"/>
        </w:rPr>
        <w:t xml:space="preserve"> for the c</w:t>
      </w:r>
      <w:r w:rsidR="00090996" w:rsidRPr="00F50A7A">
        <w:rPr>
          <w:rFonts w:cs="Arial"/>
        </w:rPr>
        <w:t>afé.</w:t>
      </w:r>
    </w:p>
    <w:p w14:paraId="6EB75FC5" w14:textId="3FEBE24F" w:rsidR="00090996" w:rsidRDefault="00950DD1" w:rsidP="00090996">
      <w:pPr>
        <w:rPr>
          <w:rFonts w:cs="Arial"/>
          <w:color w:val="44546A"/>
        </w:rPr>
      </w:pPr>
      <w:r w:rsidRPr="00C44B6F">
        <w:rPr>
          <w:rFonts w:cs="Arial"/>
          <w:color w:val="0070C0"/>
        </w:rPr>
        <w:t>F</w:t>
      </w:r>
      <w:r w:rsidR="004717B9" w:rsidRPr="00C44B6F">
        <w:rPr>
          <w:rFonts w:cs="Arial"/>
          <w:color w:val="0070C0"/>
        </w:rPr>
        <w:t>ood storage</w:t>
      </w:r>
      <w:r w:rsidR="00090996" w:rsidRPr="00F50A7A">
        <w:rPr>
          <w:rFonts w:cs="Arial"/>
          <w:color w:val="4F81BD" w:themeColor="accent1"/>
        </w:rPr>
        <w:t xml:space="preserve"> </w:t>
      </w:r>
      <w:r w:rsidR="004717B9" w:rsidRPr="00C44B6F">
        <w:rPr>
          <w:rFonts w:cs="Arial"/>
        </w:rPr>
        <w:t xml:space="preserve">– </w:t>
      </w:r>
      <w:r w:rsidR="004717B9" w:rsidRPr="004717B9">
        <w:rPr>
          <w:rFonts w:cs="Arial"/>
        </w:rPr>
        <w:t>T</w:t>
      </w:r>
      <w:r w:rsidR="00090996" w:rsidRPr="00F50A7A">
        <w:rPr>
          <w:rFonts w:cs="Arial"/>
        </w:rPr>
        <w:t xml:space="preserve">he process is also the same as the café. The food or the cool room, fridge air </w:t>
      </w:r>
      <w:r w:rsidR="00C10450" w:rsidRPr="00F50A7A">
        <w:rPr>
          <w:rFonts w:cs="Arial"/>
        </w:rPr>
        <w:t xml:space="preserve">temperature </w:t>
      </w:r>
      <w:r w:rsidR="00090996" w:rsidRPr="00F50A7A">
        <w:rPr>
          <w:rFonts w:cs="Arial"/>
        </w:rPr>
        <w:t xml:space="preserve">(or ideally the probe is in water) is checked for </w:t>
      </w:r>
      <w:r w:rsidR="00C10450" w:rsidRPr="00F50A7A">
        <w:rPr>
          <w:rFonts w:cs="Arial"/>
        </w:rPr>
        <w:t xml:space="preserve">temperature </w:t>
      </w:r>
      <w:r w:rsidR="00090996" w:rsidRPr="00F50A7A">
        <w:rPr>
          <w:rFonts w:cs="Arial"/>
        </w:rPr>
        <w:t>control and recorded. If this caterer is quite large, they may also decide to have the cool room/fridge monitored by a data logger or alarm. They do not have to record the temperature monitoring daily but should check that the readings are correct and can show this readout to the EHO upon request.</w:t>
      </w:r>
    </w:p>
    <w:p w14:paraId="7538B032" w14:textId="13050567" w:rsidR="00090996" w:rsidRPr="00F50A7A" w:rsidRDefault="00950DD1" w:rsidP="00090996">
      <w:pPr>
        <w:rPr>
          <w:rFonts w:cs="Arial"/>
        </w:rPr>
      </w:pPr>
      <w:r w:rsidRPr="00C44B6F">
        <w:rPr>
          <w:rFonts w:cs="Arial"/>
          <w:color w:val="0070C0"/>
        </w:rPr>
        <w:t>A</w:t>
      </w:r>
      <w:r w:rsidR="004717B9" w:rsidRPr="00C44B6F">
        <w:rPr>
          <w:rFonts w:cs="Arial"/>
          <w:color w:val="0070C0"/>
        </w:rPr>
        <w:t>chieving microbiological safety of food</w:t>
      </w:r>
      <w:r w:rsidR="00090996" w:rsidRPr="00F50A7A">
        <w:rPr>
          <w:rFonts w:cs="Arial"/>
          <w:color w:val="4F81BD" w:themeColor="accent1"/>
        </w:rPr>
        <w:t xml:space="preserve"> </w:t>
      </w:r>
      <w:r w:rsidR="00090996" w:rsidRPr="004717B9">
        <w:rPr>
          <w:rFonts w:cs="Arial"/>
        </w:rPr>
        <w:t xml:space="preserve">– </w:t>
      </w:r>
      <w:r w:rsidR="00090996" w:rsidRPr="00F50A7A">
        <w:rPr>
          <w:rFonts w:cs="Arial"/>
        </w:rPr>
        <w:t xml:space="preserve">The caterer cooks chicken and beef, sous vide in a water bath. The caterer must be able to demonstrate that they know the time and </w:t>
      </w:r>
      <w:r w:rsidR="00C10450" w:rsidRPr="00F50A7A">
        <w:rPr>
          <w:rFonts w:cs="Arial"/>
        </w:rPr>
        <w:t xml:space="preserve">temperature </w:t>
      </w:r>
      <w:r w:rsidR="00090996" w:rsidRPr="00F50A7A">
        <w:rPr>
          <w:rFonts w:cs="Arial"/>
        </w:rPr>
        <w:t>requirements to ensure the food is safe (e.g. 65</w:t>
      </w:r>
      <w:r w:rsidR="00C10450" w:rsidRPr="00F50A7A">
        <w:rPr>
          <w:rFonts w:cs="Arial"/>
          <w:vertAlign w:val="superscript"/>
        </w:rPr>
        <w:t>o</w:t>
      </w:r>
      <w:r w:rsidR="00090996" w:rsidRPr="00F50A7A">
        <w:rPr>
          <w:rFonts w:cs="Arial"/>
        </w:rPr>
        <w:t>C for 10 min</w:t>
      </w:r>
      <w:r w:rsidR="00C10450" w:rsidRPr="00F50A7A">
        <w:rPr>
          <w:rFonts w:cs="Arial"/>
        </w:rPr>
        <w:t>utes</w:t>
      </w:r>
      <w:r w:rsidR="00090996" w:rsidRPr="00F50A7A">
        <w:rPr>
          <w:rFonts w:cs="Arial"/>
        </w:rPr>
        <w:t xml:space="preserve"> + 150 min</w:t>
      </w:r>
      <w:r w:rsidR="00C10450" w:rsidRPr="00F50A7A">
        <w:rPr>
          <w:rFonts w:cs="Arial"/>
        </w:rPr>
        <w:t>ute</w:t>
      </w:r>
      <w:r w:rsidR="00090996" w:rsidRPr="00F50A7A">
        <w:rPr>
          <w:rFonts w:cs="Arial"/>
        </w:rPr>
        <w:t xml:space="preserve">s, the time taken to heat the 4 cm thickness </w:t>
      </w:r>
      <w:r w:rsidR="00C10450" w:rsidRPr="00F50A7A">
        <w:rPr>
          <w:rFonts w:cs="Arial"/>
        </w:rPr>
        <w:t xml:space="preserve">of </w:t>
      </w:r>
      <w:r w:rsidR="00090996" w:rsidRPr="00F50A7A">
        <w:rPr>
          <w:rFonts w:cs="Arial"/>
        </w:rPr>
        <w:t xml:space="preserve">food to this </w:t>
      </w:r>
      <w:r w:rsidR="00C10450" w:rsidRPr="00F50A7A">
        <w:rPr>
          <w:rFonts w:cs="Arial"/>
        </w:rPr>
        <w:t xml:space="preserve">temperature </w:t>
      </w:r>
      <w:r w:rsidR="00090996" w:rsidRPr="00F50A7A">
        <w:rPr>
          <w:rFonts w:cs="Arial"/>
        </w:rPr>
        <w:t>for cooking). The batch food thickness and heating + cooking time should be recorded.</w:t>
      </w:r>
    </w:p>
    <w:p w14:paraId="2E684CB2" w14:textId="77777777" w:rsidR="00090996" w:rsidRPr="00F50A7A" w:rsidRDefault="00090996" w:rsidP="00090996">
      <w:pPr>
        <w:rPr>
          <w:rFonts w:cs="Arial"/>
        </w:rPr>
      </w:pPr>
      <w:r w:rsidRPr="00F50A7A">
        <w:rPr>
          <w:rFonts w:cs="Arial"/>
        </w:rPr>
        <w:t xml:space="preserve">The caterer cooks trays of chicken Kiev’s in the oven. The largest Kiev should be checked to ensure that this is cooked thoroughly to the core and recorded. </w:t>
      </w:r>
    </w:p>
    <w:p w14:paraId="7696CC1D" w14:textId="6A113BD8" w:rsidR="00090996" w:rsidRDefault="00950DD1" w:rsidP="00090996">
      <w:pPr>
        <w:rPr>
          <w:rFonts w:cs="Arial"/>
          <w:color w:val="44546A"/>
        </w:rPr>
      </w:pPr>
      <w:r w:rsidRPr="00C44B6F">
        <w:rPr>
          <w:rFonts w:cs="Arial"/>
          <w:color w:val="0070C0"/>
        </w:rPr>
        <w:t>M</w:t>
      </w:r>
      <w:r w:rsidR="004717B9" w:rsidRPr="00C44B6F">
        <w:rPr>
          <w:rFonts w:cs="Arial"/>
          <w:color w:val="0070C0"/>
        </w:rPr>
        <w:t>inimising processing time</w:t>
      </w:r>
      <w:r w:rsidR="00090996" w:rsidRPr="00F50A7A">
        <w:rPr>
          <w:rFonts w:cs="Arial"/>
          <w:color w:val="4F81BD" w:themeColor="accent1"/>
        </w:rPr>
        <w:t xml:space="preserve"> </w:t>
      </w:r>
      <w:r w:rsidR="00090996">
        <w:rPr>
          <w:rFonts w:cs="Arial"/>
          <w:color w:val="44546A"/>
        </w:rPr>
        <w:t xml:space="preserve">– </w:t>
      </w:r>
      <w:r w:rsidR="00090996" w:rsidRPr="00F50A7A">
        <w:rPr>
          <w:rFonts w:cs="Arial"/>
        </w:rPr>
        <w:t>The caterer prepares bulk sandwiches and also slices the sous vide meat</w:t>
      </w:r>
      <w:r w:rsidR="004717B9">
        <w:rPr>
          <w:rFonts w:cs="Arial"/>
        </w:rPr>
        <w:t xml:space="preserve"> to be used</w:t>
      </w:r>
      <w:r w:rsidR="00090996" w:rsidRPr="00F50A7A">
        <w:rPr>
          <w:rFonts w:cs="Arial"/>
        </w:rPr>
        <w:t xml:space="preserve"> </w:t>
      </w:r>
      <w:r w:rsidR="004717B9">
        <w:rPr>
          <w:rFonts w:cs="Arial"/>
        </w:rPr>
        <w:t>at</w:t>
      </w:r>
      <w:r w:rsidR="00090996" w:rsidRPr="00F50A7A">
        <w:rPr>
          <w:rFonts w:cs="Arial"/>
        </w:rPr>
        <w:t xml:space="preserve"> the event the </w:t>
      </w:r>
      <w:r w:rsidR="004717B9">
        <w:rPr>
          <w:rFonts w:cs="Arial"/>
        </w:rPr>
        <w:t>next</w:t>
      </w:r>
      <w:r w:rsidR="00090996" w:rsidRPr="00F50A7A">
        <w:rPr>
          <w:rFonts w:cs="Arial"/>
        </w:rPr>
        <w:t xml:space="preserve"> day. The caterer has a process where they bring the sandwich ingredients and cooked meat out of the fridge for 1</w:t>
      </w:r>
      <w:r w:rsidR="00546064" w:rsidRPr="00F50A7A">
        <w:rPr>
          <w:rFonts w:cs="Arial"/>
        </w:rPr>
        <w:t xml:space="preserve"> </w:t>
      </w:r>
      <w:r w:rsidR="00090996" w:rsidRPr="00F50A7A">
        <w:rPr>
          <w:rFonts w:cs="Arial"/>
        </w:rPr>
        <w:t>h</w:t>
      </w:r>
      <w:r w:rsidR="00546064" w:rsidRPr="00F50A7A">
        <w:rPr>
          <w:rFonts w:cs="Arial"/>
        </w:rPr>
        <w:t>ou</w:t>
      </w:r>
      <w:r w:rsidR="00090996" w:rsidRPr="00F50A7A">
        <w:rPr>
          <w:rFonts w:cs="Arial"/>
        </w:rPr>
        <w:t>r</w:t>
      </w:r>
      <w:r w:rsidR="00857573">
        <w:rPr>
          <w:rFonts w:cs="Arial"/>
        </w:rPr>
        <w:t>,</w:t>
      </w:r>
      <w:r w:rsidR="00090996" w:rsidRPr="00F50A7A">
        <w:rPr>
          <w:rFonts w:cs="Arial"/>
        </w:rPr>
        <w:t xml:space="preserve"> and after two trays have been filled</w:t>
      </w:r>
      <w:r w:rsidR="00857573">
        <w:rPr>
          <w:rFonts w:cs="Arial"/>
        </w:rPr>
        <w:t>,</w:t>
      </w:r>
      <w:r w:rsidR="00090996" w:rsidRPr="00F50A7A">
        <w:rPr>
          <w:rFonts w:cs="Arial"/>
        </w:rPr>
        <w:t xml:space="preserve"> put that batch of sandwiches in the fridge before starting on the next two trays. They repeat this process until all the ingredients are used or the 1 h</w:t>
      </w:r>
      <w:r w:rsidR="00546064" w:rsidRPr="00F50A7A">
        <w:rPr>
          <w:rFonts w:cs="Arial"/>
        </w:rPr>
        <w:t>ou</w:t>
      </w:r>
      <w:r w:rsidR="00090996" w:rsidRPr="00F50A7A">
        <w:rPr>
          <w:rFonts w:cs="Arial"/>
        </w:rPr>
        <w:t xml:space="preserve">r is reached, and they place the ingredients back in the fridge. Alternatively, they have a chilled </w:t>
      </w:r>
      <w:r w:rsidR="00546064" w:rsidRPr="00F50A7A">
        <w:rPr>
          <w:rFonts w:cs="Arial"/>
        </w:rPr>
        <w:t xml:space="preserve">bain marie </w:t>
      </w:r>
      <w:r w:rsidR="00857573">
        <w:rPr>
          <w:rFonts w:cs="Arial"/>
        </w:rPr>
        <w:t>(</w:t>
      </w:r>
      <w:r w:rsidR="00546064" w:rsidRPr="00F50A7A">
        <w:rPr>
          <w:rFonts w:cs="Arial"/>
        </w:rPr>
        <w:t>as per the c</w:t>
      </w:r>
      <w:r w:rsidR="00090996" w:rsidRPr="00F50A7A">
        <w:rPr>
          <w:rFonts w:cs="Arial"/>
        </w:rPr>
        <w:t>afé requirements</w:t>
      </w:r>
      <w:r w:rsidR="00857573">
        <w:rPr>
          <w:rFonts w:cs="Arial"/>
        </w:rPr>
        <w:t>)</w:t>
      </w:r>
      <w:r w:rsidR="00090996" w:rsidRPr="00F50A7A">
        <w:rPr>
          <w:rFonts w:cs="Arial"/>
        </w:rPr>
        <w:t xml:space="preserve"> to store their ingredients under </w:t>
      </w:r>
      <w:r w:rsidR="00C10450" w:rsidRPr="00F50A7A">
        <w:rPr>
          <w:rFonts w:cs="Arial"/>
        </w:rPr>
        <w:t xml:space="preserve">temperature </w:t>
      </w:r>
      <w:r w:rsidR="00090996" w:rsidRPr="00F50A7A">
        <w:rPr>
          <w:rFonts w:cs="Arial"/>
        </w:rPr>
        <w:t>control. A SOP could be developed for this and confirmed by the EHO on site. Otherwise</w:t>
      </w:r>
      <w:r w:rsidR="00857573">
        <w:rPr>
          <w:rFonts w:cs="Arial"/>
        </w:rPr>
        <w:t>,</w:t>
      </w:r>
      <w:r w:rsidR="00090996" w:rsidRPr="00F50A7A">
        <w:rPr>
          <w:rFonts w:cs="Arial"/>
        </w:rPr>
        <w:t xml:space="preserve"> the time </w:t>
      </w:r>
      <w:r w:rsidR="00857573" w:rsidRPr="00F50A7A">
        <w:rPr>
          <w:rFonts w:cs="Arial"/>
        </w:rPr>
        <w:t>the ingredients</w:t>
      </w:r>
      <w:r w:rsidR="00857573">
        <w:rPr>
          <w:rFonts w:cs="Arial"/>
        </w:rPr>
        <w:t xml:space="preserve"> come</w:t>
      </w:r>
      <w:r w:rsidR="00857573" w:rsidRPr="00F50A7A">
        <w:rPr>
          <w:rFonts w:cs="Arial"/>
        </w:rPr>
        <w:t xml:space="preserve"> </w:t>
      </w:r>
      <w:r w:rsidR="00090996" w:rsidRPr="00F50A7A">
        <w:rPr>
          <w:rFonts w:cs="Arial"/>
        </w:rPr>
        <w:t>out of the fridge</w:t>
      </w:r>
      <w:r w:rsidR="00857573">
        <w:rPr>
          <w:rFonts w:cs="Arial"/>
        </w:rPr>
        <w:t>,</w:t>
      </w:r>
      <w:r w:rsidR="00090996" w:rsidRPr="00F50A7A">
        <w:rPr>
          <w:rFonts w:cs="Arial"/>
        </w:rPr>
        <w:t xml:space="preserve"> and the time </w:t>
      </w:r>
      <w:r w:rsidR="00857573">
        <w:rPr>
          <w:rFonts w:cs="Arial"/>
        </w:rPr>
        <w:t xml:space="preserve">they are </w:t>
      </w:r>
      <w:r w:rsidR="00090996" w:rsidRPr="00F50A7A">
        <w:rPr>
          <w:rFonts w:cs="Arial"/>
        </w:rPr>
        <w:t>used up</w:t>
      </w:r>
      <w:r w:rsidR="00857573">
        <w:rPr>
          <w:rFonts w:cs="Arial"/>
        </w:rPr>
        <w:t>,</w:t>
      </w:r>
      <w:r w:rsidR="00090996" w:rsidRPr="00F50A7A">
        <w:rPr>
          <w:rFonts w:cs="Arial"/>
        </w:rPr>
        <w:t xml:space="preserve"> or put back in</w:t>
      </w:r>
      <w:r w:rsidR="00857573">
        <w:rPr>
          <w:rFonts w:cs="Arial"/>
        </w:rPr>
        <w:t>,</w:t>
      </w:r>
      <w:r w:rsidR="00090996" w:rsidRPr="00F50A7A">
        <w:rPr>
          <w:rFonts w:cs="Arial"/>
        </w:rPr>
        <w:t xml:space="preserve"> could be recorded. </w:t>
      </w:r>
    </w:p>
    <w:p w14:paraId="29A1FBBC" w14:textId="25392239" w:rsidR="00090996" w:rsidRDefault="00950DD1" w:rsidP="00090996">
      <w:pPr>
        <w:rPr>
          <w:rFonts w:cs="Arial"/>
          <w:color w:val="44546A"/>
        </w:rPr>
      </w:pPr>
      <w:r w:rsidRPr="00C44B6F">
        <w:rPr>
          <w:rFonts w:cs="Arial"/>
          <w:color w:val="0070C0"/>
        </w:rPr>
        <w:t>Food c</w:t>
      </w:r>
      <w:r w:rsidR="004717B9" w:rsidRPr="00C44B6F">
        <w:rPr>
          <w:rFonts w:cs="Arial"/>
          <w:color w:val="0070C0"/>
        </w:rPr>
        <w:t>ooling</w:t>
      </w:r>
      <w:r w:rsidR="00090996" w:rsidRPr="00F50A7A">
        <w:rPr>
          <w:rFonts w:cs="Arial"/>
          <w:color w:val="4F81BD" w:themeColor="accent1"/>
        </w:rPr>
        <w:t xml:space="preserve"> </w:t>
      </w:r>
      <w:r w:rsidR="00546064">
        <w:rPr>
          <w:rFonts w:cs="Arial"/>
          <w:color w:val="44546A"/>
        </w:rPr>
        <w:t>–</w:t>
      </w:r>
      <w:r w:rsidR="00090996">
        <w:rPr>
          <w:rFonts w:cs="Arial"/>
          <w:color w:val="44546A"/>
        </w:rPr>
        <w:t xml:space="preserve"> </w:t>
      </w:r>
      <w:r w:rsidR="00090996" w:rsidRPr="00F50A7A">
        <w:rPr>
          <w:rFonts w:cs="Arial"/>
        </w:rPr>
        <w:t xml:space="preserve">Food is cooked by this caterer the day </w:t>
      </w:r>
      <w:r w:rsidR="004717B9">
        <w:rPr>
          <w:rFonts w:cs="Arial"/>
        </w:rPr>
        <w:t>before</w:t>
      </w:r>
      <w:r w:rsidR="00090996" w:rsidRPr="00F50A7A">
        <w:rPr>
          <w:rFonts w:cs="Arial"/>
        </w:rPr>
        <w:t xml:space="preserve"> the event. Cooling requirements would be </w:t>
      </w:r>
      <w:r w:rsidR="00F50A7A" w:rsidRPr="00F50A7A">
        <w:rPr>
          <w:rFonts w:cs="Arial"/>
        </w:rPr>
        <w:t xml:space="preserve">similar </w:t>
      </w:r>
      <w:r w:rsidR="004717B9">
        <w:rPr>
          <w:rFonts w:cs="Arial"/>
        </w:rPr>
        <w:t>as for</w:t>
      </w:r>
      <w:r w:rsidR="00F50A7A" w:rsidRPr="00F50A7A">
        <w:rPr>
          <w:rFonts w:cs="Arial"/>
        </w:rPr>
        <w:t xml:space="preserve"> the c</w:t>
      </w:r>
      <w:r w:rsidR="00090996" w:rsidRPr="00F50A7A">
        <w:rPr>
          <w:rFonts w:cs="Arial"/>
        </w:rPr>
        <w:t>afé</w:t>
      </w:r>
      <w:r w:rsidR="004717B9">
        <w:rPr>
          <w:rFonts w:cs="Arial"/>
        </w:rPr>
        <w:t>,</w:t>
      </w:r>
      <w:r w:rsidR="00090996" w:rsidRPr="00F50A7A">
        <w:rPr>
          <w:rFonts w:cs="Arial"/>
        </w:rPr>
        <w:t xml:space="preserve"> with either the largest </w:t>
      </w:r>
      <w:r w:rsidR="004717B9">
        <w:rPr>
          <w:rFonts w:cs="Arial"/>
        </w:rPr>
        <w:t xml:space="preserve">food </w:t>
      </w:r>
      <w:r w:rsidR="00090996" w:rsidRPr="00F50A7A">
        <w:rPr>
          <w:rFonts w:cs="Arial"/>
        </w:rPr>
        <w:t>volume monitored and recorded for each batch</w:t>
      </w:r>
      <w:r w:rsidR="004717B9">
        <w:rPr>
          <w:rFonts w:cs="Arial"/>
        </w:rPr>
        <w:t>,</w:t>
      </w:r>
      <w:r w:rsidR="00090996" w:rsidRPr="00F50A7A">
        <w:rPr>
          <w:rFonts w:cs="Arial"/>
        </w:rPr>
        <w:t xml:space="preserve"> or a SOP could be used where the size, food type and process is consistent and temp</w:t>
      </w:r>
      <w:r w:rsidR="008560D3" w:rsidRPr="00F50A7A">
        <w:rPr>
          <w:rFonts w:cs="Arial"/>
        </w:rPr>
        <w:t>erature</w:t>
      </w:r>
      <w:r w:rsidR="00090996" w:rsidRPr="00F50A7A">
        <w:rPr>
          <w:rFonts w:cs="Arial"/>
        </w:rPr>
        <w:t>s previously validated.</w:t>
      </w:r>
    </w:p>
    <w:p w14:paraId="194C490E" w14:textId="32377F9D" w:rsidR="00090996" w:rsidRPr="00F50A7A" w:rsidRDefault="00950DD1" w:rsidP="00090996">
      <w:pPr>
        <w:rPr>
          <w:rFonts w:cs="Arial"/>
        </w:rPr>
      </w:pPr>
      <w:r w:rsidRPr="00C44B6F">
        <w:rPr>
          <w:rFonts w:cs="Arial"/>
          <w:color w:val="0070C0"/>
        </w:rPr>
        <w:t>Food r</w:t>
      </w:r>
      <w:r w:rsidR="004717B9" w:rsidRPr="00C44B6F">
        <w:rPr>
          <w:rFonts w:cs="Arial"/>
          <w:color w:val="0070C0"/>
        </w:rPr>
        <w:t>eheating</w:t>
      </w:r>
      <w:r w:rsidR="00090996" w:rsidRPr="00F50A7A">
        <w:rPr>
          <w:rFonts w:cs="Arial"/>
          <w:color w:val="4F81BD" w:themeColor="accent1"/>
        </w:rPr>
        <w:t xml:space="preserve"> </w:t>
      </w:r>
      <w:r w:rsidR="00090996" w:rsidRPr="00F50A7A">
        <w:rPr>
          <w:rFonts w:cs="Arial"/>
        </w:rPr>
        <w:t xml:space="preserve">– The caterer reheats the sliced sous vide chicken and places it in a hot </w:t>
      </w:r>
      <w:r w:rsidR="00F50A7A" w:rsidRPr="00F50A7A">
        <w:rPr>
          <w:rFonts w:cs="Arial"/>
        </w:rPr>
        <w:t xml:space="preserve">bain marie </w:t>
      </w:r>
      <w:r w:rsidR="00090996" w:rsidRPr="00F50A7A">
        <w:rPr>
          <w:rFonts w:cs="Arial"/>
        </w:rPr>
        <w:t xml:space="preserve">for plating and service. The </w:t>
      </w:r>
      <w:r w:rsidR="00C10450" w:rsidRPr="00F50A7A">
        <w:rPr>
          <w:rFonts w:cs="Arial"/>
        </w:rPr>
        <w:t xml:space="preserve">temperature </w:t>
      </w:r>
      <w:r w:rsidR="00090996" w:rsidRPr="00F50A7A">
        <w:rPr>
          <w:rFonts w:cs="Arial"/>
        </w:rPr>
        <w:t>of the chicken i</w:t>
      </w:r>
      <w:r w:rsidR="00C10450" w:rsidRPr="00F50A7A">
        <w:rPr>
          <w:rFonts w:cs="Arial"/>
        </w:rPr>
        <w:t>s checked to make sure it is 60</w:t>
      </w:r>
      <w:r w:rsidR="00C10450" w:rsidRPr="00F50A7A">
        <w:rPr>
          <w:rFonts w:cs="Arial"/>
          <w:vertAlign w:val="superscript"/>
        </w:rPr>
        <w:t>o</w:t>
      </w:r>
      <w:r w:rsidR="00090996" w:rsidRPr="00F50A7A">
        <w:rPr>
          <w:rFonts w:cs="Arial"/>
        </w:rPr>
        <w:t>C or above. This food is all plated, served and consumed within 1.5 h</w:t>
      </w:r>
      <w:r w:rsidR="00C10450" w:rsidRPr="00F50A7A">
        <w:rPr>
          <w:rFonts w:cs="Arial"/>
        </w:rPr>
        <w:t>ou</w:t>
      </w:r>
      <w:r w:rsidR="00090996" w:rsidRPr="00F50A7A">
        <w:rPr>
          <w:rFonts w:cs="Arial"/>
        </w:rPr>
        <w:t>rs. If the food was not consumed within 2 h</w:t>
      </w:r>
      <w:r w:rsidR="00C10450" w:rsidRPr="00F50A7A">
        <w:rPr>
          <w:rFonts w:cs="Arial"/>
        </w:rPr>
        <w:t>ou</w:t>
      </w:r>
      <w:r w:rsidR="00090996" w:rsidRPr="00F50A7A">
        <w:rPr>
          <w:rFonts w:cs="Arial"/>
        </w:rPr>
        <w:t>rs</w:t>
      </w:r>
      <w:r w:rsidR="004717B9">
        <w:rPr>
          <w:rFonts w:cs="Arial"/>
        </w:rPr>
        <w:t>,</w:t>
      </w:r>
      <w:r w:rsidR="00090996" w:rsidRPr="00F50A7A">
        <w:rPr>
          <w:rFonts w:cs="Arial"/>
        </w:rPr>
        <w:t xml:space="preserve"> the </w:t>
      </w:r>
      <w:r w:rsidR="00C10450" w:rsidRPr="00F50A7A">
        <w:rPr>
          <w:rFonts w:cs="Arial"/>
        </w:rPr>
        <w:t xml:space="preserve">temperature </w:t>
      </w:r>
      <w:r w:rsidR="00090996" w:rsidRPr="00F50A7A">
        <w:rPr>
          <w:rFonts w:cs="Arial"/>
        </w:rPr>
        <w:t xml:space="preserve">of the chicken would be rechecked and recorded to ensure it was being held under </w:t>
      </w:r>
      <w:r w:rsidR="00C10450" w:rsidRPr="00F50A7A">
        <w:rPr>
          <w:rFonts w:cs="Arial"/>
        </w:rPr>
        <w:t xml:space="preserve">temperature </w:t>
      </w:r>
      <w:r w:rsidR="00090996" w:rsidRPr="00F50A7A">
        <w:rPr>
          <w:rFonts w:cs="Arial"/>
        </w:rPr>
        <w:t>control.</w:t>
      </w:r>
    </w:p>
    <w:p w14:paraId="4B4C482D" w14:textId="5351B635" w:rsidR="00090996" w:rsidRPr="00F50A7A" w:rsidRDefault="00950DD1" w:rsidP="00090996">
      <w:pPr>
        <w:rPr>
          <w:rFonts w:cs="Arial"/>
        </w:rPr>
      </w:pPr>
      <w:r w:rsidRPr="00C44B6F">
        <w:rPr>
          <w:rFonts w:cs="Arial"/>
          <w:color w:val="0070C0"/>
        </w:rPr>
        <w:t>F</w:t>
      </w:r>
      <w:r w:rsidR="004717B9" w:rsidRPr="00C44B6F">
        <w:rPr>
          <w:rFonts w:cs="Arial"/>
          <w:color w:val="0070C0"/>
        </w:rPr>
        <w:t>ood display</w:t>
      </w:r>
      <w:r w:rsidR="00090996" w:rsidRPr="00F50A7A">
        <w:rPr>
          <w:rFonts w:cs="Arial"/>
          <w:color w:val="4F81BD" w:themeColor="accent1"/>
        </w:rPr>
        <w:t xml:space="preserve"> </w:t>
      </w:r>
      <w:r w:rsidR="00090996" w:rsidRPr="00F50A7A">
        <w:rPr>
          <w:rFonts w:cs="Arial"/>
        </w:rPr>
        <w:t xml:space="preserve">– This caterer does not display food at every event, although on occasions will provide a self-serve option for the client, where </w:t>
      </w:r>
      <w:r w:rsidR="00F50A7A" w:rsidRPr="00F50A7A">
        <w:rPr>
          <w:rFonts w:cs="Arial"/>
        </w:rPr>
        <w:t>bain m</w:t>
      </w:r>
      <w:r w:rsidR="00090996" w:rsidRPr="00F50A7A">
        <w:rPr>
          <w:rFonts w:cs="Arial"/>
        </w:rPr>
        <w:t xml:space="preserve">arie equipment is available. </w:t>
      </w:r>
      <w:r w:rsidR="004717B9">
        <w:rPr>
          <w:rFonts w:cs="Arial"/>
        </w:rPr>
        <w:t>R</w:t>
      </w:r>
      <w:r w:rsidR="00090996" w:rsidRPr="00F50A7A">
        <w:rPr>
          <w:rFonts w:cs="Arial"/>
        </w:rPr>
        <w:t xml:space="preserve">equirements are </w:t>
      </w:r>
      <w:r w:rsidR="004717B9">
        <w:rPr>
          <w:rFonts w:cs="Arial"/>
        </w:rPr>
        <w:t>similar to</w:t>
      </w:r>
      <w:r w:rsidR="00090996" w:rsidRPr="00F50A7A">
        <w:rPr>
          <w:rFonts w:cs="Arial"/>
        </w:rPr>
        <w:t xml:space="preserve"> 7(4) </w:t>
      </w:r>
      <w:r w:rsidR="004717B9">
        <w:rPr>
          <w:rFonts w:cs="Arial"/>
        </w:rPr>
        <w:t xml:space="preserve">above. </w:t>
      </w:r>
      <w:r w:rsidR="00090996" w:rsidRPr="00F50A7A">
        <w:rPr>
          <w:rFonts w:cs="Arial"/>
        </w:rPr>
        <w:t xml:space="preserve">e.g. If the food was not consumed within 2 </w:t>
      </w:r>
      <w:r w:rsidR="00C10450" w:rsidRPr="00F50A7A">
        <w:rPr>
          <w:rFonts w:cs="Arial"/>
        </w:rPr>
        <w:t>hour</w:t>
      </w:r>
      <w:r w:rsidR="00090996" w:rsidRPr="00F50A7A">
        <w:rPr>
          <w:rFonts w:cs="Arial"/>
        </w:rPr>
        <w:t>s</w:t>
      </w:r>
      <w:r w:rsidR="004717B9">
        <w:rPr>
          <w:rFonts w:cs="Arial"/>
        </w:rPr>
        <w:t>,</w:t>
      </w:r>
      <w:r w:rsidR="00090996" w:rsidRPr="00F50A7A">
        <w:rPr>
          <w:rFonts w:cs="Arial"/>
        </w:rPr>
        <w:t xml:space="preserve"> the </w:t>
      </w:r>
      <w:r w:rsidR="00C10450" w:rsidRPr="00F50A7A">
        <w:rPr>
          <w:rFonts w:cs="Arial"/>
        </w:rPr>
        <w:t xml:space="preserve">temperature </w:t>
      </w:r>
      <w:r w:rsidR="00090996" w:rsidRPr="00F50A7A">
        <w:rPr>
          <w:rFonts w:cs="Arial"/>
        </w:rPr>
        <w:t xml:space="preserve">of the chicken would be rechecked and recorded to ensure it was being held under </w:t>
      </w:r>
      <w:r w:rsidR="00C10450" w:rsidRPr="00F50A7A">
        <w:rPr>
          <w:rFonts w:cs="Arial"/>
        </w:rPr>
        <w:t xml:space="preserve">temperature </w:t>
      </w:r>
      <w:r w:rsidR="00090996" w:rsidRPr="00F50A7A">
        <w:rPr>
          <w:rFonts w:cs="Arial"/>
        </w:rPr>
        <w:t>control.</w:t>
      </w:r>
    </w:p>
    <w:p w14:paraId="044A0688" w14:textId="59259EE1" w:rsidR="00090996" w:rsidRDefault="00950DD1" w:rsidP="00090996">
      <w:pPr>
        <w:rPr>
          <w:rFonts w:cs="Arial"/>
          <w:color w:val="44546A"/>
        </w:rPr>
      </w:pPr>
      <w:r w:rsidRPr="00C44B6F">
        <w:rPr>
          <w:rFonts w:cs="Arial"/>
          <w:color w:val="0070C0"/>
        </w:rPr>
        <w:t>F</w:t>
      </w:r>
      <w:r w:rsidR="004717B9" w:rsidRPr="00C44B6F">
        <w:rPr>
          <w:rFonts w:cs="Arial"/>
          <w:color w:val="0070C0"/>
        </w:rPr>
        <w:t>ood transport</w:t>
      </w:r>
      <w:r w:rsidR="00090996" w:rsidRPr="00F50A7A">
        <w:rPr>
          <w:rFonts w:cs="Arial"/>
          <w:color w:val="4F81BD" w:themeColor="accent1"/>
        </w:rPr>
        <w:t xml:space="preserve"> </w:t>
      </w:r>
      <w:r w:rsidR="00090996" w:rsidRPr="00F50A7A">
        <w:rPr>
          <w:rFonts w:cs="Arial"/>
        </w:rPr>
        <w:t xml:space="preserve">– This caterer has a refrigerated delivery van to transport the food under </w:t>
      </w:r>
      <w:r w:rsidR="00C10450" w:rsidRPr="00F50A7A">
        <w:rPr>
          <w:rFonts w:cs="Arial"/>
        </w:rPr>
        <w:t xml:space="preserve">temperature </w:t>
      </w:r>
      <w:r w:rsidR="00090996" w:rsidRPr="00F50A7A">
        <w:rPr>
          <w:rFonts w:cs="Arial"/>
        </w:rPr>
        <w:t xml:space="preserve">control. The caterer may monitor </w:t>
      </w:r>
      <w:r w:rsidR="004717B9" w:rsidRPr="00F50A7A">
        <w:rPr>
          <w:rFonts w:cs="Arial"/>
        </w:rPr>
        <w:t xml:space="preserve">and record </w:t>
      </w:r>
      <w:r w:rsidR="00090996" w:rsidRPr="00F50A7A">
        <w:rPr>
          <w:rFonts w:cs="Arial"/>
        </w:rPr>
        <w:t xml:space="preserve">the </w:t>
      </w:r>
      <w:r w:rsidR="00C10450" w:rsidRPr="00F50A7A">
        <w:rPr>
          <w:rFonts w:cs="Arial"/>
        </w:rPr>
        <w:t xml:space="preserve">temperature </w:t>
      </w:r>
      <w:r w:rsidR="00090996" w:rsidRPr="00F50A7A">
        <w:rPr>
          <w:rFonts w:cs="Arial"/>
        </w:rPr>
        <w:t>of the van cavity</w:t>
      </w:r>
      <w:r w:rsidR="004717B9">
        <w:rPr>
          <w:rFonts w:cs="Arial"/>
        </w:rPr>
        <w:t>,</w:t>
      </w:r>
      <w:r w:rsidR="00090996" w:rsidRPr="00F50A7A">
        <w:rPr>
          <w:rFonts w:cs="Arial"/>
        </w:rPr>
        <w:t xml:space="preserve"> or record the </w:t>
      </w:r>
      <w:r w:rsidR="00C10450" w:rsidRPr="00F50A7A">
        <w:rPr>
          <w:rFonts w:cs="Arial"/>
        </w:rPr>
        <w:t xml:space="preserve">temperature </w:t>
      </w:r>
      <w:r w:rsidR="00090996" w:rsidRPr="00F50A7A">
        <w:rPr>
          <w:rFonts w:cs="Arial"/>
        </w:rPr>
        <w:t xml:space="preserve">of the food in the van. The caterer also uses a non-refrigerated van when they have large events. Food safety is maintained by packaging food in eskies or ensuring time out of </w:t>
      </w:r>
      <w:r w:rsidR="00C10450" w:rsidRPr="00F50A7A">
        <w:rPr>
          <w:rFonts w:cs="Arial"/>
        </w:rPr>
        <w:t xml:space="preserve">temperature </w:t>
      </w:r>
      <w:r w:rsidR="00090996" w:rsidRPr="00F50A7A">
        <w:rPr>
          <w:rFonts w:cs="Arial"/>
        </w:rPr>
        <w:t xml:space="preserve">control is minimised. The </w:t>
      </w:r>
      <w:r w:rsidR="00C10450" w:rsidRPr="00F50A7A">
        <w:rPr>
          <w:rFonts w:cs="Arial"/>
        </w:rPr>
        <w:t xml:space="preserve">temperature </w:t>
      </w:r>
      <w:r w:rsidR="00090996" w:rsidRPr="00F50A7A">
        <w:rPr>
          <w:rFonts w:cs="Arial"/>
        </w:rPr>
        <w:t>of the food on delivery to the event should be checked and recorded</w:t>
      </w:r>
      <w:r w:rsidR="004717B9">
        <w:rPr>
          <w:rFonts w:cs="Arial"/>
        </w:rPr>
        <w:t>,</w:t>
      </w:r>
      <w:r w:rsidR="00090996" w:rsidRPr="00F50A7A">
        <w:rPr>
          <w:rFonts w:cs="Arial"/>
        </w:rPr>
        <w:t xml:space="preserve"> or time recorded if the event was less than 2 </w:t>
      </w:r>
      <w:r w:rsidR="00C10450" w:rsidRPr="00F50A7A">
        <w:rPr>
          <w:rFonts w:cs="Arial"/>
        </w:rPr>
        <w:t>hour</w:t>
      </w:r>
      <w:r w:rsidR="00090996" w:rsidRPr="00F50A7A">
        <w:rPr>
          <w:rFonts w:cs="Arial"/>
        </w:rPr>
        <w:t>s</w:t>
      </w:r>
      <w:r w:rsidR="00F50A7A" w:rsidRPr="00F50A7A">
        <w:rPr>
          <w:rFonts w:cs="Arial"/>
        </w:rPr>
        <w:t>’</w:t>
      </w:r>
      <w:r w:rsidR="00090996" w:rsidRPr="00F50A7A">
        <w:rPr>
          <w:rFonts w:cs="Arial"/>
        </w:rPr>
        <w:t xml:space="preserve"> drive.</w:t>
      </w:r>
    </w:p>
    <w:p w14:paraId="711E0480" w14:textId="5D77995F" w:rsidR="00986631" w:rsidRPr="006E23F3" w:rsidRDefault="00950DD1" w:rsidP="006E23F3">
      <w:pPr>
        <w:rPr>
          <w:rFonts w:cs="Arial"/>
          <w:color w:val="44546A"/>
        </w:rPr>
      </w:pPr>
      <w:r w:rsidRPr="00C44B6F">
        <w:rPr>
          <w:rFonts w:cs="Arial"/>
          <w:color w:val="0070C0"/>
        </w:rPr>
        <w:t>C</w:t>
      </w:r>
      <w:r w:rsidR="004717B9" w:rsidRPr="00C44B6F">
        <w:rPr>
          <w:rFonts w:cs="Arial"/>
          <w:color w:val="0070C0"/>
        </w:rPr>
        <w:t>leaning and sanitising</w:t>
      </w:r>
      <w:r w:rsidR="00090996" w:rsidRPr="00F50A7A">
        <w:rPr>
          <w:rFonts w:cs="Arial"/>
          <w:color w:val="4F81BD" w:themeColor="accent1"/>
        </w:rPr>
        <w:t xml:space="preserve"> </w:t>
      </w:r>
      <w:r w:rsidR="00F50A7A" w:rsidRPr="00F50A7A">
        <w:rPr>
          <w:rFonts w:cs="Arial"/>
        </w:rPr>
        <w:t>–</w:t>
      </w:r>
      <w:r w:rsidR="004717B9">
        <w:rPr>
          <w:rFonts w:cs="Arial"/>
        </w:rPr>
        <w:t xml:space="preserve"> Evidence kept for t</w:t>
      </w:r>
      <w:r w:rsidR="00090996" w:rsidRPr="00F50A7A">
        <w:rPr>
          <w:rFonts w:cs="Arial"/>
        </w:rPr>
        <w:t>his may be a schedule with the important areas to clean</w:t>
      </w:r>
      <w:r w:rsidR="004717B9">
        <w:rPr>
          <w:rFonts w:cs="Arial"/>
        </w:rPr>
        <w:t>,</w:t>
      </w:r>
      <w:r w:rsidR="00090996" w:rsidRPr="00F50A7A">
        <w:rPr>
          <w:rFonts w:cs="Arial"/>
        </w:rPr>
        <w:t xml:space="preserve"> </w:t>
      </w:r>
      <w:r w:rsidR="004717B9">
        <w:rPr>
          <w:rFonts w:cs="Arial"/>
        </w:rPr>
        <w:t>which</w:t>
      </w:r>
      <w:r w:rsidR="00090996" w:rsidRPr="00F50A7A">
        <w:rPr>
          <w:rFonts w:cs="Arial"/>
        </w:rPr>
        <w:t xml:space="preserve"> is ticked as the task is completed</w:t>
      </w:r>
      <w:r w:rsidR="004717B9">
        <w:rPr>
          <w:rFonts w:cs="Arial"/>
        </w:rPr>
        <w:t>. I</w:t>
      </w:r>
      <w:r w:rsidR="00090996" w:rsidRPr="00F50A7A">
        <w:rPr>
          <w:rFonts w:cs="Arial"/>
        </w:rPr>
        <w:t>t may also include instructions of the che</w:t>
      </w:r>
      <w:r w:rsidR="005E3400" w:rsidRPr="00F50A7A">
        <w:rPr>
          <w:rFonts w:cs="Arial"/>
        </w:rPr>
        <w:t>micals to be used (contact time, dilution</w:t>
      </w:r>
      <w:r w:rsidR="00090996" w:rsidRPr="00F50A7A">
        <w:rPr>
          <w:rFonts w:cs="Arial"/>
        </w:rPr>
        <w:t>, rinse or no rinse</w:t>
      </w:r>
      <w:r w:rsidR="00F50A7A" w:rsidRPr="00F50A7A">
        <w:rPr>
          <w:rFonts w:cs="Arial"/>
        </w:rPr>
        <w:t>,</w:t>
      </w:r>
      <w:r w:rsidR="00090996" w:rsidRPr="00F50A7A">
        <w:rPr>
          <w:rFonts w:cs="Arial"/>
        </w:rPr>
        <w:t xml:space="preserve"> etc</w:t>
      </w:r>
      <w:r w:rsidR="00F50A7A" w:rsidRPr="00F50A7A">
        <w:rPr>
          <w:rFonts w:cs="Arial"/>
        </w:rPr>
        <w:t>.</w:t>
      </w:r>
      <w:r w:rsidR="00090996" w:rsidRPr="00F50A7A">
        <w:rPr>
          <w:rFonts w:cs="Arial"/>
        </w:rPr>
        <w:t xml:space="preserve">) and the process for cleaning and sanitising. This could also include recording a </w:t>
      </w:r>
      <w:r w:rsidR="00C10450" w:rsidRPr="00F50A7A">
        <w:rPr>
          <w:rFonts w:cs="Arial"/>
        </w:rPr>
        <w:t xml:space="preserve">temperature </w:t>
      </w:r>
      <w:r w:rsidR="00090996" w:rsidRPr="00F50A7A">
        <w:rPr>
          <w:rFonts w:cs="Arial"/>
        </w:rPr>
        <w:t>of the dishwasher during operation once a week. Cleaning and sanitising of equipment at the venue may also need to be considered for this caterer.</w:t>
      </w:r>
    </w:p>
    <w:p w14:paraId="279F9C56" w14:textId="77777777" w:rsidR="00986631" w:rsidRPr="00986631" w:rsidRDefault="00986631" w:rsidP="00263E9A">
      <w:pPr>
        <w:pStyle w:val="Heading3"/>
      </w:pPr>
      <w:r w:rsidRPr="00986631">
        <w:t xml:space="preserve">4. A delicatessen </w:t>
      </w:r>
    </w:p>
    <w:p w14:paraId="313D5035" w14:textId="77777777" w:rsidR="00986631" w:rsidRPr="00986631" w:rsidRDefault="00986631" w:rsidP="00986631">
      <w:pPr>
        <w:spacing w:after="0"/>
      </w:pPr>
      <w:r w:rsidRPr="00986631">
        <w:t xml:space="preserve">Robbie owns a deli business in WA that sells cheeses, cured and cooked meats, and cooked seafood. He buys pre-packaged products in bulk, then he and his team open and divide them into smaller portions or slices to sell to consumers. Robbie’s business is a </w:t>
      </w:r>
      <w:r w:rsidRPr="00986631">
        <w:rPr>
          <w:b/>
        </w:rPr>
        <w:t>Category 2</w:t>
      </w:r>
      <w:r w:rsidRPr="00986631">
        <w:t xml:space="preserve"> business because it doesn’t make the deli food, it just minimally processes it (e.g. slices, weighs, wraps it in paper) to sell to consumers. </w:t>
      </w:r>
    </w:p>
    <w:p w14:paraId="183AC73D" w14:textId="77777777" w:rsidR="00986631" w:rsidRPr="00986631" w:rsidRDefault="00986631" w:rsidP="00986631">
      <w:pPr>
        <w:spacing w:after="0"/>
      </w:pPr>
    </w:p>
    <w:p w14:paraId="21FA3BAA" w14:textId="77777777" w:rsidR="00986631" w:rsidRPr="00986631" w:rsidRDefault="00986631" w:rsidP="00986631">
      <w:pPr>
        <w:spacing w:after="0"/>
      </w:pPr>
      <w:r w:rsidRPr="00986631">
        <w:t xml:space="preserve">Robbie and his team need to understand and manage critical food safety risks with the unpackaged deli foods while they unwrap them, portion them out, display and serve them. </w:t>
      </w:r>
    </w:p>
    <w:p w14:paraId="17CFADB2" w14:textId="77777777" w:rsidR="00986631" w:rsidRPr="00986631" w:rsidRDefault="00986631" w:rsidP="00986631">
      <w:pPr>
        <w:spacing w:after="0"/>
      </w:pPr>
    </w:p>
    <w:p w14:paraId="15473D57" w14:textId="77777777" w:rsidR="00986631" w:rsidRPr="00F50A7A" w:rsidRDefault="00986631" w:rsidP="00986631">
      <w:pPr>
        <w:spacing w:after="0"/>
      </w:pPr>
      <w:r w:rsidRPr="00F50A7A">
        <w:t>Under the new standard, Robbie will need to be or have a qualified Food Safety Supervisor, and his three staff who directly handle unpackaged deli foods will need to complete food handler training. Robbie will not have to keep records of food temperatures or cleaning and sanitising, although this is best practice and would help him to be sure things have been done properly.</w:t>
      </w:r>
    </w:p>
    <w:p w14:paraId="6908E481" w14:textId="77777777" w:rsidR="00986631" w:rsidRPr="00F50A7A" w:rsidRDefault="00986631" w:rsidP="00986631">
      <w:pPr>
        <w:spacing w:after="0"/>
      </w:pPr>
    </w:p>
    <w:p w14:paraId="00B180D7" w14:textId="77777777" w:rsidR="00B862D5" w:rsidRDefault="00986631" w:rsidP="00986631">
      <w:pPr>
        <w:spacing w:after="0"/>
      </w:pPr>
      <w:r w:rsidRPr="00F50A7A">
        <w:rPr>
          <w:b/>
        </w:rPr>
        <w:t>Costs</w:t>
      </w:r>
      <w:r w:rsidRPr="00F50A7A">
        <w:t xml:space="preserve"> - Robbie checks with his local council about what he needs to do, so he can work out costs. </w:t>
      </w:r>
    </w:p>
    <w:p w14:paraId="561DCEF8" w14:textId="0F1360C9" w:rsidR="00B862D5" w:rsidRDefault="00B862D5" w:rsidP="00B862D5">
      <w:pPr>
        <w:spacing w:after="0"/>
      </w:pPr>
      <w:r w:rsidRPr="00986631">
        <w:t>FSS</w:t>
      </w:r>
      <w:r>
        <w:t>:</w:t>
      </w:r>
      <w:r w:rsidRPr="00986631">
        <w:t xml:space="preserve"> certificate from </w:t>
      </w:r>
      <w:r>
        <w:t xml:space="preserve">through an RTO online </w:t>
      </w:r>
      <w:r w:rsidRPr="00986631">
        <w:t xml:space="preserve">will </w:t>
      </w:r>
      <w:r w:rsidRPr="00E40DEF">
        <w:t>cost $170 in course fees plus $</w:t>
      </w:r>
      <w:r w:rsidR="00997E8F">
        <w:t>335</w:t>
      </w:r>
      <w:r w:rsidRPr="00E40DEF">
        <w:t xml:space="preserve"> in wages and be valid for 5 years. </w:t>
      </w:r>
    </w:p>
    <w:p w14:paraId="5099E266" w14:textId="4F312CF5" w:rsidR="00B862D5" w:rsidRDefault="00B862D5" w:rsidP="00B862D5">
      <w:pPr>
        <w:spacing w:after="0"/>
      </w:pPr>
      <w:r>
        <w:t xml:space="preserve">FHT: the three </w:t>
      </w:r>
      <w:r w:rsidRPr="00E40DEF">
        <w:t>food handlers can do their training free online and it will take about 90 minutes (costing her $</w:t>
      </w:r>
      <w:r w:rsidR="00997E8F">
        <w:t>45</w:t>
      </w:r>
      <w:r w:rsidRPr="00E40DEF">
        <w:t xml:space="preserve"> each for their time). </w:t>
      </w:r>
    </w:p>
    <w:p w14:paraId="38E9AA58" w14:textId="77777777" w:rsidR="00B862D5" w:rsidRDefault="00B862D5" w:rsidP="00986631">
      <w:pPr>
        <w:spacing w:after="0"/>
      </w:pPr>
    </w:p>
    <w:p w14:paraId="669304A8" w14:textId="314DAD12" w:rsidR="00986631" w:rsidRPr="006E23F3" w:rsidRDefault="00986631" w:rsidP="00986631">
      <w:pPr>
        <w:spacing w:after="0"/>
        <w:rPr>
          <w:color w:val="4F81BD" w:themeColor="accent1"/>
        </w:rPr>
      </w:pPr>
      <w:r w:rsidRPr="00F50A7A">
        <w:t xml:space="preserve">Overall, it will cost the business </w:t>
      </w:r>
      <w:r w:rsidRPr="00B862D5">
        <w:t>around $</w:t>
      </w:r>
      <w:r w:rsidR="0076470B">
        <w:t>640</w:t>
      </w:r>
      <w:r w:rsidRPr="00B862D5">
        <w:t xml:space="preserve"> in the </w:t>
      </w:r>
      <w:r w:rsidRPr="00F50A7A">
        <w:t>first year. Robbie decides he will also have refresher training for his team once a year, and for any new staff that join his team, since it is available free onl</w:t>
      </w:r>
      <w:r w:rsidR="006E23F3" w:rsidRPr="00F50A7A">
        <w:t>ine and doesn’t take very long.</w:t>
      </w:r>
    </w:p>
    <w:p w14:paraId="31268DC1" w14:textId="77777777" w:rsidR="00986631" w:rsidRPr="00986631" w:rsidRDefault="00986631" w:rsidP="00263E9A">
      <w:pPr>
        <w:pStyle w:val="Heading3"/>
      </w:pPr>
      <w:r w:rsidRPr="00986631">
        <w:t>5. A café that serves pre-prepared snacks and lunches</w:t>
      </w:r>
    </w:p>
    <w:p w14:paraId="2F18EE18" w14:textId="580D3B79" w:rsidR="00986631" w:rsidRPr="00986631" w:rsidRDefault="00986631" w:rsidP="00986631">
      <w:pPr>
        <w:spacing w:after="0"/>
      </w:pPr>
      <w:r w:rsidRPr="00986631">
        <w:t>Jess runs a small café alongside her art and craft gallery</w:t>
      </w:r>
      <w:r w:rsidR="003975C1">
        <w:t xml:space="preserve"> in Tasmania</w:t>
      </w:r>
      <w:r w:rsidRPr="00986631">
        <w:t xml:space="preserve">. She sells unpackaged sandwiches, quiches and pre-cut fruits and salads made by another company. Jess doesn’t do any of the cooking or other food preparation herself; she just serves out portions to her customers. Jess’s café is a </w:t>
      </w:r>
      <w:r w:rsidRPr="00986631">
        <w:rPr>
          <w:b/>
        </w:rPr>
        <w:t xml:space="preserve">Category 2 </w:t>
      </w:r>
      <w:r w:rsidRPr="00986631">
        <w:t>business because it doesn’t make the food, but minimally processes by taking the sandwich out of the package, or reheat</w:t>
      </w:r>
      <w:r w:rsidR="00A97167">
        <w:t>s</w:t>
      </w:r>
      <w:r w:rsidRPr="00986631">
        <w:t xml:space="preserve"> the quiche, before serving. </w:t>
      </w:r>
    </w:p>
    <w:p w14:paraId="6A72E569" w14:textId="77777777" w:rsidR="00986631" w:rsidRPr="00986631" w:rsidRDefault="00986631" w:rsidP="00986631">
      <w:pPr>
        <w:spacing w:after="0"/>
      </w:pPr>
    </w:p>
    <w:p w14:paraId="54D7CD0D" w14:textId="48DDEFDF" w:rsidR="00986631" w:rsidRPr="00F50A7A" w:rsidRDefault="00986631" w:rsidP="00986631">
      <w:pPr>
        <w:spacing w:after="0"/>
      </w:pPr>
      <w:r w:rsidRPr="00F50A7A">
        <w:t xml:space="preserve">Under the new standard, as Jess is the only food handler in the business, she will need to be a qualified Food Safety Supervisor. She doesn’t have to do the additional food handler training because the Food Safety Supervisor qualifications cover the FH training content. Jess will not </w:t>
      </w:r>
      <w:r w:rsidR="00817C15">
        <w:t>need</w:t>
      </w:r>
      <w:r w:rsidRPr="00F50A7A">
        <w:t xml:space="preserve"> to keep records of food temperatures or cleaning and sanitising, although this is best practice and would help make sure things have been done properly.</w:t>
      </w:r>
    </w:p>
    <w:p w14:paraId="75E258BE" w14:textId="77777777" w:rsidR="00986631" w:rsidRPr="00F50A7A" w:rsidRDefault="00986631" w:rsidP="00986631">
      <w:pPr>
        <w:spacing w:after="0"/>
      </w:pPr>
    </w:p>
    <w:p w14:paraId="077355E1" w14:textId="77777777" w:rsidR="00986631" w:rsidRPr="00F50A7A" w:rsidRDefault="00986631" w:rsidP="00986631">
      <w:pPr>
        <w:spacing w:after="0"/>
      </w:pPr>
      <w:r w:rsidRPr="00F50A7A">
        <w:t>However, if Jess decides to start making her own food she would need to consider whether this food is a potentially hazardous food and would mean that her business becomes a Category 1 business, requiring her to keep evidence of the safe handling of that food.</w:t>
      </w:r>
    </w:p>
    <w:p w14:paraId="6EB25F18" w14:textId="77777777" w:rsidR="00986631" w:rsidRPr="00F50A7A" w:rsidRDefault="00986631" w:rsidP="00986631">
      <w:pPr>
        <w:spacing w:after="0"/>
      </w:pPr>
    </w:p>
    <w:p w14:paraId="0334A567" w14:textId="2D453326" w:rsidR="00B862D5" w:rsidRPr="00986631" w:rsidRDefault="00986631" w:rsidP="00986631">
      <w:pPr>
        <w:spacing w:after="0"/>
      </w:pPr>
      <w:r w:rsidRPr="00F50A7A">
        <w:rPr>
          <w:b/>
        </w:rPr>
        <w:t>Costs</w:t>
      </w:r>
      <w:r w:rsidRPr="00F50A7A">
        <w:t xml:space="preserve"> – Jess knows that the FSS qualifications will cost </w:t>
      </w:r>
      <w:r w:rsidR="00B862D5" w:rsidRPr="00E40DEF">
        <w:t>$170 in course fees plus $</w:t>
      </w:r>
      <w:r w:rsidR="00997E8F">
        <w:t>335</w:t>
      </w:r>
      <w:r w:rsidR="00B862D5" w:rsidRPr="00E40DEF">
        <w:t xml:space="preserve"> in wages. </w:t>
      </w:r>
      <w:r w:rsidRPr="00F50A7A">
        <w:t xml:space="preserve">This will be the only </w:t>
      </w:r>
      <w:r w:rsidR="00FB5A2D">
        <w:t xml:space="preserve">extra </w:t>
      </w:r>
      <w:r w:rsidRPr="00F50A7A">
        <w:t xml:space="preserve">cost to her business, until she needs to renew her FSS certification after 5 years. </w:t>
      </w:r>
    </w:p>
    <w:p w14:paraId="69CF7D5E" w14:textId="22444263" w:rsidR="00986631" w:rsidRPr="00986631" w:rsidRDefault="006E23F3" w:rsidP="00FC16C7">
      <w:pPr>
        <w:pStyle w:val="Heading2"/>
      </w:pPr>
      <w:bookmarkStart w:id="77" w:name="_Toc94172848"/>
      <w:r>
        <w:t>8.</w:t>
      </w:r>
      <w:r w:rsidR="00D56FE7">
        <w:t>2</w:t>
      </w:r>
      <w:r>
        <w:tab/>
      </w:r>
      <w:r w:rsidR="00986631" w:rsidRPr="00986631">
        <w:t xml:space="preserve">Examples of where </w:t>
      </w:r>
      <w:r w:rsidR="00FB5A2D">
        <w:t xml:space="preserve">proposed </w:t>
      </w:r>
      <w:r w:rsidR="00986631" w:rsidRPr="00986631">
        <w:t xml:space="preserve">Standard 3.2.2A </w:t>
      </w:r>
      <w:r w:rsidR="00FB5A2D">
        <w:t>would</w:t>
      </w:r>
      <w:r w:rsidR="00986631" w:rsidRPr="00986631">
        <w:t xml:space="preserve"> NOT apply:</w:t>
      </w:r>
      <w:bookmarkEnd w:id="77"/>
    </w:p>
    <w:p w14:paraId="7B6DDF25" w14:textId="77777777" w:rsidR="00986631" w:rsidRPr="00986631" w:rsidRDefault="00986631" w:rsidP="00263E9A">
      <w:pPr>
        <w:pStyle w:val="Heading3"/>
      </w:pPr>
      <w:r w:rsidRPr="00986631">
        <w:t xml:space="preserve">1. Service station that sells pre-packaged foods </w:t>
      </w:r>
    </w:p>
    <w:p w14:paraId="41168F3E" w14:textId="0F587EA7" w:rsidR="00986631" w:rsidRPr="00986631" w:rsidRDefault="00986631" w:rsidP="00986631">
      <w:pPr>
        <w:spacing w:after="0"/>
      </w:pPr>
      <w:r w:rsidRPr="00986631">
        <w:t>Jay’s service station sells pre-made, pre-packaged sandwiches, sausage rolls and pies prepared by another business. Jay buys these foods in cartons of single-wrapped units and simply places them in a display fridge or hot oven unit ready to sell to consumers.</w:t>
      </w:r>
      <w:r w:rsidR="00FB5A2D">
        <w:t xml:space="preserve"> The proposed s</w:t>
      </w:r>
      <w:r w:rsidRPr="00986631">
        <w:t xml:space="preserve">tandard </w:t>
      </w:r>
      <w:r w:rsidR="00FB5A2D">
        <w:t>would</w:t>
      </w:r>
      <w:r w:rsidRPr="00986631">
        <w:t xml:space="preserve">n’t apply to Jay’s business, because it only sells food that’s been kept in its original packaging. </w:t>
      </w:r>
    </w:p>
    <w:p w14:paraId="198220A8" w14:textId="77777777" w:rsidR="00986631" w:rsidRPr="00986631" w:rsidRDefault="00986631" w:rsidP="00986631">
      <w:pPr>
        <w:spacing w:after="0"/>
      </w:pPr>
    </w:p>
    <w:p w14:paraId="11B6D857" w14:textId="3B9346DA" w:rsidR="00986631" w:rsidRPr="00986631" w:rsidRDefault="00986631" w:rsidP="00986631">
      <w:pPr>
        <w:spacing w:after="0"/>
      </w:pPr>
      <w:r w:rsidRPr="00986631">
        <w:t xml:space="preserve">Jay’s food safety risks are lower than a Category 1 or 2 business because the food remains packaged. He </w:t>
      </w:r>
      <w:r w:rsidR="00FB5A2D">
        <w:t>mainly</w:t>
      </w:r>
      <w:r w:rsidRPr="00986631">
        <w:t xml:space="preserve"> just needs to safely store and display the food. Jay will still need to comply with the general food safety requiremen</w:t>
      </w:r>
      <w:r w:rsidR="006E23F3">
        <w:t>ts of Standard 3.2.2 and 3.2.3.</w:t>
      </w:r>
    </w:p>
    <w:p w14:paraId="2E963190" w14:textId="77777777" w:rsidR="00986631" w:rsidRPr="00986631" w:rsidRDefault="00986631" w:rsidP="00263E9A">
      <w:pPr>
        <w:pStyle w:val="Heading3"/>
      </w:pPr>
      <w:r w:rsidRPr="00986631">
        <w:t xml:space="preserve">2. Ham manufacturer </w:t>
      </w:r>
    </w:p>
    <w:p w14:paraId="52F81E61" w14:textId="6C945B58" w:rsidR="00986631" w:rsidRPr="00986631" w:rsidRDefault="00986631" w:rsidP="00986631">
      <w:pPr>
        <w:spacing w:after="0"/>
      </w:pPr>
      <w:r w:rsidRPr="00986631">
        <w:t>A food manufacturer processes bulk raw pork into ham products, including bulk cured ham sold at delicatessens and packaged sliced sandwich ham sold in</w:t>
      </w:r>
      <w:r w:rsidR="00FB5A2D">
        <w:t xml:space="preserve"> supermarkets. The proposed standard would</w:t>
      </w:r>
      <w:r w:rsidRPr="00986631">
        <w:t>n’t apply to the manufacturer because:</w:t>
      </w:r>
    </w:p>
    <w:p w14:paraId="13B24A81" w14:textId="77777777" w:rsidR="00986631" w:rsidRPr="00986631" w:rsidRDefault="00986631" w:rsidP="00BB48BC">
      <w:pPr>
        <w:pStyle w:val="FSBullet1"/>
      </w:pPr>
      <w:r w:rsidRPr="00986631">
        <w:t>the business does not serve the food or sell it direct to consumers, and</w:t>
      </w:r>
    </w:p>
    <w:p w14:paraId="39E0F37B" w14:textId="77777777" w:rsidR="00986631" w:rsidRPr="00986631" w:rsidRDefault="00986631" w:rsidP="00BB48BC">
      <w:pPr>
        <w:pStyle w:val="FSBullet1"/>
      </w:pPr>
      <w:r w:rsidRPr="00986631">
        <w:t>the ham products are not in a form that a consumer would normally buy to eat right away. The bulk ham supplied to a deli will be unwrapped and sliced before retail sale. The supermarket packaged ham will need to be unsealed by the consumer to  use in sandwiches, salads, etc.</w:t>
      </w:r>
    </w:p>
    <w:p w14:paraId="6EFC0A48" w14:textId="4C3F3D4F" w:rsidR="00F94D61" w:rsidRDefault="00986631" w:rsidP="00986631">
      <w:pPr>
        <w:spacing w:after="0"/>
      </w:pPr>
      <w:r w:rsidRPr="00986631">
        <w:t>This business will still need to meet the general food safety requirement</w:t>
      </w:r>
      <w:r w:rsidR="00C44B6F">
        <w:t xml:space="preserve">s in Standards 3.2.2 and 3.2.3 </w:t>
      </w:r>
      <w:r w:rsidRPr="00986631">
        <w:t>and the meat primary production and processing Standard 4.2.3.</w:t>
      </w:r>
    </w:p>
    <w:p w14:paraId="7944CD71" w14:textId="77777777" w:rsidR="00053044" w:rsidRPr="00986631" w:rsidRDefault="00053044" w:rsidP="00986631">
      <w:pPr>
        <w:spacing w:after="0"/>
      </w:pPr>
    </w:p>
    <w:p w14:paraId="5625F0A7" w14:textId="7E009E5B" w:rsidR="00CC1819" w:rsidRDefault="006E23F3" w:rsidP="00053044">
      <w:pPr>
        <w:pStyle w:val="Heading1"/>
      </w:pPr>
      <w:bookmarkStart w:id="78" w:name="_Toc94172849"/>
      <w:r>
        <w:t>9.</w:t>
      </w:r>
      <w:r>
        <w:tab/>
      </w:r>
      <w:r w:rsidR="00CC1819">
        <w:t>References</w:t>
      </w:r>
      <w:bookmarkEnd w:id="78"/>
      <w:r w:rsidR="00802570">
        <w:t xml:space="preserve">  </w:t>
      </w:r>
    </w:p>
    <w:p w14:paraId="7F8A139D" w14:textId="09C65C37" w:rsidR="00563A2A" w:rsidRPr="0027520B" w:rsidRDefault="00563A2A" w:rsidP="00563A2A">
      <w:pPr>
        <w:rPr>
          <w:rFonts w:cs="Arial"/>
        </w:rPr>
      </w:pPr>
      <w:r w:rsidRPr="0027520B">
        <w:rPr>
          <w:rFonts w:cs="Arial"/>
        </w:rPr>
        <w:t xml:space="preserve">Abelson P, Forbes M P, Hall G (2006). The annual cost of foodborne illness in Australia. Report No.: 0642829063. Australian Government Department of Health and Ageing, Canberra. </w:t>
      </w:r>
    </w:p>
    <w:p w14:paraId="24C6610C" w14:textId="54C2FF16" w:rsidR="00563A2A" w:rsidRPr="0027520B" w:rsidRDefault="005435E9" w:rsidP="00563A2A">
      <w:pPr>
        <w:rPr>
          <w:rFonts w:cs="Arial"/>
        </w:rPr>
      </w:pPr>
      <w:r>
        <w:rPr>
          <w:rFonts w:cs="Arial"/>
        </w:rPr>
        <w:t xml:space="preserve">Aik J, Turner RM, </w:t>
      </w:r>
      <w:r w:rsidRPr="005435E9">
        <w:rPr>
          <w:rFonts w:cs="Arial"/>
        </w:rPr>
        <w:t>Kirk</w:t>
      </w:r>
      <w:r>
        <w:rPr>
          <w:rFonts w:cs="Arial"/>
        </w:rPr>
        <w:t xml:space="preserve"> MD, </w:t>
      </w:r>
      <w:r w:rsidRPr="005435E9">
        <w:rPr>
          <w:rFonts w:cs="Arial"/>
        </w:rPr>
        <w:t>Heywood</w:t>
      </w:r>
      <w:r>
        <w:rPr>
          <w:rFonts w:cs="Arial"/>
        </w:rPr>
        <w:t xml:space="preserve"> AE, </w:t>
      </w:r>
      <w:r w:rsidRPr="005435E9">
        <w:rPr>
          <w:rFonts w:cs="Arial"/>
        </w:rPr>
        <w:t>Newall</w:t>
      </w:r>
      <w:r>
        <w:rPr>
          <w:rFonts w:cs="Arial"/>
        </w:rPr>
        <w:t xml:space="preserve"> AT</w:t>
      </w:r>
      <w:r w:rsidR="00563A2A" w:rsidRPr="0027520B">
        <w:rPr>
          <w:rFonts w:cs="Arial"/>
        </w:rPr>
        <w:t xml:space="preserve"> (2020)</w:t>
      </w:r>
      <w:r>
        <w:rPr>
          <w:rFonts w:cs="Arial"/>
        </w:rPr>
        <w:t>.</w:t>
      </w:r>
      <w:r w:rsidR="00563A2A" w:rsidRPr="0027520B">
        <w:rPr>
          <w:rFonts w:cs="Arial"/>
        </w:rPr>
        <w:t xml:space="preserve"> Evaluating food safety management systems in Singapore: A controlled interrupted time-series analysis of foodborne disease outbreak reports. Food Control 117:107324</w:t>
      </w:r>
      <w:r w:rsidR="006E23F3">
        <w:rPr>
          <w:rFonts w:cs="Arial"/>
        </w:rPr>
        <w:t>.</w:t>
      </w:r>
    </w:p>
    <w:p w14:paraId="4B84A596" w14:textId="7D7D67E4" w:rsidR="00563A2A" w:rsidRPr="0027520B" w:rsidRDefault="00563A2A" w:rsidP="00563A2A">
      <w:pPr>
        <w:rPr>
          <w:rFonts w:cs="Arial"/>
        </w:rPr>
      </w:pPr>
      <w:r w:rsidRPr="0027520B">
        <w:rPr>
          <w:rFonts w:cs="Arial"/>
        </w:rPr>
        <w:t>Ashbolt, R, Bell R, Combs B, Crerar S, Dalton C, Dempsey K et al. (2003)</w:t>
      </w:r>
      <w:r w:rsidR="005435E9">
        <w:rPr>
          <w:rFonts w:cs="Arial"/>
        </w:rPr>
        <w:t>.</w:t>
      </w:r>
      <w:r w:rsidRPr="0027520B">
        <w:rPr>
          <w:rFonts w:cs="Arial"/>
        </w:rPr>
        <w:t xml:space="preserve"> Foodborne disease in Australia: incidence, notifications and outbreaks. Annual report of the OzFoodNet network, 2002. 27</w:t>
      </w:r>
      <w:r w:rsidRPr="0027520B">
        <w:rPr>
          <w:rFonts w:cs="Arial"/>
          <w:vertAlign w:val="superscript"/>
        </w:rPr>
        <w:t>th</w:t>
      </w:r>
      <w:r w:rsidRPr="0027520B">
        <w:rPr>
          <w:rFonts w:cs="Arial"/>
        </w:rPr>
        <w:t xml:space="preserve"> ed. Australian Department of Health, Canberra. </w:t>
      </w:r>
    </w:p>
    <w:p w14:paraId="3AD13E97" w14:textId="77777777" w:rsidR="00563A2A" w:rsidRPr="0027520B" w:rsidRDefault="008242C0" w:rsidP="005435E9">
      <w:pPr>
        <w:spacing w:after="0"/>
        <w:rPr>
          <w:rFonts w:cs="Arial"/>
        </w:rPr>
      </w:pPr>
      <w:hyperlink r:id="rId21" w:history="1">
        <w:r w:rsidR="00563A2A" w:rsidRPr="0027520B">
          <w:rPr>
            <w:rStyle w:val="Hyperlink"/>
            <w:rFonts w:ascii="Arial" w:hAnsi="Arial" w:cs="Arial"/>
          </w:rPr>
          <w:t>http://www.health.gov.au/internet/main/publishing.nsf/Content/cda-pubs-annlrpt-ozfnetar.htm</w:t>
        </w:r>
      </w:hyperlink>
    </w:p>
    <w:p w14:paraId="085AEB32" w14:textId="32277A31" w:rsidR="00563A2A" w:rsidRPr="0027520B" w:rsidRDefault="00053044" w:rsidP="00563A2A">
      <w:pPr>
        <w:rPr>
          <w:rFonts w:cs="Arial"/>
        </w:rPr>
      </w:pPr>
      <w:r>
        <w:rPr>
          <w:rFonts w:cs="Arial"/>
        </w:rPr>
        <w:t>a</w:t>
      </w:r>
      <w:r w:rsidR="00563A2A" w:rsidRPr="0027520B">
        <w:rPr>
          <w:rFonts w:cs="Arial"/>
        </w:rPr>
        <w:t>ccessed 4</w:t>
      </w:r>
      <w:r>
        <w:rPr>
          <w:rFonts w:cs="Arial"/>
        </w:rPr>
        <w:t>/1/</w:t>
      </w:r>
      <w:r w:rsidR="00563A2A" w:rsidRPr="0027520B">
        <w:rPr>
          <w:rFonts w:cs="Arial"/>
        </w:rPr>
        <w:t>2019</w:t>
      </w:r>
      <w:r>
        <w:rPr>
          <w:rFonts w:cs="Arial"/>
        </w:rPr>
        <w:t>.</w:t>
      </w:r>
    </w:p>
    <w:p w14:paraId="72A8CC02" w14:textId="3703D5D9" w:rsidR="00563A2A" w:rsidRPr="0027520B" w:rsidRDefault="00563A2A" w:rsidP="00563A2A">
      <w:pPr>
        <w:rPr>
          <w:rFonts w:cs="Arial"/>
          <w:lang w:val="en-AU"/>
        </w:rPr>
      </w:pPr>
      <w:r w:rsidRPr="0027520B">
        <w:rPr>
          <w:rFonts w:cs="Arial"/>
          <w:lang w:val="en-AU"/>
        </w:rPr>
        <w:t>Allen Consulting Group (2002). Food safety management systems: costs, benefits and alternatives: final report to the Commonwealth Department of Health and Ageing. Department of Health and Ageing, Canberra</w:t>
      </w:r>
      <w:r w:rsidR="00053044">
        <w:rPr>
          <w:rFonts w:cs="Arial"/>
          <w:lang w:val="en-AU"/>
        </w:rPr>
        <w:t>.</w:t>
      </w:r>
    </w:p>
    <w:p w14:paraId="329FDA2E" w14:textId="296FA14B" w:rsidR="00802570" w:rsidRDefault="00802570" w:rsidP="00802570">
      <w:r>
        <w:t>Bartsch SM</w:t>
      </w:r>
      <w:r w:rsidR="005435E9">
        <w:t>,</w:t>
      </w:r>
      <w:r>
        <w:t xml:space="preserve"> Asti L</w:t>
      </w:r>
      <w:r w:rsidR="003B7A6F">
        <w:t>,</w:t>
      </w:r>
      <w:r>
        <w:t xml:space="preserve"> Nyathi S</w:t>
      </w:r>
      <w:r w:rsidR="005435E9">
        <w:t>,</w:t>
      </w:r>
      <w:r>
        <w:t xml:space="preserve"> Spiker ML, Lee BY (2018)</w:t>
      </w:r>
      <w:r w:rsidR="003B7A6F">
        <w:t>.</w:t>
      </w:r>
      <w:r>
        <w:t xml:space="preserve"> Estimated </w:t>
      </w:r>
      <w:r w:rsidR="003B7A6F">
        <w:t>cost to a restaurant of a foodborne illness outbrea</w:t>
      </w:r>
      <w:r>
        <w:t xml:space="preserve">k, </w:t>
      </w:r>
      <w:r w:rsidRPr="007A76FD">
        <w:rPr>
          <w:i/>
        </w:rPr>
        <w:t>Public Health Reports</w:t>
      </w:r>
      <w:r>
        <w:t>, 2018, 133(3)</w:t>
      </w:r>
      <w:r w:rsidR="003B7A6F">
        <w:t xml:space="preserve">: </w:t>
      </w:r>
      <w:r>
        <w:t>274-286, Association of Schools and Programs of Public Health.</w:t>
      </w:r>
    </w:p>
    <w:p w14:paraId="40D60B31" w14:textId="2FFB0A67" w:rsidR="00563A2A" w:rsidRPr="0027520B" w:rsidRDefault="00563A2A" w:rsidP="00563A2A">
      <w:pPr>
        <w:rPr>
          <w:rFonts w:cs="Arial"/>
          <w:lang w:val="en-US"/>
        </w:rPr>
      </w:pPr>
      <w:r w:rsidRPr="0027520B">
        <w:rPr>
          <w:rFonts w:cs="Arial"/>
        </w:rPr>
        <w:t xml:space="preserve">DoHA (2007). Business Sector Food Safety </w:t>
      </w:r>
      <w:r w:rsidR="005C396B" w:rsidRPr="005C396B">
        <w:rPr>
          <w:rFonts w:cs="Arial"/>
        </w:rPr>
        <w:t>Risk Profiling Framework</w:t>
      </w:r>
      <w:r w:rsidR="005C396B">
        <w:rPr>
          <w:rStyle w:val="CommentReference"/>
        </w:rPr>
        <w:t>.</w:t>
      </w:r>
      <w:r w:rsidRPr="0027520B">
        <w:rPr>
          <w:rFonts w:cs="Arial"/>
          <w:lang w:val="en-AU"/>
        </w:rPr>
        <w:t xml:space="preserve"> </w:t>
      </w:r>
      <w:r w:rsidRPr="0027520B">
        <w:rPr>
          <w:rFonts w:cs="Arial"/>
        </w:rPr>
        <w:t>Australian Department of Health and Ageing</w:t>
      </w:r>
      <w:r w:rsidRPr="0027520B">
        <w:rPr>
          <w:rFonts w:cs="Arial"/>
          <w:lang w:val="en-AU"/>
        </w:rPr>
        <w:t xml:space="preserve">, </w:t>
      </w:r>
      <w:r w:rsidRPr="0027520B">
        <w:rPr>
          <w:rFonts w:cs="Arial"/>
          <w:lang w:val="en-US"/>
        </w:rPr>
        <w:t>Canberra</w:t>
      </w:r>
      <w:r w:rsidR="00196D7E" w:rsidRPr="0027520B">
        <w:rPr>
          <w:rFonts w:cs="Arial"/>
          <w:lang w:val="en-US"/>
        </w:rPr>
        <w:t xml:space="preserve">. </w:t>
      </w:r>
    </w:p>
    <w:p w14:paraId="2385492B" w14:textId="57CEE273" w:rsidR="0027520B" w:rsidRDefault="008242C0" w:rsidP="0027520B">
      <w:pPr>
        <w:spacing w:after="0"/>
        <w:rPr>
          <w:rFonts w:cs="Arial"/>
          <w:lang w:val="en-AU"/>
        </w:rPr>
      </w:pPr>
      <w:hyperlink r:id="rId22" w:history="1">
        <w:r w:rsidR="0027520B" w:rsidRPr="00DD6EFF">
          <w:rPr>
            <w:rStyle w:val="Hyperlink"/>
            <w:rFonts w:ascii="Arial" w:hAnsi="Arial" w:cs="Arial"/>
            <w:lang w:val="en-AU"/>
          </w:rPr>
          <w:t>https://foodregulation.gov.au/internet/fr/publishing.nsf/Content/risk-profiling-framework</w:t>
        </w:r>
      </w:hyperlink>
    </w:p>
    <w:p w14:paraId="6E782F83" w14:textId="5312AFDB" w:rsidR="00563A2A" w:rsidRPr="0027520B" w:rsidRDefault="00563A2A" w:rsidP="00563A2A">
      <w:pPr>
        <w:rPr>
          <w:rFonts w:cs="Arial"/>
          <w:lang w:val="en-AU"/>
        </w:rPr>
      </w:pPr>
      <w:r w:rsidRPr="0027520B">
        <w:rPr>
          <w:rFonts w:cs="Arial"/>
          <w:lang w:val="en-AU"/>
        </w:rPr>
        <w:t xml:space="preserve"> </w:t>
      </w:r>
      <w:r w:rsidR="0027520B">
        <w:t>a</w:t>
      </w:r>
      <w:r w:rsidRPr="0027520B">
        <w:t>ccessed 20 December 2019</w:t>
      </w:r>
    </w:p>
    <w:p w14:paraId="56579D5A" w14:textId="49B6A07F" w:rsidR="00563A2A" w:rsidRPr="0027520B" w:rsidRDefault="00563A2A" w:rsidP="00563A2A">
      <w:pPr>
        <w:pStyle w:val="FootnoteText"/>
        <w:rPr>
          <w:rFonts w:cs="Arial"/>
          <w:sz w:val="22"/>
          <w:szCs w:val="22"/>
        </w:rPr>
      </w:pPr>
      <w:r w:rsidRPr="0027520B">
        <w:rPr>
          <w:rFonts w:cs="Arial"/>
          <w:sz w:val="22"/>
          <w:szCs w:val="22"/>
          <w:lang w:val="en-AU"/>
        </w:rPr>
        <w:t>Food Science Australia and Minter Ellison Consulting (2002). National Risk Validation Project: Final Report. NSW Department of Health, Sydney and the Commonwealth Department of Health and</w:t>
      </w:r>
      <w:r w:rsidRPr="0027520B">
        <w:rPr>
          <w:rFonts w:cs="Arial"/>
          <w:sz w:val="22"/>
          <w:szCs w:val="22"/>
        </w:rPr>
        <w:t xml:space="preserve"> Ageing, Canberra</w:t>
      </w:r>
      <w:r w:rsidR="0027520B">
        <w:rPr>
          <w:rFonts w:cs="Arial"/>
          <w:sz w:val="22"/>
          <w:szCs w:val="22"/>
        </w:rPr>
        <w:t>.</w:t>
      </w:r>
    </w:p>
    <w:p w14:paraId="7D5FCBF1" w14:textId="77777777" w:rsidR="00563A2A" w:rsidRPr="0027520B" w:rsidRDefault="00563A2A" w:rsidP="00563A2A">
      <w:pPr>
        <w:rPr>
          <w:rFonts w:cs="Arial"/>
        </w:rPr>
      </w:pPr>
      <w:r w:rsidRPr="0027520B">
        <w:rPr>
          <w:rFonts w:cs="Arial"/>
          <w:lang w:val="en-AU"/>
        </w:rPr>
        <w:t xml:space="preserve">Forum (2011). Policy Guideline on Food Safety Management for General Food Service and Closely Related Retail Sectors. </w:t>
      </w:r>
      <w:r w:rsidRPr="0027520B">
        <w:rPr>
          <w:rFonts w:cs="Arial"/>
        </w:rPr>
        <w:t>Legislative and Governance Forum on Food Regulation</w:t>
      </w:r>
      <w:r w:rsidRPr="0027520B">
        <w:rPr>
          <w:rFonts w:cs="Arial"/>
          <w:lang w:val="en-AU"/>
        </w:rPr>
        <w:t>, Canberra.</w:t>
      </w:r>
    </w:p>
    <w:p w14:paraId="62B57D42" w14:textId="466B4E4F" w:rsidR="00563A2A" w:rsidRPr="0027520B" w:rsidRDefault="008242C0" w:rsidP="00563A2A">
      <w:pPr>
        <w:rPr>
          <w:rFonts w:cs="Arial"/>
          <w:lang w:val="en-AU"/>
        </w:rPr>
      </w:pPr>
      <w:hyperlink r:id="rId23" w:history="1">
        <w:r w:rsidR="00563A2A" w:rsidRPr="0027520B">
          <w:rPr>
            <w:rStyle w:val="Hyperlink"/>
            <w:rFonts w:ascii="Arial" w:hAnsi="Arial" w:cs="Arial"/>
            <w:lang w:val="en-AU"/>
          </w:rPr>
          <w:t>https://foodregulation.gov.au/internet/fr/publishing.nsf/Content/publication-Food-Safety-Management-Policy-Guideline-for-the-retail-and-food-service-sectors</w:t>
        </w:r>
      </w:hyperlink>
      <w:r w:rsidR="0027520B">
        <w:rPr>
          <w:rFonts w:cs="Arial"/>
          <w:lang w:val="en-AU"/>
        </w:rPr>
        <w:t xml:space="preserve"> a</w:t>
      </w:r>
      <w:r w:rsidR="00563A2A" w:rsidRPr="0027520B">
        <w:rPr>
          <w:rFonts w:cs="Arial"/>
          <w:lang w:val="en-AU"/>
        </w:rPr>
        <w:t>ccessed December 2019.</w:t>
      </w:r>
    </w:p>
    <w:p w14:paraId="14E5BED9" w14:textId="2EAF7F7D" w:rsidR="00563A2A" w:rsidRPr="0027520B" w:rsidRDefault="00563A2A" w:rsidP="00563A2A">
      <w:pPr>
        <w:rPr>
          <w:rFonts w:cs="Arial"/>
        </w:rPr>
      </w:pPr>
      <w:r w:rsidRPr="0027520B">
        <w:rPr>
          <w:rFonts w:cs="Arial"/>
        </w:rPr>
        <w:t>FSANZ (2009). Safe food handling in Australian food businesses – knowledge and practices. An Interpretive Summary of the 2007 and 2001 National Food Handling Surveys. Food Standards Australia New Zealand, Canberra</w:t>
      </w:r>
      <w:r w:rsidR="0027520B">
        <w:rPr>
          <w:rFonts w:cs="Arial"/>
        </w:rPr>
        <w:t>.</w:t>
      </w:r>
    </w:p>
    <w:p w14:paraId="7ADCB314" w14:textId="0A95E112" w:rsidR="00563A2A" w:rsidRPr="0027520B" w:rsidRDefault="008242C0" w:rsidP="00563A2A">
      <w:pPr>
        <w:rPr>
          <w:rFonts w:cs="Arial"/>
          <w:lang w:val="en-AU"/>
        </w:rPr>
      </w:pPr>
      <w:hyperlink r:id="rId24" w:history="1">
        <w:r w:rsidR="00563A2A" w:rsidRPr="0027520B">
          <w:rPr>
            <w:rStyle w:val="Hyperlink"/>
            <w:rFonts w:ascii="Arial" w:hAnsi="Arial" w:cs="Arial"/>
          </w:rPr>
          <w:t>https://www.foodstandards.gov.au/publications/documents/2007%20NFHS%20Interpretive%20Summary%20FINAL.pdf</w:t>
        </w:r>
      </w:hyperlink>
      <w:r w:rsidR="00563A2A" w:rsidRPr="0027520B">
        <w:rPr>
          <w:rFonts w:cs="Arial"/>
        </w:rPr>
        <w:t xml:space="preserve"> </w:t>
      </w:r>
      <w:r w:rsidR="0027520B">
        <w:rPr>
          <w:rFonts w:cs="Arial"/>
        </w:rPr>
        <w:t xml:space="preserve"> a</w:t>
      </w:r>
      <w:r w:rsidR="00563A2A" w:rsidRPr="0027520B">
        <w:rPr>
          <w:rFonts w:cs="Arial"/>
        </w:rPr>
        <w:t>ccessed January 2021.</w:t>
      </w:r>
    </w:p>
    <w:p w14:paraId="461245ED" w14:textId="77777777" w:rsidR="00563A2A" w:rsidRPr="0027520B" w:rsidRDefault="00563A2A" w:rsidP="00563A2A">
      <w:pPr>
        <w:rPr>
          <w:rFonts w:cs="Arial"/>
        </w:rPr>
      </w:pPr>
      <w:r w:rsidRPr="0027520B">
        <w:rPr>
          <w:rFonts w:cs="Arial"/>
        </w:rPr>
        <w:t xml:space="preserve">FSANZ (2016). </w:t>
      </w:r>
      <w:r w:rsidRPr="0027520B">
        <w:rPr>
          <w:rFonts w:cs="Arial"/>
          <w:i/>
        </w:rPr>
        <w:t>Safe Food Australia</w:t>
      </w:r>
      <w:r w:rsidRPr="0027520B">
        <w:rPr>
          <w:rFonts w:cs="Arial"/>
        </w:rPr>
        <w:t xml:space="preserve"> </w:t>
      </w:r>
      <w:hyperlink r:id="rId25" w:history="1">
        <w:r w:rsidRPr="0027520B">
          <w:rPr>
            <w:rStyle w:val="Hyperlink"/>
            <w:rFonts w:ascii="Arial" w:hAnsi="Arial" w:cs="Arial"/>
          </w:rPr>
          <w:t>- A Guide to the Food Safety Standards</w:t>
        </w:r>
      </w:hyperlink>
      <w:r w:rsidRPr="0027520B">
        <w:rPr>
          <w:rFonts w:cs="Arial"/>
        </w:rPr>
        <w:t>. Food Standards Australia New Zealand, Canberra.</w:t>
      </w:r>
    </w:p>
    <w:p w14:paraId="42E41871" w14:textId="500B8594" w:rsidR="00563A2A" w:rsidRPr="0027520B" w:rsidRDefault="00563A2A" w:rsidP="00563A2A">
      <w:pPr>
        <w:rPr>
          <w:rStyle w:val="Hyperlink"/>
          <w:rFonts w:ascii="Arial" w:hAnsi="Arial" w:cs="Arial"/>
        </w:rPr>
      </w:pPr>
      <w:r w:rsidRPr="0027520B">
        <w:rPr>
          <w:rStyle w:val="Hyperlink"/>
          <w:rFonts w:ascii="Arial" w:hAnsi="Arial" w:cs="Arial"/>
        </w:rPr>
        <w:t xml:space="preserve"> </w:t>
      </w:r>
      <w:hyperlink r:id="rId26" w:history="1">
        <w:r w:rsidRPr="0027520B">
          <w:rPr>
            <w:rStyle w:val="Hyperlink"/>
            <w:rFonts w:ascii="Arial" w:hAnsi="Arial" w:cs="Arial"/>
          </w:rPr>
          <w:t>http://www.foodstandards.gov.au/foodsafety/standards/Pages/Safe-Food-Australia-%E2%80%93-A-guide-to-the-Food-Safety-Standards.aspx</w:t>
        </w:r>
      </w:hyperlink>
      <w:r w:rsidR="0027520B">
        <w:rPr>
          <w:rStyle w:val="Hyperlink"/>
          <w:rFonts w:ascii="Arial" w:hAnsi="Arial" w:cs="Arial"/>
        </w:rPr>
        <w:t xml:space="preserve"> </w:t>
      </w:r>
      <w:r w:rsidR="0027520B">
        <w:t>a</w:t>
      </w:r>
      <w:r w:rsidRPr="0027520B">
        <w:t>ccessed 10</w:t>
      </w:r>
      <w:r w:rsidR="0027520B">
        <w:t>/1/</w:t>
      </w:r>
      <w:r w:rsidRPr="0027520B">
        <w:t>2020</w:t>
      </w:r>
      <w:r w:rsidR="0027520B">
        <w:t>.</w:t>
      </w:r>
    </w:p>
    <w:p w14:paraId="438A81DD" w14:textId="2EE7DD9A" w:rsidR="00563A2A" w:rsidRPr="0027520B" w:rsidRDefault="00563A2A" w:rsidP="00563A2A">
      <w:pPr>
        <w:rPr>
          <w:rFonts w:cs="Arial"/>
        </w:rPr>
      </w:pPr>
      <w:r w:rsidRPr="0027520B">
        <w:rPr>
          <w:rFonts w:cs="Arial"/>
        </w:rPr>
        <w:t xml:space="preserve">Hedberg, </w:t>
      </w:r>
      <w:r w:rsidR="003B7A6F" w:rsidRPr="003B7A6F">
        <w:rPr>
          <w:rFonts w:cs="Arial"/>
        </w:rPr>
        <w:t>Smith</w:t>
      </w:r>
      <w:r w:rsidR="003B7A6F">
        <w:rPr>
          <w:rFonts w:cs="Arial"/>
        </w:rPr>
        <w:t xml:space="preserve"> SJ</w:t>
      </w:r>
      <w:r w:rsidR="003B7A6F" w:rsidRPr="003B7A6F">
        <w:rPr>
          <w:rFonts w:cs="Arial"/>
        </w:rPr>
        <w:t>, Kirkland</w:t>
      </w:r>
      <w:r w:rsidR="003B7A6F">
        <w:rPr>
          <w:rFonts w:cs="Arial"/>
        </w:rPr>
        <w:t xml:space="preserve"> E</w:t>
      </w:r>
      <w:r w:rsidR="003B7A6F" w:rsidRPr="003B7A6F">
        <w:rPr>
          <w:rFonts w:cs="Arial"/>
        </w:rPr>
        <w:t>, Radke</w:t>
      </w:r>
      <w:r w:rsidR="003B7A6F">
        <w:rPr>
          <w:rFonts w:cs="Arial"/>
        </w:rPr>
        <w:t xml:space="preserve"> V</w:t>
      </w:r>
      <w:r w:rsidR="003B7A6F" w:rsidRPr="003B7A6F">
        <w:rPr>
          <w:rFonts w:cs="Arial"/>
        </w:rPr>
        <w:t>, Jones</w:t>
      </w:r>
      <w:r w:rsidR="003B7A6F">
        <w:rPr>
          <w:rFonts w:cs="Arial"/>
        </w:rPr>
        <w:t xml:space="preserve"> TF</w:t>
      </w:r>
      <w:r w:rsidR="003B7A6F" w:rsidRPr="003B7A6F">
        <w:rPr>
          <w:rFonts w:cs="Arial"/>
        </w:rPr>
        <w:t>, Selman</w:t>
      </w:r>
      <w:r w:rsidR="003B7A6F">
        <w:rPr>
          <w:rFonts w:cs="Arial"/>
        </w:rPr>
        <w:t xml:space="preserve"> CA</w:t>
      </w:r>
      <w:r w:rsidR="003B7A6F" w:rsidRPr="003B7A6F">
        <w:rPr>
          <w:rFonts w:cs="Arial"/>
        </w:rPr>
        <w:t xml:space="preserve">, EHS-Net Working Group </w:t>
      </w:r>
      <w:r w:rsidRPr="0027520B">
        <w:rPr>
          <w:rFonts w:cs="Arial"/>
        </w:rPr>
        <w:t>(2006)</w:t>
      </w:r>
      <w:r w:rsidR="003B7A6F">
        <w:rPr>
          <w:rFonts w:cs="Arial"/>
        </w:rPr>
        <w:t>.</w:t>
      </w:r>
      <w:r w:rsidRPr="0027520B">
        <w:rPr>
          <w:rFonts w:cs="Arial"/>
        </w:rPr>
        <w:t xml:space="preserve"> Systematic environmental evaluations to identify food safety differences between outbreak and nonoutbreak restaurants. J</w:t>
      </w:r>
      <w:r w:rsidR="005435E9">
        <w:rPr>
          <w:rFonts w:cs="Arial"/>
        </w:rPr>
        <w:t>ournal of</w:t>
      </w:r>
      <w:r w:rsidRPr="0027520B">
        <w:rPr>
          <w:rFonts w:cs="Arial"/>
        </w:rPr>
        <w:t xml:space="preserve"> Food Prot</w:t>
      </w:r>
      <w:r w:rsidR="005435E9">
        <w:rPr>
          <w:rFonts w:cs="Arial"/>
        </w:rPr>
        <w:t>ection</w:t>
      </w:r>
      <w:r w:rsidRPr="0027520B">
        <w:rPr>
          <w:rFonts w:cs="Arial"/>
        </w:rPr>
        <w:t xml:space="preserve"> 69(11): 2697-702. doi: 10.4315/0362-028x-69.11.2697.</w:t>
      </w:r>
    </w:p>
    <w:p w14:paraId="71511EF9" w14:textId="1A581B05" w:rsidR="00802570" w:rsidRDefault="00802570" w:rsidP="00802570">
      <w:r>
        <w:t>Hogan, Lindsay (2018)</w:t>
      </w:r>
      <w:r w:rsidR="003B7A6F">
        <w:t>.</w:t>
      </w:r>
      <w:r>
        <w:t xml:space="preserve"> </w:t>
      </w:r>
      <w:r w:rsidRPr="00871847">
        <w:rPr>
          <w:i/>
        </w:rPr>
        <w:t>Food demand in Australia: Trends and issues 2018</w:t>
      </w:r>
      <w:r>
        <w:t>, ABARES Research Report 18.10, Canberra, August 2018</w:t>
      </w:r>
      <w:r w:rsidR="0027520B">
        <w:rPr>
          <w:rFonts w:cs="Arial"/>
        </w:rPr>
        <w:t>.</w:t>
      </w:r>
      <w:r>
        <w:t xml:space="preserve"> </w:t>
      </w:r>
      <w:hyperlink r:id="rId27" w:history="1">
        <w:r w:rsidRPr="0027520B">
          <w:rPr>
            <w:rStyle w:val="Hyperlink"/>
            <w:rFonts w:ascii="Arial" w:hAnsi="Arial" w:cs="Arial"/>
          </w:rPr>
          <w:t>http://agriculture.gov.au/abares/publications/display?url=http://143.188.17.20/anrdl/DAFFService/display.php?fid=pb_fdati9aat20180822.xml</w:t>
        </w:r>
      </w:hyperlink>
      <w:r>
        <w:t xml:space="preserve">, </w:t>
      </w:r>
      <w:r w:rsidR="0027520B">
        <w:rPr>
          <w:rFonts w:cs="Arial"/>
        </w:rPr>
        <w:t>accessed</w:t>
      </w:r>
      <w:r>
        <w:t xml:space="preserve"> 26/8/2019.</w:t>
      </w:r>
    </w:p>
    <w:p w14:paraId="566B7478" w14:textId="5263CB2B" w:rsidR="00563A2A" w:rsidRPr="0027520B" w:rsidRDefault="00563A2A" w:rsidP="00563A2A">
      <w:pPr>
        <w:rPr>
          <w:rFonts w:cs="Arial"/>
        </w:rPr>
      </w:pPr>
      <w:r w:rsidRPr="0027520B">
        <w:rPr>
          <w:rFonts w:cs="Arial"/>
        </w:rPr>
        <w:t>Kassa H, Silverman G S and Baroudi K (2010)</w:t>
      </w:r>
      <w:r w:rsidR="005435E9">
        <w:rPr>
          <w:rFonts w:cs="Arial"/>
        </w:rPr>
        <w:t>.</w:t>
      </w:r>
      <w:r w:rsidRPr="0027520B">
        <w:rPr>
          <w:rFonts w:cs="Arial"/>
        </w:rPr>
        <w:t xml:space="preserve"> Effect of a </w:t>
      </w:r>
      <w:r w:rsidR="003B7A6F" w:rsidRPr="0027520B">
        <w:rPr>
          <w:rFonts w:cs="Arial"/>
        </w:rPr>
        <w:t>manager training and certification program on food safety and hygiene in food service o</w:t>
      </w:r>
      <w:r w:rsidRPr="0027520B">
        <w:rPr>
          <w:rFonts w:cs="Arial"/>
        </w:rPr>
        <w:t>perations</w:t>
      </w:r>
      <w:r w:rsidR="00196D7E" w:rsidRPr="0027520B">
        <w:rPr>
          <w:rFonts w:cs="Arial"/>
        </w:rPr>
        <w:t xml:space="preserve">. </w:t>
      </w:r>
      <w:r w:rsidRPr="0027520B">
        <w:rPr>
          <w:rFonts w:cs="Arial"/>
        </w:rPr>
        <w:t>Environmental Health Insights 2010(4): 1320.</w:t>
      </w:r>
    </w:p>
    <w:p w14:paraId="67E03B63" w14:textId="6C39BEB7" w:rsidR="00802570" w:rsidRDefault="003B7A6F" w:rsidP="00802570">
      <w:bookmarkStart w:id="79" w:name="_CTVL001d92c7297027f45439870116ff5c9b1e5"/>
      <w:r>
        <w:t>Kirk M,</w:t>
      </w:r>
      <w:r w:rsidR="00802570">
        <w:t xml:space="preserve"> Glass K</w:t>
      </w:r>
      <w:r>
        <w:t>,</w:t>
      </w:r>
      <w:r w:rsidR="00802570">
        <w:t xml:space="preserve"> Ford</w:t>
      </w:r>
      <w:r>
        <w:t xml:space="preserve"> </w:t>
      </w:r>
      <w:r w:rsidR="00802570">
        <w:t>L</w:t>
      </w:r>
      <w:r>
        <w:t>,</w:t>
      </w:r>
      <w:r w:rsidR="00802570">
        <w:t xml:space="preserve"> Brown K</w:t>
      </w:r>
      <w:r>
        <w:t>,</w:t>
      </w:r>
      <w:r w:rsidR="00802570">
        <w:t xml:space="preserve"> Hall G (2014)</w:t>
      </w:r>
      <w:r>
        <w:t>.</w:t>
      </w:r>
      <w:r w:rsidR="00802570">
        <w:t xml:space="preserve"> Foodborne illness in Australia: Annual incidence circa 2010. National Centre for Epidemiology and Population Health, Australian National University. Canberra, Australia. </w:t>
      </w:r>
      <w:hyperlink r:id="rId28" w:history="1">
        <w:r w:rsidR="0027520B" w:rsidRPr="00DD6EFF">
          <w:rPr>
            <w:rStyle w:val="Hyperlink"/>
            <w:rFonts w:ascii="Arial" w:hAnsi="Arial" w:cs="Arial"/>
          </w:rPr>
          <w:t>https://www.google.com/url?sa=t&amp;rct=j&amp;q=&amp;esrc=s&amp;source=web&amp;cd=1&amp;ved=2ahUKEwjLqKPn0K3hAhWCfH0KHSC2Ce0QFjAAegQIARAC&amp;url=https%3A%2F%2Fwww.health.gov.au%2Finternet%2Fmain%2Fpublishing.nsf%2FContent%2FE829FA59A59677C0CA257D6A007D2C97%2F%24File%2FFoodborne-Illness-Australia-circa-2010.pdf&amp;usg=AOvVaw2kmoXJDtFMQmCRLUobKVZZ</w:t>
        </w:r>
      </w:hyperlink>
      <w:r w:rsidR="0027520B">
        <w:rPr>
          <w:rFonts w:cs="Arial"/>
        </w:rPr>
        <w:t xml:space="preserve"> </w:t>
      </w:r>
      <w:r w:rsidR="00802570" w:rsidRPr="0027520B">
        <w:rPr>
          <w:rFonts w:cs="Arial"/>
        </w:rPr>
        <w:t xml:space="preserve"> </w:t>
      </w:r>
      <w:r w:rsidR="0027520B">
        <w:rPr>
          <w:rFonts w:cs="Arial"/>
        </w:rPr>
        <w:t>accessed</w:t>
      </w:r>
      <w:r w:rsidR="00802570" w:rsidRPr="0027520B">
        <w:rPr>
          <w:rFonts w:cs="Arial"/>
        </w:rPr>
        <w:t xml:space="preserve"> 4/1/2019.</w:t>
      </w:r>
      <w:bookmarkEnd w:id="79"/>
    </w:p>
    <w:p w14:paraId="42EE34A3" w14:textId="76AB29FB" w:rsidR="00563A2A" w:rsidRPr="0027520B" w:rsidRDefault="00563A2A" w:rsidP="00563A2A">
      <w:pPr>
        <w:pStyle w:val="FootnoteText"/>
        <w:rPr>
          <w:rFonts w:cs="Arial"/>
          <w:sz w:val="22"/>
          <w:szCs w:val="22"/>
          <w:lang w:val="en-AU"/>
        </w:rPr>
      </w:pPr>
      <w:r w:rsidRPr="0027520B">
        <w:rPr>
          <w:rFonts w:cs="Arial"/>
          <w:sz w:val="22"/>
          <w:szCs w:val="22"/>
        </w:rPr>
        <w:t xml:space="preserve">McFarland P, Checinska Sielaf </w:t>
      </w:r>
      <w:r w:rsidR="005435E9">
        <w:rPr>
          <w:rFonts w:cs="Arial"/>
          <w:sz w:val="22"/>
          <w:szCs w:val="22"/>
        </w:rPr>
        <w:t>A</w:t>
      </w:r>
      <w:r w:rsidRPr="0027520B">
        <w:rPr>
          <w:rFonts w:cs="Arial"/>
          <w:sz w:val="22"/>
          <w:szCs w:val="22"/>
        </w:rPr>
        <w:t>, Rasco B and Smith S, (2019). Efficacy of Food Safety Training in Commercial Food Service. Journal of Food Science, 84(6)</w:t>
      </w:r>
      <w:r w:rsidR="003B7A6F">
        <w:rPr>
          <w:rFonts w:cs="Arial"/>
          <w:sz w:val="22"/>
          <w:szCs w:val="22"/>
        </w:rPr>
        <w:t>:</w:t>
      </w:r>
      <w:r w:rsidRPr="0027520B">
        <w:rPr>
          <w:rFonts w:cs="Arial"/>
          <w:sz w:val="22"/>
          <w:szCs w:val="22"/>
        </w:rPr>
        <w:t>1239-1246.</w:t>
      </w:r>
    </w:p>
    <w:p w14:paraId="3394A085" w14:textId="2C188C8C" w:rsidR="00563A2A" w:rsidRPr="0027520B" w:rsidRDefault="00563A2A" w:rsidP="00563A2A">
      <w:pPr>
        <w:pStyle w:val="FootnoteText"/>
        <w:rPr>
          <w:rFonts w:cs="Arial"/>
          <w:sz w:val="22"/>
          <w:szCs w:val="22"/>
        </w:rPr>
      </w:pPr>
      <w:r w:rsidRPr="0027520B">
        <w:rPr>
          <w:rFonts w:cs="Arial"/>
          <w:sz w:val="22"/>
          <w:szCs w:val="22"/>
        </w:rPr>
        <w:t>Medeiros C, Cavalli S, Sala</w:t>
      </w:r>
      <w:r w:rsidR="005435E9">
        <w:rPr>
          <w:rFonts w:cs="Arial"/>
          <w:sz w:val="22"/>
          <w:szCs w:val="22"/>
        </w:rPr>
        <w:t>y</w:t>
      </w:r>
      <w:r w:rsidRPr="0027520B">
        <w:rPr>
          <w:rFonts w:cs="Arial"/>
          <w:sz w:val="22"/>
          <w:szCs w:val="22"/>
        </w:rPr>
        <w:t xml:space="preserve"> E and Proença R (2011). Assessment of the methodological strategies adopted by food safety training programmes for food service workers: A systematic review. Food Control, 22(8)</w:t>
      </w:r>
      <w:r w:rsidR="003B7A6F">
        <w:rPr>
          <w:rFonts w:cs="Arial"/>
          <w:sz w:val="22"/>
          <w:szCs w:val="22"/>
        </w:rPr>
        <w:t xml:space="preserve">: </w:t>
      </w:r>
      <w:r w:rsidRPr="0027520B">
        <w:rPr>
          <w:rFonts w:cs="Arial"/>
          <w:sz w:val="22"/>
          <w:szCs w:val="22"/>
        </w:rPr>
        <w:t>1136-1144.</w:t>
      </w:r>
    </w:p>
    <w:p w14:paraId="016E6C13" w14:textId="7CCDA7A0" w:rsidR="00802570" w:rsidRDefault="00802570" w:rsidP="00802570">
      <w:r>
        <w:t>NSW Food Authority 2</w:t>
      </w:r>
      <w:r w:rsidR="003B7A6F">
        <w:t>005.</w:t>
      </w:r>
      <w:r>
        <w:t>Improving the Food Safety Framework in NSW – an SME Perspective: A Discussion Paper resulting from a NSW Food Safety Roundtable on 13 April 2005’, New South Wales (NSW) Government Food Authority, December 2005</w:t>
      </w:r>
      <w:r w:rsidR="0027520B">
        <w:rPr>
          <w:rFonts w:cs="Arial"/>
        </w:rPr>
        <w:t>.</w:t>
      </w:r>
      <w:r>
        <w:t xml:space="preserve"> </w:t>
      </w:r>
      <w:hyperlink r:id="rId29" w:history="1">
        <w:r w:rsidRPr="0027520B">
          <w:rPr>
            <w:rStyle w:val="Hyperlink"/>
            <w:rFonts w:ascii="Arial" w:hAnsi="Arial" w:cs="Arial"/>
          </w:rPr>
          <w:t>http://www.foodauthority.nsw.gov.au/_Documents/corporate/food_safety_discussion_paper_final_Nov_2005</w:t>
        </w:r>
      </w:hyperlink>
      <w:r>
        <w:t xml:space="preserve">, </w:t>
      </w:r>
      <w:r w:rsidR="0027520B">
        <w:rPr>
          <w:rFonts w:cs="Arial"/>
        </w:rPr>
        <w:t>accessed</w:t>
      </w:r>
      <w:r>
        <w:t xml:space="preserve"> 23/8/2019.</w:t>
      </w:r>
    </w:p>
    <w:p w14:paraId="33768030" w14:textId="2271E64E" w:rsidR="0027520B" w:rsidRDefault="00802570" w:rsidP="0027520B">
      <w:pPr>
        <w:spacing w:after="0"/>
        <w:rPr>
          <w:rFonts w:cs="Arial"/>
        </w:rPr>
      </w:pPr>
      <w:r w:rsidRPr="00C74208">
        <w:t>Oz</w:t>
      </w:r>
      <w:r>
        <w:t>FoodNet 2010</w:t>
      </w:r>
      <w:r w:rsidR="003B7A6F">
        <w:t>.</w:t>
      </w:r>
      <w:r>
        <w:t xml:space="preserve"> Monitoring the </w:t>
      </w:r>
      <w:r w:rsidR="003B7A6F">
        <w:t>incid</w:t>
      </w:r>
      <w:r w:rsidR="003B7A6F" w:rsidRPr="00C74208">
        <w:t xml:space="preserve">ence and causes of diseases potentially transmitted by food in </w:t>
      </w:r>
      <w:r w:rsidRPr="00C74208">
        <w:t>Australia: Annual Report o</w:t>
      </w:r>
      <w:r>
        <w:t xml:space="preserve">f the OzFoodnet Network, 2009. </w:t>
      </w:r>
      <w:r w:rsidRPr="00E63AE6">
        <w:t>Australian Department of Health: OzFoodNet working group. Canberra, Australia</w:t>
      </w:r>
      <w:r>
        <w:t>, December 2010</w:t>
      </w:r>
      <w:r w:rsidRPr="00E63AE6">
        <w:t xml:space="preserve">. </w:t>
      </w:r>
      <w:hyperlink r:id="rId30" w:history="1">
        <w:r w:rsidR="0027520B" w:rsidRPr="00DD6EFF">
          <w:rPr>
            <w:rStyle w:val="Hyperlink"/>
            <w:rFonts w:ascii="Arial" w:hAnsi="Arial" w:cs="Arial"/>
          </w:rPr>
          <w:t>http://www.health.gov.au/internet/main/publishing.nsf/Content/cda-pubs-annlrpt-ozfnetar.htm</w:t>
        </w:r>
      </w:hyperlink>
    </w:p>
    <w:p w14:paraId="731EEF0D" w14:textId="257109B4" w:rsidR="00802570" w:rsidRPr="0027520B" w:rsidRDefault="0027520B" w:rsidP="0027520B">
      <w:r>
        <w:t>accessed</w:t>
      </w:r>
      <w:r w:rsidR="00802570" w:rsidRPr="0027520B">
        <w:t xml:space="preserve"> </w:t>
      </w:r>
      <w:r w:rsidR="00802570" w:rsidRPr="0027520B">
        <w:rPr>
          <w:rFonts w:cs="Arial"/>
        </w:rPr>
        <w:t>26</w:t>
      </w:r>
      <w:r w:rsidR="00802570" w:rsidRPr="0027520B">
        <w:t>/8/2019.</w:t>
      </w:r>
    </w:p>
    <w:p w14:paraId="32A5C281" w14:textId="0565E317" w:rsidR="00802570" w:rsidRDefault="00802570" w:rsidP="00802570">
      <w:r w:rsidRPr="00C74208">
        <w:t>Oz</w:t>
      </w:r>
      <w:r>
        <w:t>FoodNet 2012</w:t>
      </w:r>
      <w:r w:rsidR="003B7A6F">
        <w:t>.</w:t>
      </w:r>
      <w:r>
        <w:t xml:space="preserve"> Monitoring the </w:t>
      </w:r>
      <w:r w:rsidR="003B7A6F">
        <w:t>incid</w:t>
      </w:r>
      <w:r w:rsidR="003B7A6F" w:rsidRPr="00C74208">
        <w:t>ence and causes of diseases potentially transmitted by food i</w:t>
      </w:r>
      <w:r w:rsidRPr="00C74208">
        <w:t>n Australia: Annual Report o</w:t>
      </w:r>
      <w:r>
        <w:t>f the OzFood</w:t>
      </w:r>
      <w:r w:rsidR="005435E9">
        <w:t>N</w:t>
      </w:r>
      <w:r>
        <w:t xml:space="preserve">et Network, 2010. </w:t>
      </w:r>
      <w:r w:rsidRPr="00E63AE6">
        <w:t>Australian Department of Health: OzFoodNet workin</w:t>
      </w:r>
      <w:r>
        <w:t>g group. Canberra, Australia, November 2012</w:t>
      </w:r>
      <w:r w:rsidRPr="00E63AE6">
        <w:t xml:space="preserve">. </w:t>
      </w:r>
      <w:hyperlink r:id="rId31" w:history="1">
        <w:r w:rsidR="0027520B" w:rsidRPr="00DD6EFF">
          <w:rPr>
            <w:rStyle w:val="Hyperlink"/>
            <w:rFonts w:ascii="Arial" w:hAnsi="Arial" w:cs="Arial"/>
          </w:rPr>
          <w:t>http://www.health.gov.au/internet/main/publishing.nsf/Content/cda-pubs-annlrpt-ozfnetar.htm</w:t>
        </w:r>
      </w:hyperlink>
      <w:r w:rsidR="0027520B">
        <w:rPr>
          <w:rFonts w:cs="Arial"/>
        </w:rPr>
        <w:t xml:space="preserve"> </w:t>
      </w:r>
      <w:r w:rsidRPr="0027520B">
        <w:rPr>
          <w:rFonts w:cs="Arial"/>
        </w:rPr>
        <w:t xml:space="preserve"> </w:t>
      </w:r>
      <w:r w:rsidR="0027520B">
        <w:rPr>
          <w:rFonts w:cs="Arial"/>
        </w:rPr>
        <w:t>accessed</w:t>
      </w:r>
      <w:r w:rsidRPr="0027520B">
        <w:rPr>
          <w:rFonts w:cs="Arial"/>
        </w:rPr>
        <w:t xml:space="preserve"> 26/8/2019.</w:t>
      </w:r>
    </w:p>
    <w:p w14:paraId="1BD897EC" w14:textId="768A7EAA" w:rsidR="00802570" w:rsidRDefault="00802570" w:rsidP="00802570">
      <w:r w:rsidRPr="00C74208">
        <w:t>Oz</w:t>
      </w:r>
      <w:r>
        <w:t>FoodNet 2015</w:t>
      </w:r>
      <w:r w:rsidR="003B7A6F">
        <w:t>.</w:t>
      </w:r>
      <w:r>
        <w:t xml:space="preserve"> Monitoring the </w:t>
      </w:r>
      <w:r w:rsidR="003B7A6F">
        <w:t>incid</w:t>
      </w:r>
      <w:r w:rsidR="003B7A6F" w:rsidRPr="00C74208">
        <w:t xml:space="preserve">ence and causes of diseases potentially transmitted by food </w:t>
      </w:r>
      <w:r w:rsidRPr="00C74208">
        <w:t>in Australia: Annual Report o</w:t>
      </w:r>
      <w:r>
        <w:t xml:space="preserve">f the OzFoodnet Network, 2011. </w:t>
      </w:r>
      <w:r w:rsidRPr="00E63AE6">
        <w:t>Australian Department of Health: OzFoodNet working group. Canberra, Australia</w:t>
      </w:r>
      <w:r>
        <w:t>, July 2015</w:t>
      </w:r>
      <w:r w:rsidRPr="00E63AE6">
        <w:t xml:space="preserve">. </w:t>
      </w:r>
      <w:hyperlink r:id="rId32" w:history="1">
        <w:r w:rsidR="0027520B" w:rsidRPr="00DD6EFF">
          <w:rPr>
            <w:rStyle w:val="Hyperlink"/>
            <w:rFonts w:ascii="Arial" w:hAnsi="Arial" w:cs="Arial"/>
          </w:rPr>
          <w:t>http://www.health.gov.au/internet/main/publishing.nsf/Content/cda-pubs-annlrpt-ozfnetar.htm</w:t>
        </w:r>
      </w:hyperlink>
      <w:r w:rsidR="0027520B">
        <w:rPr>
          <w:rFonts w:cs="Arial"/>
        </w:rPr>
        <w:t xml:space="preserve">  accessed</w:t>
      </w:r>
      <w:r w:rsidRPr="0027520B">
        <w:rPr>
          <w:rFonts w:cs="Arial"/>
        </w:rPr>
        <w:t xml:space="preserve"> 26/8/2019.</w:t>
      </w:r>
    </w:p>
    <w:p w14:paraId="0F12DD55" w14:textId="713E8F4F" w:rsidR="00802570" w:rsidRDefault="00802570" w:rsidP="00802570">
      <w:r>
        <w:t>OzFoodNet 2018</w:t>
      </w:r>
      <w:r w:rsidR="003B7A6F">
        <w:t>.</w:t>
      </w:r>
      <w:r>
        <w:t xml:space="preserve"> </w:t>
      </w:r>
      <w:r w:rsidRPr="002755CC">
        <w:t>Monitoring the incidence and causes of diseases potentially transmitte</w:t>
      </w:r>
      <w:r w:rsidR="003B7A6F">
        <w:t>d by food in Australia: Annual R</w:t>
      </w:r>
      <w:r w:rsidRPr="002755CC">
        <w:t>eport of the OzFoodNet network, 2012</w:t>
      </w:r>
      <w:r>
        <w:t xml:space="preserve">. </w:t>
      </w:r>
      <w:r w:rsidRPr="002755CC">
        <w:t>Australian Department of Health: OzFoodNet working group. Canberra, Au</w:t>
      </w:r>
      <w:r>
        <w:t>stralia, November 2018</w:t>
      </w:r>
      <w:r w:rsidRPr="002755CC">
        <w:t xml:space="preserve">. </w:t>
      </w:r>
      <w:r w:rsidRPr="0027520B">
        <w:rPr>
          <w:rFonts w:cs="Arial"/>
        </w:rPr>
        <w:t xml:space="preserve">Available online at </w:t>
      </w:r>
      <w:hyperlink r:id="rId33" w:history="1">
        <w:r w:rsidR="0027520B" w:rsidRPr="00DD6EFF">
          <w:rPr>
            <w:rStyle w:val="Hyperlink"/>
            <w:rFonts w:ascii="Arial" w:hAnsi="Arial" w:cs="Arial"/>
          </w:rPr>
          <w:t>http://www.health.gov.au/internet/main/publishing.nsf/Content/cda-pubs-annlrpt-ozfnetar.htm</w:t>
        </w:r>
      </w:hyperlink>
      <w:r w:rsidR="0027520B">
        <w:rPr>
          <w:rFonts w:cs="Arial"/>
        </w:rPr>
        <w:t>, accessed</w:t>
      </w:r>
      <w:r w:rsidRPr="0027520B">
        <w:rPr>
          <w:rFonts w:cs="Arial"/>
        </w:rPr>
        <w:t xml:space="preserve"> 26/8/2019.</w:t>
      </w:r>
    </w:p>
    <w:p w14:paraId="6CE1DF2F" w14:textId="028FE3A5" w:rsidR="00563A2A" w:rsidRPr="0027520B" w:rsidRDefault="00563A2A" w:rsidP="00563A2A">
      <w:pPr>
        <w:rPr>
          <w:rFonts w:cs="Arial"/>
        </w:rPr>
      </w:pPr>
      <w:r w:rsidRPr="0027520B">
        <w:rPr>
          <w:rFonts w:cs="Arial"/>
        </w:rPr>
        <w:t xml:space="preserve">Ross T, </w:t>
      </w:r>
      <w:r w:rsidRPr="0027520B">
        <w:rPr>
          <w:rFonts w:cs="Arial"/>
          <w:b/>
        </w:rPr>
        <w:t xml:space="preserve"> </w:t>
      </w:r>
      <w:r w:rsidRPr="0027520B">
        <w:rPr>
          <w:rFonts w:cs="Arial"/>
        </w:rPr>
        <w:t>Mellefont L, McQuestin O,  Haines H, Smith J (</w:t>
      </w:r>
      <w:r w:rsidRPr="0027520B">
        <w:rPr>
          <w:rFonts w:cs="Arial"/>
          <w:lang w:val="en-AU"/>
        </w:rPr>
        <w:t>2009)</w:t>
      </w:r>
      <w:r w:rsidR="005435E9">
        <w:rPr>
          <w:rFonts w:cs="Arial"/>
          <w:lang w:val="en-AU"/>
        </w:rPr>
        <w:t>,</w:t>
      </w:r>
      <w:r w:rsidRPr="0027520B">
        <w:rPr>
          <w:rFonts w:cs="Arial"/>
          <w:lang w:val="en-AU"/>
        </w:rPr>
        <w:t xml:space="preserve"> </w:t>
      </w:r>
      <w:r w:rsidRPr="0027520B">
        <w:rPr>
          <w:rFonts w:cs="Arial"/>
        </w:rPr>
        <w:t>Risk Profiling Framework Example Classifications (Extracts), prepared for Department of Health and Ageing, Canberra</w:t>
      </w:r>
    </w:p>
    <w:p w14:paraId="09C61983" w14:textId="5E222973" w:rsidR="00563A2A" w:rsidRPr="0027520B" w:rsidRDefault="008242C0" w:rsidP="00563A2A">
      <w:pPr>
        <w:rPr>
          <w:rFonts w:cs="Arial"/>
        </w:rPr>
      </w:pPr>
      <w:hyperlink r:id="rId34" w:history="1">
        <w:r w:rsidR="00563A2A" w:rsidRPr="0027520B">
          <w:rPr>
            <w:rStyle w:val="Hyperlink"/>
            <w:rFonts w:ascii="Arial" w:hAnsi="Arial" w:cs="Arial"/>
          </w:rPr>
          <w:t>https://foodregulation.gov.au/internet/fr/publishing.nsf/Content/37F08208FAC6F504CA2582A40027AA90/$File/FRSC-RPF-ECE.docx</w:t>
        </w:r>
      </w:hyperlink>
      <w:r w:rsidR="0027520B">
        <w:rPr>
          <w:rStyle w:val="Hyperlink"/>
          <w:rFonts w:ascii="Arial" w:hAnsi="Arial" w:cs="Arial"/>
        </w:rPr>
        <w:t>,</w:t>
      </w:r>
      <w:r w:rsidR="00563A2A" w:rsidRPr="0027520B">
        <w:rPr>
          <w:rFonts w:cs="Arial"/>
        </w:rPr>
        <w:t xml:space="preserve"> </w:t>
      </w:r>
      <w:r w:rsidR="0027520B">
        <w:rPr>
          <w:rFonts w:cs="Arial"/>
        </w:rPr>
        <w:t>a</w:t>
      </w:r>
      <w:r w:rsidR="00563A2A" w:rsidRPr="0027520B">
        <w:rPr>
          <w:rFonts w:cs="Arial"/>
        </w:rPr>
        <w:t>ccessed December 2019</w:t>
      </w:r>
      <w:r w:rsidR="0027520B">
        <w:rPr>
          <w:rFonts w:cs="Arial"/>
        </w:rPr>
        <w:t>.</w:t>
      </w:r>
    </w:p>
    <w:p w14:paraId="551A8EFA" w14:textId="476E7EAA" w:rsidR="00563A2A" w:rsidRPr="0027520B" w:rsidRDefault="00563A2A" w:rsidP="00563A2A">
      <w:pPr>
        <w:pStyle w:val="FootnoteText"/>
        <w:rPr>
          <w:rFonts w:cs="Arial"/>
          <w:sz w:val="22"/>
          <w:szCs w:val="22"/>
          <w:lang w:val="en-AU"/>
        </w:rPr>
      </w:pPr>
      <w:r w:rsidRPr="0027520B">
        <w:rPr>
          <w:rFonts w:cs="Arial"/>
          <w:sz w:val="22"/>
          <w:szCs w:val="22"/>
        </w:rPr>
        <w:t>Thaivalappil A, Waddell L, Greig J, Meldrum R and Young I (2018)</w:t>
      </w:r>
      <w:r w:rsidR="005435E9">
        <w:rPr>
          <w:rFonts w:cs="Arial"/>
          <w:sz w:val="22"/>
          <w:szCs w:val="22"/>
        </w:rPr>
        <w:t>,</w:t>
      </w:r>
      <w:r w:rsidRPr="0027520B">
        <w:rPr>
          <w:rFonts w:cs="Arial"/>
          <w:sz w:val="22"/>
          <w:szCs w:val="22"/>
        </w:rPr>
        <w:t xml:space="preserve"> A systematic review and thematic synthesis of qualitative research studies on factors affecting safe food handling at retail and food service. Food Control</w:t>
      </w:r>
      <w:r w:rsidR="005435E9">
        <w:rPr>
          <w:rFonts w:cs="Arial"/>
          <w:sz w:val="22"/>
          <w:szCs w:val="22"/>
        </w:rPr>
        <w:t xml:space="preserve"> 89: </w:t>
      </w:r>
      <w:r w:rsidRPr="0027520B">
        <w:rPr>
          <w:rFonts w:cs="Arial"/>
          <w:sz w:val="22"/>
          <w:szCs w:val="22"/>
        </w:rPr>
        <w:t>97-107.</w:t>
      </w:r>
    </w:p>
    <w:p w14:paraId="562FEE35" w14:textId="3012ADE6" w:rsidR="00563A2A" w:rsidRPr="0027520B" w:rsidRDefault="00563A2A" w:rsidP="00563A2A">
      <w:pPr>
        <w:rPr>
          <w:rFonts w:cs="Arial"/>
        </w:rPr>
      </w:pPr>
      <w:r w:rsidRPr="0027520B">
        <w:rPr>
          <w:rFonts w:cs="Arial"/>
        </w:rPr>
        <w:t>Todd E (2007) Outbreaks where food workers have been implicated in the spread of foodborne disease. Part 3. Factors contributing to outbreaks and description of outbreak categories. Journal of Food Protection 70(9): 2199–2217</w:t>
      </w:r>
      <w:r w:rsidR="0027520B">
        <w:rPr>
          <w:rFonts w:cs="Arial"/>
        </w:rPr>
        <w:t>.</w:t>
      </w:r>
    </w:p>
    <w:p w14:paraId="71AFCBB9" w14:textId="4AEDF9CD" w:rsidR="00563A2A" w:rsidRPr="0027520B" w:rsidRDefault="00563A2A" w:rsidP="00563A2A">
      <w:pPr>
        <w:rPr>
          <w:rFonts w:cs="Arial"/>
        </w:rPr>
      </w:pPr>
      <w:r w:rsidRPr="0027520B">
        <w:rPr>
          <w:rFonts w:cs="Arial"/>
          <w:lang w:val="en-AU"/>
        </w:rPr>
        <w:t>Treasury (2000). Industry Self-Regulation in Consumer Markets, Report prepared by the Taskforce on Industry Self-regulation. Commonwealth of Australia, Treasury</w:t>
      </w:r>
      <w:r w:rsidR="0027520B">
        <w:rPr>
          <w:rFonts w:cs="Arial"/>
          <w:lang w:val="en-AU"/>
        </w:rPr>
        <w:t>.</w:t>
      </w:r>
      <w:r w:rsidRPr="0027520B">
        <w:rPr>
          <w:rFonts w:cs="Arial"/>
          <w:lang w:val="en-AU"/>
        </w:rPr>
        <w:t xml:space="preserve"> </w:t>
      </w:r>
      <w:hyperlink r:id="rId35" w:history="1">
        <w:r w:rsidRPr="0027520B">
          <w:rPr>
            <w:rStyle w:val="Hyperlink"/>
            <w:rFonts w:ascii="Arial" w:hAnsi="Arial" w:cs="Arial"/>
            <w:lang w:val="en-AU"/>
          </w:rPr>
          <w:t>https://treasury.gov.au/sites/default/files/2019-03/final_report.pdf</w:t>
        </w:r>
      </w:hyperlink>
      <w:r w:rsidR="0027520B" w:rsidRPr="0027520B">
        <w:t>, a</w:t>
      </w:r>
      <w:r w:rsidRPr="0027520B">
        <w:t>ccessed</w:t>
      </w:r>
      <w:r w:rsidRPr="0027520B">
        <w:rPr>
          <w:rFonts w:cs="Arial"/>
        </w:rPr>
        <w:t xml:space="preserve"> 21</w:t>
      </w:r>
      <w:r w:rsidR="0027520B">
        <w:rPr>
          <w:rFonts w:cs="Arial"/>
        </w:rPr>
        <w:t>/1/</w:t>
      </w:r>
      <w:r w:rsidRPr="0027520B">
        <w:rPr>
          <w:rFonts w:cs="Arial"/>
        </w:rPr>
        <w:t>2021</w:t>
      </w:r>
      <w:r w:rsidR="0027520B">
        <w:rPr>
          <w:rFonts w:cs="Arial"/>
        </w:rPr>
        <w:t>.</w:t>
      </w:r>
    </w:p>
    <w:p w14:paraId="02CDA225" w14:textId="0C7F10E3" w:rsidR="00563A2A" w:rsidRPr="0027520B" w:rsidRDefault="00563A2A" w:rsidP="00563A2A">
      <w:pPr>
        <w:rPr>
          <w:rFonts w:cs="Arial"/>
        </w:rPr>
      </w:pPr>
      <w:r w:rsidRPr="0027520B">
        <w:rPr>
          <w:rFonts w:cs="Arial"/>
        </w:rPr>
        <w:t xml:space="preserve">Yapp C </w:t>
      </w:r>
      <w:r w:rsidR="005435E9">
        <w:rPr>
          <w:rFonts w:cs="Arial"/>
        </w:rPr>
        <w:t>and</w:t>
      </w:r>
      <w:r w:rsidRPr="0027520B">
        <w:rPr>
          <w:rFonts w:cs="Arial"/>
        </w:rPr>
        <w:t xml:space="preserve"> Fairman R (2006)</w:t>
      </w:r>
      <w:r w:rsidR="005435E9">
        <w:rPr>
          <w:rFonts w:cs="Arial"/>
        </w:rPr>
        <w:t>,</w:t>
      </w:r>
      <w:r w:rsidRPr="0027520B">
        <w:rPr>
          <w:rFonts w:cs="Arial"/>
        </w:rPr>
        <w:t xml:space="preserve"> Factors affecting food safety compliance within small and medium-sized enterprises: implications for regulatory and enforcement strategies. Food Control. 17(1): 42-51</w:t>
      </w:r>
      <w:r w:rsidR="0027520B">
        <w:rPr>
          <w:rFonts w:cs="Arial"/>
        </w:rPr>
        <w:t>.</w:t>
      </w:r>
    </w:p>
    <w:p w14:paraId="7F183D0A" w14:textId="19251C3F" w:rsidR="00AA50BB" w:rsidRDefault="008242C0" w:rsidP="00596789">
      <w:pPr>
        <w:rPr>
          <w:b/>
        </w:rPr>
      </w:pPr>
      <w:hyperlink r:id="rId36" w:history="1">
        <w:r w:rsidR="00563A2A" w:rsidRPr="0027520B">
          <w:rPr>
            <w:rStyle w:val="Hyperlink"/>
            <w:rFonts w:ascii="Arial" w:hAnsi="Arial" w:cs="Arial"/>
          </w:rPr>
          <w:t>https://www.sciencedirect.com/science/article/pii/S0956713504001975</w:t>
        </w:r>
      </w:hyperlink>
      <w:r w:rsidR="0027520B">
        <w:rPr>
          <w:rStyle w:val="Hyperlink"/>
          <w:rFonts w:ascii="Arial" w:hAnsi="Arial" w:cs="Arial"/>
        </w:rPr>
        <w:t>,</w:t>
      </w:r>
      <w:r w:rsidR="00563A2A" w:rsidRPr="0027520B">
        <w:rPr>
          <w:rFonts w:cs="Arial"/>
        </w:rPr>
        <w:t xml:space="preserve"> </w:t>
      </w:r>
      <w:r w:rsidR="0027520B">
        <w:rPr>
          <w:rFonts w:cs="Arial"/>
        </w:rPr>
        <w:t xml:space="preserve">accessed </w:t>
      </w:r>
      <w:r w:rsidR="00563A2A" w:rsidRPr="0027520B">
        <w:rPr>
          <w:rFonts w:cs="Arial"/>
        </w:rPr>
        <w:t>4</w:t>
      </w:r>
      <w:r w:rsidR="0027520B">
        <w:rPr>
          <w:rFonts w:cs="Arial"/>
        </w:rPr>
        <w:t>/5/</w:t>
      </w:r>
      <w:r w:rsidR="00563A2A" w:rsidRPr="0027520B">
        <w:rPr>
          <w:rFonts w:cs="Arial"/>
        </w:rPr>
        <w:t>2021</w:t>
      </w:r>
      <w:r w:rsidR="0027520B">
        <w:rPr>
          <w:rFonts w:cs="Arial"/>
        </w:rPr>
        <w:t>.</w:t>
      </w:r>
      <w:r w:rsidR="00AA50BB">
        <w:rPr>
          <w:b/>
        </w:rPr>
        <w:br w:type="page"/>
      </w:r>
    </w:p>
    <w:p w14:paraId="3697BE7D" w14:textId="29917899" w:rsidR="00373F1A" w:rsidRPr="008F342F" w:rsidRDefault="00121B56" w:rsidP="00951AFF">
      <w:pPr>
        <w:pStyle w:val="Heading1"/>
        <w:rPr>
          <w:sz w:val="32"/>
        </w:rPr>
      </w:pPr>
      <w:bookmarkStart w:id="80" w:name="_Toc94172850"/>
      <w:r w:rsidRPr="008F342F">
        <w:rPr>
          <w:sz w:val="32"/>
        </w:rPr>
        <w:t>Appendix 1</w:t>
      </w:r>
      <w:r w:rsidR="00951AFF" w:rsidRPr="008F342F">
        <w:rPr>
          <w:sz w:val="32"/>
        </w:rPr>
        <w:t xml:space="preserve"> – </w:t>
      </w:r>
      <w:r w:rsidR="00D56FE7">
        <w:rPr>
          <w:sz w:val="32"/>
        </w:rPr>
        <w:t>Cost–benefit</w:t>
      </w:r>
      <w:r w:rsidR="003504D1" w:rsidRPr="008F342F">
        <w:rPr>
          <w:sz w:val="32"/>
        </w:rPr>
        <w:t xml:space="preserve"> a</w:t>
      </w:r>
      <w:r w:rsidR="004F4C6E" w:rsidRPr="008F342F">
        <w:rPr>
          <w:sz w:val="32"/>
        </w:rPr>
        <w:t>nalysis</w:t>
      </w:r>
      <w:bookmarkEnd w:id="80"/>
    </w:p>
    <w:p w14:paraId="595093BE" w14:textId="56C2A894" w:rsidR="004F4C6E" w:rsidRPr="008F342F" w:rsidRDefault="004F4C6E" w:rsidP="00F05972">
      <w:pPr>
        <w:pStyle w:val="Heading2"/>
        <w:rPr>
          <w:sz w:val="44"/>
          <w:szCs w:val="36"/>
        </w:rPr>
      </w:pPr>
      <w:bookmarkStart w:id="81" w:name="_Toc94172851"/>
      <w:r w:rsidRPr="00F05972">
        <w:t>Introduction</w:t>
      </w:r>
      <w:bookmarkEnd w:id="81"/>
      <w:r w:rsidRPr="008F342F">
        <w:t xml:space="preserve"> </w:t>
      </w:r>
    </w:p>
    <w:p w14:paraId="0A560948" w14:textId="367FB6A9" w:rsidR="004F4C6E" w:rsidRPr="00373F1A" w:rsidRDefault="00951AFF" w:rsidP="004F4C6E">
      <w:r>
        <w:t>This a</w:t>
      </w:r>
      <w:r w:rsidR="00AA50BB">
        <w:t>ppendix</w:t>
      </w:r>
      <w:r w:rsidR="004F4C6E" w:rsidRPr="00373F1A">
        <w:t xml:space="preserve"> provid</w:t>
      </w:r>
      <w:r w:rsidR="005E0B28">
        <w:t>es the</w:t>
      </w:r>
      <w:r w:rsidR="004F4C6E" w:rsidRPr="00373F1A">
        <w:t xml:space="preserve"> underlying assumptions</w:t>
      </w:r>
      <w:r w:rsidR="005E0B28">
        <w:t xml:space="preserve"> associated with the regulatory analysis provided </w:t>
      </w:r>
      <w:r w:rsidR="000A3D4E">
        <w:t>in this CRIS</w:t>
      </w:r>
      <w:r w:rsidR="004F4C6E" w:rsidRPr="00373F1A">
        <w:t>. The economic modelling is sensitive to several variables</w:t>
      </w:r>
      <w:r w:rsidR="00824D54">
        <w:t>,</w:t>
      </w:r>
      <w:r w:rsidR="004F4C6E" w:rsidRPr="00373F1A">
        <w:t xml:space="preserve"> such as the potential efficacy of the intervention, estimated number of illness cases and the cost of those illnesses. These key variables each have a level of u</w:t>
      </w:r>
      <w:r w:rsidR="00271435">
        <w:t xml:space="preserve">ncertainty. </w:t>
      </w:r>
    </w:p>
    <w:p w14:paraId="21AEC3FC" w14:textId="3E4FB365" w:rsidR="004F4C6E" w:rsidRPr="00373F1A" w:rsidRDefault="004F4C6E" w:rsidP="004F4C6E">
      <w:r w:rsidRPr="00373F1A">
        <w:t xml:space="preserve">FSANZ is considering </w:t>
      </w:r>
      <w:r w:rsidR="0088071C">
        <w:t>two</w:t>
      </w:r>
      <w:r w:rsidRPr="00373F1A">
        <w:t xml:space="preserve"> options in addition to the status quo</w:t>
      </w:r>
      <w:r w:rsidR="00AA50BB">
        <w:t xml:space="preserve"> and </w:t>
      </w:r>
      <w:r w:rsidR="007836A5">
        <w:t>self-regulation</w:t>
      </w:r>
      <w:r w:rsidRPr="00373F1A">
        <w:t>. These are:</w:t>
      </w:r>
    </w:p>
    <w:p w14:paraId="48A15032" w14:textId="57766B3A" w:rsidR="004F4C6E" w:rsidRPr="00373F1A" w:rsidRDefault="004F4C6E" w:rsidP="004F4C6E">
      <w:r w:rsidRPr="00373F1A">
        <w:rPr>
          <w:b/>
        </w:rPr>
        <w:t xml:space="preserve">Option </w:t>
      </w:r>
      <w:r w:rsidR="00121B56">
        <w:rPr>
          <w:b/>
        </w:rPr>
        <w:t>3.</w:t>
      </w:r>
      <w:r w:rsidRPr="00373F1A">
        <w:rPr>
          <w:b/>
        </w:rPr>
        <w:t>1:</w:t>
      </w:r>
      <w:r w:rsidR="00951AFF">
        <w:t xml:space="preserve"> Employment of a c</w:t>
      </w:r>
      <w:r w:rsidR="00A22EE0">
        <w:t>ertified food safety s</w:t>
      </w:r>
      <w:r w:rsidRPr="00373F1A">
        <w:t xml:space="preserve">upervisor (FSS) and requiring food handler staff to </w:t>
      </w:r>
      <w:r w:rsidR="00A22EE0">
        <w:t>complete</w:t>
      </w:r>
      <w:r w:rsidRPr="00373F1A">
        <w:t xml:space="preserve"> food handler training (FHT).</w:t>
      </w:r>
    </w:p>
    <w:p w14:paraId="45893C6A" w14:textId="62D75AA0" w:rsidR="004F4C6E" w:rsidRPr="00373F1A" w:rsidRDefault="004F4C6E" w:rsidP="004F4C6E">
      <w:r w:rsidRPr="00373F1A">
        <w:rPr>
          <w:b/>
        </w:rPr>
        <w:t xml:space="preserve">Option </w:t>
      </w:r>
      <w:r w:rsidR="00121B56">
        <w:rPr>
          <w:b/>
        </w:rPr>
        <w:t>3.</w:t>
      </w:r>
      <w:r w:rsidRPr="00373F1A">
        <w:rPr>
          <w:b/>
        </w:rPr>
        <w:t>2:</w:t>
      </w:r>
      <w:r w:rsidRPr="00373F1A">
        <w:t xml:space="preserve"> A package of all three tools (FSS, FHT, </w:t>
      </w:r>
      <w:r w:rsidR="00951AFF">
        <w:t>E</w:t>
      </w:r>
      <w:r w:rsidRPr="00373F1A">
        <w:t>).</w:t>
      </w:r>
    </w:p>
    <w:p w14:paraId="3CDF87BF" w14:textId="145C49BC" w:rsidR="004F4C6E" w:rsidRPr="00373F1A" w:rsidRDefault="004F4C6E" w:rsidP="004F4C6E">
      <w:r w:rsidRPr="00373F1A">
        <w:t xml:space="preserve">The following sections summarise the benefits and business costs associated with implementing a regulatory intervention for each tool. </w:t>
      </w:r>
      <w:r w:rsidR="00745327">
        <w:t>As noted above only Category 1 and C</w:t>
      </w:r>
      <w:r w:rsidR="00D95EC5">
        <w:t>ategory 2 businesses have been considered in this analysis as the</w:t>
      </w:r>
      <w:r w:rsidR="00745327">
        <w:t xml:space="preserve"> likely illnesses generated by C</w:t>
      </w:r>
      <w:r w:rsidR="00D95EC5">
        <w:t>ategory 3 businesses is not sufficient to justify the cost of further regulation.</w:t>
      </w:r>
    </w:p>
    <w:p w14:paraId="66679109" w14:textId="0685EAE1" w:rsidR="004F4C6E" w:rsidRPr="008F342F" w:rsidRDefault="00951AFF" w:rsidP="00F05972">
      <w:pPr>
        <w:pStyle w:val="Heading2"/>
      </w:pPr>
      <w:bookmarkStart w:id="82" w:name="_Toc94172852"/>
      <w:r w:rsidRPr="008F342F">
        <w:t>Cost of i</w:t>
      </w:r>
      <w:r w:rsidR="004F4C6E" w:rsidRPr="008F342F">
        <w:t>nterventions</w:t>
      </w:r>
      <w:bookmarkEnd w:id="82"/>
    </w:p>
    <w:p w14:paraId="2E3400A1" w14:textId="6B12CADB" w:rsidR="004F4C6E" w:rsidRPr="00373F1A" w:rsidRDefault="004F4C6E" w:rsidP="004F4C6E">
      <w:r w:rsidRPr="00373F1A">
        <w:t>Costs associated with implementing food safety management tools occur upfront (such as initial certification fees, training and the development of system</w:t>
      </w:r>
      <w:r w:rsidR="00A22EE0">
        <w:t xml:space="preserve"> to keep evidence of food safety management</w:t>
      </w:r>
      <w:r w:rsidRPr="00373F1A">
        <w:t>) as well as ongoing (such as training, verification, certification renewa</w:t>
      </w:r>
      <w:r w:rsidR="00A22EE0">
        <w:t>l and creating and maintaining</w:t>
      </w:r>
      <w:r w:rsidRPr="00373F1A">
        <w:t xml:space="preserve"> </w:t>
      </w:r>
      <w:r w:rsidR="00A22EE0">
        <w:t>evidence</w:t>
      </w:r>
      <w:r w:rsidRPr="00373F1A">
        <w:t>).</w:t>
      </w:r>
    </w:p>
    <w:p w14:paraId="1C08EBB8" w14:textId="0B837381" w:rsidR="004F4C6E" w:rsidRPr="00373F1A" w:rsidRDefault="004F4C6E" w:rsidP="000A3D4E">
      <w:pPr>
        <w:pStyle w:val="Heading3"/>
      </w:pPr>
      <w:r w:rsidRPr="00373F1A">
        <w:t>F</w:t>
      </w:r>
      <w:r w:rsidR="000A3D4E">
        <w:t xml:space="preserve">ood </w:t>
      </w:r>
      <w:r w:rsidRPr="00373F1A">
        <w:t>S</w:t>
      </w:r>
      <w:r w:rsidR="000A3D4E">
        <w:t xml:space="preserve">afety </w:t>
      </w:r>
      <w:r w:rsidRPr="00373F1A">
        <w:t>S</w:t>
      </w:r>
      <w:r w:rsidR="000A3D4E">
        <w:t>upervisor</w:t>
      </w:r>
    </w:p>
    <w:p w14:paraId="1D47B369" w14:textId="77777777" w:rsidR="004F4C6E" w:rsidRPr="00373F1A" w:rsidRDefault="004F4C6E" w:rsidP="004F4C6E">
      <w:pPr>
        <w:rPr>
          <w:lang w:eastAsia="en-AU"/>
        </w:rPr>
      </w:pPr>
      <w:r w:rsidRPr="00373F1A">
        <w:rPr>
          <w:lang w:eastAsia="en-AU"/>
        </w:rPr>
        <w:t>Implementing this tool involves training at least one staff member to be a qualified FSS. Qualifications must be renewed every five years.</w:t>
      </w:r>
    </w:p>
    <w:p w14:paraId="62BA7425" w14:textId="77777777" w:rsidR="004F4C6E" w:rsidRPr="00373F1A" w:rsidRDefault="004F4C6E" w:rsidP="004F4C6E">
      <w:pPr>
        <w:rPr>
          <w:lang w:eastAsia="en-AU"/>
        </w:rPr>
      </w:pPr>
      <w:r w:rsidRPr="00373F1A">
        <w:rPr>
          <w:lang w:eastAsia="en-AU"/>
        </w:rPr>
        <w:t>There are three scenarios across Australia depending on the current requirements within jurisdictions:</w:t>
      </w:r>
    </w:p>
    <w:p w14:paraId="2606A7B4" w14:textId="26CE044F" w:rsidR="004F4C6E" w:rsidRPr="000A3D4E" w:rsidRDefault="004F4C6E" w:rsidP="004F4C6E">
      <w:pPr>
        <w:rPr>
          <w:lang w:eastAsia="en-AU"/>
        </w:rPr>
      </w:pPr>
      <w:r w:rsidRPr="000A3D4E">
        <w:rPr>
          <w:lang w:eastAsia="en-AU"/>
        </w:rPr>
        <w:t>Scenario 1: Those jurisdictions that do not currently mandate FSS (WA, SA, Tas</w:t>
      </w:r>
      <w:r w:rsidR="00824D54" w:rsidRPr="000A3D4E">
        <w:rPr>
          <w:lang w:eastAsia="en-AU"/>
        </w:rPr>
        <w:t>mania</w:t>
      </w:r>
      <w:r w:rsidRPr="000A3D4E">
        <w:rPr>
          <w:lang w:eastAsia="en-AU"/>
        </w:rPr>
        <w:t>, NT)</w:t>
      </w:r>
      <w:r w:rsidR="000A3D4E">
        <w:rPr>
          <w:lang w:eastAsia="en-AU"/>
        </w:rPr>
        <w:t>.</w:t>
      </w:r>
    </w:p>
    <w:p w14:paraId="685C6C52" w14:textId="3C9D95DC" w:rsidR="004F4C6E" w:rsidRPr="000A3D4E" w:rsidRDefault="004F4C6E" w:rsidP="004F4C6E">
      <w:pPr>
        <w:rPr>
          <w:lang w:eastAsia="en-AU"/>
        </w:rPr>
      </w:pPr>
      <w:r w:rsidRPr="000A3D4E">
        <w:rPr>
          <w:lang w:eastAsia="en-AU"/>
        </w:rPr>
        <w:t>Scenario 2: Those jurisdictions that mandate FSS</w:t>
      </w:r>
      <w:r w:rsidR="000A3D4E">
        <w:rPr>
          <w:lang w:eastAsia="en-AU"/>
        </w:rPr>
        <w:t>,</w:t>
      </w:r>
      <w:r w:rsidRPr="000A3D4E">
        <w:rPr>
          <w:lang w:eastAsia="en-AU"/>
        </w:rPr>
        <w:t xml:space="preserve"> but have no certification renewal requirements (Q</w:t>
      </w:r>
      <w:r w:rsidR="00F05972" w:rsidRPr="000A3D4E">
        <w:rPr>
          <w:lang w:eastAsia="en-AU"/>
        </w:rPr>
        <w:t>ueens</w:t>
      </w:r>
      <w:r w:rsidRPr="000A3D4E">
        <w:rPr>
          <w:lang w:eastAsia="en-AU"/>
        </w:rPr>
        <w:t>l</w:t>
      </w:r>
      <w:r w:rsidR="00F05972" w:rsidRPr="000A3D4E">
        <w:rPr>
          <w:lang w:eastAsia="en-AU"/>
        </w:rPr>
        <w:t>and</w:t>
      </w:r>
      <w:r w:rsidRPr="000A3D4E">
        <w:rPr>
          <w:lang w:eastAsia="en-AU"/>
        </w:rPr>
        <w:t>, Vic</w:t>
      </w:r>
      <w:r w:rsidR="00F05972" w:rsidRPr="000A3D4E">
        <w:rPr>
          <w:lang w:eastAsia="en-AU"/>
        </w:rPr>
        <w:t>toria</w:t>
      </w:r>
      <w:r w:rsidRPr="000A3D4E">
        <w:rPr>
          <w:lang w:eastAsia="en-AU"/>
        </w:rPr>
        <w:t>)</w:t>
      </w:r>
      <w:r w:rsidR="000A3D4E">
        <w:rPr>
          <w:lang w:eastAsia="en-AU"/>
        </w:rPr>
        <w:t>.</w:t>
      </w:r>
    </w:p>
    <w:p w14:paraId="3CB46E04" w14:textId="01E37AA3" w:rsidR="004F4C6E" w:rsidRPr="00373F1A" w:rsidRDefault="004F4C6E" w:rsidP="004F4C6E">
      <w:pPr>
        <w:rPr>
          <w:lang w:eastAsia="en-AU"/>
        </w:rPr>
      </w:pPr>
      <w:r w:rsidRPr="000A3D4E">
        <w:rPr>
          <w:lang w:eastAsia="en-AU"/>
        </w:rPr>
        <w:t>Scenario 3:</w:t>
      </w:r>
      <w:r w:rsidRPr="00373F1A">
        <w:rPr>
          <w:lang w:eastAsia="en-AU"/>
        </w:rPr>
        <w:t xml:space="preserve"> Those jurisdictions that have mandated FSS </w:t>
      </w:r>
      <w:r w:rsidR="000A3D4E">
        <w:rPr>
          <w:lang w:eastAsia="en-AU"/>
        </w:rPr>
        <w:t>that</w:t>
      </w:r>
      <w:r w:rsidRPr="00373F1A">
        <w:rPr>
          <w:lang w:eastAsia="en-AU"/>
        </w:rPr>
        <w:t xml:space="preserve"> is similar to the proposed requirements (NSW and ACT).</w:t>
      </w:r>
    </w:p>
    <w:p w14:paraId="70ED5C54" w14:textId="40506F8A" w:rsidR="004F4C6E" w:rsidRPr="00373F1A" w:rsidRDefault="000A3D4E" w:rsidP="004F4C6E">
      <w:pPr>
        <w:rPr>
          <w:lang w:eastAsia="en-AU"/>
        </w:rPr>
      </w:pPr>
      <w:r>
        <w:rPr>
          <w:lang w:eastAsia="en-AU"/>
        </w:rPr>
        <w:t>Businesses in S</w:t>
      </w:r>
      <w:r w:rsidR="004F4C6E" w:rsidRPr="00373F1A">
        <w:rPr>
          <w:lang w:eastAsia="en-AU"/>
        </w:rPr>
        <w:t xml:space="preserve">cenario </w:t>
      </w:r>
      <w:r>
        <w:rPr>
          <w:lang w:eastAsia="en-AU"/>
        </w:rPr>
        <w:t>1</w:t>
      </w:r>
      <w:r w:rsidR="004F4C6E" w:rsidRPr="00373F1A">
        <w:rPr>
          <w:lang w:eastAsia="en-AU"/>
        </w:rPr>
        <w:t xml:space="preserve"> jurisdictions will incur the highest costs (and highest benefits) with an upfront implementation</w:t>
      </w:r>
      <w:r w:rsidR="005D6A70">
        <w:rPr>
          <w:lang w:eastAsia="en-AU"/>
        </w:rPr>
        <w:t xml:space="preserve"> and</w:t>
      </w:r>
      <w:r w:rsidR="004F4C6E" w:rsidRPr="00373F1A">
        <w:rPr>
          <w:lang w:eastAsia="en-AU"/>
        </w:rPr>
        <w:t xml:space="preserve"> ongoing costs associated with training new staff to replace staff ‘leakage’ from industry. There is assumed to be a renewal of all FSS qualifications at year six</w:t>
      </w:r>
      <w:r w:rsidR="00196D7E">
        <w:rPr>
          <w:lang w:eastAsia="en-AU"/>
        </w:rPr>
        <w:t xml:space="preserve">. </w:t>
      </w:r>
    </w:p>
    <w:p w14:paraId="5CFBEA4A" w14:textId="73CF262C" w:rsidR="004F4C6E" w:rsidRPr="00373F1A" w:rsidRDefault="000A3D4E" w:rsidP="004F4C6E">
      <w:pPr>
        <w:rPr>
          <w:lang w:eastAsia="en-AU"/>
        </w:rPr>
      </w:pPr>
      <w:r>
        <w:rPr>
          <w:lang w:eastAsia="en-AU"/>
        </w:rPr>
        <w:t>Businesses in S</w:t>
      </w:r>
      <w:r w:rsidR="004F4C6E" w:rsidRPr="00373F1A">
        <w:rPr>
          <w:lang w:eastAsia="en-AU"/>
        </w:rPr>
        <w:t>cenario</w:t>
      </w:r>
      <w:r w:rsidR="006A32C7">
        <w:rPr>
          <w:lang w:eastAsia="en-AU"/>
        </w:rPr>
        <w:t xml:space="preserve"> </w:t>
      </w:r>
      <w:r>
        <w:rPr>
          <w:lang w:eastAsia="en-AU"/>
        </w:rPr>
        <w:t>2</w:t>
      </w:r>
      <w:r w:rsidR="004F4C6E" w:rsidRPr="00373F1A">
        <w:rPr>
          <w:lang w:eastAsia="en-AU"/>
        </w:rPr>
        <w:t xml:space="preserve"> jurisdictions will only incur renewal training costs at year six. </w:t>
      </w:r>
    </w:p>
    <w:p w14:paraId="475808C0" w14:textId="1D2F3098" w:rsidR="004F4C6E" w:rsidRPr="00373F1A" w:rsidRDefault="004F4C6E" w:rsidP="004F4C6E">
      <w:pPr>
        <w:rPr>
          <w:lang w:eastAsia="en-AU"/>
        </w:rPr>
      </w:pPr>
      <w:r w:rsidRPr="00373F1A">
        <w:rPr>
          <w:lang w:eastAsia="en-AU"/>
        </w:rPr>
        <w:t>Busi</w:t>
      </w:r>
      <w:r w:rsidR="000A3D4E">
        <w:rPr>
          <w:lang w:eastAsia="en-AU"/>
        </w:rPr>
        <w:t>nesses in S</w:t>
      </w:r>
      <w:r w:rsidRPr="00373F1A">
        <w:rPr>
          <w:lang w:eastAsia="en-AU"/>
        </w:rPr>
        <w:t xml:space="preserve">cenario </w:t>
      </w:r>
      <w:r w:rsidR="000A3D4E">
        <w:rPr>
          <w:lang w:eastAsia="en-AU"/>
        </w:rPr>
        <w:t>3</w:t>
      </w:r>
      <w:r w:rsidRPr="00373F1A">
        <w:rPr>
          <w:lang w:eastAsia="en-AU"/>
        </w:rPr>
        <w:t xml:space="preserve"> jurisdictions do not incur incremental costs for implementing this option. </w:t>
      </w:r>
    </w:p>
    <w:p w14:paraId="17548EDC" w14:textId="06E88CE2" w:rsidR="004F4C6E" w:rsidRDefault="000A3D4E" w:rsidP="004F4C6E">
      <w:pPr>
        <w:rPr>
          <w:lang w:eastAsia="en-AU"/>
        </w:rPr>
      </w:pPr>
      <w:r>
        <w:rPr>
          <w:lang w:eastAsia="en-AU"/>
        </w:rPr>
        <w:t>The v</w:t>
      </w:r>
      <w:r w:rsidR="004F4C6E" w:rsidRPr="00373F1A">
        <w:rPr>
          <w:lang w:eastAsia="en-AU"/>
        </w:rPr>
        <w:t xml:space="preserve">arious assumptions used to calculate cost of implementing the FSS tool for businesses </w:t>
      </w:r>
      <w:r>
        <w:rPr>
          <w:lang w:eastAsia="en-AU"/>
        </w:rPr>
        <w:t>are</w:t>
      </w:r>
      <w:r w:rsidR="004F4C6E" w:rsidRPr="00373F1A">
        <w:rPr>
          <w:lang w:eastAsia="en-AU"/>
        </w:rPr>
        <w:t xml:space="preserve"> shown in Table 1.</w:t>
      </w:r>
    </w:p>
    <w:p w14:paraId="21F950FC" w14:textId="5FFB4EF3" w:rsidR="004F4C6E" w:rsidRPr="008F342F" w:rsidRDefault="004F4C6E" w:rsidP="00951AFF">
      <w:pPr>
        <w:pStyle w:val="FSTableFigureHeading"/>
        <w:rPr>
          <w:sz w:val="20"/>
        </w:rPr>
      </w:pPr>
      <w:r w:rsidRPr="008F342F">
        <w:rPr>
          <w:sz w:val="20"/>
        </w:rPr>
        <w:t xml:space="preserve">Table </w:t>
      </w:r>
      <w:r w:rsidR="003A5E9C">
        <w:rPr>
          <w:sz w:val="20"/>
        </w:rPr>
        <w:t>1</w:t>
      </w:r>
      <w:r w:rsidRPr="008F342F">
        <w:rPr>
          <w:sz w:val="20"/>
        </w:rPr>
        <w:t xml:space="preserve">: Assumptions used to calculate cost of implementing the </w:t>
      </w:r>
      <w:r w:rsidR="008F342F" w:rsidRPr="008F342F">
        <w:rPr>
          <w:sz w:val="20"/>
        </w:rPr>
        <w:t>FSS</w:t>
      </w:r>
      <w:r w:rsidRPr="008F342F">
        <w:rPr>
          <w:sz w:val="20"/>
        </w:rPr>
        <w:t xml:space="preserve"> tool for food businesses</w:t>
      </w:r>
    </w:p>
    <w:tbl>
      <w:tblPr>
        <w:tblW w:w="5000" w:type="pct"/>
        <w:tblLook w:val="04A0" w:firstRow="1" w:lastRow="0" w:firstColumn="1" w:lastColumn="0" w:noHBand="0" w:noVBand="1"/>
      </w:tblPr>
      <w:tblGrid>
        <w:gridCol w:w="4241"/>
        <w:gridCol w:w="4775"/>
      </w:tblGrid>
      <w:tr w:rsidR="004F4C6E" w:rsidRPr="00373F1A" w14:paraId="6A213D37" w14:textId="77777777" w:rsidTr="00115202">
        <w:trPr>
          <w:trHeight w:val="345"/>
        </w:trPr>
        <w:tc>
          <w:tcPr>
            <w:tcW w:w="5000" w:type="pct"/>
            <w:gridSpan w:val="2"/>
            <w:tcBorders>
              <w:top w:val="single" w:sz="4" w:space="0" w:color="000000"/>
              <w:left w:val="single" w:sz="4" w:space="0" w:color="000000"/>
              <w:bottom w:val="single" w:sz="4" w:space="0" w:color="FFFFFF"/>
              <w:right w:val="single" w:sz="4" w:space="0" w:color="000000"/>
            </w:tcBorders>
            <w:shd w:val="clear" w:color="000000" w:fill="003300"/>
            <w:vAlign w:val="center"/>
            <w:hideMark/>
          </w:tcPr>
          <w:p w14:paraId="74A49CD3" w14:textId="77777777" w:rsidR="004F4C6E" w:rsidRPr="00373F1A" w:rsidRDefault="004F4C6E" w:rsidP="00115202">
            <w:pPr>
              <w:spacing w:after="0"/>
              <w:jc w:val="center"/>
              <w:rPr>
                <w:rFonts w:ascii="Calibri" w:eastAsia="Times New Roman" w:hAnsi="Calibri" w:cs="Calibri"/>
                <w:b/>
                <w:bCs/>
                <w:color w:val="F2F2F2"/>
                <w:sz w:val="24"/>
                <w:szCs w:val="24"/>
                <w:lang w:eastAsia="en-GB"/>
              </w:rPr>
            </w:pPr>
            <w:r w:rsidRPr="00373F1A">
              <w:rPr>
                <w:rFonts w:ascii="Calibri" w:eastAsia="Times New Roman" w:hAnsi="Calibri" w:cs="Calibri"/>
                <w:b/>
                <w:bCs/>
                <w:color w:val="F2F2F2"/>
                <w:sz w:val="24"/>
                <w:szCs w:val="24"/>
                <w:lang w:eastAsia="en-GB"/>
              </w:rPr>
              <w:t xml:space="preserve">FSS costs and assumptions – implementation </w:t>
            </w:r>
          </w:p>
        </w:tc>
      </w:tr>
      <w:tr w:rsidR="004F4C6E" w:rsidRPr="00373F1A" w14:paraId="77D52EDD" w14:textId="77777777" w:rsidTr="00115202">
        <w:trPr>
          <w:trHeight w:val="305"/>
        </w:trPr>
        <w:tc>
          <w:tcPr>
            <w:tcW w:w="2352" w:type="pct"/>
            <w:tcBorders>
              <w:top w:val="nil"/>
              <w:left w:val="single" w:sz="4" w:space="0" w:color="000000"/>
              <w:bottom w:val="single" w:sz="4" w:space="0" w:color="000000"/>
              <w:right w:val="single" w:sz="4" w:space="0" w:color="000000"/>
            </w:tcBorders>
            <w:shd w:val="clear" w:color="000000" w:fill="EDEDED"/>
            <w:vAlign w:val="center"/>
            <w:hideMark/>
          </w:tcPr>
          <w:p w14:paraId="18365CD8" w14:textId="77777777" w:rsidR="004F4C6E" w:rsidRPr="00373F1A" w:rsidRDefault="004F4C6E" w:rsidP="00F05972">
            <w:pPr>
              <w:spacing w:after="0"/>
              <w:rPr>
                <w:rFonts w:ascii="Calibri" w:eastAsia="Times New Roman" w:hAnsi="Calibri" w:cs="Calibri"/>
                <w:color w:val="000000"/>
                <w:lang w:eastAsia="en-GB"/>
              </w:rPr>
            </w:pPr>
            <w:r w:rsidRPr="00373F1A">
              <w:rPr>
                <w:rFonts w:ascii="Calibri" w:eastAsia="Times New Roman" w:hAnsi="Calibri" w:cs="Calibri"/>
                <w:color w:val="000000"/>
                <w:lang w:eastAsia="en-GB"/>
              </w:rPr>
              <w:t>FSS wage</w:t>
            </w:r>
          </w:p>
        </w:tc>
        <w:tc>
          <w:tcPr>
            <w:tcW w:w="2648" w:type="pct"/>
            <w:tcBorders>
              <w:top w:val="nil"/>
              <w:left w:val="nil"/>
              <w:bottom w:val="single" w:sz="4" w:space="0" w:color="000000"/>
              <w:right w:val="single" w:sz="4" w:space="0" w:color="000000"/>
            </w:tcBorders>
            <w:shd w:val="clear" w:color="000000" w:fill="EDEDED"/>
            <w:noWrap/>
            <w:vAlign w:val="center"/>
            <w:hideMark/>
          </w:tcPr>
          <w:p w14:paraId="78949997" w14:textId="77777777" w:rsidR="004F4C6E" w:rsidRPr="00373F1A" w:rsidRDefault="004F4C6E" w:rsidP="00824D54">
            <w:pPr>
              <w:spacing w:after="0"/>
              <w:jc w:val="center"/>
              <w:rPr>
                <w:rFonts w:ascii="Calibri" w:eastAsia="Times New Roman" w:hAnsi="Calibri" w:cs="Calibri"/>
                <w:color w:val="000000"/>
                <w:lang w:eastAsia="en-GB"/>
              </w:rPr>
            </w:pPr>
            <w:r w:rsidRPr="00373F1A">
              <w:rPr>
                <w:rFonts w:ascii="Calibri" w:eastAsia="Times New Roman" w:hAnsi="Calibri" w:cs="Calibri"/>
                <w:color w:val="000000"/>
                <w:lang w:eastAsia="en-GB"/>
              </w:rPr>
              <w:t>$25.83 (from award)</w:t>
            </w:r>
          </w:p>
        </w:tc>
      </w:tr>
      <w:tr w:rsidR="004F4C6E" w:rsidRPr="00373F1A" w14:paraId="4C9B8B28" w14:textId="77777777" w:rsidTr="00115202">
        <w:trPr>
          <w:trHeight w:val="361"/>
        </w:trPr>
        <w:tc>
          <w:tcPr>
            <w:tcW w:w="2352" w:type="pct"/>
            <w:tcBorders>
              <w:top w:val="nil"/>
              <w:left w:val="single" w:sz="4" w:space="0" w:color="000000"/>
              <w:bottom w:val="single" w:sz="4" w:space="0" w:color="000000"/>
              <w:right w:val="single" w:sz="4" w:space="0" w:color="000000"/>
            </w:tcBorders>
            <w:shd w:val="clear" w:color="000000" w:fill="EDEDED"/>
            <w:vAlign w:val="center"/>
            <w:hideMark/>
          </w:tcPr>
          <w:p w14:paraId="64C7709D" w14:textId="77777777" w:rsidR="004F4C6E" w:rsidRPr="00373F1A" w:rsidRDefault="004F4C6E" w:rsidP="00F05972">
            <w:pPr>
              <w:spacing w:after="0"/>
              <w:rPr>
                <w:rFonts w:ascii="Calibri" w:eastAsia="Times New Roman" w:hAnsi="Calibri" w:cs="Calibri"/>
                <w:color w:val="000000"/>
                <w:lang w:eastAsia="en-GB"/>
              </w:rPr>
            </w:pPr>
            <w:r w:rsidRPr="00373F1A">
              <w:rPr>
                <w:rFonts w:ascii="Calibri" w:eastAsia="Times New Roman" w:hAnsi="Calibri" w:cs="Calibri"/>
                <w:color w:val="000000"/>
                <w:lang w:eastAsia="en-GB"/>
              </w:rPr>
              <w:t>Wage on costs</w:t>
            </w:r>
          </w:p>
        </w:tc>
        <w:tc>
          <w:tcPr>
            <w:tcW w:w="2648" w:type="pct"/>
            <w:tcBorders>
              <w:top w:val="nil"/>
              <w:left w:val="nil"/>
              <w:bottom w:val="single" w:sz="4" w:space="0" w:color="000000"/>
              <w:right w:val="single" w:sz="4" w:space="0" w:color="000000"/>
            </w:tcBorders>
            <w:shd w:val="clear" w:color="000000" w:fill="EDEDED"/>
            <w:noWrap/>
            <w:vAlign w:val="center"/>
            <w:hideMark/>
          </w:tcPr>
          <w:p w14:paraId="52381572" w14:textId="575CA2A8" w:rsidR="004F4C6E" w:rsidRPr="00373F1A" w:rsidRDefault="00131717" w:rsidP="00824D54">
            <w:pPr>
              <w:spacing w:after="0"/>
              <w:jc w:val="center"/>
              <w:rPr>
                <w:rFonts w:ascii="Calibri" w:eastAsia="Times New Roman" w:hAnsi="Calibri" w:cs="Calibri"/>
                <w:color w:val="000000"/>
                <w:lang w:eastAsia="en-GB"/>
              </w:rPr>
            </w:pPr>
            <w:r>
              <w:rPr>
                <w:rFonts w:ascii="Calibri" w:eastAsia="Times New Roman" w:hAnsi="Calibri" w:cs="Calibri"/>
                <w:color w:val="000000"/>
                <w:lang w:eastAsia="en-GB"/>
              </w:rPr>
              <w:t>30</w:t>
            </w:r>
            <w:r w:rsidR="004F4C6E" w:rsidRPr="00373F1A">
              <w:rPr>
                <w:rFonts w:ascii="Calibri" w:eastAsia="Times New Roman" w:hAnsi="Calibri" w:cs="Calibri"/>
                <w:color w:val="000000"/>
                <w:lang w:eastAsia="en-GB"/>
              </w:rPr>
              <w:t>%</w:t>
            </w:r>
          </w:p>
        </w:tc>
      </w:tr>
      <w:tr w:rsidR="004F4C6E" w:rsidRPr="00373F1A" w14:paraId="6F378714" w14:textId="77777777" w:rsidTr="00115202">
        <w:trPr>
          <w:trHeight w:val="219"/>
        </w:trPr>
        <w:tc>
          <w:tcPr>
            <w:tcW w:w="2352" w:type="pct"/>
            <w:tcBorders>
              <w:top w:val="single" w:sz="4" w:space="0" w:color="000000"/>
              <w:left w:val="single" w:sz="4" w:space="0" w:color="000000"/>
              <w:bottom w:val="single" w:sz="4" w:space="0" w:color="000000"/>
              <w:right w:val="single" w:sz="4" w:space="0" w:color="000000"/>
            </w:tcBorders>
            <w:shd w:val="clear" w:color="000000" w:fill="EDEDED"/>
            <w:vAlign w:val="center"/>
            <w:hideMark/>
          </w:tcPr>
          <w:p w14:paraId="06366815" w14:textId="359E23F7" w:rsidR="004F4C6E" w:rsidRPr="00373F1A" w:rsidRDefault="004F4C6E" w:rsidP="00F05972">
            <w:pPr>
              <w:spacing w:after="0"/>
              <w:rPr>
                <w:rFonts w:ascii="Calibri" w:eastAsia="Times New Roman" w:hAnsi="Calibri" w:cs="Calibri"/>
                <w:color w:val="000000"/>
                <w:lang w:eastAsia="en-GB"/>
              </w:rPr>
            </w:pPr>
            <w:r w:rsidRPr="00373F1A">
              <w:rPr>
                <w:rFonts w:ascii="Calibri" w:eastAsia="Times New Roman" w:hAnsi="Calibri" w:cs="Calibri"/>
                <w:color w:val="000000"/>
                <w:lang w:eastAsia="en-GB"/>
              </w:rPr>
              <w:t>FSS training fee</w:t>
            </w:r>
          </w:p>
        </w:tc>
        <w:tc>
          <w:tcPr>
            <w:tcW w:w="2648" w:type="pct"/>
            <w:tcBorders>
              <w:top w:val="nil"/>
              <w:left w:val="nil"/>
              <w:bottom w:val="single" w:sz="4" w:space="0" w:color="000000"/>
              <w:right w:val="single" w:sz="4" w:space="0" w:color="000000"/>
            </w:tcBorders>
            <w:shd w:val="clear" w:color="000000" w:fill="EDEDED"/>
            <w:noWrap/>
            <w:vAlign w:val="center"/>
            <w:hideMark/>
          </w:tcPr>
          <w:p w14:paraId="7043AC57" w14:textId="5E060F04" w:rsidR="004F4C6E" w:rsidRPr="00373F1A" w:rsidRDefault="008C1472" w:rsidP="00824D54">
            <w:pPr>
              <w:spacing w:after="0"/>
              <w:jc w:val="center"/>
              <w:rPr>
                <w:rFonts w:ascii="Calibri" w:eastAsia="Times New Roman" w:hAnsi="Calibri" w:cs="Calibri"/>
                <w:color w:val="000000"/>
                <w:lang w:eastAsia="en-GB"/>
              </w:rPr>
            </w:pPr>
            <w:r>
              <w:rPr>
                <w:rFonts w:ascii="Calibri" w:eastAsia="Times New Roman" w:hAnsi="Calibri" w:cs="Calibri"/>
                <w:color w:val="000000"/>
                <w:lang w:eastAsia="en-GB"/>
              </w:rPr>
              <w:t>$</w:t>
            </w:r>
            <w:r w:rsidR="004F4C6E" w:rsidRPr="00373F1A">
              <w:rPr>
                <w:rFonts w:ascii="Calibri" w:eastAsia="Times New Roman" w:hAnsi="Calibri" w:cs="Calibri"/>
                <w:color w:val="000000"/>
                <w:lang w:eastAsia="en-GB"/>
              </w:rPr>
              <w:t>170 (from a RTO)</w:t>
            </w:r>
          </w:p>
        </w:tc>
      </w:tr>
      <w:tr w:rsidR="004F4C6E" w:rsidRPr="00373F1A" w14:paraId="187DC3F7" w14:textId="77777777" w:rsidTr="00115202">
        <w:trPr>
          <w:trHeight w:val="281"/>
        </w:trPr>
        <w:tc>
          <w:tcPr>
            <w:tcW w:w="2352" w:type="pct"/>
            <w:tcBorders>
              <w:top w:val="single" w:sz="4" w:space="0" w:color="000000"/>
              <w:left w:val="single" w:sz="4" w:space="0" w:color="000000"/>
              <w:bottom w:val="single" w:sz="4" w:space="0" w:color="000000"/>
              <w:right w:val="single" w:sz="4" w:space="0" w:color="000000"/>
            </w:tcBorders>
            <w:shd w:val="clear" w:color="000000" w:fill="EDEDED"/>
            <w:vAlign w:val="center"/>
            <w:hideMark/>
          </w:tcPr>
          <w:p w14:paraId="404605AC" w14:textId="3918E6B1" w:rsidR="004F4C6E" w:rsidRPr="00373F1A" w:rsidRDefault="005D6A70" w:rsidP="00F05972">
            <w:pPr>
              <w:spacing w:after="0"/>
              <w:rPr>
                <w:rFonts w:ascii="Calibri" w:eastAsia="Times New Roman" w:hAnsi="Calibri" w:cs="Calibri"/>
                <w:color w:val="000000"/>
                <w:lang w:eastAsia="en-GB"/>
              </w:rPr>
            </w:pPr>
            <w:r>
              <w:rPr>
                <w:rFonts w:ascii="Calibri" w:eastAsia="Times New Roman" w:hAnsi="Calibri" w:cs="Calibri"/>
                <w:color w:val="000000"/>
                <w:lang w:eastAsia="en-GB"/>
              </w:rPr>
              <w:t xml:space="preserve">FSS </w:t>
            </w:r>
            <w:r w:rsidR="004F4C6E" w:rsidRPr="00373F1A">
              <w:rPr>
                <w:rFonts w:ascii="Calibri" w:eastAsia="Times New Roman" w:hAnsi="Calibri" w:cs="Calibri"/>
                <w:color w:val="000000"/>
                <w:lang w:eastAsia="en-GB"/>
              </w:rPr>
              <w:t>training time</w:t>
            </w:r>
          </w:p>
        </w:tc>
        <w:tc>
          <w:tcPr>
            <w:tcW w:w="2648" w:type="pct"/>
            <w:tcBorders>
              <w:top w:val="nil"/>
              <w:left w:val="nil"/>
              <w:bottom w:val="single" w:sz="4" w:space="0" w:color="000000"/>
              <w:right w:val="single" w:sz="4" w:space="0" w:color="000000"/>
            </w:tcBorders>
            <w:shd w:val="clear" w:color="000000" w:fill="EDEDED"/>
            <w:noWrap/>
            <w:vAlign w:val="center"/>
            <w:hideMark/>
          </w:tcPr>
          <w:p w14:paraId="5954779E" w14:textId="6087BD3F" w:rsidR="004F4C6E" w:rsidRPr="00373F1A" w:rsidRDefault="004F4C6E" w:rsidP="005D6A70">
            <w:pPr>
              <w:spacing w:after="0"/>
              <w:jc w:val="center"/>
              <w:rPr>
                <w:rFonts w:ascii="Calibri" w:eastAsia="Times New Roman" w:hAnsi="Calibri" w:cs="Calibri"/>
                <w:color w:val="000000"/>
                <w:lang w:eastAsia="en-GB"/>
              </w:rPr>
            </w:pPr>
            <w:r w:rsidRPr="00373F1A">
              <w:rPr>
                <w:rFonts w:ascii="Calibri" w:eastAsia="Times New Roman" w:hAnsi="Calibri" w:cs="Calibri"/>
                <w:color w:val="000000"/>
                <w:lang w:eastAsia="en-GB"/>
              </w:rPr>
              <w:t>1</w:t>
            </w:r>
            <w:r w:rsidR="005D6A70">
              <w:rPr>
                <w:rFonts w:ascii="Calibri" w:eastAsia="Times New Roman" w:hAnsi="Calibri" w:cs="Calibri"/>
                <w:color w:val="000000"/>
                <w:lang w:eastAsia="en-GB"/>
              </w:rPr>
              <w:t>0</w:t>
            </w:r>
            <w:r w:rsidRPr="00373F1A">
              <w:rPr>
                <w:rFonts w:ascii="Calibri" w:eastAsia="Times New Roman" w:hAnsi="Calibri" w:cs="Calibri"/>
                <w:color w:val="000000"/>
                <w:lang w:eastAsia="en-GB"/>
              </w:rPr>
              <w:t xml:space="preserve"> hours (from a RTO)</w:t>
            </w:r>
          </w:p>
        </w:tc>
      </w:tr>
      <w:tr w:rsidR="004F4C6E" w:rsidRPr="00373F1A" w14:paraId="71F7A6B4" w14:textId="77777777" w:rsidTr="00115202">
        <w:trPr>
          <w:trHeight w:val="221"/>
        </w:trPr>
        <w:tc>
          <w:tcPr>
            <w:tcW w:w="2352" w:type="pct"/>
            <w:tcBorders>
              <w:top w:val="nil"/>
              <w:left w:val="single" w:sz="4" w:space="0" w:color="000000"/>
              <w:bottom w:val="single" w:sz="4" w:space="0" w:color="000000"/>
              <w:right w:val="single" w:sz="4" w:space="0" w:color="000000"/>
            </w:tcBorders>
            <w:shd w:val="clear" w:color="000000" w:fill="EDEDED"/>
            <w:vAlign w:val="center"/>
            <w:hideMark/>
          </w:tcPr>
          <w:p w14:paraId="506C8896" w14:textId="77777777" w:rsidR="004F4C6E" w:rsidRPr="00373F1A" w:rsidRDefault="004F4C6E" w:rsidP="00F05972">
            <w:pPr>
              <w:spacing w:after="0"/>
              <w:rPr>
                <w:rFonts w:ascii="Calibri" w:eastAsia="Times New Roman" w:hAnsi="Calibri" w:cs="Calibri"/>
                <w:color w:val="000000"/>
                <w:lang w:eastAsia="en-GB"/>
              </w:rPr>
            </w:pPr>
            <w:r w:rsidRPr="00373F1A">
              <w:rPr>
                <w:rFonts w:ascii="Calibri" w:eastAsia="Times New Roman" w:hAnsi="Calibri" w:cs="Calibri"/>
                <w:color w:val="000000"/>
                <w:lang w:eastAsia="en-GB"/>
              </w:rPr>
              <w:t>Leakage</w:t>
            </w:r>
          </w:p>
        </w:tc>
        <w:tc>
          <w:tcPr>
            <w:tcW w:w="2648" w:type="pct"/>
            <w:tcBorders>
              <w:top w:val="nil"/>
              <w:left w:val="nil"/>
              <w:bottom w:val="single" w:sz="4" w:space="0" w:color="000000"/>
              <w:right w:val="single" w:sz="4" w:space="0" w:color="000000"/>
            </w:tcBorders>
            <w:shd w:val="clear" w:color="000000" w:fill="EDEDED"/>
            <w:noWrap/>
            <w:vAlign w:val="center"/>
            <w:hideMark/>
          </w:tcPr>
          <w:p w14:paraId="6EC0B549" w14:textId="77777777" w:rsidR="004F4C6E" w:rsidRPr="00373F1A" w:rsidRDefault="004F4C6E" w:rsidP="00824D54">
            <w:pPr>
              <w:spacing w:after="0"/>
              <w:jc w:val="center"/>
              <w:rPr>
                <w:rFonts w:ascii="Calibri" w:eastAsia="Times New Roman" w:hAnsi="Calibri" w:cs="Calibri"/>
                <w:color w:val="000000"/>
                <w:lang w:eastAsia="en-GB"/>
              </w:rPr>
            </w:pPr>
            <w:r w:rsidRPr="00373F1A">
              <w:rPr>
                <w:rFonts w:ascii="Calibri" w:eastAsia="Times New Roman" w:hAnsi="Calibri" w:cs="Calibri"/>
                <w:color w:val="000000"/>
                <w:lang w:eastAsia="en-GB"/>
              </w:rPr>
              <w:t>10%</w:t>
            </w:r>
          </w:p>
        </w:tc>
      </w:tr>
      <w:tr w:rsidR="004F4C6E" w:rsidRPr="00373F1A" w14:paraId="55880E47" w14:textId="77777777" w:rsidTr="00115202">
        <w:trPr>
          <w:trHeight w:val="252"/>
        </w:trPr>
        <w:tc>
          <w:tcPr>
            <w:tcW w:w="2352" w:type="pct"/>
            <w:tcBorders>
              <w:top w:val="nil"/>
              <w:left w:val="single" w:sz="4" w:space="0" w:color="000000"/>
              <w:bottom w:val="single" w:sz="4" w:space="0" w:color="000000"/>
              <w:right w:val="single" w:sz="4" w:space="0" w:color="000000"/>
            </w:tcBorders>
            <w:shd w:val="clear" w:color="000000" w:fill="EDEDED"/>
            <w:vAlign w:val="center"/>
            <w:hideMark/>
          </w:tcPr>
          <w:p w14:paraId="44C34AE4" w14:textId="77777777" w:rsidR="004F4C6E" w:rsidRPr="00373F1A" w:rsidRDefault="004F4C6E" w:rsidP="00F05972">
            <w:pPr>
              <w:spacing w:after="0"/>
              <w:rPr>
                <w:rFonts w:ascii="Calibri" w:eastAsia="Times New Roman" w:hAnsi="Calibri" w:cs="Calibri"/>
                <w:color w:val="000000"/>
                <w:lang w:eastAsia="en-GB"/>
              </w:rPr>
            </w:pPr>
            <w:r w:rsidRPr="00373F1A">
              <w:rPr>
                <w:rFonts w:ascii="Calibri" w:eastAsia="Times New Roman" w:hAnsi="Calibri" w:cs="Calibri"/>
                <w:color w:val="000000"/>
                <w:lang w:eastAsia="en-GB"/>
              </w:rPr>
              <w:t>Renewal of FSS training</w:t>
            </w:r>
          </w:p>
        </w:tc>
        <w:tc>
          <w:tcPr>
            <w:tcW w:w="2648" w:type="pct"/>
            <w:tcBorders>
              <w:top w:val="nil"/>
              <w:left w:val="nil"/>
              <w:bottom w:val="single" w:sz="4" w:space="0" w:color="000000"/>
              <w:right w:val="single" w:sz="4" w:space="0" w:color="000000"/>
            </w:tcBorders>
            <w:shd w:val="clear" w:color="000000" w:fill="EDEDED"/>
            <w:noWrap/>
            <w:vAlign w:val="center"/>
            <w:hideMark/>
          </w:tcPr>
          <w:p w14:paraId="131CDE47" w14:textId="77777777" w:rsidR="004F4C6E" w:rsidRPr="00373F1A" w:rsidRDefault="004F4C6E" w:rsidP="00824D54">
            <w:pPr>
              <w:spacing w:after="0"/>
              <w:jc w:val="center"/>
              <w:rPr>
                <w:rFonts w:ascii="Calibri" w:eastAsia="Times New Roman" w:hAnsi="Calibri" w:cs="Calibri"/>
                <w:color w:val="000000"/>
                <w:lang w:eastAsia="en-GB"/>
              </w:rPr>
            </w:pPr>
            <w:r w:rsidRPr="00373F1A">
              <w:rPr>
                <w:rFonts w:ascii="Calibri" w:eastAsia="Times New Roman" w:hAnsi="Calibri" w:cs="Calibri"/>
                <w:color w:val="000000"/>
                <w:lang w:eastAsia="en-GB"/>
              </w:rPr>
              <w:t>After 5 years</w:t>
            </w:r>
          </w:p>
        </w:tc>
      </w:tr>
    </w:tbl>
    <w:p w14:paraId="5F989461" w14:textId="08D9265E" w:rsidR="004F4C6E" w:rsidRPr="00D66A38" w:rsidRDefault="00D66A38" w:rsidP="004F4C6E">
      <w:pPr>
        <w:rPr>
          <w:sz w:val="20"/>
          <w:lang w:eastAsia="en-AU"/>
        </w:rPr>
      </w:pPr>
      <w:r w:rsidRPr="00D66A38">
        <w:rPr>
          <w:sz w:val="20"/>
          <w:lang w:eastAsia="en-AU"/>
        </w:rPr>
        <w:t>RTO = registered training organisation</w:t>
      </w:r>
    </w:p>
    <w:p w14:paraId="2BEE2C3B" w14:textId="39D9A836" w:rsidR="000A3D4E" w:rsidRDefault="004F4C6E" w:rsidP="004F4C6E">
      <w:pPr>
        <w:rPr>
          <w:lang w:eastAsia="en-AU"/>
        </w:rPr>
      </w:pPr>
      <w:r w:rsidRPr="00373F1A">
        <w:rPr>
          <w:lang w:eastAsia="en-AU"/>
        </w:rPr>
        <w:t>FSANZ used the assumptions from Table 1 to produce cost estimates for implementing a FSS for each of the three ‘status quo’ scenarios. These estimates are provided in Table 2 and used in the regulatory analysis of the FSS intervention.</w:t>
      </w:r>
    </w:p>
    <w:p w14:paraId="283D33FA" w14:textId="35FDDBE6" w:rsidR="004F4C6E" w:rsidRPr="008F342F" w:rsidRDefault="004F4C6E" w:rsidP="00951AFF">
      <w:pPr>
        <w:pStyle w:val="FSTableFigureHeading"/>
        <w:rPr>
          <w:sz w:val="20"/>
        </w:rPr>
      </w:pPr>
      <w:r w:rsidRPr="008F342F">
        <w:rPr>
          <w:sz w:val="20"/>
        </w:rPr>
        <w:t xml:space="preserve">Table </w:t>
      </w:r>
      <w:r w:rsidR="003A5E9C">
        <w:rPr>
          <w:sz w:val="20"/>
        </w:rPr>
        <w:t>2</w:t>
      </w:r>
      <w:r w:rsidRPr="008F342F">
        <w:rPr>
          <w:sz w:val="20"/>
        </w:rPr>
        <w:t xml:space="preserve">: </w:t>
      </w:r>
      <w:r w:rsidR="00951AFF" w:rsidRPr="008F342F">
        <w:rPr>
          <w:sz w:val="20"/>
        </w:rPr>
        <w:t>C</w:t>
      </w:r>
      <w:r w:rsidRPr="008F342F">
        <w:rPr>
          <w:sz w:val="20"/>
        </w:rPr>
        <w:t xml:space="preserve">ost estimates of implementing the FSS </w:t>
      </w:r>
      <w:r w:rsidR="008F342F">
        <w:rPr>
          <w:sz w:val="20"/>
        </w:rPr>
        <w:t>tool</w:t>
      </w:r>
      <w:r w:rsidRPr="008F342F">
        <w:rPr>
          <w:sz w:val="20"/>
        </w:rPr>
        <w:t xml:space="preserve"> by </w:t>
      </w:r>
      <w:r w:rsidR="00D01142">
        <w:rPr>
          <w:sz w:val="20"/>
        </w:rPr>
        <w:t>scenario</w:t>
      </w:r>
    </w:p>
    <w:tbl>
      <w:tblPr>
        <w:tblStyle w:val="GridTable4-Accent6"/>
        <w:tblW w:w="0" w:type="auto"/>
        <w:tblLook w:val="04A0" w:firstRow="1" w:lastRow="0" w:firstColumn="1" w:lastColumn="0" w:noHBand="0" w:noVBand="1"/>
      </w:tblPr>
      <w:tblGrid>
        <w:gridCol w:w="2886"/>
        <w:gridCol w:w="1330"/>
        <w:gridCol w:w="1600"/>
        <w:gridCol w:w="1600"/>
        <w:gridCol w:w="1600"/>
      </w:tblGrid>
      <w:tr w:rsidR="004F4C6E" w:rsidRPr="00373F1A" w14:paraId="2FA18515" w14:textId="77777777" w:rsidTr="00131717">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86" w:type="dxa"/>
            <w:noWrap/>
            <w:vAlign w:val="center"/>
            <w:hideMark/>
          </w:tcPr>
          <w:p w14:paraId="4EFFCFDE" w14:textId="77777777" w:rsidR="004F4C6E" w:rsidRPr="00373F1A" w:rsidRDefault="004F4C6E" w:rsidP="00115202">
            <w:pPr>
              <w:spacing w:after="85"/>
              <w:jc w:val="center"/>
              <w:rPr>
                <w:rFonts w:ascii="Calibri" w:eastAsia="Times New Roman" w:hAnsi="Calibri" w:cs="Calibri"/>
                <w:color w:val="000000"/>
                <w:sz w:val="24"/>
                <w:szCs w:val="24"/>
                <w:lang w:eastAsia="en-GB"/>
              </w:rPr>
            </w:pPr>
            <w:r w:rsidRPr="00373F1A">
              <w:rPr>
                <w:rFonts w:ascii="Calibri" w:eastAsia="Times New Roman" w:hAnsi="Calibri" w:cs="Calibri"/>
                <w:color w:val="000000"/>
                <w:sz w:val="24"/>
                <w:szCs w:val="24"/>
                <w:lang w:eastAsia="en-GB"/>
              </w:rPr>
              <w:t>FSS per business</w:t>
            </w:r>
          </w:p>
        </w:tc>
        <w:tc>
          <w:tcPr>
            <w:tcW w:w="1330" w:type="dxa"/>
            <w:noWrap/>
            <w:vAlign w:val="center"/>
            <w:hideMark/>
          </w:tcPr>
          <w:p w14:paraId="46D64D84" w14:textId="77777777" w:rsidR="004F4C6E" w:rsidRPr="00373F1A" w:rsidRDefault="004F4C6E" w:rsidP="00115202">
            <w:pPr>
              <w:spacing w:after="85"/>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4"/>
                <w:szCs w:val="24"/>
                <w:lang w:eastAsia="en-GB"/>
              </w:rPr>
            </w:pPr>
            <w:r w:rsidRPr="00373F1A">
              <w:rPr>
                <w:rFonts w:ascii="Calibri" w:eastAsia="Times New Roman" w:hAnsi="Calibri" w:cs="Calibri"/>
                <w:color w:val="000000"/>
                <w:sz w:val="24"/>
                <w:szCs w:val="24"/>
                <w:lang w:eastAsia="en-GB"/>
              </w:rPr>
              <w:t>Upfront ($)</w:t>
            </w:r>
          </w:p>
          <w:p w14:paraId="2668A0F0" w14:textId="0A3F7552" w:rsidR="004F4C6E" w:rsidRPr="00373F1A" w:rsidRDefault="004F4C6E" w:rsidP="00115202">
            <w:pPr>
              <w:spacing w:after="85"/>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4"/>
                <w:szCs w:val="24"/>
                <w:lang w:eastAsia="en-GB"/>
              </w:rPr>
            </w:pPr>
            <w:r w:rsidRPr="00373F1A">
              <w:rPr>
                <w:rFonts w:ascii="Calibri" w:eastAsia="Times New Roman" w:hAnsi="Calibri" w:cs="Calibri"/>
                <w:color w:val="000000"/>
                <w:sz w:val="24"/>
                <w:szCs w:val="24"/>
                <w:lang w:eastAsia="en-GB"/>
              </w:rPr>
              <w:t>(y</w:t>
            </w:r>
            <w:r w:rsidR="000A3D4E">
              <w:rPr>
                <w:rFonts w:ascii="Calibri" w:eastAsia="Times New Roman" w:hAnsi="Calibri" w:cs="Calibri"/>
                <w:color w:val="000000"/>
                <w:sz w:val="24"/>
                <w:szCs w:val="24"/>
                <w:lang w:eastAsia="en-GB"/>
              </w:rPr>
              <w:t>ear</w:t>
            </w:r>
            <w:r w:rsidRPr="00373F1A">
              <w:rPr>
                <w:rFonts w:ascii="Calibri" w:eastAsia="Times New Roman" w:hAnsi="Calibri" w:cs="Calibri"/>
                <w:color w:val="000000"/>
                <w:sz w:val="24"/>
                <w:szCs w:val="24"/>
                <w:lang w:eastAsia="en-GB"/>
              </w:rPr>
              <w:t xml:space="preserve"> 1)</w:t>
            </w:r>
          </w:p>
        </w:tc>
        <w:tc>
          <w:tcPr>
            <w:tcW w:w="1600" w:type="dxa"/>
            <w:noWrap/>
            <w:vAlign w:val="center"/>
            <w:hideMark/>
          </w:tcPr>
          <w:p w14:paraId="16F2E4D1" w14:textId="77777777" w:rsidR="004F4C6E" w:rsidRPr="00373F1A" w:rsidRDefault="004F4C6E" w:rsidP="00115202">
            <w:pPr>
              <w:spacing w:after="85"/>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4"/>
                <w:szCs w:val="24"/>
                <w:lang w:eastAsia="en-GB"/>
              </w:rPr>
            </w:pPr>
            <w:r w:rsidRPr="00373F1A">
              <w:rPr>
                <w:rFonts w:ascii="Calibri" w:eastAsia="Times New Roman" w:hAnsi="Calibri" w:cs="Calibri"/>
                <w:color w:val="000000"/>
                <w:sz w:val="24"/>
                <w:szCs w:val="24"/>
                <w:lang w:eastAsia="en-GB"/>
              </w:rPr>
              <w:t>Ongoing ($)</w:t>
            </w:r>
          </w:p>
          <w:p w14:paraId="7F40E04B" w14:textId="79A0935E" w:rsidR="004F4C6E" w:rsidRPr="00373F1A" w:rsidRDefault="004F4C6E" w:rsidP="00115202">
            <w:pPr>
              <w:spacing w:after="85"/>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4"/>
                <w:szCs w:val="24"/>
                <w:lang w:eastAsia="en-GB"/>
              </w:rPr>
            </w:pPr>
            <w:r w:rsidRPr="00373F1A">
              <w:rPr>
                <w:rFonts w:ascii="Calibri" w:eastAsia="Times New Roman" w:hAnsi="Calibri" w:cs="Calibri"/>
                <w:color w:val="000000"/>
                <w:sz w:val="24"/>
                <w:szCs w:val="24"/>
                <w:lang w:eastAsia="en-GB"/>
              </w:rPr>
              <w:t>y</w:t>
            </w:r>
            <w:r w:rsidR="000A3D4E">
              <w:rPr>
                <w:rFonts w:ascii="Calibri" w:eastAsia="Times New Roman" w:hAnsi="Calibri" w:cs="Calibri"/>
                <w:color w:val="000000"/>
                <w:sz w:val="24"/>
                <w:szCs w:val="24"/>
                <w:lang w:eastAsia="en-GB"/>
              </w:rPr>
              <w:t>ear</w:t>
            </w:r>
            <w:r w:rsidRPr="00373F1A">
              <w:rPr>
                <w:rFonts w:ascii="Calibri" w:eastAsia="Times New Roman" w:hAnsi="Calibri" w:cs="Calibri"/>
                <w:color w:val="000000"/>
                <w:sz w:val="24"/>
                <w:szCs w:val="24"/>
                <w:lang w:eastAsia="en-GB"/>
              </w:rPr>
              <w:t xml:space="preserve"> 2-5</w:t>
            </w:r>
          </w:p>
        </w:tc>
        <w:tc>
          <w:tcPr>
            <w:tcW w:w="1600" w:type="dxa"/>
            <w:noWrap/>
            <w:vAlign w:val="center"/>
            <w:hideMark/>
          </w:tcPr>
          <w:p w14:paraId="76E98A30" w14:textId="7EBC9E79" w:rsidR="004F4C6E" w:rsidRPr="00373F1A" w:rsidRDefault="004F4C6E" w:rsidP="00115202">
            <w:pPr>
              <w:spacing w:after="85"/>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4"/>
                <w:szCs w:val="24"/>
                <w:lang w:eastAsia="en-GB"/>
              </w:rPr>
            </w:pPr>
            <w:r w:rsidRPr="00373F1A">
              <w:rPr>
                <w:rFonts w:ascii="Calibri" w:eastAsia="Times New Roman" w:hAnsi="Calibri" w:cs="Calibri"/>
                <w:color w:val="000000"/>
                <w:sz w:val="24"/>
                <w:szCs w:val="24"/>
                <w:lang w:eastAsia="en-GB"/>
              </w:rPr>
              <w:t>y</w:t>
            </w:r>
            <w:r w:rsidR="000A3D4E">
              <w:rPr>
                <w:rFonts w:ascii="Calibri" w:eastAsia="Times New Roman" w:hAnsi="Calibri" w:cs="Calibri"/>
                <w:color w:val="000000"/>
                <w:sz w:val="24"/>
                <w:szCs w:val="24"/>
                <w:lang w:eastAsia="en-GB"/>
              </w:rPr>
              <w:t xml:space="preserve">ear </w:t>
            </w:r>
            <w:r w:rsidRPr="00373F1A">
              <w:rPr>
                <w:rFonts w:ascii="Calibri" w:eastAsia="Times New Roman" w:hAnsi="Calibri" w:cs="Calibri"/>
                <w:color w:val="000000"/>
                <w:sz w:val="24"/>
                <w:szCs w:val="24"/>
                <w:lang w:eastAsia="en-GB"/>
              </w:rPr>
              <w:t>6 ($)</w:t>
            </w:r>
          </w:p>
        </w:tc>
        <w:tc>
          <w:tcPr>
            <w:tcW w:w="1600" w:type="dxa"/>
            <w:noWrap/>
            <w:vAlign w:val="center"/>
            <w:hideMark/>
          </w:tcPr>
          <w:p w14:paraId="786757D5" w14:textId="51ED4C84" w:rsidR="004F4C6E" w:rsidRPr="00373F1A" w:rsidRDefault="004F4C6E" w:rsidP="00115202">
            <w:pPr>
              <w:spacing w:after="85"/>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4"/>
                <w:szCs w:val="24"/>
                <w:lang w:eastAsia="en-GB"/>
              </w:rPr>
            </w:pPr>
            <w:r w:rsidRPr="00373F1A">
              <w:rPr>
                <w:rFonts w:ascii="Calibri" w:eastAsia="Times New Roman" w:hAnsi="Calibri" w:cs="Calibri"/>
                <w:color w:val="000000"/>
                <w:sz w:val="24"/>
                <w:szCs w:val="24"/>
                <w:lang w:eastAsia="en-GB"/>
              </w:rPr>
              <w:t>y</w:t>
            </w:r>
            <w:r w:rsidR="000A3D4E">
              <w:rPr>
                <w:rFonts w:ascii="Calibri" w:eastAsia="Times New Roman" w:hAnsi="Calibri" w:cs="Calibri"/>
                <w:color w:val="000000"/>
                <w:sz w:val="24"/>
                <w:szCs w:val="24"/>
                <w:lang w:eastAsia="en-GB"/>
              </w:rPr>
              <w:t>ear</w:t>
            </w:r>
            <w:r w:rsidRPr="00373F1A">
              <w:rPr>
                <w:rFonts w:ascii="Calibri" w:eastAsia="Times New Roman" w:hAnsi="Calibri" w:cs="Calibri"/>
                <w:color w:val="000000"/>
                <w:sz w:val="24"/>
                <w:szCs w:val="24"/>
                <w:lang w:eastAsia="en-GB"/>
              </w:rPr>
              <w:t xml:space="preserve"> 7-10 ($)</w:t>
            </w:r>
          </w:p>
        </w:tc>
      </w:tr>
      <w:tr w:rsidR="00131717" w:rsidRPr="00373F1A" w14:paraId="62227C9D" w14:textId="77777777" w:rsidTr="0013171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86" w:type="dxa"/>
            <w:noWrap/>
            <w:hideMark/>
          </w:tcPr>
          <w:p w14:paraId="627B5676" w14:textId="2731E88A" w:rsidR="00131717" w:rsidRPr="007F5AD5" w:rsidRDefault="00131717" w:rsidP="00131717">
            <w:pPr>
              <w:spacing w:after="85"/>
              <w:rPr>
                <w:rFonts w:ascii="Calibri" w:eastAsia="Times New Roman" w:hAnsi="Calibri" w:cs="Calibri"/>
                <w:b w:val="0"/>
                <w:color w:val="000000"/>
                <w:lang w:eastAsia="en-GB"/>
              </w:rPr>
            </w:pPr>
            <w:r w:rsidRPr="007F5AD5">
              <w:rPr>
                <w:rFonts w:ascii="Calibri" w:eastAsia="Times New Roman" w:hAnsi="Calibri" w:cs="Calibri"/>
                <w:b w:val="0"/>
                <w:color w:val="000000"/>
                <w:lang w:eastAsia="en-GB"/>
              </w:rPr>
              <w:t>Scenario 1: WA, SA, Tasmania, NT</w:t>
            </w:r>
          </w:p>
        </w:tc>
        <w:tc>
          <w:tcPr>
            <w:tcW w:w="1330" w:type="dxa"/>
            <w:noWrap/>
            <w:vAlign w:val="center"/>
            <w:hideMark/>
          </w:tcPr>
          <w:p w14:paraId="30B0D2EC" w14:textId="2892A586" w:rsidR="00131717" w:rsidRPr="00373F1A" w:rsidRDefault="00131717" w:rsidP="00131717">
            <w:pPr>
              <w:spacing w:after="85"/>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Cs/>
                <w:color w:val="000000"/>
                <w:lang w:eastAsia="en-GB"/>
              </w:rPr>
            </w:pPr>
            <w:r>
              <w:rPr>
                <w:rFonts w:ascii="Calibri" w:eastAsia="Times New Roman" w:hAnsi="Calibri" w:cs="Calibri"/>
                <w:bCs/>
                <w:color w:val="000000"/>
                <w:lang w:eastAsia="en-GB"/>
              </w:rPr>
              <w:t>506</w:t>
            </w:r>
            <w:r w:rsidRPr="00373F1A">
              <w:rPr>
                <w:rFonts w:ascii="Calibri" w:eastAsia="Times New Roman" w:hAnsi="Calibri" w:cs="Calibri"/>
                <w:bCs/>
                <w:color w:val="000000"/>
                <w:lang w:eastAsia="en-GB"/>
              </w:rPr>
              <w:t>.00</w:t>
            </w:r>
          </w:p>
        </w:tc>
        <w:tc>
          <w:tcPr>
            <w:tcW w:w="1600" w:type="dxa"/>
            <w:noWrap/>
            <w:vAlign w:val="center"/>
            <w:hideMark/>
          </w:tcPr>
          <w:p w14:paraId="0A986A59" w14:textId="108B6395" w:rsidR="00131717" w:rsidRPr="00373F1A" w:rsidRDefault="00131717" w:rsidP="00131717">
            <w:pPr>
              <w:spacing w:after="85"/>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Cs/>
                <w:color w:val="000000"/>
                <w:lang w:eastAsia="en-GB"/>
              </w:rPr>
            </w:pPr>
            <w:r>
              <w:rPr>
                <w:rFonts w:ascii="Calibri" w:eastAsia="Times New Roman" w:hAnsi="Calibri" w:cs="Calibri"/>
                <w:bCs/>
                <w:color w:val="000000"/>
                <w:lang w:eastAsia="en-GB"/>
              </w:rPr>
              <w:t>51</w:t>
            </w:r>
            <w:r w:rsidRPr="00373F1A">
              <w:rPr>
                <w:rFonts w:ascii="Calibri" w:eastAsia="Times New Roman" w:hAnsi="Calibri" w:cs="Calibri"/>
                <w:bCs/>
                <w:color w:val="000000"/>
                <w:lang w:eastAsia="en-GB"/>
              </w:rPr>
              <w:t>.00</w:t>
            </w:r>
          </w:p>
        </w:tc>
        <w:tc>
          <w:tcPr>
            <w:tcW w:w="1600" w:type="dxa"/>
            <w:noWrap/>
            <w:vAlign w:val="center"/>
            <w:hideMark/>
          </w:tcPr>
          <w:p w14:paraId="14349E2B" w14:textId="6CC58E19" w:rsidR="00131717" w:rsidRPr="00373F1A" w:rsidRDefault="00131717" w:rsidP="00131717">
            <w:pPr>
              <w:spacing w:after="85"/>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Cs/>
                <w:color w:val="000000"/>
                <w:lang w:eastAsia="en-GB"/>
              </w:rPr>
            </w:pPr>
            <w:r>
              <w:rPr>
                <w:rFonts w:ascii="Calibri" w:eastAsia="Times New Roman" w:hAnsi="Calibri" w:cs="Calibri"/>
                <w:bCs/>
                <w:color w:val="000000"/>
                <w:lang w:eastAsia="en-GB"/>
              </w:rPr>
              <w:t>253</w:t>
            </w:r>
            <w:r w:rsidRPr="00373F1A">
              <w:rPr>
                <w:rFonts w:ascii="Calibri" w:eastAsia="Times New Roman" w:hAnsi="Calibri" w:cs="Calibri"/>
                <w:bCs/>
                <w:color w:val="000000"/>
                <w:lang w:eastAsia="en-GB"/>
              </w:rPr>
              <w:t>.</w:t>
            </w:r>
            <w:r>
              <w:rPr>
                <w:rFonts w:ascii="Calibri" w:eastAsia="Times New Roman" w:hAnsi="Calibri" w:cs="Calibri"/>
                <w:bCs/>
                <w:color w:val="000000"/>
                <w:lang w:eastAsia="en-GB"/>
              </w:rPr>
              <w:t>00</w:t>
            </w:r>
          </w:p>
        </w:tc>
        <w:tc>
          <w:tcPr>
            <w:tcW w:w="1600" w:type="dxa"/>
            <w:noWrap/>
            <w:vAlign w:val="center"/>
            <w:hideMark/>
          </w:tcPr>
          <w:p w14:paraId="41A49630" w14:textId="1E20B2CA" w:rsidR="00131717" w:rsidRPr="00373F1A" w:rsidRDefault="00131717" w:rsidP="00131717">
            <w:pPr>
              <w:spacing w:after="85"/>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Cs/>
                <w:color w:val="000000"/>
                <w:lang w:eastAsia="en-GB"/>
              </w:rPr>
            </w:pPr>
            <w:r w:rsidRPr="00373F1A">
              <w:rPr>
                <w:rFonts w:ascii="Calibri" w:eastAsia="Times New Roman" w:hAnsi="Calibri" w:cs="Calibri"/>
                <w:bCs/>
                <w:color w:val="000000"/>
                <w:lang w:eastAsia="en-GB"/>
              </w:rPr>
              <w:t>1</w:t>
            </w:r>
            <w:r>
              <w:rPr>
                <w:rFonts w:ascii="Calibri" w:eastAsia="Times New Roman" w:hAnsi="Calibri" w:cs="Calibri"/>
                <w:bCs/>
                <w:color w:val="000000"/>
                <w:lang w:eastAsia="en-GB"/>
              </w:rPr>
              <w:t>0</w:t>
            </w:r>
            <w:r w:rsidRPr="00373F1A">
              <w:rPr>
                <w:rFonts w:ascii="Calibri" w:eastAsia="Times New Roman" w:hAnsi="Calibri" w:cs="Calibri"/>
                <w:bCs/>
                <w:color w:val="000000"/>
                <w:lang w:eastAsia="en-GB"/>
              </w:rPr>
              <w:t>2.40</w:t>
            </w:r>
          </w:p>
        </w:tc>
      </w:tr>
      <w:tr w:rsidR="00131717" w:rsidRPr="00373F1A" w14:paraId="75EC4613" w14:textId="77777777" w:rsidTr="00131717">
        <w:trPr>
          <w:trHeight w:val="321"/>
        </w:trPr>
        <w:tc>
          <w:tcPr>
            <w:cnfStyle w:val="001000000000" w:firstRow="0" w:lastRow="0" w:firstColumn="1" w:lastColumn="0" w:oddVBand="0" w:evenVBand="0" w:oddHBand="0" w:evenHBand="0" w:firstRowFirstColumn="0" w:firstRowLastColumn="0" w:lastRowFirstColumn="0" w:lastRowLastColumn="0"/>
            <w:tcW w:w="2886" w:type="dxa"/>
            <w:noWrap/>
            <w:hideMark/>
          </w:tcPr>
          <w:p w14:paraId="60137052" w14:textId="511C78D8" w:rsidR="00131717" w:rsidRPr="007F5AD5" w:rsidRDefault="00131717" w:rsidP="00131717">
            <w:pPr>
              <w:spacing w:after="85"/>
              <w:rPr>
                <w:rFonts w:ascii="Calibri" w:eastAsia="Times New Roman" w:hAnsi="Calibri" w:cs="Calibri"/>
                <w:b w:val="0"/>
                <w:color w:val="000000"/>
                <w:lang w:eastAsia="en-GB"/>
              </w:rPr>
            </w:pPr>
            <w:r w:rsidRPr="007F5AD5">
              <w:rPr>
                <w:rFonts w:ascii="Calibri" w:eastAsia="Times New Roman" w:hAnsi="Calibri" w:cs="Calibri"/>
                <w:b w:val="0"/>
                <w:color w:val="000000"/>
                <w:lang w:eastAsia="en-GB"/>
              </w:rPr>
              <w:t>Scenario 2: Queensland, Victoria</w:t>
            </w:r>
          </w:p>
        </w:tc>
        <w:tc>
          <w:tcPr>
            <w:tcW w:w="1330" w:type="dxa"/>
            <w:noWrap/>
            <w:vAlign w:val="center"/>
            <w:hideMark/>
          </w:tcPr>
          <w:p w14:paraId="64C8D919" w14:textId="740B9F74" w:rsidR="00131717" w:rsidRPr="00373F1A" w:rsidRDefault="00131717" w:rsidP="00131717">
            <w:pPr>
              <w:spacing w:after="85"/>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Cs/>
                <w:color w:val="000000"/>
                <w:lang w:eastAsia="en-GB"/>
              </w:rPr>
            </w:pPr>
            <w:r w:rsidRPr="00373F1A">
              <w:rPr>
                <w:rFonts w:ascii="Calibri" w:eastAsia="Times New Roman" w:hAnsi="Calibri" w:cs="Calibri"/>
                <w:bCs/>
                <w:color w:val="000000"/>
                <w:lang w:eastAsia="en-GB"/>
              </w:rPr>
              <w:t>0.00</w:t>
            </w:r>
          </w:p>
        </w:tc>
        <w:tc>
          <w:tcPr>
            <w:tcW w:w="1600" w:type="dxa"/>
            <w:noWrap/>
            <w:vAlign w:val="center"/>
            <w:hideMark/>
          </w:tcPr>
          <w:p w14:paraId="083D6FB9" w14:textId="479D5076" w:rsidR="00131717" w:rsidRPr="00373F1A" w:rsidRDefault="00131717" w:rsidP="00131717">
            <w:pPr>
              <w:spacing w:after="85"/>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Cs/>
                <w:color w:val="000000"/>
                <w:lang w:eastAsia="en-GB"/>
              </w:rPr>
            </w:pPr>
            <w:r w:rsidRPr="00373F1A">
              <w:rPr>
                <w:rFonts w:ascii="Calibri" w:eastAsia="Times New Roman" w:hAnsi="Calibri" w:cs="Calibri"/>
                <w:bCs/>
                <w:color w:val="000000"/>
                <w:lang w:eastAsia="en-GB"/>
              </w:rPr>
              <w:t>0.00</w:t>
            </w:r>
          </w:p>
        </w:tc>
        <w:tc>
          <w:tcPr>
            <w:tcW w:w="1600" w:type="dxa"/>
            <w:noWrap/>
            <w:vAlign w:val="center"/>
            <w:hideMark/>
          </w:tcPr>
          <w:p w14:paraId="37F3C54E" w14:textId="0B50F173" w:rsidR="00131717" w:rsidRPr="00373F1A" w:rsidRDefault="00131717" w:rsidP="00131717">
            <w:pPr>
              <w:spacing w:after="85"/>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Cs/>
                <w:color w:val="000000"/>
                <w:lang w:eastAsia="en-GB"/>
              </w:rPr>
            </w:pPr>
            <w:r>
              <w:rPr>
                <w:rFonts w:ascii="Calibri" w:eastAsia="Times New Roman" w:hAnsi="Calibri" w:cs="Calibri"/>
                <w:bCs/>
                <w:color w:val="000000"/>
                <w:lang w:eastAsia="en-GB"/>
              </w:rPr>
              <w:t>506</w:t>
            </w:r>
            <w:r w:rsidRPr="00373F1A">
              <w:rPr>
                <w:rFonts w:ascii="Calibri" w:eastAsia="Times New Roman" w:hAnsi="Calibri" w:cs="Calibri"/>
                <w:bCs/>
                <w:color w:val="000000"/>
                <w:lang w:eastAsia="en-GB"/>
              </w:rPr>
              <w:t>.00</w:t>
            </w:r>
          </w:p>
        </w:tc>
        <w:tc>
          <w:tcPr>
            <w:tcW w:w="1600" w:type="dxa"/>
            <w:noWrap/>
            <w:vAlign w:val="center"/>
            <w:hideMark/>
          </w:tcPr>
          <w:p w14:paraId="1DE5048D" w14:textId="57E53290" w:rsidR="00131717" w:rsidRPr="00373F1A" w:rsidRDefault="00131717" w:rsidP="00131717">
            <w:pPr>
              <w:spacing w:after="85"/>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Cs/>
                <w:color w:val="000000"/>
                <w:lang w:eastAsia="en-GB"/>
              </w:rPr>
            </w:pPr>
            <w:r w:rsidRPr="00373F1A">
              <w:rPr>
                <w:rFonts w:ascii="Calibri" w:eastAsia="Times New Roman" w:hAnsi="Calibri" w:cs="Calibri"/>
                <w:bCs/>
                <w:color w:val="000000"/>
                <w:lang w:eastAsia="en-GB"/>
              </w:rPr>
              <w:t>0.00</w:t>
            </w:r>
          </w:p>
        </w:tc>
      </w:tr>
      <w:tr w:rsidR="00131717" w:rsidRPr="00373F1A" w14:paraId="46C123B0" w14:textId="77777777" w:rsidTr="00131717">
        <w:trPr>
          <w:cnfStyle w:val="000000100000" w:firstRow="0" w:lastRow="0" w:firstColumn="0" w:lastColumn="0" w:oddVBand="0" w:evenVBand="0" w:oddHBand="1" w:evenHBand="0" w:firstRowFirstColumn="0" w:firstRowLastColumn="0" w:lastRowFirstColumn="0" w:lastRowLastColumn="0"/>
          <w:trHeight w:val="101"/>
        </w:trPr>
        <w:tc>
          <w:tcPr>
            <w:cnfStyle w:val="001000000000" w:firstRow="0" w:lastRow="0" w:firstColumn="1" w:lastColumn="0" w:oddVBand="0" w:evenVBand="0" w:oddHBand="0" w:evenHBand="0" w:firstRowFirstColumn="0" w:firstRowLastColumn="0" w:lastRowFirstColumn="0" w:lastRowLastColumn="0"/>
            <w:tcW w:w="2886" w:type="dxa"/>
            <w:noWrap/>
            <w:hideMark/>
          </w:tcPr>
          <w:p w14:paraId="0449313B" w14:textId="77777777" w:rsidR="00131717" w:rsidRPr="007F5AD5" w:rsidRDefault="00131717" w:rsidP="00131717">
            <w:pPr>
              <w:spacing w:after="85"/>
              <w:rPr>
                <w:rFonts w:ascii="Calibri" w:eastAsia="Times New Roman" w:hAnsi="Calibri" w:cs="Calibri"/>
                <w:b w:val="0"/>
                <w:color w:val="000000"/>
                <w:lang w:eastAsia="en-GB"/>
              </w:rPr>
            </w:pPr>
            <w:r w:rsidRPr="007F5AD5">
              <w:rPr>
                <w:rFonts w:ascii="Calibri" w:eastAsia="Times New Roman" w:hAnsi="Calibri" w:cs="Calibri"/>
                <w:b w:val="0"/>
                <w:color w:val="000000"/>
                <w:lang w:eastAsia="en-GB"/>
              </w:rPr>
              <w:t>Scenario 3: ACT, NSW</w:t>
            </w:r>
          </w:p>
        </w:tc>
        <w:tc>
          <w:tcPr>
            <w:tcW w:w="1330" w:type="dxa"/>
            <w:noWrap/>
            <w:vAlign w:val="center"/>
            <w:hideMark/>
          </w:tcPr>
          <w:p w14:paraId="06F24E53" w14:textId="1BA40C60" w:rsidR="00131717" w:rsidRPr="00373F1A" w:rsidRDefault="00131717" w:rsidP="00131717">
            <w:pPr>
              <w:spacing w:after="85"/>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Cs/>
                <w:color w:val="000000"/>
                <w:lang w:eastAsia="en-GB"/>
              </w:rPr>
            </w:pPr>
            <w:r w:rsidRPr="00373F1A">
              <w:rPr>
                <w:rFonts w:ascii="Calibri" w:eastAsia="Times New Roman" w:hAnsi="Calibri" w:cs="Calibri"/>
                <w:bCs/>
                <w:color w:val="000000"/>
                <w:lang w:eastAsia="en-GB"/>
              </w:rPr>
              <w:t>0.00</w:t>
            </w:r>
          </w:p>
        </w:tc>
        <w:tc>
          <w:tcPr>
            <w:tcW w:w="1600" w:type="dxa"/>
            <w:noWrap/>
            <w:vAlign w:val="center"/>
            <w:hideMark/>
          </w:tcPr>
          <w:p w14:paraId="18B367DF" w14:textId="3EC4AE06" w:rsidR="00131717" w:rsidRPr="00373F1A" w:rsidRDefault="00131717" w:rsidP="00131717">
            <w:pPr>
              <w:spacing w:after="85"/>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Cs/>
                <w:color w:val="000000"/>
                <w:lang w:eastAsia="en-GB"/>
              </w:rPr>
            </w:pPr>
            <w:r w:rsidRPr="00373F1A">
              <w:rPr>
                <w:rFonts w:ascii="Calibri" w:eastAsia="Times New Roman" w:hAnsi="Calibri" w:cs="Calibri"/>
                <w:bCs/>
                <w:color w:val="000000"/>
                <w:lang w:eastAsia="en-GB"/>
              </w:rPr>
              <w:t>0.00</w:t>
            </w:r>
          </w:p>
        </w:tc>
        <w:tc>
          <w:tcPr>
            <w:tcW w:w="1600" w:type="dxa"/>
            <w:noWrap/>
            <w:vAlign w:val="center"/>
            <w:hideMark/>
          </w:tcPr>
          <w:p w14:paraId="35A4A5D0" w14:textId="44F99752" w:rsidR="00131717" w:rsidRPr="00373F1A" w:rsidRDefault="00131717" w:rsidP="00131717">
            <w:pPr>
              <w:spacing w:after="85"/>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Cs/>
                <w:color w:val="000000"/>
                <w:lang w:eastAsia="en-GB"/>
              </w:rPr>
            </w:pPr>
            <w:r w:rsidRPr="00373F1A">
              <w:rPr>
                <w:rFonts w:ascii="Calibri" w:eastAsia="Times New Roman" w:hAnsi="Calibri" w:cs="Calibri"/>
                <w:bCs/>
                <w:color w:val="000000"/>
                <w:lang w:eastAsia="en-GB"/>
              </w:rPr>
              <w:t>0.00</w:t>
            </w:r>
          </w:p>
        </w:tc>
        <w:tc>
          <w:tcPr>
            <w:tcW w:w="1600" w:type="dxa"/>
            <w:noWrap/>
            <w:vAlign w:val="center"/>
            <w:hideMark/>
          </w:tcPr>
          <w:p w14:paraId="0879E133" w14:textId="4458733F" w:rsidR="00131717" w:rsidRPr="00373F1A" w:rsidRDefault="00131717" w:rsidP="00131717">
            <w:pPr>
              <w:spacing w:after="85"/>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Cs/>
                <w:color w:val="000000"/>
                <w:lang w:eastAsia="en-GB"/>
              </w:rPr>
            </w:pPr>
            <w:r w:rsidRPr="00373F1A">
              <w:rPr>
                <w:rFonts w:ascii="Calibri" w:eastAsia="Times New Roman" w:hAnsi="Calibri" w:cs="Calibri"/>
                <w:bCs/>
                <w:color w:val="000000"/>
                <w:lang w:eastAsia="en-GB"/>
              </w:rPr>
              <w:t>0.00</w:t>
            </w:r>
          </w:p>
        </w:tc>
      </w:tr>
    </w:tbl>
    <w:p w14:paraId="1B347A43" w14:textId="77777777" w:rsidR="00951AFF" w:rsidRDefault="00951AFF" w:rsidP="00951AFF"/>
    <w:p w14:paraId="7A82FFAF" w14:textId="3F845E98" w:rsidR="004F4C6E" w:rsidRPr="00373F1A" w:rsidRDefault="004F4C6E" w:rsidP="00263E9A">
      <w:pPr>
        <w:pStyle w:val="Heading3"/>
      </w:pPr>
      <w:r w:rsidRPr="00373F1A">
        <w:t>F</w:t>
      </w:r>
      <w:r w:rsidR="00951AFF">
        <w:t xml:space="preserve">ood handler training </w:t>
      </w:r>
    </w:p>
    <w:p w14:paraId="0E97DA3B" w14:textId="52DEEDEC" w:rsidR="004F4C6E" w:rsidRPr="00373F1A" w:rsidRDefault="004F4C6E" w:rsidP="004F4C6E">
      <w:pPr>
        <w:rPr>
          <w:lang w:eastAsia="en-AU"/>
        </w:rPr>
      </w:pPr>
      <w:r w:rsidRPr="00373F1A">
        <w:rPr>
          <w:lang w:eastAsia="en-AU"/>
        </w:rPr>
        <w:t xml:space="preserve">Implementing this tool involves all food handler staff within a food business </w:t>
      </w:r>
      <w:r w:rsidR="00263E9A">
        <w:rPr>
          <w:lang w:eastAsia="en-AU"/>
        </w:rPr>
        <w:t>completing</w:t>
      </w:r>
      <w:r w:rsidRPr="00373F1A">
        <w:rPr>
          <w:lang w:eastAsia="en-AU"/>
        </w:rPr>
        <w:t xml:space="preserve"> food safety training once. Food safety training is expected to take approximately an hour and a half to complete. Training packages are freely available on the internet through food regulatory agencies and are provided in multiple languages.</w:t>
      </w:r>
    </w:p>
    <w:p w14:paraId="729BD46F" w14:textId="77777777" w:rsidR="004F4C6E" w:rsidRPr="00373F1A" w:rsidRDefault="004F4C6E" w:rsidP="004F4C6E">
      <w:pPr>
        <w:rPr>
          <w:lang w:eastAsia="en-AU"/>
        </w:rPr>
      </w:pPr>
      <w:r w:rsidRPr="00373F1A">
        <w:rPr>
          <w:lang w:eastAsia="en-AU"/>
        </w:rPr>
        <w:t xml:space="preserve">There is currently no regulatory requirement for mandatory food handler training in any Australian jurisdiction. However, several jurisdictions promote the free training available. </w:t>
      </w:r>
    </w:p>
    <w:p w14:paraId="5F319FB5" w14:textId="5928F8A8" w:rsidR="004F4C6E" w:rsidRPr="00373F1A" w:rsidRDefault="004F4C6E" w:rsidP="004F4C6E">
      <w:pPr>
        <w:rPr>
          <w:lang w:eastAsia="en-AU"/>
        </w:rPr>
      </w:pPr>
      <w:r w:rsidRPr="00373F1A">
        <w:rPr>
          <w:lang w:eastAsia="en-AU"/>
        </w:rPr>
        <w:t>The status quo assumes that there are varying degrees in the uptake by food handlers of this free training. For the purposes of costing this interventi</w:t>
      </w:r>
      <w:r w:rsidR="000620CE">
        <w:rPr>
          <w:lang w:eastAsia="en-AU"/>
        </w:rPr>
        <w:t>on, FSANZ has assumed between 0–</w:t>
      </w:r>
      <w:r w:rsidRPr="00373F1A">
        <w:rPr>
          <w:lang w:eastAsia="en-AU"/>
        </w:rPr>
        <w:t>20% uptake. Businesses incurring the highest costs will also incur the highest benefits with upfront implementation of this tool.</w:t>
      </w:r>
    </w:p>
    <w:p w14:paraId="0DC8C67D" w14:textId="6C796C87" w:rsidR="004F4C6E" w:rsidRPr="00373F1A" w:rsidRDefault="004F4C6E" w:rsidP="004F4C6E">
      <w:pPr>
        <w:rPr>
          <w:lang w:eastAsia="en-AU"/>
        </w:rPr>
      </w:pPr>
      <w:r w:rsidRPr="00373F1A">
        <w:rPr>
          <w:lang w:eastAsia="en-AU"/>
        </w:rPr>
        <w:t>The Allen Consulting Group’s</w:t>
      </w:r>
      <w:r w:rsidRPr="00373F1A">
        <w:rPr>
          <w:vertAlign w:val="superscript"/>
          <w:lang w:eastAsia="en-AU"/>
        </w:rPr>
        <w:t xml:space="preserve"> </w:t>
      </w:r>
      <w:r w:rsidRPr="00373F1A">
        <w:rPr>
          <w:lang w:eastAsia="en-AU"/>
        </w:rPr>
        <w:t xml:space="preserve">report </w:t>
      </w:r>
      <w:sdt>
        <w:sdtPr>
          <w:rPr>
            <w:lang w:eastAsia="en-AU"/>
          </w:rPr>
          <w:id w:val="-762833934"/>
          <w:citation/>
        </w:sdtPr>
        <w:sdtEndPr/>
        <w:sdtContent>
          <w:r w:rsidRPr="00373F1A">
            <w:rPr>
              <w:lang w:eastAsia="en-AU"/>
            </w:rPr>
            <w:fldChar w:fldCharType="begin"/>
          </w:r>
          <w:r w:rsidRPr="00373F1A">
            <w:rPr>
              <w:lang w:val="en-AU" w:eastAsia="en-AU"/>
            </w:rPr>
            <w:instrText xml:space="preserve">CITATION The02 \n  \t  \l 3081 </w:instrText>
          </w:r>
          <w:r w:rsidRPr="00373F1A">
            <w:rPr>
              <w:lang w:eastAsia="en-AU"/>
            </w:rPr>
            <w:fldChar w:fldCharType="separate"/>
          </w:r>
          <w:r w:rsidR="003A5E9C">
            <w:rPr>
              <w:noProof/>
              <w:lang w:val="en-AU" w:eastAsia="en-AU"/>
            </w:rPr>
            <w:t>(2002)</w:t>
          </w:r>
          <w:r w:rsidRPr="00373F1A">
            <w:rPr>
              <w:lang w:eastAsia="en-AU"/>
            </w:rPr>
            <w:fldChar w:fldCharType="end"/>
          </w:r>
        </w:sdtContent>
      </w:sdt>
      <w:r w:rsidRPr="00373F1A">
        <w:rPr>
          <w:lang w:eastAsia="en-AU"/>
        </w:rPr>
        <w:t xml:space="preserve"> estimated that there were, on average, eight food handler staff at food service venues and four at food retailers across Australia. </w:t>
      </w:r>
      <w:r w:rsidR="000A3D4E">
        <w:rPr>
          <w:lang w:eastAsia="en-AU"/>
        </w:rPr>
        <w:t>T</w:t>
      </w:r>
      <w:r w:rsidRPr="00373F1A">
        <w:rPr>
          <w:lang w:eastAsia="en-AU"/>
        </w:rPr>
        <w:t xml:space="preserve">o simplify the assumptions for the costing of this scenario, </w:t>
      </w:r>
      <w:r w:rsidR="000A3D4E">
        <w:rPr>
          <w:lang w:eastAsia="en-AU"/>
        </w:rPr>
        <w:t>we</w:t>
      </w:r>
      <w:r w:rsidRPr="00373F1A">
        <w:rPr>
          <w:lang w:eastAsia="en-AU"/>
        </w:rPr>
        <w:t xml:space="preserve"> assumed that on average there are six food handling staff for each food business. It is assumed that one of th</w:t>
      </w:r>
      <w:r w:rsidR="00263E9A">
        <w:rPr>
          <w:lang w:eastAsia="en-AU"/>
        </w:rPr>
        <w:t>ese food handlers will be a FSS</w:t>
      </w:r>
      <w:r w:rsidR="007F5AD5">
        <w:rPr>
          <w:lang w:eastAsia="en-AU"/>
        </w:rPr>
        <w:t>;</w:t>
      </w:r>
      <w:r w:rsidR="00263E9A">
        <w:rPr>
          <w:lang w:eastAsia="en-AU"/>
        </w:rPr>
        <w:t xml:space="preserve"> so</w:t>
      </w:r>
      <w:r w:rsidRPr="00373F1A">
        <w:rPr>
          <w:lang w:eastAsia="en-AU"/>
        </w:rPr>
        <w:t xml:space="preserve"> excluded from the FHT costings.</w:t>
      </w:r>
    </w:p>
    <w:p w14:paraId="321FD28E" w14:textId="7D784945" w:rsidR="00951AFF" w:rsidRPr="00373F1A" w:rsidRDefault="007F5AD5" w:rsidP="004F4C6E">
      <w:pPr>
        <w:rPr>
          <w:b/>
          <w:lang w:eastAsia="en-AU"/>
        </w:rPr>
      </w:pPr>
      <w:r>
        <w:rPr>
          <w:lang w:eastAsia="en-AU"/>
        </w:rPr>
        <w:t>The v</w:t>
      </w:r>
      <w:r w:rsidR="004F4C6E" w:rsidRPr="00373F1A">
        <w:rPr>
          <w:lang w:eastAsia="en-AU"/>
        </w:rPr>
        <w:t>arious assumptions used to calculate cost of implementing the FHT tool fo</w:t>
      </w:r>
      <w:r>
        <w:rPr>
          <w:lang w:eastAsia="en-AU"/>
        </w:rPr>
        <w:t>r businesses are</w:t>
      </w:r>
      <w:r w:rsidR="00951AFF">
        <w:rPr>
          <w:lang w:eastAsia="en-AU"/>
        </w:rPr>
        <w:t xml:space="preserve"> shown in Table 3</w:t>
      </w:r>
      <w:r w:rsidR="004F4C6E" w:rsidRPr="00373F1A">
        <w:rPr>
          <w:lang w:eastAsia="en-AU"/>
        </w:rPr>
        <w:t>.</w:t>
      </w:r>
    </w:p>
    <w:p w14:paraId="656371C8" w14:textId="7E61E7C6" w:rsidR="004F4C6E" w:rsidRPr="008F342F" w:rsidRDefault="004F4C6E" w:rsidP="00951AFF">
      <w:pPr>
        <w:pStyle w:val="FSTableFigureHeading"/>
        <w:rPr>
          <w:sz w:val="20"/>
        </w:rPr>
      </w:pPr>
      <w:r w:rsidRPr="008F342F">
        <w:rPr>
          <w:sz w:val="20"/>
        </w:rPr>
        <w:t xml:space="preserve">Table </w:t>
      </w:r>
      <w:r w:rsidR="003A5E9C">
        <w:rPr>
          <w:sz w:val="20"/>
        </w:rPr>
        <w:t>3</w:t>
      </w:r>
      <w:r w:rsidRPr="008F342F">
        <w:rPr>
          <w:sz w:val="20"/>
        </w:rPr>
        <w:t>: Assumptions used to calculate cost of implementing the FHT tool for food businesses</w:t>
      </w:r>
    </w:p>
    <w:tbl>
      <w:tblPr>
        <w:tblW w:w="5000" w:type="pct"/>
        <w:tblLook w:val="04A0" w:firstRow="1" w:lastRow="0" w:firstColumn="1" w:lastColumn="0" w:noHBand="0" w:noVBand="1"/>
      </w:tblPr>
      <w:tblGrid>
        <w:gridCol w:w="5334"/>
        <w:gridCol w:w="3682"/>
      </w:tblGrid>
      <w:tr w:rsidR="004F4C6E" w:rsidRPr="00373F1A" w14:paraId="2F067B80" w14:textId="77777777" w:rsidTr="00115202">
        <w:trPr>
          <w:trHeight w:val="345"/>
          <w:tblHeader/>
        </w:trPr>
        <w:tc>
          <w:tcPr>
            <w:tcW w:w="5000" w:type="pct"/>
            <w:gridSpan w:val="2"/>
            <w:tcBorders>
              <w:top w:val="single" w:sz="4" w:space="0" w:color="FFFFFF"/>
              <w:left w:val="single" w:sz="4" w:space="0" w:color="000000"/>
              <w:bottom w:val="single" w:sz="4" w:space="0" w:color="000000"/>
              <w:right w:val="single" w:sz="4" w:space="0" w:color="000000"/>
            </w:tcBorders>
            <w:shd w:val="clear" w:color="000000" w:fill="003300"/>
            <w:hideMark/>
          </w:tcPr>
          <w:p w14:paraId="33110556" w14:textId="77777777" w:rsidR="004F4C6E" w:rsidRPr="00373F1A" w:rsidRDefault="004F4C6E" w:rsidP="00115202">
            <w:pPr>
              <w:keepLines/>
              <w:spacing w:after="0"/>
              <w:jc w:val="center"/>
              <w:rPr>
                <w:rFonts w:ascii="Calibri" w:eastAsia="Times New Roman" w:hAnsi="Calibri" w:cs="Times New Roman"/>
                <w:b/>
                <w:bCs/>
                <w:color w:val="F2F2F2"/>
                <w:sz w:val="26"/>
                <w:szCs w:val="26"/>
                <w:lang w:eastAsia="en-GB"/>
              </w:rPr>
            </w:pPr>
            <w:r w:rsidRPr="00373F1A">
              <w:rPr>
                <w:rFonts w:ascii="Calibri" w:eastAsia="Times New Roman" w:hAnsi="Calibri" w:cs="Times New Roman"/>
                <w:b/>
                <w:bCs/>
                <w:color w:val="F2F2F2"/>
                <w:sz w:val="26"/>
                <w:szCs w:val="26"/>
                <w:lang w:eastAsia="en-GB"/>
              </w:rPr>
              <w:t xml:space="preserve">FHT costs and assumptions – implementation </w:t>
            </w:r>
          </w:p>
        </w:tc>
      </w:tr>
      <w:tr w:rsidR="004F4C6E" w:rsidRPr="00373F1A" w14:paraId="45AFB7B9" w14:textId="77777777" w:rsidTr="00115202">
        <w:trPr>
          <w:trHeight w:val="274"/>
          <w:tblHeader/>
        </w:trPr>
        <w:tc>
          <w:tcPr>
            <w:tcW w:w="2958" w:type="pct"/>
            <w:tcBorders>
              <w:top w:val="nil"/>
              <w:left w:val="single" w:sz="4" w:space="0" w:color="000000"/>
              <w:bottom w:val="single" w:sz="4" w:space="0" w:color="000000"/>
              <w:right w:val="single" w:sz="4" w:space="0" w:color="000000"/>
            </w:tcBorders>
            <w:shd w:val="clear" w:color="000000" w:fill="EDEDED"/>
            <w:hideMark/>
          </w:tcPr>
          <w:p w14:paraId="26BCAD60" w14:textId="77777777" w:rsidR="004F4C6E" w:rsidRPr="00373F1A" w:rsidRDefault="004F4C6E" w:rsidP="00F05972">
            <w:pPr>
              <w:keepLines/>
              <w:spacing w:after="0"/>
              <w:rPr>
                <w:rFonts w:ascii="Calibri" w:eastAsia="Times New Roman" w:hAnsi="Calibri" w:cs="Times New Roman"/>
                <w:color w:val="000000"/>
                <w:lang w:eastAsia="en-GB"/>
              </w:rPr>
            </w:pPr>
            <w:r w:rsidRPr="00373F1A">
              <w:rPr>
                <w:rFonts w:ascii="Calibri" w:eastAsia="Times New Roman" w:hAnsi="Calibri" w:cs="Times New Roman"/>
                <w:color w:val="000000"/>
                <w:lang w:eastAsia="en-GB"/>
              </w:rPr>
              <w:t>Food handler wage</w:t>
            </w:r>
          </w:p>
        </w:tc>
        <w:tc>
          <w:tcPr>
            <w:tcW w:w="2042" w:type="pct"/>
            <w:tcBorders>
              <w:top w:val="nil"/>
              <w:left w:val="nil"/>
              <w:bottom w:val="single" w:sz="4" w:space="0" w:color="000000"/>
              <w:right w:val="single" w:sz="4" w:space="0" w:color="000000"/>
            </w:tcBorders>
            <w:shd w:val="clear" w:color="000000" w:fill="EDEDED"/>
            <w:noWrap/>
            <w:hideMark/>
          </w:tcPr>
          <w:p w14:paraId="2F54077B" w14:textId="77777777" w:rsidR="004F4C6E" w:rsidRPr="00373F1A" w:rsidRDefault="004F4C6E" w:rsidP="00824D54">
            <w:pPr>
              <w:keepLines/>
              <w:spacing w:after="0"/>
              <w:jc w:val="center"/>
              <w:rPr>
                <w:rFonts w:ascii="Calibri" w:eastAsia="Times New Roman" w:hAnsi="Calibri" w:cs="Times New Roman"/>
                <w:color w:val="000000"/>
                <w:lang w:eastAsia="en-GB"/>
              </w:rPr>
            </w:pPr>
            <w:r w:rsidRPr="00373F1A">
              <w:rPr>
                <w:rFonts w:ascii="Calibri" w:eastAsia="Times New Roman" w:hAnsi="Calibri" w:cs="Times New Roman"/>
                <w:color w:val="000000"/>
                <w:lang w:eastAsia="en-GB"/>
              </w:rPr>
              <w:t>$23 p/h (from award)</w:t>
            </w:r>
          </w:p>
        </w:tc>
      </w:tr>
      <w:tr w:rsidR="004F4C6E" w:rsidRPr="00373F1A" w14:paraId="67B6D1FD" w14:textId="77777777" w:rsidTr="00115202">
        <w:trPr>
          <w:trHeight w:val="268"/>
          <w:tblHeader/>
        </w:trPr>
        <w:tc>
          <w:tcPr>
            <w:tcW w:w="2958" w:type="pct"/>
            <w:tcBorders>
              <w:top w:val="nil"/>
              <w:left w:val="single" w:sz="4" w:space="0" w:color="000000"/>
              <w:bottom w:val="single" w:sz="4" w:space="0" w:color="000000"/>
              <w:right w:val="single" w:sz="4" w:space="0" w:color="000000"/>
            </w:tcBorders>
            <w:shd w:val="clear" w:color="000000" w:fill="EDEDED"/>
            <w:hideMark/>
          </w:tcPr>
          <w:p w14:paraId="01281D56" w14:textId="77777777" w:rsidR="004F4C6E" w:rsidRPr="00373F1A" w:rsidRDefault="004F4C6E" w:rsidP="00F05972">
            <w:pPr>
              <w:keepLines/>
              <w:spacing w:after="0"/>
              <w:rPr>
                <w:rFonts w:ascii="Calibri" w:eastAsia="Times New Roman" w:hAnsi="Calibri" w:cs="Times New Roman"/>
                <w:color w:val="000000"/>
                <w:lang w:eastAsia="en-GB"/>
              </w:rPr>
            </w:pPr>
            <w:r w:rsidRPr="00373F1A">
              <w:rPr>
                <w:rFonts w:ascii="Calibri" w:eastAsia="Times New Roman" w:hAnsi="Calibri" w:cs="Times New Roman"/>
                <w:color w:val="000000"/>
                <w:lang w:eastAsia="en-GB"/>
              </w:rPr>
              <w:t>Wage on costs</w:t>
            </w:r>
          </w:p>
        </w:tc>
        <w:tc>
          <w:tcPr>
            <w:tcW w:w="2042" w:type="pct"/>
            <w:tcBorders>
              <w:top w:val="nil"/>
              <w:left w:val="nil"/>
              <w:bottom w:val="single" w:sz="4" w:space="0" w:color="000000"/>
              <w:right w:val="single" w:sz="4" w:space="0" w:color="000000"/>
            </w:tcBorders>
            <w:shd w:val="clear" w:color="000000" w:fill="EDEDED"/>
            <w:noWrap/>
            <w:hideMark/>
          </w:tcPr>
          <w:p w14:paraId="7AFA19A5" w14:textId="21ECAE9D" w:rsidR="004F4C6E" w:rsidRPr="00373F1A" w:rsidRDefault="00AF1513" w:rsidP="00824D54">
            <w:pPr>
              <w:keepLines/>
              <w:spacing w:after="0"/>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0</w:t>
            </w:r>
            <w:r w:rsidR="004F4C6E" w:rsidRPr="00373F1A">
              <w:rPr>
                <w:rFonts w:ascii="Calibri" w:eastAsia="Times New Roman" w:hAnsi="Calibri" w:cs="Times New Roman"/>
                <w:color w:val="000000"/>
                <w:lang w:eastAsia="en-GB"/>
              </w:rPr>
              <w:t>%</w:t>
            </w:r>
          </w:p>
        </w:tc>
      </w:tr>
      <w:tr w:rsidR="004F4C6E" w:rsidRPr="00373F1A" w14:paraId="6809343A" w14:textId="77777777" w:rsidTr="00115202">
        <w:trPr>
          <w:trHeight w:val="272"/>
          <w:tblHeader/>
        </w:trPr>
        <w:tc>
          <w:tcPr>
            <w:tcW w:w="2958" w:type="pct"/>
            <w:tcBorders>
              <w:top w:val="single" w:sz="4" w:space="0" w:color="000000"/>
              <w:left w:val="single" w:sz="4" w:space="0" w:color="000000"/>
              <w:bottom w:val="single" w:sz="4" w:space="0" w:color="000000"/>
              <w:right w:val="single" w:sz="4" w:space="0" w:color="000000"/>
            </w:tcBorders>
            <w:shd w:val="clear" w:color="000000" w:fill="EDEDED"/>
          </w:tcPr>
          <w:p w14:paraId="6BA2D6CF" w14:textId="38D92320" w:rsidR="004F4C6E" w:rsidRPr="00373F1A" w:rsidRDefault="004F4C6E" w:rsidP="00F05972">
            <w:pPr>
              <w:keepLines/>
              <w:spacing w:after="0"/>
              <w:rPr>
                <w:rFonts w:ascii="Calibri" w:eastAsia="Times New Roman" w:hAnsi="Calibri" w:cs="Times New Roman"/>
                <w:color w:val="000000"/>
                <w:lang w:eastAsia="en-GB"/>
              </w:rPr>
            </w:pPr>
            <w:r w:rsidRPr="00373F1A">
              <w:rPr>
                <w:rFonts w:ascii="Calibri" w:eastAsia="Times New Roman" w:hAnsi="Calibri" w:cs="Times New Roman"/>
                <w:color w:val="000000"/>
                <w:lang w:eastAsia="en-GB"/>
              </w:rPr>
              <w:t>Number of food handler</w:t>
            </w:r>
            <w:r w:rsidR="00263E9A">
              <w:rPr>
                <w:rFonts w:ascii="Calibri" w:eastAsia="Times New Roman" w:hAnsi="Calibri" w:cs="Times New Roman"/>
                <w:color w:val="000000"/>
                <w:lang w:eastAsia="en-GB"/>
              </w:rPr>
              <w:t>s</w:t>
            </w:r>
            <w:r w:rsidRPr="00373F1A">
              <w:rPr>
                <w:rFonts w:ascii="Calibri" w:eastAsia="Times New Roman" w:hAnsi="Calibri" w:cs="Times New Roman"/>
                <w:color w:val="000000"/>
                <w:lang w:eastAsia="en-GB"/>
              </w:rPr>
              <w:t xml:space="preserve"> </w:t>
            </w:r>
          </w:p>
        </w:tc>
        <w:tc>
          <w:tcPr>
            <w:tcW w:w="2042" w:type="pct"/>
            <w:tcBorders>
              <w:top w:val="nil"/>
              <w:left w:val="nil"/>
              <w:bottom w:val="single" w:sz="4" w:space="0" w:color="000000"/>
              <w:right w:val="single" w:sz="4" w:space="0" w:color="000000"/>
            </w:tcBorders>
            <w:shd w:val="clear" w:color="000000" w:fill="EDEDED"/>
            <w:noWrap/>
          </w:tcPr>
          <w:p w14:paraId="6117C5B9" w14:textId="77777777" w:rsidR="004F4C6E" w:rsidRPr="00373F1A" w:rsidRDefault="004F4C6E" w:rsidP="00824D54">
            <w:pPr>
              <w:keepLines/>
              <w:spacing w:after="0"/>
              <w:jc w:val="center"/>
              <w:rPr>
                <w:rFonts w:ascii="Calibri" w:eastAsia="Times New Roman" w:hAnsi="Calibri" w:cs="Times New Roman"/>
                <w:color w:val="000000"/>
                <w:lang w:eastAsia="en-GB"/>
              </w:rPr>
            </w:pPr>
            <w:r w:rsidRPr="00373F1A">
              <w:rPr>
                <w:rFonts w:ascii="Calibri" w:eastAsia="Times New Roman" w:hAnsi="Calibri" w:cs="Times New Roman"/>
                <w:color w:val="000000"/>
                <w:lang w:eastAsia="en-GB"/>
              </w:rPr>
              <w:t>5 people</w:t>
            </w:r>
          </w:p>
        </w:tc>
      </w:tr>
      <w:tr w:rsidR="004F4C6E" w:rsidRPr="00373F1A" w14:paraId="10CBFBA3" w14:textId="77777777" w:rsidTr="00115202">
        <w:trPr>
          <w:trHeight w:val="300"/>
          <w:tblHeader/>
        </w:trPr>
        <w:tc>
          <w:tcPr>
            <w:tcW w:w="2958" w:type="pct"/>
            <w:tcBorders>
              <w:top w:val="single" w:sz="4" w:space="0" w:color="000000"/>
              <w:left w:val="single" w:sz="4" w:space="0" w:color="000000"/>
              <w:bottom w:val="single" w:sz="4" w:space="0" w:color="000000"/>
              <w:right w:val="single" w:sz="4" w:space="0" w:color="000000"/>
            </w:tcBorders>
            <w:shd w:val="clear" w:color="000000" w:fill="EDEDED"/>
            <w:hideMark/>
          </w:tcPr>
          <w:p w14:paraId="44259619" w14:textId="77777777" w:rsidR="004F4C6E" w:rsidRPr="00373F1A" w:rsidRDefault="004F4C6E" w:rsidP="00F05972">
            <w:pPr>
              <w:keepLines/>
              <w:spacing w:after="0"/>
              <w:rPr>
                <w:rFonts w:ascii="Calibri" w:eastAsia="Times New Roman" w:hAnsi="Calibri" w:cs="Times New Roman"/>
                <w:color w:val="000000"/>
                <w:lang w:eastAsia="en-GB"/>
              </w:rPr>
            </w:pPr>
            <w:r w:rsidRPr="00373F1A">
              <w:rPr>
                <w:rFonts w:ascii="Calibri" w:eastAsia="Times New Roman" w:hAnsi="Calibri" w:cs="Times New Roman"/>
                <w:color w:val="000000"/>
                <w:lang w:eastAsia="en-GB"/>
              </w:rPr>
              <w:t>Food handler training time</w:t>
            </w:r>
          </w:p>
        </w:tc>
        <w:tc>
          <w:tcPr>
            <w:tcW w:w="2042" w:type="pct"/>
            <w:tcBorders>
              <w:top w:val="nil"/>
              <w:left w:val="nil"/>
              <w:bottom w:val="single" w:sz="4" w:space="0" w:color="000000"/>
              <w:right w:val="single" w:sz="4" w:space="0" w:color="000000"/>
            </w:tcBorders>
            <w:shd w:val="clear" w:color="000000" w:fill="EDEDED"/>
            <w:noWrap/>
            <w:hideMark/>
          </w:tcPr>
          <w:p w14:paraId="70FC0EAD" w14:textId="77777777" w:rsidR="004F4C6E" w:rsidRPr="00373F1A" w:rsidRDefault="004F4C6E" w:rsidP="00824D54">
            <w:pPr>
              <w:keepLines/>
              <w:spacing w:after="0"/>
              <w:jc w:val="center"/>
              <w:rPr>
                <w:rFonts w:ascii="Calibri" w:eastAsia="Times New Roman" w:hAnsi="Calibri" w:cs="Times New Roman"/>
                <w:color w:val="000000"/>
                <w:lang w:eastAsia="en-GB"/>
              </w:rPr>
            </w:pPr>
            <w:r w:rsidRPr="00373F1A">
              <w:rPr>
                <w:rFonts w:ascii="Calibri" w:eastAsia="Times New Roman" w:hAnsi="Calibri" w:cs="Times New Roman"/>
                <w:color w:val="000000"/>
                <w:lang w:eastAsia="en-GB"/>
              </w:rPr>
              <w:t>1.5 hours</w:t>
            </w:r>
          </w:p>
        </w:tc>
      </w:tr>
      <w:tr w:rsidR="004F4C6E" w:rsidRPr="00373F1A" w14:paraId="65BF6EEE" w14:textId="77777777" w:rsidTr="00115202">
        <w:trPr>
          <w:trHeight w:val="255"/>
          <w:tblHeader/>
        </w:trPr>
        <w:tc>
          <w:tcPr>
            <w:tcW w:w="2958" w:type="pct"/>
            <w:tcBorders>
              <w:top w:val="nil"/>
              <w:left w:val="single" w:sz="4" w:space="0" w:color="000000"/>
              <w:bottom w:val="single" w:sz="4" w:space="0" w:color="000000"/>
              <w:right w:val="single" w:sz="4" w:space="0" w:color="000000"/>
            </w:tcBorders>
            <w:shd w:val="clear" w:color="000000" w:fill="EDEDED"/>
            <w:hideMark/>
          </w:tcPr>
          <w:p w14:paraId="7C814832" w14:textId="77777777" w:rsidR="004F4C6E" w:rsidRPr="00373F1A" w:rsidRDefault="004F4C6E" w:rsidP="00F05972">
            <w:pPr>
              <w:keepLines/>
              <w:spacing w:after="0"/>
              <w:rPr>
                <w:rFonts w:ascii="Calibri" w:eastAsia="Times New Roman" w:hAnsi="Calibri" w:cs="Times New Roman"/>
                <w:color w:val="000000"/>
                <w:lang w:eastAsia="en-GB"/>
              </w:rPr>
            </w:pPr>
            <w:r w:rsidRPr="00373F1A">
              <w:rPr>
                <w:rFonts w:ascii="Calibri" w:eastAsia="Times New Roman" w:hAnsi="Calibri" w:cs="Times New Roman"/>
                <w:color w:val="000000"/>
                <w:lang w:eastAsia="en-GB"/>
              </w:rPr>
              <w:t>Food handler leakage</w:t>
            </w:r>
          </w:p>
        </w:tc>
        <w:tc>
          <w:tcPr>
            <w:tcW w:w="2042" w:type="pct"/>
            <w:tcBorders>
              <w:top w:val="nil"/>
              <w:left w:val="nil"/>
              <w:bottom w:val="single" w:sz="4" w:space="0" w:color="000000"/>
              <w:right w:val="single" w:sz="4" w:space="0" w:color="000000"/>
            </w:tcBorders>
            <w:shd w:val="clear" w:color="000000" w:fill="EDEDED"/>
            <w:noWrap/>
            <w:hideMark/>
          </w:tcPr>
          <w:p w14:paraId="06BB97E9" w14:textId="77777777" w:rsidR="004F4C6E" w:rsidRPr="00373F1A" w:rsidRDefault="004F4C6E" w:rsidP="00824D54">
            <w:pPr>
              <w:keepLines/>
              <w:spacing w:after="0"/>
              <w:jc w:val="center"/>
              <w:rPr>
                <w:rFonts w:ascii="Calibri" w:eastAsia="Times New Roman" w:hAnsi="Calibri" w:cs="Times New Roman"/>
                <w:color w:val="000000"/>
                <w:lang w:eastAsia="en-GB"/>
              </w:rPr>
            </w:pPr>
            <w:r w:rsidRPr="00373F1A">
              <w:rPr>
                <w:rFonts w:ascii="Calibri" w:eastAsia="Times New Roman" w:hAnsi="Calibri" w:cs="Times New Roman"/>
                <w:color w:val="000000"/>
                <w:lang w:eastAsia="en-GB"/>
              </w:rPr>
              <w:t>40%</w:t>
            </w:r>
          </w:p>
        </w:tc>
      </w:tr>
    </w:tbl>
    <w:p w14:paraId="7C0F7D85" w14:textId="77777777" w:rsidR="004F4C6E" w:rsidRPr="00373F1A" w:rsidRDefault="004F4C6E" w:rsidP="004F4C6E">
      <w:pPr>
        <w:rPr>
          <w:highlight w:val="yellow"/>
          <w:lang w:eastAsia="en-AU"/>
        </w:rPr>
      </w:pPr>
    </w:p>
    <w:p w14:paraId="7F1F11D6" w14:textId="4B71AAAC" w:rsidR="00951AFF" w:rsidRDefault="004F4C6E" w:rsidP="004F4C6E">
      <w:pPr>
        <w:rPr>
          <w:lang w:eastAsia="en-AU"/>
        </w:rPr>
      </w:pPr>
      <w:r w:rsidRPr="001B6656">
        <w:rPr>
          <w:lang w:eastAsia="en-AU"/>
        </w:rPr>
        <w:t xml:space="preserve">FSANZ used the assumptions from Table 3 to produce cost estimates for implementing the FHT tool. </w:t>
      </w:r>
      <w:r w:rsidR="00AF1513">
        <w:rPr>
          <w:lang w:eastAsia="en-AU"/>
        </w:rPr>
        <w:t xml:space="preserve">However, businesses have already been encouraged to undertake this training voluntarily in a number of jurisdictions. Three different scenarios have been developed that reflect potential voluntary uptake of this training. </w:t>
      </w:r>
      <w:r w:rsidRPr="001B6656">
        <w:rPr>
          <w:lang w:eastAsia="en-AU"/>
        </w:rPr>
        <w:t>These estimates are provided in Table 4 and used in the regulatory analysis of the intervention.</w:t>
      </w:r>
    </w:p>
    <w:p w14:paraId="718D35B4" w14:textId="169199E0" w:rsidR="004F4C6E" w:rsidRPr="008F342F" w:rsidRDefault="004F4C6E" w:rsidP="00951AFF">
      <w:pPr>
        <w:pStyle w:val="FSTableFigureHeading"/>
        <w:rPr>
          <w:sz w:val="20"/>
        </w:rPr>
      </w:pPr>
      <w:r w:rsidRPr="008F342F">
        <w:rPr>
          <w:sz w:val="20"/>
        </w:rPr>
        <w:t xml:space="preserve"> Table </w:t>
      </w:r>
      <w:r w:rsidR="003A5E9C">
        <w:rPr>
          <w:sz w:val="20"/>
        </w:rPr>
        <w:t>4</w:t>
      </w:r>
      <w:r w:rsidRPr="008F342F">
        <w:rPr>
          <w:sz w:val="20"/>
        </w:rPr>
        <w:t xml:space="preserve">: FSANZ cost estimates of implementing the FHT </w:t>
      </w:r>
      <w:r w:rsidR="008F342F">
        <w:rPr>
          <w:sz w:val="20"/>
        </w:rPr>
        <w:t>tool</w:t>
      </w:r>
      <w:r w:rsidR="007F5AD5">
        <w:rPr>
          <w:sz w:val="20"/>
        </w:rPr>
        <w:t>,</w:t>
      </w:r>
      <w:r w:rsidRPr="008F342F">
        <w:rPr>
          <w:sz w:val="20"/>
        </w:rPr>
        <w:t xml:space="preserve"> both upfront and ongoing</w:t>
      </w:r>
    </w:p>
    <w:tbl>
      <w:tblPr>
        <w:tblStyle w:val="GridTable4-Accent6"/>
        <w:tblW w:w="9067" w:type="dxa"/>
        <w:tblLook w:val="04A0" w:firstRow="1" w:lastRow="0" w:firstColumn="1" w:lastColumn="0" w:noHBand="0" w:noVBand="1"/>
      </w:tblPr>
      <w:tblGrid>
        <w:gridCol w:w="3539"/>
        <w:gridCol w:w="2410"/>
        <w:gridCol w:w="3118"/>
      </w:tblGrid>
      <w:tr w:rsidR="004F4C6E" w:rsidRPr="001B6656" w14:paraId="676561DE" w14:textId="77777777" w:rsidTr="00263E9A">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539" w:type="dxa"/>
            <w:noWrap/>
            <w:hideMark/>
          </w:tcPr>
          <w:p w14:paraId="51521FC5" w14:textId="77777777" w:rsidR="004F4C6E" w:rsidRPr="001B6656" w:rsidRDefault="004F4C6E" w:rsidP="00115202">
            <w:pPr>
              <w:spacing w:after="0"/>
              <w:jc w:val="center"/>
              <w:rPr>
                <w:rFonts w:ascii="Calibri" w:eastAsia="Times New Roman" w:hAnsi="Calibri" w:cs="Calibri"/>
                <w:color w:val="000000"/>
                <w:lang w:eastAsia="en-GB"/>
              </w:rPr>
            </w:pPr>
            <w:r w:rsidRPr="001B6656">
              <w:rPr>
                <w:rFonts w:ascii="Calibri" w:eastAsia="Times New Roman" w:hAnsi="Calibri" w:cs="Calibri"/>
                <w:color w:val="000000"/>
                <w:lang w:eastAsia="en-GB"/>
              </w:rPr>
              <w:t>FHT per business</w:t>
            </w:r>
          </w:p>
        </w:tc>
        <w:tc>
          <w:tcPr>
            <w:tcW w:w="2410" w:type="dxa"/>
            <w:noWrap/>
            <w:hideMark/>
          </w:tcPr>
          <w:p w14:paraId="56999943" w14:textId="62349451" w:rsidR="004F4C6E" w:rsidRPr="001B6656" w:rsidRDefault="007D3651" w:rsidP="00115202">
            <w:pPr>
              <w:spacing w:after="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Upfront ($</w:t>
            </w:r>
            <w:r w:rsidR="004F4C6E" w:rsidRPr="001B6656">
              <w:rPr>
                <w:rFonts w:ascii="Calibri" w:eastAsia="Times New Roman" w:hAnsi="Calibri" w:cs="Calibri"/>
                <w:color w:val="000000"/>
                <w:lang w:eastAsia="en-GB"/>
              </w:rPr>
              <w:t>)</w:t>
            </w:r>
          </w:p>
        </w:tc>
        <w:tc>
          <w:tcPr>
            <w:tcW w:w="3118" w:type="dxa"/>
            <w:noWrap/>
            <w:hideMark/>
          </w:tcPr>
          <w:p w14:paraId="5D99913B" w14:textId="6EA5A6C7" w:rsidR="004F4C6E" w:rsidRPr="001B6656" w:rsidRDefault="007D3651" w:rsidP="00115202">
            <w:pPr>
              <w:spacing w:after="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Ongoing ($ p.a</w:t>
            </w:r>
            <w:r w:rsidR="004F4C6E" w:rsidRPr="001B6656">
              <w:rPr>
                <w:rFonts w:ascii="Calibri" w:eastAsia="Times New Roman" w:hAnsi="Calibri" w:cs="Calibri"/>
                <w:color w:val="000000"/>
                <w:lang w:eastAsia="en-GB"/>
              </w:rPr>
              <w:t>)</w:t>
            </w:r>
          </w:p>
        </w:tc>
      </w:tr>
      <w:tr w:rsidR="0066374E" w:rsidRPr="001B6656" w14:paraId="76342E42" w14:textId="77777777" w:rsidTr="00263E9A">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3539" w:type="dxa"/>
            <w:noWrap/>
            <w:vAlign w:val="center"/>
          </w:tcPr>
          <w:p w14:paraId="12D2A234" w14:textId="7B6566D2" w:rsidR="0066374E" w:rsidRPr="007F5AD5" w:rsidRDefault="0066374E" w:rsidP="0066374E">
            <w:pPr>
              <w:spacing w:after="0"/>
              <w:rPr>
                <w:rFonts w:ascii="Calibri" w:eastAsia="Times New Roman" w:hAnsi="Calibri" w:cs="Calibri"/>
                <w:b w:val="0"/>
                <w:color w:val="000000"/>
                <w:lang w:eastAsia="en-GB"/>
              </w:rPr>
            </w:pPr>
            <w:r w:rsidRPr="007F5AD5">
              <w:rPr>
                <w:rFonts w:ascii="Calibri" w:eastAsia="Times New Roman" w:hAnsi="Calibri" w:cs="Calibri"/>
                <w:b w:val="0"/>
                <w:color w:val="000000"/>
                <w:lang w:eastAsia="en-GB"/>
              </w:rPr>
              <w:t>Scenario 1: low uptake (0%)</w:t>
            </w:r>
          </w:p>
        </w:tc>
        <w:tc>
          <w:tcPr>
            <w:tcW w:w="2410" w:type="dxa"/>
            <w:noWrap/>
            <w:vAlign w:val="center"/>
          </w:tcPr>
          <w:p w14:paraId="35A55E23" w14:textId="34516834" w:rsidR="0066374E" w:rsidRPr="001B6656" w:rsidRDefault="0066374E" w:rsidP="007D3651">
            <w:pPr>
              <w:spacing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224</w:t>
            </w:r>
          </w:p>
        </w:tc>
        <w:tc>
          <w:tcPr>
            <w:tcW w:w="3118" w:type="dxa"/>
            <w:noWrap/>
            <w:vAlign w:val="center"/>
          </w:tcPr>
          <w:p w14:paraId="241935DD" w14:textId="6EC72C18" w:rsidR="0066374E" w:rsidRPr="001B6656" w:rsidRDefault="0066374E" w:rsidP="007D3651">
            <w:pPr>
              <w:spacing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90</w:t>
            </w:r>
          </w:p>
        </w:tc>
      </w:tr>
      <w:tr w:rsidR="0066374E" w:rsidRPr="001B6656" w14:paraId="70F709FF" w14:textId="77777777" w:rsidTr="00263E9A">
        <w:trPr>
          <w:trHeight w:val="415"/>
        </w:trPr>
        <w:tc>
          <w:tcPr>
            <w:cnfStyle w:val="001000000000" w:firstRow="0" w:lastRow="0" w:firstColumn="1" w:lastColumn="0" w:oddVBand="0" w:evenVBand="0" w:oddHBand="0" w:evenHBand="0" w:firstRowFirstColumn="0" w:firstRowLastColumn="0" w:lastRowFirstColumn="0" w:lastRowLastColumn="0"/>
            <w:tcW w:w="3539" w:type="dxa"/>
            <w:noWrap/>
            <w:vAlign w:val="center"/>
          </w:tcPr>
          <w:p w14:paraId="6EEC683A" w14:textId="29974C4E" w:rsidR="0066374E" w:rsidRPr="007F5AD5" w:rsidRDefault="0066374E" w:rsidP="0066374E">
            <w:pPr>
              <w:spacing w:after="0"/>
              <w:rPr>
                <w:rFonts w:ascii="Calibri" w:eastAsia="Times New Roman" w:hAnsi="Calibri" w:cs="Calibri"/>
                <w:b w:val="0"/>
                <w:color w:val="000000"/>
                <w:lang w:eastAsia="en-GB"/>
              </w:rPr>
            </w:pPr>
            <w:r w:rsidRPr="007F5AD5">
              <w:rPr>
                <w:rFonts w:ascii="Calibri" w:eastAsia="Times New Roman" w:hAnsi="Calibri" w:cs="Calibri"/>
                <w:b w:val="0"/>
                <w:color w:val="000000"/>
                <w:lang w:eastAsia="en-GB"/>
              </w:rPr>
              <w:t>Scenario 2: medium uptake (10%)</w:t>
            </w:r>
          </w:p>
        </w:tc>
        <w:tc>
          <w:tcPr>
            <w:tcW w:w="2410" w:type="dxa"/>
            <w:noWrap/>
            <w:vAlign w:val="center"/>
          </w:tcPr>
          <w:p w14:paraId="7E67626B" w14:textId="5B94E079" w:rsidR="0066374E" w:rsidRPr="001B6656" w:rsidRDefault="0066374E" w:rsidP="007D3651">
            <w:pPr>
              <w:spacing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202</w:t>
            </w:r>
          </w:p>
        </w:tc>
        <w:tc>
          <w:tcPr>
            <w:tcW w:w="3118" w:type="dxa"/>
            <w:noWrap/>
            <w:vAlign w:val="center"/>
          </w:tcPr>
          <w:p w14:paraId="5F378BB2" w14:textId="70A2DAD0" w:rsidR="0066374E" w:rsidRPr="001B6656" w:rsidRDefault="0066374E" w:rsidP="007D3651">
            <w:pPr>
              <w:spacing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81</w:t>
            </w:r>
          </w:p>
        </w:tc>
      </w:tr>
      <w:tr w:rsidR="0066374E" w:rsidRPr="00373F1A" w14:paraId="22566962" w14:textId="77777777" w:rsidTr="00263E9A">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3539" w:type="dxa"/>
            <w:noWrap/>
            <w:vAlign w:val="center"/>
          </w:tcPr>
          <w:p w14:paraId="197D9BD2" w14:textId="750BA5ED" w:rsidR="0066374E" w:rsidRPr="007F5AD5" w:rsidRDefault="0066374E" w:rsidP="0066374E">
            <w:pPr>
              <w:spacing w:after="0"/>
              <w:rPr>
                <w:rFonts w:ascii="Calibri" w:eastAsia="Times New Roman" w:hAnsi="Calibri" w:cs="Calibri"/>
                <w:b w:val="0"/>
                <w:color w:val="000000"/>
                <w:lang w:eastAsia="en-GB"/>
              </w:rPr>
            </w:pPr>
            <w:r w:rsidRPr="007F5AD5">
              <w:rPr>
                <w:rFonts w:ascii="Calibri" w:eastAsia="Times New Roman" w:hAnsi="Calibri" w:cs="Calibri"/>
                <w:b w:val="0"/>
                <w:color w:val="000000"/>
                <w:lang w:eastAsia="en-GB"/>
              </w:rPr>
              <w:t>Scenario 3: high uptake (20%)</w:t>
            </w:r>
          </w:p>
        </w:tc>
        <w:tc>
          <w:tcPr>
            <w:tcW w:w="2410" w:type="dxa"/>
            <w:noWrap/>
            <w:vAlign w:val="center"/>
          </w:tcPr>
          <w:p w14:paraId="02CF86AF" w14:textId="22976466" w:rsidR="0066374E" w:rsidRPr="001B6656" w:rsidRDefault="0066374E" w:rsidP="007D3651">
            <w:pPr>
              <w:spacing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179</w:t>
            </w:r>
          </w:p>
        </w:tc>
        <w:tc>
          <w:tcPr>
            <w:tcW w:w="3118" w:type="dxa"/>
            <w:noWrap/>
            <w:vAlign w:val="center"/>
          </w:tcPr>
          <w:p w14:paraId="6E6E8E4F" w14:textId="4ECA8B23" w:rsidR="0066374E" w:rsidRPr="001B6656" w:rsidRDefault="0066374E" w:rsidP="007D3651">
            <w:pPr>
              <w:spacing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72</w:t>
            </w:r>
          </w:p>
        </w:tc>
      </w:tr>
    </w:tbl>
    <w:p w14:paraId="74302F51" w14:textId="3EB8F461" w:rsidR="004F4C6E" w:rsidRPr="00373F1A" w:rsidRDefault="00951AFF" w:rsidP="00263E9A">
      <w:pPr>
        <w:pStyle w:val="Heading3"/>
      </w:pPr>
      <w:r>
        <w:t>Evidence to substantiate food safety management</w:t>
      </w:r>
      <w:r w:rsidR="00212B50">
        <w:t xml:space="preserve"> (E)</w:t>
      </w:r>
    </w:p>
    <w:p w14:paraId="7794247E" w14:textId="185E0102" w:rsidR="004F4C6E" w:rsidRDefault="004F4C6E" w:rsidP="004F4C6E">
      <w:pPr>
        <w:rPr>
          <w:lang w:eastAsia="en-AU"/>
        </w:rPr>
      </w:pPr>
      <w:r w:rsidRPr="00373F1A">
        <w:rPr>
          <w:lang w:eastAsia="en-AU"/>
        </w:rPr>
        <w:t xml:space="preserve">Implementing </w:t>
      </w:r>
      <w:r w:rsidR="003A5E9C">
        <w:rPr>
          <w:lang w:eastAsia="en-AU"/>
        </w:rPr>
        <w:t>this proposed tool</w:t>
      </w:r>
      <w:r w:rsidRPr="00373F1A">
        <w:rPr>
          <w:lang w:eastAsia="en-AU"/>
        </w:rPr>
        <w:t xml:space="preserve"> involves: identifying processes that will require </w:t>
      </w:r>
      <w:r w:rsidR="003A5E9C">
        <w:rPr>
          <w:lang w:eastAsia="en-AU"/>
        </w:rPr>
        <w:t>evidence to be kept</w:t>
      </w:r>
      <w:r w:rsidR="007F5AD5">
        <w:rPr>
          <w:lang w:eastAsia="en-AU"/>
        </w:rPr>
        <w:t>,</w:t>
      </w:r>
      <w:r w:rsidRPr="00373F1A">
        <w:rPr>
          <w:lang w:eastAsia="en-AU"/>
        </w:rPr>
        <w:t xml:space="preserve"> developing a system (such as </w:t>
      </w:r>
      <w:r w:rsidR="003A5E9C">
        <w:rPr>
          <w:lang w:eastAsia="en-AU"/>
        </w:rPr>
        <w:t>a template</w:t>
      </w:r>
      <w:r w:rsidR="007F5AD5">
        <w:rPr>
          <w:lang w:eastAsia="en-AU"/>
        </w:rPr>
        <w:t xml:space="preserve"> -</w:t>
      </w:r>
      <w:r w:rsidRPr="00373F1A">
        <w:rPr>
          <w:lang w:eastAsia="en-AU"/>
        </w:rPr>
        <w:t xml:space="preserve"> these are assumed to be freely available through food regulatory agencies)</w:t>
      </w:r>
      <w:r w:rsidR="007F5AD5">
        <w:rPr>
          <w:lang w:eastAsia="en-AU"/>
        </w:rPr>
        <w:t>,</w:t>
      </w:r>
      <w:r w:rsidRPr="00373F1A">
        <w:rPr>
          <w:lang w:eastAsia="en-AU"/>
        </w:rPr>
        <w:t xml:space="preserve"> training staff</w:t>
      </w:r>
      <w:r w:rsidR="007F5AD5">
        <w:rPr>
          <w:lang w:eastAsia="en-AU"/>
        </w:rPr>
        <w:t>,</w:t>
      </w:r>
      <w:r w:rsidRPr="00373F1A">
        <w:rPr>
          <w:lang w:eastAsia="en-AU"/>
        </w:rPr>
        <w:t xml:space="preserve"> and ongoing labour/time c</w:t>
      </w:r>
      <w:r w:rsidR="003A5E9C">
        <w:rPr>
          <w:lang w:eastAsia="en-AU"/>
        </w:rPr>
        <w:t>osts to create the evidence</w:t>
      </w:r>
      <w:r w:rsidRPr="00373F1A">
        <w:rPr>
          <w:lang w:eastAsia="en-AU"/>
        </w:rPr>
        <w:t xml:space="preserve">. </w:t>
      </w:r>
    </w:p>
    <w:p w14:paraId="6DF0EABD" w14:textId="50A99B7A" w:rsidR="00B93C34" w:rsidRDefault="00B93C34" w:rsidP="00B93C34">
      <w:r>
        <w:t xml:space="preserve">Determining costs and benefits of implementing an E requirement is challenging, as it is a new approach. The proposed requirement is intended to be a tool that lies between the baseline GHPs in Standard 3.2.2 and the HACCP approach of a </w:t>
      </w:r>
      <w:r w:rsidR="007F5AD5">
        <w:t>food safety program (</w:t>
      </w:r>
      <w:r>
        <w:t>FSP</w:t>
      </w:r>
      <w:r w:rsidR="007F5AD5">
        <w:t>)</w:t>
      </w:r>
      <w:r>
        <w:t xml:space="preserve">. </w:t>
      </w:r>
    </w:p>
    <w:p w14:paraId="4E6A45BA" w14:textId="7EAEA625" w:rsidR="00B93C34" w:rsidRDefault="00B93C34" w:rsidP="00B93C34">
      <w:pPr>
        <w:spacing w:before="120"/>
      </w:pPr>
      <w:r>
        <w:t>The costs and benefits of implementing FSPs have been investigated in two complementary studies. The National Risk Validation Project</w:t>
      </w:r>
      <w:r w:rsidR="00D66889">
        <w:t xml:space="preserve"> (2002)</w:t>
      </w:r>
      <w:r>
        <w:t xml:space="preserve"> included a cost–benefit analysis of FSPs in five high-risk food business sectors, including the catering sector. In addition, the Department of Health and Aging commissioned an assessment of food safety management costs, benefits and alternatives in these sectors (Allen Consulting Group</w:t>
      </w:r>
      <w:r w:rsidRPr="00D56FE7">
        <w:rPr>
          <w:rFonts w:cs="Arial"/>
        </w:rPr>
        <w:t xml:space="preserve">, </w:t>
      </w:r>
      <w:hyperlink r:id="rId37" w:history="1">
        <w:r w:rsidRPr="00D56FE7">
          <w:rPr>
            <w:rStyle w:val="Hyperlink"/>
            <w:rFonts w:ascii="Arial" w:hAnsi="Arial" w:cs="Arial"/>
          </w:rPr>
          <w:t>2002</w:t>
        </w:r>
      </w:hyperlink>
      <w:r>
        <w:t>).</w:t>
      </w:r>
    </w:p>
    <w:p w14:paraId="5E01CE27" w14:textId="77777777" w:rsidR="00B93C34" w:rsidRDefault="00B93C34" w:rsidP="00B93C34">
      <w:pPr>
        <w:spacing w:before="120"/>
        <w:rPr>
          <w:b/>
        </w:rPr>
      </w:pPr>
      <w:r>
        <w:rPr>
          <w:b/>
        </w:rPr>
        <w:t>Benefits</w:t>
      </w:r>
    </w:p>
    <w:p w14:paraId="064EA95B" w14:textId="0B948198" w:rsidR="00B93C34" w:rsidRDefault="00824D54" w:rsidP="00B93C34">
      <w:pPr>
        <w:spacing w:before="120"/>
      </w:pPr>
      <w:r>
        <w:t>In effect, the Allen r</w:t>
      </w:r>
      <w:r w:rsidR="00B93C34">
        <w:t xml:space="preserve">eport </w:t>
      </w:r>
      <w:r>
        <w:t xml:space="preserve">(2002) </w:t>
      </w:r>
      <w:r w:rsidR="00B93C34">
        <w:t>examined where foodborne illness could be reduced if certain deficiencies in skills, knowledge and record keeping were addressed. While having a FSP would not avoid all problems, it was assumed to have a positive effect on businesses’ food safety culture and food safety outcomes.</w:t>
      </w:r>
    </w:p>
    <w:p w14:paraId="12C3ACDA" w14:textId="70308AE6" w:rsidR="00B93C34" w:rsidRDefault="00B93C34" w:rsidP="00B93C34">
      <w:pPr>
        <w:spacing w:before="120"/>
        <w:rPr>
          <w:szCs w:val="24"/>
        </w:rPr>
      </w:pPr>
      <w:r>
        <w:rPr>
          <w:lang w:eastAsia="en-AU"/>
        </w:rPr>
        <w:t xml:space="preserve">The Allen report recommended that behavioural changes by businesses be reinforced by a comprehensive enforcement strategy. Requirements for keeping evidence, such as a record, </w:t>
      </w:r>
      <w:r w:rsidR="003727BE">
        <w:rPr>
          <w:lang w:eastAsia="en-AU"/>
        </w:rPr>
        <w:t>were</w:t>
      </w:r>
      <w:r>
        <w:rPr>
          <w:lang w:eastAsia="en-AU"/>
        </w:rPr>
        <w:t xml:space="preserve"> an important component of an enforcement strategy. The report also states that without business documentation, it would be significantly more difficult to detect non-compliance and evaluate business performance. While the context referred to enforcement, F</w:t>
      </w:r>
      <w:r>
        <w:t xml:space="preserve">SANZ considers that keeping evidence of food safety management can also assist businesses with monitoring potential hazards in their operations and detecting if safety parameters are breached. It can also reinforce food handler awareness of potential risks, while verifying controls are working as intended. </w:t>
      </w:r>
    </w:p>
    <w:p w14:paraId="77CAE1C9" w14:textId="35ACE26D" w:rsidR="00B93C34" w:rsidRDefault="00B93C34" w:rsidP="00B93C34">
      <w:pPr>
        <w:pStyle w:val="FSBullet1"/>
        <w:numPr>
          <w:ilvl w:val="0"/>
          <w:numId w:val="0"/>
        </w:numPr>
      </w:pPr>
      <w:r>
        <w:t>FSANZ considers other noted benefits</w:t>
      </w:r>
      <w:r>
        <w:rPr>
          <w:rStyle w:val="FootnoteReference"/>
        </w:rPr>
        <w:footnoteReference w:id="31"/>
      </w:r>
      <w:r>
        <w:t xml:space="preserve"> would be experienced by businesses who make a record, or have other evidence of food safety management. Tangible benefits include production savings, reduced wastage and reduced maintenance. Intangible benefits include improved understanding of their business, better management practices and supplier standards, relationships with</w:t>
      </w:r>
      <w:r w:rsidR="00D66889">
        <w:t xml:space="preserve"> environmental health officers </w:t>
      </w:r>
      <w:r>
        <w:t xml:space="preserve">and reduced overall stress. </w:t>
      </w:r>
    </w:p>
    <w:p w14:paraId="1600859D" w14:textId="77777777" w:rsidR="00B93C34" w:rsidRDefault="00B93C34" w:rsidP="00B93C34">
      <w:pPr>
        <w:rPr>
          <w:b/>
        </w:rPr>
      </w:pPr>
      <w:r>
        <w:rPr>
          <w:b/>
        </w:rPr>
        <w:t>Costs</w:t>
      </w:r>
    </w:p>
    <w:p w14:paraId="48827F9F" w14:textId="12CB6FA3" w:rsidR="00B93C34" w:rsidRPr="00373F1A" w:rsidRDefault="00AC79A9" w:rsidP="00B93C34">
      <w:pPr>
        <w:rPr>
          <w:lang w:eastAsia="en-AU"/>
        </w:rPr>
      </w:pPr>
      <w:r>
        <w:t>We estimated the costs of E by making reasonable estimates of the time it will take to develop a system, train staff to use the system and use that system in day to day operations.</w:t>
      </w:r>
    </w:p>
    <w:p w14:paraId="0948EF89" w14:textId="77777777" w:rsidR="004F4C6E" w:rsidRPr="00373F1A" w:rsidRDefault="004F4C6E" w:rsidP="00951AFF">
      <w:pPr>
        <w:pStyle w:val="Heading4"/>
        <w:rPr>
          <w:lang w:eastAsia="en-AU"/>
        </w:rPr>
      </w:pPr>
      <w:r w:rsidRPr="00373F1A">
        <w:rPr>
          <w:lang w:eastAsia="en-AU"/>
        </w:rPr>
        <w:t>Upfront implementation</w:t>
      </w:r>
    </w:p>
    <w:p w14:paraId="4C76D1EF" w14:textId="567DAA2B" w:rsidR="004F4C6E" w:rsidRPr="00373F1A" w:rsidRDefault="004F4C6E" w:rsidP="004F4C6E">
      <w:pPr>
        <w:rPr>
          <w:lang w:eastAsia="en-AU"/>
        </w:rPr>
      </w:pPr>
      <w:r w:rsidRPr="00373F1A">
        <w:rPr>
          <w:lang w:eastAsia="en-AU"/>
        </w:rPr>
        <w:t>Implementation costs</w:t>
      </w:r>
      <w:r w:rsidR="007F5AD5">
        <w:rPr>
          <w:lang w:eastAsia="en-AU"/>
        </w:rPr>
        <w:t xml:space="preserve"> are broadly time-</w:t>
      </w:r>
      <w:r w:rsidRPr="00373F1A">
        <w:rPr>
          <w:lang w:eastAsia="en-AU"/>
        </w:rPr>
        <w:t xml:space="preserve">based and calculated at a rate of $16 per hour. Upfront costs include the development of the system and the training of staff. </w:t>
      </w:r>
    </w:p>
    <w:p w14:paraId="0560AC46" w14:textId="20EB624D" w:rsidR="004F4C6E" w:rsidRPr="00373F1A" w:rsidRDefault="004F4C6E" w:rsidP="004F4C6E">
      <w:pPr>
        <w:rPr>
          <w:rFonts w:cs="Calibri"/>
          <w:lang w:val="en-AU"/>
        </w:rPr>
      </w:pPr>
      <w:r w:rsidRPr="00373F1A">
        <w:rPr>
          <w:rFonts w:cs="Calibri"/>
          <w:lang w:val="en-AU"/>
        </w:rPr>
        <w:t xml:space="preserve">Under the proposed </w:t>
      </w:r>
      <w:r w:rsidR="00951AFF">
        <w:rPr>
          <w:rFonts w:cs="Calibri"/>
          <w:lang w:val="en-AU"/>
        </w:rPr>
        <w:t>E</w:t>
      </w:r>
      <w:r w:rsidR="00951AFF" w:rsidRPr="00373F1A">
        <w:rPr>
          <w:rFonts w:cs="Calibri"/>
          <w:lang w:val="en-AU"/>
        </w:rPr>
        <w:t xml:space="preserve"> </w:t>
      </w:r>
      <w:r w:rsidRPr="00373F1A">
        <w:rPr>
          <w:rFonts w:cs="Calibri"/>
          <w:lang w:val="en-AU"/>
        </w:rPr>
        <w:t xml:space="preserve">tool, businesses would not need to conduct a hazard analysis. They would instead need to identify if the business </w:t>
      </w:r>
      <w:r w:rsidR="003A5E9C">
        <w:rPr>
          <w:rFonts w:cs="Calibri"/>
          <w:lang w:val="en-AU"/>
        </w:rPr>
        <w:t>does</w:t>
      </w:r>
      <w:r w:rsidRPr="00373F1A">
        <w:rPr>
          <w:rFonts w:cs="Calibri"/>
          <w:lang w:val="en-AU"/>
        </w:rPr>
        <w:t xml:space="preserve"> any of the specified key food handling processes outlined in the draft standard. The critical control points and limits for these processes would be provided through the freely available templates. </w:t>
      </w:r>
    </w:p>
    <w:p w14:paraId="6BA529AE" w14:textId="20B2E698" w:rsidR="004F4C6E" w:rsidRPr="008F342F" w:rsidRDefault="004F4C6E" w:rsidP="003A5E9C">
      <w:pPr>
        <w:rPr>
          <w:sz w:val="20"/>
        </w:rPr>
      </w:pPr>
      <w:r w:rsidRPr="00373F1A">
        <w:rPr>
          <w:lang w:eastAsia="en-AU"/>
        </w:rPr>
        <w:t xml:space="preserve">The various assumptions used to calculate cost of implementing the </w:t>
      </w:r>
      <w:r w:rsidR="00951AFF">
        <w:rPr>
          <w:lang w:eastAsia="en-AU"/>
        </w:rPr>
        <w:t>E</w:t>
      </w:r>
      <w:r w:rsidR="00951AFF" w:rsidRPr="00373F1A">
        <w:rPr>
          <w:lang w:eastAsia="en-AU"/>
        </w:rPr>
        <w:t xml:space="preserve"> </w:t>
      </w:r>
      <w:r w:rsidRPr="00373F1A">
        <w:rPr>
          <w:lang w:eastAsia="en-AU"/>
        </w:rPr>
        <w:t xml:space="preserve">intervention for businesses </w:t>
      </w:r>
      <w:r w:rsidR="007F5AD5">
        <w:rPr>
          <w:lang w:eastAsia="en-AU"/>
        </w:rPr>
        <w:t>are</w:t>
      </w:r>
      <w:r w:rsidRPr="00373F1A">
        <w:rPr>
          <w:lang w:eastAsia="en-AU"/>
        </w:rPr>
        <w:t xml:space="preserve"> shown in Table </w:t>
      </w:r>
      <w:r w:rsidR="00212B50">
        <w:rPr>
          <w:lang w:eastAsia="en-AU"/>
        </w:rPr>
        <w:t>5</w:t>
      </w:r>
      <w:r w:rsidRPr="00373F1A">
        <w:rPr>
          <w:lang w:eastAsia="en-AU"/>
        </w:rPr>
        <w:t>.</w:t>
      </w:r>
    </w:p>
    <w:p w14:paraId="01CC963E" w14:textId="643ACEC2" w:rsidR="003A5E9C" w:rsidRPr="003A5E9C" w:rsidRDefault="003A5E9C" w:rsidP="003A5E9C">
      <w:pPr>
        <w:pStyle w:val="Caption"/>
        <w:keepNext/>
        <w:rPr>
          <w:b/>
          <w:color w:val="auto"/>
          <w:sz w:val="20"/>
        </w:rPr>
      </w:pPr>
      <w:r w:rsidRPr="003A5E9C">
        <w:rPr>
          <w:b/>
          <w:color w:val="auto"/>
          <w:sz w:val="20"/>
        </w:rPr>
        <w:t>Table 5: Assumptions used to calculate cost of E</w:t>
      </w:r>
    </w:p>
    <w:tbl>
      <w:tblPr>
        <w:tblW w:w="5000" w:type="pct"/>
        <w:tblLook w:val="04A0" w:firstRow="1" w:lastRow="0" w:firstColumn="1" w:lastColumn="0" w:noHBand="0" w:noVBand="1"/>
      </w:tblPr>
      <w:tblGrid>
        <w:gridCol w:w="5498"/>
        <w:gridCol w:w="3518"/>
      </w:tblGrid>
      <w:tr w:rsidR="004F4C6E" w:rsidRPr="00373F1A" w14:paraId="4C8F14CF" w14:textId="77777777" w:rsidTr="00115202">
        <w:trPr>
          <w:trHeight w:val="345"/>
          <w:tblHeader/>
        </w:trPr>
        <w:tc>
          <w:tcPr>
            <w:tcW w:w="5000" w:type="pct"/>
            <w:gridSpan w:val="2"/>
            <w:tcBorders>
              <w:top w:val="single" w:sz="4" w:space="0" w:color="FFFFFF"/>
              <w:left w:val="single" w:sz="4" w:space="0" w:color="000000"/>
              <w:bottom w:val="single" w:sz="4" w:space="0" w:color="000000"/>
              <w:right w:val="single" w:sz="4" w:space="0" w:color="000000"/>
            </w:tcBorders>
            <w:shd w:val="clear" w:color="000000" w:fill="003300"/>
            <w:hideMark/>
          </w:tcPr>
          <w:p w14:paraId="3A3CE0F6" w14:textId="77748DD8" w:rsidR="004F4C6E" w:rsidRPr="00373F1A" w:rsidRDefault="004F4C6E" w:rsidP="00951AFF">
            <w:pPr>
              <w:keepLines/>
              <w:spacing w:after="0"/>
              <w:jc w:val="center"/>
              <w:rPr>
                <w:rFonts w:ascii="Calibri" w:eastAsia="Times New Roman" w:hAnsi="Calibri" w:cs="Times New Roman"/>
                <w:b/>
                <w:bCs/>
                <w:color w:val="F2F2F2"/>
                <w:sz w:val="26"/>
                <w:szCs w:val="26"/>
                <w:lang w:eastAsia="en-GB"/>
              </w:rPr>
            </w:pPr>
            <w:r w:rsidRPr="00373F1A">
              <w:rPr>
                <w:rFonts w:cs="Calibri"/>
                <w:lang w:val="en-AU"/>
              </w:rPr>
              <w:t xml:space="preserve">  </w:t>
            </w:r>
            <w:r w:rsidR="00951AFF">
              <w:rPr>
                <w:rFonts w:ascii="Calibri" w:eastAsia="Times New Roman" w:hAnsi="Calibri" w:cs="Times New Roman"/>
                <w:b/>
                <w:bCs/>
                <w:color w:val="F2F2F2"/>
                <w:sz w:val="26"/>
                <w:szCs w:val="26"/>
                <w:lang w:eastAsia="en-GB"/>
              </w:rPr>
              <w:t>E</w:t>
            </w:r>
            <w:r w:rsidRPr="00373F1A">
              <w:rPr>
                <w:rFonts w:ascii="Calibri" w:eastAsia="Times New Roman" w:hAnsi="Calibri" w:cs="Times New Roman"/>
                <w:b/>
                <w:bCs/>
                <w:color w:val="F2F2F2"/>
                <w:sz w:val="26"/>
                <w:szCs w:val="26"/>
                <w:lang w:eastAsia="en-GB"/>
              </w:rPr>
              <w:t xml:space="preserve"> costs and assumptions – implementation</w:t>
            </w:r>
          </w:p>
        </w:tc>
      </w:tr>
      <w:tr w:rsidR="00AC79A9" w:rsidRPr="00373F1A" w14:paraId="5AD0261C" w14:textId="77777777" w:rsidTr="00115202">
        <w:trPr>
          <w:trHeight w:val="274"/>
          <w:tblHeader/>
        </w:trPr>
        <w:tc>
          <w:tcPr>
            <w:tcW w:w="3049" w:type="pct"/>
            <w:tcBorders>
              <w:top w:val="nil"/>
              <w:left w:val="single" w:sz="4" w:space="0" w:color="000000"/>
              <w:bottom w:val="single" w:sz="4" w:space="0" w:color="000000"/>
              <w:right w:val="single" w:sz="4" w:space="0" w:color="000000"/>
            </w:tcBorders>
            <w:shd w:val="clear" w:color="000000" w:fill="EDEDED"/>
          </w:tcPr>
          <w:p w14:paraId="4A7105F0" w14:textId="6B2BED2E" w:rsidR="00AC79A9" w:rsidRPr="00373F1A" w:rsidRDefault="00AC79A9" w:rsidP="00AC79A9">
            <w:pPr>
              <w:keepLines/>
              <w:spacing w:after="0"/>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FSS wage </w:t>
            </w:r>
          </w:p>
        </w:tc>
        <w:tc>
          <w:tcPr>
            <w:tcW w:w="1951" w:type="pct"/>
            <w:tcBorders>
              <w:top w:val="nil"/>
              <w:left w:val="nil"/>
              <w:bottom w:val="single" w:sz="4" w:space="0" w:color="000000"/>
              <w:right w:val="single" w:sz="4" w:space="0" w:color="000000"/>
            </w:tcBorders>
            <w:shd w:val="clear" w:color="000000" w:fill="EDEDED"/>
            <w:noWrap/>
          </w:tcPr>
          <w:p w14:paraId="6CFDAC84" w14:textId="7679E57F" w:rsidR="00AC79A9" w:rsidRPr="00373F1A" w:rsidRDefault="00AC79A9" w:rsidP="00AC79A9">
            <w:pPr>
              <w:keepLines/>
              <w:spacing w:after="0"/>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5.83 p/h (from award)</w:t>
            </w:r>
          </w:p>
        </w:tc>
      </w:tr>
      <w:tr w:rsidR="004F4C6E" w:rsidRPr="00373F1A" w14:paraId="523F1125" w14:textId="77777777" w:rsidTr="00115202">
        <w:trPr>
          <w:trHeight w:val="274"/>
          <w:tblHeader/>
        </w:trPr>
        <w:tc>
          <w:tcPr>
            <w:tcW w:w="3049" w:type="pct"/>
            <w:tcBorders>
              <w:top w:val="nil"/>
              <w:left w:val="single" w:sz="4" w:space="0" w:color="000000"/>
              <w:bottom w:val="single" w:sz="4" w:space="0" w:color="000000"/>
              <w:right w:val="single" w:sz="4" w:space="0" w:color="000000"/>
            </w:tcBorders>
            <w:shd w:val="clear" w:color="000000" w:fill="EDEDED"/>
            <w:hideMark/>
          </w:tcPr>
          <w:p w14:paraId="281E2211" w14:textId="77777777" w:rsidR="004F4C6E" w:rsidRPr="00373F1A" w:rsidRDefault="004F4C6E" w:rsidP="00F05972">
            <w:pPr>
              <w:keepLines/>
              <w:spacing w:after="0"/>
              <w:rPr>
                <w:rFonts w:ascii="Calibri" w:eastAsia="Times New Roman" w:hAnsi="Calibri" w:cs="Times New Roman"/>
                <w:color w:val="000000"/>
                <w:lang w:eastAsia="en-GB"/>
              </w:rPr>
            </w:pPr>
            <w:r w:rsidRPr="00373F1A">
              <w:rPr>
                <w:rFonts w:ascii="Calibri" w:eastAsia="Times New Roman" w:hAnsi="Calibri" w:cs="Times New Roman"/>
                <w:color w:val="000000"/>
                <w:lang w:eastAsia="en-GB"/>
              </w:rPr>
              <w:t>Food handler wage</w:t>
            </w:r>
          </w:p>
        </w:tc>
        <w:tc>
          <w:tcPr>
            <w:tcW w:w="1951" w:type="pct"/>
            <w:tcBorders>
              <w:top w:val="nil"/>
              <w:left w:val="nil"/>
              <w:bottom w:val="single" w:sz="4" w:space="0" w:color="000000"/>
              <w:right w:val="single" w:sz="4" w:space="0" w:color="000000"/>
            </w:tcBorders>
            <w:shd w:val="clear" w:color="000000" w:fill="EDEDED"/>
            <w:noWrap/>
            <w:hideMark/>
          </w:tcPr>
          <w:p w14:paraId="270DA9FD" w14:textId="559B7CA8" w:rsidR="004F4C6E" w:rsidRPr="00373F1A" w:rsidRDefault="004F4C6E" w:rsidP="00AC79A9">
            <w:pPr>
              <w:keepLines/>
              <w:spacing w:after="0"/>
              <w:jc w:val="center"/>
              <w:rPr>
                <w:rFonts w:ascii="Calibri" w:eastAsia="Times New Roman" w:hAnsi="Calibri" w:cs="Times New Roman"/>
                <w:color w:val="000000"/>
                <w:lang w:eastAsia="en-GB"/>
              </w:rPr>
            </w:pPr>
            <w:r w:rsidRPr="00373F1A">
              <w:rPr>
                <w:rFonts w:ascii="Calibri" w:eastAsia="Times New Roman" w:hAnsi="Calibri" w:cs="Times New Roman"/>
                <w:color w:val="000000"/>
                <w:lang w:eastAsia="en-GB"/>
              </w:rPr>
              <w:t>$23</w:t>
            </w:r>
            <w:r w:rsidR="00AC79A9">
              <w:rPr>
                <w:rFonts w:ascii="Calibri" w:eastAsia="Times New Roman" w:hAnsi="Calibri" w:cs="Times New Roman"/>
                <w:color w:val="000000"/>
                <w:lang w:eastAsia="en-GB"/>
              </w:rPr>
              <w:t xml:space="preserve"> p/h</w:t>
            </w:r>
            <w:r w:rsidRPr="00373F1A">
              <w:rPr>
                <w:rFonts w:ascii="Calibri" w:eastAsia="Times New Roman" w:hAnsi="Calibri" w:cs="Times New Roman"/>
                <w:color w:val="000000"/>
                <w:lang w:eastAsia="en-GB"/>
              </w:rPr>
              <w:t xml:space="preserve"> (from award)</w:t>
            </w:r>
          </w:p>
        </w:tc>
      </w:tr>
      <w:tr w:rsidR="004F4C6E" w:rsidRPr="00373F1A" w14:paraId="5098577A" w14:textId="77777777" w:rsidTr="00115202">
        <w:trPr>
          <w:trHeight w:val="268"/>
          <w:tblHeader/>
        </w:trPr>
        <w:tc>
          <w:tcPr>
            <w:tcW w:w="3049" w:type="pct"/>
            <w:tcBorders>
              <w:top w:val="nil"/>
              <w:left w:val="single" w:sz="4" w:space="0" w:color="000000"/>
              <w:bottom w:val="single" w:sz="4" w:space="0" w:color="000000"/>
              <w:right w:val="single" w:sz="4" w:space="0" w:color="000000"/>
            </w:tcBorders>
            <w:shd w:val="clear" w:color="000000" w:fill="EDEDED"/>
            <w:hideMark/>
          </w:tcPr>
          <w:p w14:paraId="5881A829" w14:textId="77777777" w:rsidR="004F4C6E" w:rsidRPr="00373F1A" w:rsidRDefault="004F4C6E" w:rsidP="00F05972">
            <w:pPr>
              <w:keepLines/>
              <w:spacing w:after="0"/>
              <w:rPr>
                <w:rFonts w:ascii="Calibri" w:eastAsia="Times New Roman" w:hAnsi="Calibri" w:cs="Times New Roman"/>
                <w:color w:val="000000"/>
                <w:lang w:eastAsia="en-GB"/>
              </w:rPr>
            </w:pPr>
            <w:r w:rsidRPr="00373F1A">
              <w:rPr>
                <w:rFonts w:ascii="Calibri" w:eastAsia="Times New Roman" w:hAnsi="Calibri" w:cs="Times New Roman"/>
                <w:color w:val="000000"/>
                <w:lang w:eastAsia="en-GB"/>
              </w:rPr>
              <w:t>Wage on costs</w:t>
            </w:r>
          </w:p>
        </w:tc>
        <w:tc>
          <w:tcPr>
            <w:tcW w:w="1951" w:type="pct"/>
            <w:tcBorders>
              <w:top w:val="nil"/>
              <w:left w:val="nil"/>
              <w:bottom w:val="single" w:sz="4" w:space="0" w:color="000000"/>
              <w:right w:val="single" w:sz="4" w:space="0" w:color="000000"/>
            </w:tcBorders>
            <w:shd w:val="clear" w:color="000000" w:fill="EDEDED"/>
            <w:noWrap/>
            <w:hideMark/>
          </w:tcPr>
          <w:p w14:paraId="011D0012" w14:textId="681D56D2" w:rsidR="004F4C6E" w:rsidRPr="00373F1A" w:rsidRDefault="00E11CFE" w:rsidP="00824D54">
            <w:pPr>
              <w:keepLines/>
              <w:spacing w:after="0"/>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0</w:t>
            </w:r>
            <w:r w:rsidR="004F4C6E" w:rsidRPr="00373F1A">
              <w:rPr>
                <w:rFonts w:ascii="Calibri" w:eastAsia="Times New Roman" w:hAnsi="Calibri" w:cs="Times New Roman"/>
                <w:color w:val="000000"/>
                <w:lang w:eastAsia="en-GB"/>
              </w:rPr>
              <w:t>%</w:t>
            </w:r>
          </w:p>
        </w:tc>
      </w:tr>
      <w:tr w:rsidR="004F4C6E" w:rsidRPr="00373F1A" w14:paraId="40095E8E" w14:textId="77777777" w:rsidTr="00115202">
        <w:trPr>
          <w:trHeight w:val="272"/>
          <w:tblHeader/>
        </w:trPr>
        <w:tc>
          <w:tcPr>
            <w:tcW w:w="3049" w:type="pct"/>
            <w:tcBorders>
              <w:top w:val="single" w:sz="4" w:space="0" w:color="000000"/>
              <w:left w:val="single" w:sz="4" w:space="0" w:color="000000"/>
              <w:bottom w:val="single" w:sz="4" w:space="0" w:color="auto"/>
              <w:right w:val="single" w:sz="4" w:space="0" w:color="000000"/>
            </w:tcBorders>
            <w:shd w:val="clear" w:color="000000" w:fill="EDEDED"/>
          </w:tcPr>
          <w:p w14:paraId="7F60D236" w14:textId="77777777" w:rsidR="004F4C6E" w:rsidRPr="00373F1A" w:rsidRDefault="004F4C6E" w:rsidP="00F05972">
            <w:pPr>
              <w:keepLines/>
              <w:spacing w:after="0"/>
              <w:rPr>
                <w:rFonts w:ascii="Calibri" w:eastAsia="Times New Roman" w:hAnsi="Calibri" w:cs="Times New Roman"/>
                <w:color w:val="000000"/>
                <w:lang w:eastAsia="en-GB"/>
              </w:rPr>
            </w:pPr>
            <w:r w:rsidRPr="00373F1A">
              <w:rPr>
                <w:rFonts w:ascii="Calibri" w:eastAsia="Times New Roman" w:hAnsi="Calibri" w:cs="Times New Roman"/>
                <w:color w:val="000000"/>
                <w:lang w:eastAsia="en-GB"/>
              </w:rPr>
              <w:t>Number of food handler staff</w:t>
            </w:r>
          </w:p>
        </w:tc>
        <w:tc>
          <w:tcPr>
            <w:tcW w:w="1951" w:type="pct"/>
            <w:tcBorders>
              <w:top w:val="nil"/>
              <w:left w:val="nil"/>
              <w:bottom w:val="single" w:sz="4" w:space="0" w:color="auto"/>
              <w:right w:val="single" w:sz="4" w:space="0" w:color="000000"/>
            </w:tcBorders>
            <w:shd w:val="clear" w:color="000000" w:fill="EDEDED"/>
            <w:noWrap/>
          </w:tcPr>
          <w:p w14:paraId="406D66B1" w14:textId="5E677034" w:rsidR="004F4C6E" w:rsidRPr="00373F1A" w:rsidRDefault="00E11CFE" w:rsidP="00824D54">
            <w:pPr>
              <w:keepLines/>
              <w:spacing w:after="0"/>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w:t>
            </w:r>
            <w:r w:rsidR="004F4C6E" w:rsidRPr="00373F1A">
              <w:rPr>
                <w:rFonts w:ascii="Calibri" w:eastAsia="Times New Roman" w:hAnsi="Calibri" w:cs="Times New Roman"/>
                <w:color w:val="000000"/>
                <w:lang w:eastAsia="en-GB"/>
              </w:rPr>
              <w:t xml:space="preserve"> people</w:t>
            </w:r>
          </w:p>
        </w:tc>
      </w:tr>
      <w:tr w:rsidR="00E11CFE" w:rsidRPr="00373F1A" w14:paraId="0728B957" w14:textId="77777777" w:rsidTr="00115202">
        <w:trPr>
          <w:trHeight w:val="275"/>
          <w:tblHeader/>
        </w:trPr>
        <w:tc>
          <w:tcPr>
            <w:tcW w:w="3049" w:type="pct"/>
            <w:tcBorders>
              <w:top w:val="single" w:sz="4" w:space="0" w:color="auto"/>
              <w:left w:val="single" w:sz="4" w:space="0" w:color="auto"/>
              <w:bottom w:val="single" w:sz="4" w:space="0" w:color="auto"/>
              <w:right w:val="single" w:sz="4" w:space="0" w:color="auto"/>
            </w:tcBorders>
            <w:shd w:val="clear" w:color="000000" w:fill="EDEDED"/>
          </w:tcPr>
          <w:p w14:paraId="5B3291E1" w14:textId="503FF743" w:rsidR="00E11CFE" w:rsidRPr="00373F1A" w:rsidRDefault="00E11CFE" w:rsidP="00E11CFE">
            <w:pPr>
              <w:keepLines/>
              <w:spacing w:after="0"/>
              <w:rPr>
                <w:rFonts w:ascii="Calibri" w:eastAsia="Times New Roman" w:hAnsi="Calibri" w:cs="Times New Roman"/>
                <w:color w:val="000000"/>
                <w:lang w:eastAsia="en-GB"/>
              </w:rPr>
            </w:pPr>
            <w:r>
              <w:rPr>
                <w:rFonts w:ascii="Calibri" w:eastAsia="Times New Roman" w:hAnsi="Calibri" w:cs="Times New Roman"/>
                <w:color w:val="000000"/>
                <w:lang w:eastAsia="en-GB"/>
              </w:rPr>
              <w:t>Hours to develop documented system (category 1)</w:t>
            </w:r>
          </w:p>
        </w:tc>
        <w:tc>
          <w:tcPr>
            <w:tcW w:w="1951" w:type="pct"/>
            <w:tcBorders>
              <w:top w:val="single" w:sz="4" w:space="0" w:color="auto"/>
              <w:left w:val="single" w:sz="4" w:space="0" w:color="auto"/>
              <w:bottom w:val="single" w:sz="4" w:space="0" w:color="auto"/>
              <w:right w:val="single" w:sz="4" w:space="0" w:color="auto"/>
            </w:tcBorders>
            <w:shd w:val="clear" w:color="000000" w:fill="EDEDED"/>
            <w:noWrap/>
          </w:tcPr>
          <w:p w14:paraId="3E135821" w14:textId="5781FF58" w:rsidR="00E11CFE" w:rsidRPr="00373F1A" w:rsidRDefault="00E11CFE" w:rsidP="00E11CFE">
            <w:pPr>
              <w:keepLines/>
              <w:spacing w:after="0"/>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8</w:t>
            </w:r>
          </w:p>
        </w:tc>
      </w:tr>
      <w:tr w:rsidR="00E11CFE" w:rsidRPr="00373F1A" w14:paraId="03F0B31F" w14:textId="77777777" w:rsidTr="00115202">
        <w:trPr>
          <w:trHeight w:val="275"/>
          <w:tblHeader/>
        </w:trPr>
        <w:tc>
          <w:tcPr>
            <w:tcW w:w="3049" w:type="pct"/>
            <w:tcBorders>
              <w:top w:val="single" w:sz="4" w:space="0" w:color="auto"/>
              <w:left w:val="single" w:sz="4" w:space="0" w:color="auto"/>
              <w:bottom w:val="single" w:sz="4" w:space="0" w:color="auto"/>
              <w:right w:val="single" w:sz="4" w:space="0" w:color="auto"/>
            </w:tcBorders>
            <w:shd w:val="clear" w:color="000000" w:fill="EDEDED"/>
          </w:tcPr>
          <w:p w14:paraId="7E13E9A1" w14:textId="2381086C" w:rsidR="00E11CFE" w:rsidRPr="00373F1A" w:rsidRDefault="00E11CFE" w:rsidP="00E11CFE">
            <w:pPr>
              <w:keepLines/>
              <w:spacing w:after="0"/>
              <w:rPr>
                <w:rFonts w:ascii="Calibri" w:eastAsia="Times New Roman" w:hAnsi="Calibri" w:cs="Times New Roman"/>
                <w:color w:val="000000"/>
                <w:lang w:eastAsia="en-GB"/>
              </w:rPr>
            </w:pPr>
            <w:r>
              <w:rPr>
                <w:rFonts w:ascii="Calibri" w:eastAsia="Times New Roman" w:hAnsi="Calibri" w:cs="Times New Roman"/>
                <w:color w:val="000000"/>
                <w:lang w:eastAsia="en-GB"/>
              </w:rPr>
              <w:t>Hours to develop documented system (category 2)</w:t>
            </w:r>
          </w:p>
        </w:tc>
        <w:tc>
          <w:tcPr>
            <w:tcW w:w="1951" w:type="pct"/>
            <w:tcBorders>
              <w:top w:val="single" w:sz="4" w:space="0" w:color="auto"/>
              <w:left w:val="single" w:sz="4" w:space="0" w:color="auto"/>
              <w:bottom w:val="single" w:sz="4" w:space="0" w:color="auto"/>
              <w:right w:val="single" w:sz="4" w:space="0" w:color="auto"/>
            </w:tcBorders>
            <w:shd w:val="clear" w:color="000000" w:fill="EDEDED"/>
            <w:noWrap/>
          </w:tcPr>
          <w:p w14:paraId="5CF6D25A" w14:textId="7E6AA0AC" w:rsidR="00E11CFE" w:rsidRPr="00373F1A" w:rsidRDefault="00E11CFE" w:rsidP="00E11CFE">
            <w:pPr>
              <w:keepLines/>
              <w:spacing w:after="0"/>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6</w:t>
            </w:r>
          </w:p>
        </w:tc>
      </w:tr>
      <w:tr w:rsidR="00E11CFE" w:rsidRPr="00373F1A" w14:paraId="75C884DB" w14:textId="77777777" w:rsidTr="00115202">
        <w:trPr>
          <w:trHeight w:val="275"/>
          <w:tblHeader/>
        </w:trPr>
        <w:tc>
          <w:tcPr>
            <w:tcW w:w="3049" w:type="pct"/>
            <w:tcBorders>
              <w:top w:val="single" w:sz="4" w:space="0" w:color="auto"/>
              <w:left w:val="single" w:sz="4" w:space="0" w:color="auto"/>
              <w:bottom w:val="single" w:sz="4" w:space="0" w:color="auto"/>
              <w:right w:val="single" w:sz="4" w:space="0" w:color="auto"/>
            </w:tcBorders>
            <w:shd w:val="clear" w:color="000000" w:fill="EDEDED"/>
          </w:tcPr>
          <w:p w14:paraId="5392B51D" w14:textId="77B8C69F" w:rsidR="00E11CFE" w:rsidRPr="00373F1A" w:rsidRDefault="00E11CFE" w:rsidP="00E11CFE">
            <w:pPr>
              <w:keepLines/>
              <w:spacing w:after="0"/>
              <w:rPr>
                <w:rFonts w:ascii="Calibri" w:eastAsia="Times New Roman" w:hAnsi="Calibri" w:cs="Times New Roman"/>
                <w:color w:val="000000"/>
                <w:lang w:eastAsia="en-GB"/>
              </w:rPr>
            </w:pPr>
            <w:r>
              <w:rPr>
                <w:rFonts w:ascii="Calibri" w:eastAsia="Times New Roman" w:hAnsi="Calibri" w:cs="Times New Roman"/>
                <w:color w:val="000000"/>
                <w:lang w:eastAsia="en-GB"/>
              </w:rPr>
              <w:t>Hours to train each staff member to use the system</w:t>
            </w:r>
          </w:p>
        </w:tc>
        <w:tc>
          <w:tcPr>
            <w:tcW w:w="1951" w:type="pct"/>
            <w:tcBorders>
              <w:top w:val="single" w:sz="4" w:space="0" w:color="auto"/>
              <w:left w:val="single" w:sz="4" w:space="0" w:color="auto"/>
              <w:bottom w:val="single" w:sz="4" w:space="0" w:color="auto"/>
              <w:right w:val="single" w:sz="4" w:space="0" w:color="auto"/>
            </w:tcBorders>
            <w:shd w:val="clear" w:color="000000" w:fill="EDEDED"/>
            <w:noWrap/>
          </w:tcPr>
          <w:p w14:paraId="3E3AEDFB" w14:textId="0257A745" w:rsidR="00E11CFE" w:rsidRPr="00373F1A" w:rsidRDefault="00E11CFE" w:rsidP="00E11CFE">
            <w:pPr>
              <w:keepLines/>
              <w:spacing w:after="0"/>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5</w:t>
            </w:r>
          </w:p>
        </w:tc>
      </w:tr>
    </w:tbl>
    <w:p w14:paraId="4414595E" w14:textId="77777777" w:rsidR="004F4C6E" w:rsidRPr="00373F1A" w:rsidRDefault="004F4C6E" w:rsidP="004F4C6E">
      <w:pPr>
        <w:rPr>
          <w:lang w:eastAsia="en-AU"/>
        </w:rPr>
      </w:pPr>
    </w:p>
    <w:p w14:paraId="26C93D9E" w14:textId="2E194A1F" w:rsidR="007F5AD5" w:rsidRDefault="00E11CFE" w:rsidP="004F4C6E">
      <w:pPr>
        <w:rPr>
          <w:lang w:eastAsia="en-AU"/>
        </w:rPr>
      </w:pPr>
      <w:r>
        <w:rPr>
          <w:lang w:eastAsia="en-AU"/>
        </w:rPr>
        <w:t>B</w:t>
      </w:r>
      <w:r w:rsidR="004F4C6E" w:rsidRPr="00373F1A">
        <w:rPr>
          <w:lang w:eastAsia="en-AU"/>
        </w:rPr>
        <w:t xml:space="preserve">ased on assumptions in Table </w:t>
      </w:r>
      <w:r w:rsidR="00212B50">
        <w:rPr>
          <w:lang w:eastAsia="en-AU"/>
        </w:rPr>
        <w:t>5</w:t>
      </w:r>
      <w:r w:rsidR="003727BE">
        <w:rPr>
          <w:lang w:eastAsia="en-AU"/>
        </w:rPr>
        <w:t xml:space="preserve"> (e</w:t>
      </w:r>
      <w:r w:rsidR="00D66889">
        <w:rPr>
          <w:lang w:eastAsia="en-AU"/>
        </w:rPr>
        <w:t>.</w:t>
      </w:r>
      <w:r w:rsidR="003727BE">
        <w:rPr>
          <w:lang w:eastAsia="en-AU"/>
        </w:rPr>
        <w:t>g</w:t>
      </w:r>
      <w:r w:rsidR="00D66889">
        <w:rPr>
          <w:lang w:eastAsia="en-AU"/>
        </w:rPr>
        <w:t>.</w:t>
      </w:r>
      <w:r w:rsidR="003727BE">
        <w:rPr>
          <w:lang w:eastAsia="en-AU"/>
        </w:rPr>
        <w:t xml:space="preserve"> current wage costs)</w:t>
      </w:r>
      <w:r w:rsidR="004F4C6E" w:rsidRPr="00373F1A">
        <w:rPr>
          <w:lang w:eastAsia="en-AU"/>
        </w:rPr>
        <w:t xml:space="preserve">, FSANZ has estimated the cost of implementing </w:t>
      </w:r>
      <w:r w:rsidR="001754DF">
        <w:rPr>
          <w:lang w:eastAsia="en-AU"/>
        </w:rPr>
        <w:t xml:space="preserve">the E tool </w:t>
      </w:r>
      <w:r w:rsidR="00951AFF">
        <w:rPr>
          <w:lang w:eastAsia="en-AU"/>
        </w:rPr>
        <w:t>as proposed by P1053 in T</w:t>
      </w:r>
      <w:r w:rsidR="004F4C6E" w:rsidRPr="00373F1A">
        <w:rPr>
          <w:lang w:eastAsia="en-AU"/>
        </w:rPr>
        <w:t xml:space="preserve">able </w:t>
      </w:r>
      <w:r w:rsidR="00212B50">
        <w:rPr>
          <w:lang w:eastAsia="en-AU"/>
        </w:rPr>
        <w:t>6</w:t>
      </w:r>
      <w:r w:rsidR="004F4C6E" w:rsidRPr="00373F1A">
        <w:rPr>
          <w:lang w:eastAsia="en-AU"/>
        </w:rPr>
        <w:t>.</w:t>
      </w:r>
    </w:p>
    <w:p w14:paraId="56241890" w14:textId="57645CBC" w:rsidR="004F4C6E" w:rsidRPr="008F342F" w:rsidRDefault="004F4C6E" w:rsidP="00951AFF">
      <w:pPr>
        <w:pStyle w:val="FSTableFigureHeading"/>
        <w:rPr>
          <w:sz w:val="20"/>
        </w:rPr>
      </w:pPr>
      <w:r w:rsidRPr="008F342F">
        <w:rPr>
          <w:sz w:val="20"/>
        </w:rPr>
        <w:t xml:space="preserve">Table </w:t>
      </w:r>
      <w:r w:rsidR="00212B50" w:rsidRPr="008F342F">
        <w:rPr>
          <w:sz w:val="20"/>
        </w:rPr>
        <w:t>6</w:t>
      </w:r>
      <w:r w:rsidRPr="008F342F">
        <w:rPr>
          <w:sz w:val="20"/>
        </w:rPr>
        <w:t xml:space="preserve">: FSANZ cost estimates of implementing </w:t>
      </w:r>
      <w:r w:rsidR="008F342F" w:rsidRPr="008F342F">
        <w:rPr>
          <w:sz w:val="20"/>
        </w:rPr>
        <w:t>the E</w:t>
      </w:r>
      <w:r w:rsidRPr="008F342F">
        <w:rPr>
          <w:sz w:val="20"/>
        </w:rPr>
        <w:t xml:space="preserve"> tool by business category</w:t>
      </w:r>
    </w:p>
    <w:tbl>
      <w:tblPr>
        <w:tblStyle w:val="GridTable5Dark-Accent6"/>
        <w:tblW w:w="5000" w:type="pct"/>
        <w:tblLook w:val="04A0" w:firstRow="1" w:lastRow="0" w:firstColumn="1" w:lastColumn="0" w:noHBand="0" w:noVBand="1"/>
      </w:tblPr>
      <w:tblGrid>
        <w:gridCol w:w="2352"/>
        <w:gridCol w:w="2801"/>
        <w:gridCol w:w="1693"/>
        <w:gridCol w:w="2170"/>
      </w:tblGrid>
      <w:tr w:rsidR="004F4C6E" w:rsidRPr="00373F1A" w14:paraId="7072F071" w14:textId="77777777" w:rsidTr="00CE203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4" w:type="pct"/>
            <w:noWrap/>
            <w:hideMark/>
          </w:tcPr>
          <w:p w14:paraId="41CF210E" w14:textId="77777777" w:rsidR="004F4C6E" w:rsidRPr="00373F1A" w:rsidRDefault="004F4C6E" w:rsidP="00115202">
            <w:pPr>
              <w:spacing w:after="0"/>
              <w:rPr>
                <w:rFonts w:ascii="Calibri" w:hAnsi="Calibri" w:cs="Calibri"/>
                <w:color w:val="000000"/>
              </w:rPr>
            </w:pPr>
            <w:r w:rsidRPr="00373F1A">
              <w:rPr>
                <w:rFonts w:ascii="Calibri" w:hAnsi="Calibri" w:cs="Calibri"/>
                <w:color w:val="000000"/>
              </w:rPr>
              <w:t>Category</w:t>
            </w:r>
          </w:p>
        </w:tc>
        <w:tc>
          <w:tcPr>
            <w:tcW w:w="1553" w:type="pct"/>
            <w:noWrap/>
            <w:vAlign w:val="center"/>
            <w:hideMark/>
          </w:tcPr>
          <w:p w14:paraId="423400A2" w14:textId="77777777" w:rsidR="004F4C6E" w:rsidRPr="00373F1A" w:rsidRDefault="004F4C6E" w:rsidP="00115202">
            <w:pPr>
              <w:spacing w:after="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373F1A">
              <w:rPr>
                <w:rFonts w:ascii="Calibri" w:hAnsi="Calibri" w:cs="Calibri"/>
                <w:color w:val="000000"/>
              </w:rPr>
              <w:t>Development ($)</w:t>
            </w:r>
          </w:p>
        </w:tc>
        <w:tc>
          <w:tcPr>
            <w:tcW w:w="939" w:type="pct"/>
            <w:noWrap/>
            <w:vAlign w:val="center"/>
            <w:hideMark/>
          </w:tcPr>
          <w:p w14:paraId="60092BEE" w14:textId="77777777" w:rsidR="004F4C6E" w:rsidRPr="00373F1A" w:rsidRDefault="004F4C6E" w:rsidP="00115202">
            <w:pPr>
              <w:spacing w:after="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373F1A">
              <w:rPr>
                <w:rFonts w:ascii="Calibri" w:hAnsi="Calibri" w:cs="Calibri"/>
                <w:color w:val="000000"/>
              </w:rPr>
              <w:t>Training ($)</w:t>
            </w:r>
          </w:p>
        </w:tc>
        <w:tc>
          <w:tcPr>
            <w:tcW w:w="1203" w:type="pct"/>
            <w:noWrap/>
            <w:vAlign w:val="center"/>
            <w:hideMark/>
          </w:tcPr>
          <w:p w14:paraId="5AE72493" w14:textId="77777777" w:rsidR="004F4C6E" w:rsidRPr="00373F1A" w:rsidRDefault="004F4C6E" w:rsidP="00115202">
            <w:pPr>
              <w:spacing w:after="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373F1A">
              <w:rPr>
                <w:rFonts w:ascii="Calibri" w:hAnsi="Calibri" w:cs="Calibri"/>
                <w:color w:val="000000"/>
              </w:rPr>
              <w:t>Total per business ($)</w:t>
            </w:r>
          </w:p>
        </w:tc>
      </w:tr>
      <w:tr w:rsidR="00CE2037" w:rsidRPr="00373F1A" w14:paraId="3F0E6DCC" w14:textId="77777777" w:rsidTr="00CE203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4" w:type="pct"/>
            <w:shd w:val="clear" w:color="auto" w:fill="FBD4B4" w:themeFill="accent6" w:themeFillTint="66"/>
            <w:noWrap/>
            <w:hideMark/>
          </w:tcPr>
          <w:p w14:paraId="047F257A" w14:textId="77777777" w:rsidR="00CE2037" w:rsidRPr="007F5AD5" w:rsidRDefault="00CE2037" w:rsidP="00CE2037">
            <w:pPr>
              <w:spacing w:after="0"/>
              <w:rPr>
                <w:rFonts w:ascii="Calibri" w:hAnsi="Calibri" w:cs="Calibri"/>
                <w:b w:val="0"/>
                <w:color w:val="000000"/>
              </w:rPr>
            </w:pPr>
            <w:r w:rsidRPr="007F5AD5">
              <w:rPr>
                <w:rFonts w:ascii="Calibri" w:hAnsi="Calibri" w:cs="Calibri"/>
                <w:b w:val="0"/>
                <w:color w:val="000000"/>
              </w:rPr>
              <w:t>Category 1 business</w:t>
            </w:r>
          </w:p>
        </w:tc>
        <w:tc>
          <w:tcPr>
            <w:tcW w:w="1553" w:type="pct"/>
            <w:noWrap/>
            <w:vAlign w:val="center"/>
            <w:hideMark/>
          </w:tcPr>
          <w:p w14:paraId="1CCD67B4" w14:textId="0A31678B" w:rsidR="00CE2037" w:rsidRPr="00373F1A" w:rsidRDefault="00CE2037" w:rsidP="00CE2037">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8</w:t>
            </w:r>
          </w:p>
        </w:tc>
        <w:tc>
          <w:tcPr>
            <w:tcW w:w="939" w:type="pct"/>
            <w:noWrap/>
            <w:vAlign w:val="center"/>
            <w:hideMark/>
          </w:tcPr>
          <w:p w14:paraId="0F102894" w14:textId="44729E4B" w:rsidR="00CE2037" w:rsidRPr="00373F1A" w:rsidRDefault="00CE2037" w:rsidP="00CE2037">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5</w:t>
            </w:r>
          </w:p>
        </w:tc>
        <w:tc>
          <w:tcPr>
            <w:tcW w:w="1203" w:type="pct"/>
            <w:noWrap/>
            <w:vAlign w:val="center"/>
            <w:hideMark/>
          </w:tcPr>
          <w:p w14:paraId="79F1747A" w14:textId="41F60829" w:rsidR="00CE2037" w:rsidRPr="00373F1A" w:rsidRDefault="00CE2037" w:rsidP="00CE2037">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3</w:t>
            </w:r>
            <w:r w:rsidRPr="00373F1A">
              <w:rPr>
                <w:rFonts w:ascii="Calibri" w:hAnsi="Calibri" w:cs="Calibri"/>
                <w:color w:val="000000"/>
              </w:rPr>
              <w:t xml:space="preserve"> </w:t>
            </w:r>
          </w:p>
        </w:tc>
      </w:tr>
      <w:tr w:rsidR="00CE2037" w:rsidRPr="00373F1A" w14:paraId="6D474677" w14:textId="77777777" w:rsidTr="00CE2037">
        <w:trPr>
          <w:trHeight w:val="300"/>
        </w:trPr>
        <w:tc>
          <w:tcPr>
            <w:cnfStyle w:val="001000000000" w:firstRow="0" w:lastRow="0" w:firstColumn="1" w:lastColumn="0" w:oddVBand="0" w:evenVBand="0" w:oddHBand="0" w:evenHBand="0" w:firstRowFirstColumn="0" w:firstRowLastColumn="0" w:lastRowFirstColumn="0" w:lastRowLastColumn="0"/>
            <w:tcW w:w="1304" w:type="pct"/>
            <w:noWrap/>
            <w:hideMark/>
          </w:tcPr>
          <w:p w14:paraId="27970028" w14:textId="77777777" w:rsidR="00CE2037" w:rsidRPr="007F5AD5" w:rsidRDefault="00CE2037" w:rsidP="00CE2037">
            <w:pPr>
              <w:spacing w:after="0"/>
              <w:rPr>
                <w:rFonts w:ascii="Calibri" w:hAnsi="Calibri" w:cs="Calibri"/>
                <w:b w:val="0"/>
                <w:color w:val="000000"/>
              </w:rPr>
            </w:pPr>
            <w:r w:rsidRPr="007F5AD5">
              <w:rPr>
                <w:rFonts w:ascii="Calibri" w:hAnsi="Calibri" w:cs="Calibri"/>
                <w:b w:val="0"/>
                <w:color w:val="000000"/>
              </w:rPr>
              <w:t>Category 2 business</w:t>
            </w:r>
          </w:p>
        </w:tc>
        <w:tc>
          <w:tcPr>
            <w:tcW w:w="1553" w:type="pct"/>
            <w:noWrap/>
            <w:vAlign w:val="center"/>
            <w:hideMark/>
          </w:tcPr>
          <w:p w14:paraId="66EDB839" w14:textId="27C39863" w:rsidR="00CE2037" w:rsidRPr="00373F1A" w:rsidRDefault="00CE2037" w:rsidP="00CE2037">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1</w:t>
            </w:r>
          </w:p>
        </w:tc>
        <w:tc>
          <w:tcPr>
            <w:tcW w:w="939" w:type="pct"/>
            <w:noWrap/>
            <w:vAlign w:val="center"/>
            <w:hideMark/>
          </w:tcPr>
          <w:p w14:paraId="48C15DAA" w14:textId="13F989CF" w:rsidR="00CE2037" w:rsidRPr="00373F1A" w:rsidRDefault="00CE2037" w:rsidP="00CE2037">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75</w:t>
            </w:r>
          </w:p>
        </w:tc>
        <w:tc>
          <w:tcPr>
            <w:tcW w:w="1203" w:type="pct"/>
            <w:noWrap/>
            <w:vAlign w:val="center"/>
            <w:hideMark/>
          </w:tcPr>
          <w:p w14:paraId="3D331F5F" w14:textId="19F98A09" w:rsidR="00CE2037" w:rsidRPr="00373F1A" w:rsidRDefault="00CE2037" w:rsidP="00CE2037">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73F1A">
              <w:rPr>
                <w:rFonts w:ascii="Calibri" w:hAnsi="Calibri" w:cs="Calibri"/>
                <w:color w:val="000000"/>
              </w:rPr>
              <w:t>2</w:t>
            </w:r>
            <w:r>
              <w:rPr>
                <w:rFonts w:ascii="Calibri" w:hAnsi="Calibri" w:cs="Calibri"/>
                <w:color w:val="000000"/>
              </w:rPr>
              <w:t>76</w:t>
            </w:r>
            <w:r w:rsidRPr="00373F1A">
              <w:rPr>
                <w:rFonts w:ascii="Calibri" w:hAnsi="Calibri" w:cs="Calibri"/>
                <w:color w:val="000000"/>
              </w:rPr>
              <w:t xml:space="preserve"> </w:t>
            </w:r>
          </w:p>
        </w:tc>
      </w:tr>
    </w:tbl>
    <w:p w14:paraId="626743F5" w14:textId="0A0142C3" w:rsidR="004F4C6E" w:rsidRPr="00373F1A" w:rsidRDefault="004F4C6E" w:rsidP="004F4C6E">
      <w:pPr>
        <w:keepNext/>
        <w:spacing w:before="240" w:after="240"/>
        <w:outlineLvl w:val="3"/>
        <w:rPr>
          <w:rFonts w:eastAsiaTheme="majorEastAsia" w:cstheme="majorBidi"/>
          <w:b/>
          <w:bCs/>
          <w:i/>
          <w:iCs/>
          <w:lang w:eastAsia="en-AU"/>
        </w:rPr>
      </w:pPr>
      <w:r w:rsidRPr="00373F1A">
        <w:rPr>
          <w:rFonts w:eastAsiaTheme="majorEastAsia" w:cstheme="majorBidi"/>
          <w:b/>
          <w:bCs/>
          <w:i/>
          <w:iCs/>
          <w:lang w:eastAsia="en-AU"/>
        </w:rPr>
        <w:t>Ongoing requirements</w:t>
      </w:r>
    </w:p>
    <w:p w14:paraId="2EA6EA3E" w14:textId="6F8B0E54" w:rsidR="004F4C6E" w:rsidRPr="00373F1A" w:rsidRDefault="004F4C6E" w:rsidP="004F4C6E">
      <w:pPr>
        <w:rPr>
          <w:lang w:eastAsia="en-AU"/>
        </w:rPr>
      </w:pPr>
      <w:r w:rsidRPr="00373F1A">
        <w:rPr>
          <w:lang w:eastAsia="en-AU"/>
        </w:rPr>
        <w:t xml:space="preserve">The ongoing costs in a business reflect the additional labour time involved in </w:t>
      </w:r>
      <w:r w:rsidR="001754DF">
        <w:rPr>
          <w:lang w:eastAsia="en-AU"/>
        </w:rPr>
        <w:t>creating the evidence</w:t>
      </w:r>
      <w:r w:rsidR="007F5AD5">
        <w:rPr>
          <w:lang w:eastAsia="en-AU"/>
        </w:rPr>
        <w:t>,</w:t>
      </w:r>
      <w:r w:rsidRPr="00373F1A">
        <w:rPr>
          <w:lang w:eastAsia="en-AU"/>
        </w:rPr>
        <w:t xml:space="preserve"> and the need for an annual review of the system. </w:t>
      </w:r>
      <w:r w:rsidR="001754DF">
        <w:rPr>
          <w:lang w:eastAsia="en-AU"/>
        </w:rPr>
        <w:t>I</w:t>
      </w:r>
      <w:r w:rsidRPr="00373F1A">
        <w:rPr>
          <w:lang w:eastAsia="en-AU"/>
        </w:rPr>
        <w:t xml:space="preserve">t is assumed </w:t>
      </w:r>
      <w:r w:rsidR="001754DF">
        <w:rPr>
          <w:lang w:eastAsia="en-AU"/>
        </w:rPr>
        <w:t xml:space="preserve">that </w:t>
      </w:r>
      <w:r w:rsidRPr="00373F1A">
        <w:rPr>
          <w:lang w:eastAsia="en-AU"/>
        </w:rPr>
        <w:t xml:space="preserve">Category 1 businesses will spend between 10 and 12 minutes per day </w:t>
      </w:r>
      <w:r w:rsidR="001754DF">
        <w:rPr>
          <w:lang w:eastAsia="en-AU"/>
        </w:rPr>
        <w:t>creating this evidence</w:t>
      </w:r>
      <w:r w:rsidR="007F5AD5">
        <w:rPr>
          <w:lang w:eastAsia="en-AU"/>
        </w:rPr>
        <w:t>,</w:t>
      </w:r>
      <w:r w:rsidRPr="00373F1A">
        <w:rPr>
          <w:lang w:eastAsia="en-AU"/>
        </w:rPr>
        <w:t xml:space="preserve"> depending on their handling activities (70</w:t>
      </w:r>
      <w:r w:rsidR="000620CE" w:rsidRPr="00373F1A">
        <w:rPr>
          <w:rFonts w:cs="Arial"/>
          <w:lang w:eastAsia="en-AU"/>
        </w:rPr>
        <w:t>−</w:t>
      </w:r>
      <w:r w:rsidRPr="00373F1A">
        <w:rPr>
          <w:lang w:eastAsia="en-AU"/>
        </w:rPr>
        <w:t>84 minutes per week, 60.6</w:t>
      </w:r>
      <w:r w:rsidRPr="00373F1A">
        <w:rPr>
          <w:rFonts w:cs="Arial"/>
          <w:lang w:eastAsia="en-AU"/>
        </w:rPr>
        <w:t>−</w:t>
      </w:r>
      <w:r w:rsidR="007F5AD5">
        <w:rPr>
          <w:lang w:eastAsia="en-AU"/>
        </w:rPr>
        <w:t xml:space="preserve">72.8 hours per annum). </w:t>
      </w:r>
      <w:r w:rsidRPr="00373F1A">
        <w:rPr>
          <w:lang w:eastAsia="en-AU"/>
        </w:rPr>
        <w:t xml:space="preserve">Category 2 businesses </w:t>
      </w:r>
      <w:r w:rsidR="007F5AD5">
        <w:rPr>
          <w:lang w:eastAsia="en-AU"/>
        </w:rPr>
        <w:t xml:space="preserve">are assumed to spend </w:t>
      </w:r>
      <w:r w:rsidRPr="00373F1A">
        <w:t>eight minutes</w:t>
      </w:r>
      <w:r w:rsidRPr="00373F1A">
        <w:rPr>
          <w:lang w:eastAsia="en-AU"/>
        </w:rPr>
        <w:t xml:space="preserve"> per day (56 minutes per week, 48.5 hours per annum). This</w:t>
      </w:r>
      <w:r w:rsidR="007F5AD5">
        <w:rPr>
          <w:lang w:eastAsia="en-AU"/>
        </w:rPr>
        <w:t xml:space="preserve"> timing</w:t>
      </w:r>
      <w:r w:rsidRPr="00373F1A">
        <w:rPr>
          <w:lang w:eastAsia="en-AU"/>
        </w:rPr>
        <w:t xml:space="preserve"> is based on the assumption that all businesses operate seven days per week</w:t>
      </w:r>
      <w:r w:rsidR="007F5AD5">
        <w:rPr>
          <w:lang w:eastAsia="en-AU"/>
        </w:rPr>
        <w:t>,</w:t>
      </w:r>
      <w:r w:rsidRPr="00373F1A">
        <w:rPr>
          <w:lang w:eastAsia="en-AU"/>
        </w:rPr>
        <w:t xml:space="preserve"> 52 weeks per annum.</w:t>
      </w:r>
    </w:p>
    <w:p w14:paraId="54751700" w14:textId="7F43E07F" w:rsidR="004F4C6E" w:rsidRPr="00373F1A" w:rsidRDefault="004F4C6E" w:rsidP="004F4C6E">
      <w:pPr>
        <w:rPr>
          <w:b/>
          <w:lang w:eastAsia="en-AU"/>
        </w:rPr>
      </w:pPr>
      <w:r w:rsidRPr="00373F1A">
        <w:rPr>
          <w:lang w:eastAsia="en-AU"/>
        </w:rPr>
        <w:t xml:space="preserve">The </w:t>
      </w:r>
      <w:r w:rsidRPr="00373F1A">
        <w:t>various assumptions used to calculate the cost of maintaining a</w:t>
      </w:r>
      <w:r w:rsidR="00212B50">
        <w:t>n</w:t>
      </w:r>
      <w:r w:rsidRPr="00373F1A">
        <w:t xml:space="preserve"> </w:t>
      </w:r>
      <w:r w:rsidR="00212B50">
        <w:rPr>
          <w:lang w:eastAsia="en-AU"/>
        </w:rPr>
        <w:t>E</w:t>
      </w:r>
      <w:r w:rsidR="00212B50" w:rsidRPr="00373F1A">
        <w:rPr>
          <w:lang w:eastAsia="en-AU"/>
        </w:rPr>
        <w:t xml:space="preserve"> </w:t>
      </w:r>
      <w:r w:rsidRPr="00373F1A">
        <w:rPr>
          <w:lang w:eastAsia="en-AU"/>
        </w:rPr>
        <w:t>tool for businesses are shown in Table 7.</w:t>
      </w:r>
    </w:p>
    <w:p w14:paraId="2B0049F8" w14:textId="5A83F799" w:rsidR="004F4C6E" w:rsidRPr="00FA2DC4" w:rsidRDefault="004F4C6E" w:rsidP="00212B50">
      <w:pPr>
        <w:pStyle w:val="FSTableFigureHeading"/>
        <w:rPr>
          <w:sz w:val="20"/>
        </w:rPr>
      </w:pPr>
      <w:r w:rsidRPr="00FA2DC4">
        <w:rPr>
          <w:sz w:val="20"/>
        </w:rPr>
        <w:t xml:space="preserve">Table </w:t>
      </w:r>
      <w:r w:rsidR="00212B50" w:rsidRPr="00FA2DC4">
        <w:rPr>
          <w:sz w:val="20"/>
        </w:rPr>
        <w:t>7</w:t>
      </w:r>
      <w:r w:rsidRPr="00FA2DC4">
        <w:rPr>
          <w:sz w:val="20"/>
        </w:rPr>
        <w:t xml:space="preserve">: Assumptions used to calculate the cost of maintaining </w:t>
      </w:r>
      <w:r w:rsidR="00212B50" w:rsidRPr="00FA2DC4">
        <w:rPr>
          <w:sz w:val="20"/>
        </w:rPr>
        <w:t>E</w:t>
      </w:r>
      <w:r w:rsidRPr="00FA2DC4">
        <w:rPr>
          <w:sz w:val="20"/>
        </w:rPr>
        <w:t xml:space="preserve"> tool for food businesses</w:t>
      </w:r>
    </w:p>
    <w:tbl>
      <w:tblPr>
        <w:tblW w:w="5000" w:type="pct"/>
        <w:tblLook w:val="04A0" w:firstRow="1" w:lastRow="0" w:firstColumn="1" w:lastColumn="0" w:noHBand="0" w:noVBand="1"/>
      </w:tblPr>
      <w:tblGrid>
        <w:gridCol w:w="5334"/>
        <w:gridCol w:w="3682"/>
      </w:tblGrid>
      <w:tr w:rsidR="004F4C6E" w:rsidRPr="00373F1A" w14:paraId="58FA69D9" w14:textId="77777777" w:rsidTr="00115202">
        <w:trPr>
          <w:trHeight w:val="345"/>
          <w:tblHeader/>
        </w:trPr>
        <w:tc>
          <w:tcPr>
            <w:tcW w:w="5000" w:type="pct"/>
            <w:gridSpan w:val="2"/>
            <w:tcBorders>
              <w:top w:val="single" w:sz="4" w:space="0" w:color="FFFFFF"/>
              <w:left w:val="single" w:sz="4" w:space="0" w:color="000000"/>
              <w:bottom w:val="single" w:sz="4" w:space="0" w:color="000000"/>
              <w:right w:val="single" w:sz="4" w:space="0" w:color="000000"/>
            </w:tcBorders>
            <w:shd w:val="clear" w:color="000000" w:fill="003300"/>
            <w:hideMark/>
          </w:tcPr>
          <w:p w14:paraId="4522894F" w14:textId="155D1F91" w:rsidR="004F4C6E" w:rsidRPr="00373F1A" w:rsidRDefault="00212B50" w:rsidP="00115202">
            <w:pPr>
              <w:keepLines/>
              <w:spacing w:after="0"/>
              <w:jc w:val="center"/>
              <w:rPr>
                <w:rFonts w:ascii="Calibri" w:eastAsia="Times New Roman" w:hAnsi="Calibri" w:cs="Times New Roman"/>
                <w:b/>
                <w:bCs/>
                <w:color w:val="F2F2F2"/>
                <w:sz w:val="26"/>
                <w:szCs w:val="26"/>
                <w:lang w:eastAsia="en-GB"/>
              </w:rPr>
            </w:pPr>
            <w:r>
              <w:rPr>
                <w:rFonts w:ascii="Calibri" w:eastAsia="Times New Roman" w:hAnsi="Calibri" w:cs="Times New Roman"/>
                <w:b/>
                <w:bCs/>
                <w:color w:val="F2F2F2"/>
                <w:sz w:val="26"/>
                <w:szCs w:val="26"/>
                <w:lang w:eastAsia="en-GB"/>
              </w:rPr>
              <w:t>E</w:t>
            </w:r>
            <w:r w:rsidRPr="00373F1A">
              <w:rPr>
                <w:rFonts w:ascii="Calibri" w:eastAsia="Times New Roman" w:hAnsi="Calibri" w:cs="Times New Roman"/>
                <w:b/>
                <w:bCs/>
                <w:color w:val="F2F2F2"/>
                <w:sz w:val="26"/>
                <w:szCs w:val="26"/>
                <w:lang w:eastAsia="en-GB"/>
              </w:rPr>
              <w:t xml:space="preserve"> </w:t>
            </w:r>
            <w:r w:rsidR="004F4C6E" w:rsidRPr="00373F1A">
              <w:rPr>
                <w:rFonts w:ascii="Calibri" w:eastAsia="Times New Roman" w:hAnsi="Calibri" w:cs="Times New Roman"/>
                <w:b/>
                <w:bCs/>
                <w:color w:val="F2F2F2"/>
                <w:sz w:val="26"/>
                <w:szCs w:val="26"/>
                <w:lang w:eastAsia="en-GB"/>
              </w:rPr>
              <w:t>costs and assumptions - ongoing</w:t>
            </w:r>
          </w:p>
        </w:tc>
      </w:tr>
      <w:tr w:rsidR="00CE2037" w:rsidRPr="00373F1A" w14:paraId="6B668025" w14:textId="77777777" w:rsidTr="00CE2037">
        <w:trPr>
          <w:trHeight w:val="274"/>
          <w:tblHeader/>
        </w:trPr>
        <w:tc>
          <w:tcPr>
            <w:tcW w:w="2958" w:type="pct"/>
            <w:tcBorders>
              <w:top w:val="nil"/>
              <w:left w:val="single" w:sz="4" w:space="0" w:color="000000"/>
              <w:bottom w:val="nil"/>
              <w:right w:val="single" w:sz="4" w:space="0" w:color="000000"/>
            </w:tcBorders>
            <w:shd w:val="clear" w:color="000000" w:fill="EDEDED"/>
          </w:tcPr>
          <w:p w14:paraId="43A42108" w14:textId="4FEBED80" w:rsidR="00CE2037" w:rsidRPr="00373F1A" w:rsidRDefault="00CE2037" w:rsidP="00CE2037">
            <w:pPr>
              <w:keepLines/>
              <w:spacing w:after="0"/>
              <w:rPr>
                <w:rFonts w:ascii="Calibri" w:eastAsia="Times New Roman" w:hAnsi="Calibri" w:cs="Times New Roman"/>
                <w:color w:val="000000"/>
                <w:lang w:eastAsia="en-GB"/>
              </w:rPr>
            </w:pPr>
            <w:r w:rsidRPr="00373F1A">
              <w:rPr>
                <w:rFonts w:ascii="Calibri" w:eastAsia="Times New Roman" w:hAnsi="Calibri" w:cs="Times New Roman"/>
                <w:color w:val="000000"/>
                <w:lang w:eastAsia="en-GB"/>
              </w:rPr>
              <w:t>Food handler wage</w:t>
            </w:r>
          </w:p>
        </w:tc>
        <w:tc>
          <w:tcPr>
            <w:tcW w:w="2042" w:type="pct"/>
            <w:tcBorders>
              <w:top w:val="nil"/>
              <w:left w:val="nil"/>
              <w:bottom w:val="nil"/>
              <w:right w:val="single" w:sz="4" w:space="0" w:color="000000"/>
            </w:tcBorders>
            <w:shd w:val="clear" w:color="000000" w:fill="EDEDED"/>
            <w:noWrap/>
          </w:tcPr>
          <w:p w14:paraId="0A9403E8" w14:textId="0A7BF17D" w:rsidR="00CE2037" w:rsidRPr="00373F1A" w:rsidRDefault="00CE2037" w:rsidP="00CE2037">
            <w:pPr>
              <w:keepLines/>
              <w:spacing w:after="0"/>
              <w:jc w:val="center"/>
              <w:rPr>
                <w:rFonts w:ascii="Calibri" w:eastAsia="Times New Roman" w:hAnsi="Calibri" w:cs="Times New Roman"/>
                <w:color w:val="000000"/>
                <w:lang w:eastAsia="en-GB"/>
              </w:rPr>
            </w:pPr>
            <w:r w:rsidRPr="00373F1A">
              <w:rPr>
                <w:rFonts w:ascii="Calibri" w:eastAsia="Times New Roman" w:hAnsi="Calibri" w:cs="Times New Roman"/>
                <w:color w:val="000000"/>
                <w:lang w:eastAsia="en-GB"/>
              </w:rPr>
              <w:t>$23 p/h (from award)</w:t>
            </w:r>
          </w:p>
        </w:tc>
      </w:tr>
      <w:tr w:rsidR="00CE2037" w:rsidRPr="00373F1A" w14:paraId="780F805B" w14:textId="77777777" w:rsidTr="00CE2037">
        <w:trPr>
          <w:trHeight w:val="274"/>
          <w:tblHeader/>
        </w:trPr>
        <w:tc>
          <w:tcPr>
            <w:tcW w:w="2958" w:type="pct"/>
            <w:tcBorders>
              <w:top w:val="nil"/>
              <w:left w:val="single" w:sz="4" w:space="0" w:color="000000"/>
              <w:bottom w:val="nil"/>
              <w:right w:val="single" w:sz="4" w:space="0" w:color="000000"/>
            </w:tcBorders>
            <w:shd w:val="clear" w:color="000000" w:fill="EDEDED"/>
          </w:tcPr>
          <w:p w14:paraId="57B1C0EC" w14:textId="6D26F46D" w:rsidR="00CE2037" w:rsidRDefault="00CE2037" w:rsidP="00CE2037">
            <w:pPr>
              <w:keepLines/>
              <w:spacing w:after="0"/>
              <w:rPr>
                <w:rFonts w:ascii="Calibri" w:eastAsia="Times New Roman" w:hAnsi="Calibri" w:cs="Times New Roman"/>
                <w:color w:val="000000"/>
                <w:lang w:eastAsia="en-GB"/>
              </w:rPr>
            </w:pPr>
            <w:r w:rsidRPr="00373F1A">
              <w:rPr>
                <w:rFonts w:ascii="Calibri" w:eastAsia="Times New Roman" w:hAnsi="Calibri" w:cs="Times New Roman"/>
                <w:color w:val="000000"/>
                <w:lang w:eastAsia="en-GB"/>
              </w:rPr>
              <w:t>Wage on costs</w:t>
            </w:r>
          </w:p>
        </w:tc>
        <w:tc>
          <w:tcPr>
            <w:tcW w:w="2042" w:type="pct"/>
            <w:tcBorders>
              <w:top w:val="nil"/>
              <w:left w:val="nil"/>
              <w:bottom w:val="nil"/>
              <w:right w:val="single" w:sz="4" w:space="0" w:color="000000"/>
            </w:tcBorders>
            <w:shd w:val="clear" w:color="000000" w:fill="EDEDED"/>
            <w:noWrap/>
          </w:tcPr>
          <w:p w14:paraId="5942F074" w14:textId="2952EBA5" w:rsidR="00CE2037" w:rsidRDefault="00CE2037" w:rsidP="00CE2037">
            <w:pPr>
              <w:keepLines/>
              <w:spacing w:after="0"/>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0</w:t>
            </w:r>
            <w:r w:rsidRPr="00373F1A">
              <w:rPr>
                <w:rFonts w:ascii="Calibri" w:eastAsia="Times New Roman" w:hAnsi="Calibri" w:cs="Times New Roman"/>
                <w:color w:val="000000"/>
                <w:lang w:eastAsia="en-GB"/>
              </w:rPr>
              <w:t>%</w:t>
            </w:r>
          </w:p>
        </w:tc>
      </w:tr>
      <w:tr w:rsidR="00CE2037" w:rsidRPr="00373F1A" w14:paraId="04640158" w14:textId="77777777" w:rsidTr="00CE2037">
        <w:trPr>
          <w:trHeight w:val="274"/>
          <w:tblHeader/>
        </w:trPr>
        <w:tc>
          <w:tcPr>
            <w:tcW w:w="2958" w:type="pct"/>
            <w:tcBorders>
              <w:top w:val="nil"/>
              <w:left w:val="single" w:sz="4" w:space="0" w:color="000000"/>
              <w:bottom w:val="nil"/>
              <w:right w:val="single" w:sz="4" w:space="0" w:color="000000"/>
            </w:tcBorders>
            <w:shd w:val="clear" w:color="000000" w:fill="EDEDED"/>
          </w:tcPr>
          <w:p w14:paraId="3B96CC96" w14:textId="14F22A71" w:rsidR="00CE2037" w:rsidRDefault="00CE2037" w:rsidP="00CE2037">
            <w:pPr>
              <w:keepLines/>
              <w:spacing w:after="0"/>
              <w:rPr>
                <w:rFonts w:ascii="Calibri" w:eastAsia="Times New Roman" w:hAnsi="Calibri" w:cs="Times New Roman"/>
                <w:color w:val="000000"/>
                <w:lang w:eastAsia="en-GB"/>
              </w:rPr>
            </w:pPr>
            <w:r w:rsidRPr="00373F1A">
              <w:rPr>
                <w:rFonts w:ascii="Calibri" w:hAnsi="Calibri" w:cs="Calibri"/>
                <w:color w:val="000000"/>
              </w:rPr>
              <w:t xml:space="preserve">Category 1 business </w:t>
            </w:r>
            <w:r>
              <w:rPr>
                <w:rFonts w:ascii="Calibri" w:hAnsi="Calibri" w:cs="Calibri"/>
                <w:color w:val="000000"/>
              </w:rPr>
              <w:t>E</w:t>
            </w:r>
            <w:r w:rsidRPr="00373F1A">
              <w:rPr>
                <w:rFonts w:ascii="Calibri" w:hAnsi="Calibri" w:cs="Calibri"/>
                <w:color w:val="000000"/>
              </w:rPr>
              <w:t xml:space="preserve"> hours per annum</w:t>
            </w:r>
          </w:p>
        </w:tc>
        <w:tc>
          <w:tcPr>
            <w:tcW w:w="2042" w:type="pct"/>
            <w:tcBorders>
              <w:top w:val="nil"/>
              <w:left w:val="nil"/>
              <w:bottom w:val="nil"/>
              <w:right w:val="single" w:sz="4" w:space="0" w:color="000000"/>
            </w:tcBorders>
            <w:shd w:val="clear" w:color="000000" w:fill="EDEDED"/>
            <w:noWrap/>
          </w:tcPr>
          <w:p w14:paraId="23335C2D" w14:textId="15EF35DD" w:rsidR="00CE2037" w:rsidRDefault="00CE2037" w:rsidP="00CE2037">
            <w:pPr>
              <w:keepLines/>
              <w:spacing w:after="0"/>
              <w:jc w:val="center"/>
              <w:rPr>
                <w:rFonts w:ascii="Calibri" w:eastAsia="Times New Roman" w:hAnsi="Calibri" w:cs="Times New Roman"/>
                <w:color w:val="000000"/>
                <w:lang w:eastAsia="en-GB"/>
              </w:rPr>
            </w:pPr>
            <w:r>
              <w:rPr>
                <w:rFonts w:ascii="Calibri" w:hAnsi="Calibri" w:cs="Calibri"/>
                <w:color w:val="000000"/>
              </w:rPr>
              <w:t>52</w:t>
            </w:r>
          </w:p>
        </w:tc>
      </w:tr>
      <w:tr w:rsidR="00CE2037" w:rsidRPr="00373F1A" w14:paraId="6C67FCFF" w14:textId="77777777" w:rsidTr="00115202">
        <w:trPr>
          <w:trHeight w:val="274"/>
          <w:tblHeader/>
        </w:trPr>
        <w:tc>
          <w:tcPr>
            <w:tcW w:w="2958" w:type="pct"/>
            <w:tcBorders>
              <w:top w:val="nil"/>
              <w:left w:val="single" w:sz="4" w:space="0" w:color="000000"/>
              <w:bottom w:val="single" w:sz="4" w:space="0" w:color="000000"/>
              <w:right w:val="single" w:sz="4" w:space="0" w:color="000000"/>
            </w:tcBorders>
            <w:shd w:val="clear" w:color="000000" w:fill="EDEDED"/>
          </w:tcPr>
          <w:p w14:paraId="7ECEC648" w14:textId="64185E86" w:rsidR="00CE2037" w:rsidRDefault="00CE2037" w:rsidP="00CE2037">
            <w:pPr>
              <w:keepLines/>
              <w:spacing w:after="0"/>
              <w:rPr>
                <w:rFonts w:ascii="Calibri" w:eastAsia="Times New Roman" w:hAnsi="Calibri" w:cs="Times New Roman"/>
                <w:color w:val="000000"/>
                <w:lang w:eastAsia="en-GB"/>
              </w:rPr>
            </w:pPr>
            <w:r w:rsidRPr="00373F1A">
              <w:rPr>
                <w:rFonts w:ascii="Calibri" w:hAnsi="Calibri" w:cs="Calibri"/>
                <w:color w:val="000000"/>
              </w:rPr>
              <w:t xml:space="preserve">Category 2 business </w:t>
            </w:r>
            <w:r>
              <w:rPr>
                <w:rFonts w:ascii="Calibri" w:hAnsi="Calibri" w:cs="Calibri"/>
                <w:color w:val="000000"/>
              </w:rPr>
              <w:t>E</w:t>
            </w:r>
            <w:r w:rsidRPr="00373F1A">
              <w:rPr>
                <w:rFonts w:ascii="Calibri" w:hAnsi="Calibri" w:cs="Calibri"/>
                <w:color w:val="000000"/>
              </w:rPr>
              <w:t xml:space="preserve"> hours per annum</w:t>
            </w:r>
          </w:p>
        </w:tc>
        <w:tc>
          <w:tcPr>
            <w:tcW w:w="2042" w:type="pct"/>
            <w:tcBorders>
              <w:top w:val="nil"/>
              <w:left w:val="nil"/>
              <w:bottom w:val="single" w:sz="4" w:space="0" w:color="000000"/>
              <w:right w:val="single" w:sz="4" w:space="0" w:color="000000"/>
            </w:tcBorders>
            <w:shd w:val="clear" w:color="000000" w:fill="EDEDED"/>
            <w:noWrap/>
          </w:tcPr>
          <w:p w14:paraId="5D99B2AA" w14:textId="21D7850F" w:rsidR="00CE2037" w:rsidRDefault="00CE2037" w:rsidP="00CE2037">
            <w:pPr>
              <w:keepLines/>
              <w:spacing w:after="0"/>
              <w:jc w:val="center"/>
              <w:rPr>
                <w:rFonts w:ascii="Calibri" w:eastAsia="Times New Roman" w:hAnsi="Calibri" w:cs="Times New Roman"/>
                <w:color w:val="000000"/>
                <w:lang w:eastAsia="en-GB"/>
              </w:rPr>
            </w:pPr>
            <w:r>
              <w:rPr>
                <w:rFonts w:ascii="Calibri" w:hAnsi="Calibri" w:cs="Calibri"/>
                <w:color w:val="000000"/>
              </w:rPr>
              <w:t>39</w:t>
            </w:r>
          </w:p>
        </w:tc>
      </w:tr>
    </w:tbl>
    <w:p w14:paraId="0AB51875" w14:textId="62231CD1" w:rsidR="004F4C6E" w:rsidRPr="00212B50" w:rsidRDefault="004F4C6E" w:rsidP="004F4C6E">
      <w:pPr>
        <w:rPr>
          <w:sz w:val="20"/>
          <w:lang w:eastAsia="en-AU"/>
        </w:rPr>
      </w:pPr>
    </w:p>
    <w:p w14:paraId="540A6D6A" w14:textId="629FD575" w:rsidR="00F05972" w:rsidRPr="00373F1A" w:rsidRDefault="004F4C6E" w:rsidP="004F4C6E">
      <w:pPr>
        <w:rPr>
          <w:lang w:eastAsia="en-AU"/>
        </w:rPr>
      </w:pPr>
      <w:r w:rsidRPr="00373F1A">
        <w:rPr>
          <w:lang w:eastAsia="en-AU"/>
        </w:rPr>
        <w:t xml:space="preserve">Using the assumptions in Table </w:t>
      </w:r>
      <w:r w:rsidR="007F5AD5">
        <w:rPr>
          <w:lang w:eastAsia="en-AU"/>
        </w:rPr>
        <w:t>7</w:t>
      </w:r>
      <w:r w:rsidRPr="00373F1A">
        <w:rPr>
          <w:lang w:eastAsia="en-AU"/>
        </w:rPr>
        <w:t xml:space="preserve">, FSANZ has estimated the cost of maintaining </w:t>
      </w:r>
      <w:r w:rsidR="001754DF">
        <w:rPr>
          <w:lang w:eastAsia="en-AU"/>
        </w:rPr>
        <w:t>the proposed tool</w:t>
      </w:r>
      <w:r w:rsidR="00933A1D">
        <w:rPr>
          <w:lang w:eastAsia="en-AU"/>
        </w:rPr>
        <w:t>, shown</w:t>
      </w:r>
      <w:r w:rsidR="001754DF">
        <w:rPr>
          <w:lang w:eastAsia="en-AU"/>
        </w:rPr>
        <w:t xml:space="preserve"> </w:t>
      </w:r>
      <w:r w:rsidRPr="00373F1A">
        <w:rPr>
          <w:lang w:eastAsia="en-AU"/>
        </w:rPr>
        <w:t xml:space="preserve">in </w:t>
      </w:r>
      <w:r w:rsidR="007F5AD5">
        <w:rPr>
          <w:lang w:eastAsia="en-AU"/>
        </w:rPr>
        <w:t>T</w:t>
      </w:r>
      <w:r w:rsidRPr="00373F1A">
        <w:rPr>
          <w:lang w:eastAsia="en-AU"/>
        </w:rPr>
        <w:t xml:space="preserve">able </w:t>
      </w:r>
      <w:r w:rsidR="007F5AD5">
        <w:rPr>
          <w:lang w:eastAsia="en-AU"/>
        </w:rPr>
        <w:t xml:space="preserve">8 </w:t>
      </w:r>
      <w:r w:rsidRPr="00373F1A">
        <w:rPr>
          <w:lang w:eastAsia="en-AU"/>
        </w:rPr>
        <w:t>below.</w:t>
      </w:r>
    </w:p>
    <w:p w14:paraId="72FD6B31" w14:textId="3B0A3D40" w:rsidR="004F4C6E" w:rsidRPr="00FA2DC4" w:rsidRDefault="004F4C6E" w:rsidP="003D4F0F">
      <w:pPr>
        <w:pStyle w:val="FSTableFigureHeading"/>
        <w:rPr>
          <w:sz w:val="20"/>
        </w:rPr>
      </w:pPr>
      <w:r w:rsidRPr="00FA2DC4">
        <w:rPr>
          <w:sz w:val="20"/>
        </w:rPr>
        <w:t xml:space="preserve">Table </w:t>
      </w:r>
      <w:r w:rsidR="003D4F0F" w:rsidRPr="00FA2DC4">
        <w:rPr>
          <w:sz w:val="20"/>
        </w:rPr>
        <w:t>8</w:t>
      </w:r>
      <w:r w:rsidRPr="00FA2DC4">
        <w:rPr>
          <w:sz w:val="20"/>
        </w:rPr>
        <w:t xml:space="preserve">: FSANZ cost estimates for maintaining the </w:t>
      </w:r>
      <w:r w:rsidR="003D4F0F" w:rsidRPr="00FA2DC4">
        <w:rPr>
          <w:sz w:val="20"/>
        </w:rPr>
        <w:t xml:space="preserve">E </w:t>
      </w:r>
      <w:r w:rsidRPr="00FA2DC4">
        <w:rPr>
          <w:sz w:val="20"/>
        </w:rPr>
        <w:t>tool, per annum, by business category</w:t>
      </w:r>
    </w:p>
    <w:tbl>
      <w:tblPr>
        <w:tblStyle w:val="GridTable5Dark-Accent6"/>
        <w:tblW w:w="4478" w:type="pct"/>
        <w:tblBorders>
          <w:top w:val="dotted" w:sz="4" w:space="0" w:color="FFFFFF" w:themeColor="background1"/>
          <w:left w:val="dotted" w:sz="4" w:space="0" w:color="FFFFFF" w:themeColor="background1"/>
          <w:bottom w:val="dotted" w:sz="4" w:space="0" w:color="FFFFFF" w:themeColor="background1"/>
          <w:right w:val="dotted" w:sz="4" w:space="0" w:color="FFFFFF" w:themeColor="background1"/>
          <w:insideH w:val="dotted" w:sz="4" w:space="0" w:color="FFFFFF" w:themeColor="background1"/>
          <w:insideV w:val="dotted" w:sz="4" w:space="0" w:color="FFFFFF" w:themeColor="background1"/>
        </w:tblBorders>
        <w:tblLook w:val="04A0" w:firstRow="1" w:lastRow="0" w:firstColumn="1" w:lastColumn="0" w:noHBand="0" w:noVBand="1"/>
      </w:tblPr>
      <w:tblGrid>
        <w:gridCol w:w="3256"/>
        <w:gridCol w:w="4819"/>
      </w:tblGrid>
      <w:tr w:rsidR="007D3651" w:rsidRPr="00373F1A" w14:paraId="6D135C29" w14:textId="77777777" w:rsidTr="007D365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16" w:type="pct"/>
            <w:noWrap/>
            <w:vAlign w:val="center"/>
            <w:hideMark/>
          </w:tcPr>
          <w:p w14:paraId="7F062BFC" w14:textId="77777777" w:rsidR="007D3651" w:rsidRPr="00373F1A" w:rsidRDefault="007D3651" w:rsidP="00115202">
            <w:pPr>
              <w:spacing w:after="0"/>
              <w:rPr>
                <w:rFonts w:ascii="Calibri" w:hAnsi="Calibri" w:cs="Calibri"/>
                <w:color w:val="000000"/>
              </w:rPr>
            </w:pPr>
            <w:r w:rsidRPr="00373F1A">
              <w:rPr>
                <w:rFonts w:ascii="Calibri" w:hAnsi="Calibri" w:cs="Calibri"/>
                <w:color w:val="000000"/>
              </w:rPr>
              <w:t>Category</w:t>
            </w:r>
          </w:p>
        </w:tc>
        <w:tc>
          <w:tcPr>
            <w:tcW w:w="2984" w:type="pct"/>
            <w:noWrap/>
            <w:vAlign w:val="center"/>
            <w:hideMark/>
          </w:tcPr>
          <w:p w14:paraId="2AD2660C" w14:textId="5D73D2AC" w:rsidR="007D3651" w:rsidRPr="00373F1A" w:rsidRDefault="007D3651" w:rsidP="005D6A70">
            <w:pPr>
              <w:spacing w:after="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Ongoing</w:t>
            </w:r>
            <w:r w:rsidRPr="00373F1A">
              <w:rPr>
                <w:rFonts w:ascii="Calibri" w:hAnsi="Calibri" w:cs="Calibri"/>
                <w:color w:val="000000"/>
              </w:rPr>
              <w:t xml:space="preserve"> ($ p.a.)</w:t>
            </w:r>
          </w:p>
        </w:tc>
      </w:tr>
      <w:tr w:rsidR="007D3651" w:rsidRPr="00373F1A" w14:paraId="6F740B33" w14:textId="77777777" w:rsidTr="007D365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16" w:type="pct"/>
            <w:shd w:val="clear" w:color="auto" w:fill="FBD4B4" w:themeFill="accent6" w:themeFillTint="66"/>
            <w:noWrap/>
            <w:vAlign w:val="center"/>
            <w:hideMark/>
          </w:tcPr>
          <w:p w14:paraId="1AC381E4" w14:textId="1E2C5231" w:rsidR="007D3651" w:rsidRPr="007D3651" w:rsidRDefault="007D3651" w:rsidP="007D3651">
            <w:pPr>
              <w:spacing w:after="0"/>
              <w:rPr>
                <w:rFonts w:ascii="Calibri" w:hAnsi="Calibri" w:cs="Calibri"/>
                <w:b w:val="0"/>
                <w:color w:val="auto"/>
              </w:rPr>
            </w:pPr>
            <w:r w:rsidRPr="007D3651">
              <w:rPr>
                <w:rFonts w:ascii="Calibri" w:hAnsi="Calibri" w:cs="Calibri"/>
                <w:b w:val="0"/>
                <w:color w:val="auto"/>
              </w:rPr>
              <w:t>Category 1 business</w:t>
            </w:r>
          </w:p>
        </w:tc>
        <w:tc>
          <w:tcPr>
            <w:tcW w:w="2984" w:type="pct"/>
            <w:noWrap/>
            <w:vAlign w:val="center"/>
          </w:tcPr>
          <w:p w14:paraId="595AB801" w14:textId="16D565AD" w:rsidR="007D3651" w:rsidRPr="00373F1A" w:rsidRDefault="007D3651" w:rsidP="007D3651">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55</w:t>
            </w:r>
          </w:p>
        </w:tc>
      </w:tr>
      <w:tr w:rsidR="007D3651" w:rsidRPr="00373F1A" w14:paraId="119731A8" w14:textId="77777777" w:rsidTr="007D3651">
        <w:trPr>
          <w:trHeight w:val="300"/>
        </w:trPr>
        <w:tc>
          <w:tcPr>
            <w:cnfStyle w:val="001000000000" w:firstRow="0" w:lastRow="0" w:firstColumn="1" w:lastColumn="0" w:oddVBand="0" w:evenVBand="0" w:oddHBand="0" w:evenHBand="0" w:firstRowFirstColumn="0" w:firstRowLastColumn="0" w:lastRowFirstColumn="0" w:lastRowLastColumn="0"/>
            <w:tcW w:w="2016" w:type="pct"/>
            <w:noWrap/>
            <w:vAlign w:val="center"/>
            <w:hideMark/>
          </w:tcPr>
          <w:p w14:paraId="51DE9724" w14:textId="40C7C0BB" w:rsidR="007D3651" w:rsidRPr="007D3651" w:rsidRDefault="007D3651" w:rsidP="007D3651">
            <w:pPr>
              <w:spacing w:after="0"/>
              <w:rPr>
                <w:rFonts w:ascii="Calibri" w:hAnsi="Calibri" w:cs="Calibri"/>
                <w:b w:val="0"/>
                <w:color w:val="auto"/>
              </w:rPr>
            </w:pPr>
            <w:r w:rsidRPr="007D3651">
              <w:rPr>
                <w:rFonts w:ascii="Calibri" w:hAnsi="Calibri" w:cs="Calibri"/>
                <w:b w:val="0"/>
                <w:color w:val="auto"/>
              </w:rPr>
              <w:t>Category 2 business</w:t>
            </w:r>
          </w:p>
        </w:tc>
        <w:tc>
          <w:tcPr>
            <w:tcW w:w="2984" w:type="pct"/>
            <w:noWrap/>
            <w:vAlign w:val="center"/>
          </w:tcPr>
          <w:p w14:paraId="63592468" w14:textId="5AF5B080" w:rsidR="007D3651" w:rsidRPr="00373F1A" w:rsidRDefault="007D3651" w:rsidP="007D3651">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66</w:t>
            </w:r>
          </w:p>
        </w:tc>
      </w:tr>
    </w:tbl>
    <w:p w14:paraId="14CE885C" w14:textId="3104666C" w:rsidR="004F4C6E" w:rsidRPr="00373F1A" w:rsidRDefault="004F4C6E" w:rsidP="00933A1D">
      <w:pPr>
        <w:pStyle w:val="Heading2"/>
      </w:pPr>
      <w:bookmarkStart w:id="83" w:name="_Toc94172853"/>
      <w:r w:rsidRPr="00373F1A">
        <w:t>Efficacy of interventions</w:t>
      </w:r>
      <w:bookmarkEnd w:id="83"/>
    </w:p>
    <w:p w14:paraId="5251E618" w14:textId="77777777" w:rsidR="004F4C6E" w:rsidRPr="00373F1A" w:rsidRDefault="004F4C6E" w:rsidP="004F4C6E">
      <w:r w:rsidRPr="00373F1A">
        <w:t>The assumed efficacy of the tools used in FSANZ’s regulatory analysis has been estimated based on:</w:t>
      </w:r>
    </w:p>
    <w:p w14:paraId="2AF51B29" w14:textId="77777777" w:rsidR="004F4C6E" w:rsidRPr="00373F1A" w:rsidRDefault="004F4C6E" w:rsidP="007F5AD5">
      <w:pPr>
        <w:pStyle w:val="FSBullet1"/>
      </w:pPr>
      <w:r w:rsidRPr="00373F1A">
        <w:t xml:space="preserve">the causes of foodborne illness outbreaks as reported by OzFoodNet </w:t>
      </w:r>
    </w:p>
    <w:p w14:paraId="181FB1B7" w14:textId="77777777" w:rsidR="004F4C6E" w:rsidRPr="00373F1A" w:rsidRDefault="004F4C6E" w:rsidP="007F5AD5">
      <w:pPr>
        <w:pStyle w:val="FSBullet1"/>
      </w:pPr>
      <w:r w:rsidRPr="00373F1A">
        <w:t>whether the tools are likely to help manage the causes of illness</w:t>
      </w:r>
    </w:p>
    <w:p w14:paraId="12F16757" w14:textId="77777777" w:rsidR="004F4C6E" w:rsidRPr="00373F1A" w:rsidRDefault="004F4C6E" w:rsidP="007F5AD5">
      <w:pPr>
        <w:pStyle w:val="FSBullet1"/>
      </w:pPr>
      <w:r w:rsidRPr="00373F1A">
        <w:t>whether the tools have already been implemented in the jurisdiction</w:t>
      </w:r>
    </w:p>
    <w:p w14:paraId="52162E60" w14:textId="6FFA4B8A" w:rsidR="004F4C6E" w:rsidRPr="00373F1A" w:rsidRDefault="004F4C6E" w:rsidP="007F5AD5">
      <w:pPr>
        <w:pStyle w:val="FSBullet1"/>
      </w:pPr>
      <w:r w:rsidRPr="00373F1A">
        <w:t>the estimated likely efficacy for similar measures in the NSW Better Regulation Statement</w:t>
      </w:r>
      <w:sdt>
        <w:sdtPr>
          <w:id w:val="-1340072679"/>
          <w:citation/>
        </w:sdtPr>
        <w:sdtEndPr/>
        <w:sdtContent>
          <w:r w:rsidRPr="00373F1A">
            <w:fldChar w:fldCharType="begin"/>
          </w:r>
          <w:r w:rsidRPr="00373F1A">
            <w:rPr>
              <w:lang w:val="en-AU"/>
            </w:rPr>
            <w:instrText xml:space="preserve"> CITATION NSW09 \l 3081 </w:instrText>
          </w:r>
          <w:r w:rsidRPr="00373F1A">
            <w:fldChar w:fldCharType="separate"/>
          </w:r>
          <w:r w:rsidR="003A5E9C">
            <w:rPr>
              <w:noProof/>
              <w:lang w:val="en-AU"/>
            </w:rPr>
            <w:t xml:space="preserve"> (NSW Food Authority, 2009)</w:t>
          </w:r>
          <w:r w:rsidRPr="00373F1A">
            <w:fldChar w:fldCharType="end"/>
          </w:r>
        </w:sdtContent>
      </w:sdt>
      <w:r w:rsidRPr="00373F1A">
        <w:t>, the Allen Report</w:t>
      </w:r>
      <w:sdt>
        <w:sdtPr>
          <w:id w:val="-509759552"/>
          <w:citation/>
        </w:sdtPr>
        <w:sdtEndPr/>
        <w:sdtContent>
          <w:r w:rsidRPr="00373F1A">
            <w:fldChar w:fldCharType="begin"/>
          </w:r>
          <w:r w:rsidRPr="00373F1A">
            <w:rPr>
              <w:lang w:val="en-AU"/>
            </w:rPr>
            <w:instrText xml:space="preserve">CITATION The02 \n  \t  \l 3081 </w:instrText>
          </w:r>
          <w:r w:rsidRPr="00373F1A">
            <w:fldChar w:fldCharType="separate"/>
          </w:r>
          <w:r w:rsidR="003A5E9C">
            <w:rPr>
              <w:noProof/>
              <w:lang w:val="en-AU"/>
            </w:rPr>
            <w:t xml:space="preserve"> (2002)</w:t>
          </w:r>
          <w:r w:rsidRPr="00373F1A">
            <w:fldChar w:fldCharType="end"/>
          </w:r>
        </w:sdtContent>
      </w:sdt>
      <w:r w:rsidRPr="00373F1A">
        <w:t>, and the National Risk Validation Project</w:t>
      </w:r>
      <w:sdt>
        <w:sdtPr>
          <w:id w:val="-975136862"/>
          <w:citation/>
        </w:sdtPr>
        <w:sdtEndPr/>
        <w:sdtContent>
          <w:r w:rsidRPr="00373F1A">
            <w:fldChar w:fldCharType="begin"/>
          </w:r>
          <w:r w:rsidRPr="00373F1A">
            <w:rPr>
              <w:lang w:val="en-AU"/>
            </w:rPr>
            <w:instrText xml:space="preserve">CITATION Foo02 \n  \t  \l 3081 </w:instrText>
          </w:r>
          <w:r w:rsidRPr="00373F1A">
            <w:fldChar w:fldCharType="separate"/>
          </w:r>
          <w:r w:rsidR="003A5E9C">
            <w:rPr>
              <w:noProof/>
              <w:lang w:val="en-AU"/>
            </w:rPr>
            <w:t xml:space="preserve"> (2002)</w:t>
          </w:r>
          <w:r w:rsidRPr="00373F1A">
            <w:fldChar w:fldCharType="end"/>
          </w:r>
        </w:sdtContent>
      </w:sdt>
      <w:r w:rsidRPr="00373F1A">
        <w:t>.</w:t>
      </w:r>
    </w:p>
    <w:p w14:paraId="37FDF470" w14:textId="7D18E246" w:rsidR="004F4C6E" w:rsidRPr="00373F1A" w:rsidRDefault="004F4C6E" w:rsidP="001754DF">
      <w:pPr>
        <w:spacing w:before="240"/>
      </w:pPr>
      <w:r w:rsidRPr="00373F1A">
        <w:t xml:space="preserve">The base efficacy for each of the tools is estimated at: 10% for FSS, 5% for FHT, 10% for </w:t>
      </w:r>
      <w:r w:rsidR="001754DF">
        <w:t>E</w:t>
      </w:r>
      <w:r w:rsidR="007F5AD5">
        <w:t>,</w:t>
      </w:r>
      <w:r w:rsidRPr="00373F1A">
        <w:t xml:space="preserve"> and an additional 5% where all three measures are implemented</w:t>
      </w:r>
      <w:r w:rsidR="007F5AD5">
        <w:t>,</w:t>
      </w:r>
      <w:r w:rsidRPr="00373F1A">
        <w:t xml:space="preserve"> to recognise their complementary nature.</w:t>
      </w:r>
    </w:p>
    <w:p w14:paraId="5A45BD0B" w14:textId="1120C726" w:rsidR="004F4C6E" w:rsidRPr="00373F1A" w:rsidRDefault="004F4C6E" w:rsidP="00FA2DC4">
      <w:r w:rsidRPr="00373F1A">
        <w:t>These estimates have then been adjusted downwards, where appropriate, to take into account where measures are already in place in some jurisdictions</w:t>
      </w:r>
      <w:r w:rsidR="0042757B">
        <w:t>—</w:t>
      </w:r>
      <w:r w:rsidRPr="00373F1A">
        <w:t>it is the incremental effect th</w:t>
      </w:r>
      <w:r w:rsidR="00FA2DC4">
        <w:t>at is relevant to the analysis.</w:t>
      </w:r>
    </w:p>
    <w:p w14:paraId="407225D7" w14:textId="77777777" w:rsidR="004F4C6E" w:rsidRPr="00373F1A" w:rsidRDefault="004F4C6E" w:rsidP="00FC16C7">
      <w:pPr>
        <w:pStyle w:val="Heading2"/>
      </w:pPr>
      <w:bookmarkStart w:id="84" w:name="_Toc94172854"/>
      <w:r w:rsidRPr="00373F1A">
        <w:t>Number of businesses</w:t>
      </w:r>
      <w:bookmarkEnd w:id="84"/>
    </w:p>
    <w:p w14:paraId="76227096" w14:textId="0C0993AC" w:rsidR="004F4C6E" w:rsidRPr="00373F1A" w:rsidRDefault="004F4C6E" w:rsidP="004F4C6E">
      <w:r w:rsidRPr="00373F1A">
        <w:t>Historically</w:t>
      </w:r>
      <w:r w:rsidR="00824D54">
        <w:t>,</w:t>
      </w:r>
      <w:r w:rsidRPr="00373F1A">
        <w:t xml:space="preserve"> FSANZ </w:t>
      </w:r>
      <w:r w:rsidR="00824D54">
        <w:t>uses</w:t>
      </w:r>
      <w:r w:rsidRPr="00373F1A">
        <w:t xml:space="preserve"> data from the Australian Bureau of Statistics when estimating business numbers. However, estimates of business numbers has been challenging in this project</w:t>
      </w:r>
      <w:r w:rsidR="00824D54">
        <w:t>,</w:t>
      </w:r>
      <w:r w:rsidRPr="00373F1A">
        <w:t xml:space="preserve"> as the categorisation of in-scope businesses do not align well with the ABS categorisation of food businesses. As an alternative, survey results have been used from South Australia on the number of businesses in their jurisdiction in the respective categories</w:t>
      </w:r>
      <w:r w:rsidR="00824D54">
        <w:t>,</w:t>
      </w:r>
      <w:r w:rsidRPr="00373F1A">
        <w:t xml:space="preserve"> and these then scaled according to the population of each state and territory. This approach produced slightly higher business numbers for each category than attempts to manipulate the ABS statistics, which means costs are also higher. </w:t>
      </w:r>
    </w:p>
    <w:p w14:paraId="22460F46" w14:textId="6ED71141" w:rsidR="004F4C6E" w:rsidRPr="00373F1A" w:rsidRDefault="004F4C6E" w:rsidP="003D4F0F">
      <w:pPr>
        <w:pStyle w:val="FSTableFigureHeading"/>
      </w:pPr>
      <w:r w:rsidRPr="00373F1A">
        <w:t xml:space="preserve">Table </w:t>
      </w:r>
      <w:r w:rsidR="00795EBC">
        <w:t>9</w:t>
      </w:r>
      <w:r w:rsidR="0042757B">
        <w:t>: Number of C</w:t>
      </w:r>
      <w:r w:rsidRPr="00373F1A">
        <w:t>ategory 1 and 2 businesses per jurisdiction and percentage</w:t>
      </w:r>
      <w:r w:rsidR="0042757B">
        <w:t>,</w:t>
      </w:r>
      <w:r w:rsidRPr="00373F1A">
        <w:t xml:space="preserve"> by Australian population</w:t>
      </w:r>
    </w:p>
    <w:tbl>
      <w:tblPr>
        <w:tblStyle w:val="GridTable4-Accent5"/>
        <w:tblW w:w="9080" w:type="dxa"/>
        <w:tblLook w:val="04A0" w:firstRow="1" w:lastRow="0" w:firstColumn="1" w:lastColumn="0" w:noHBand="0" w:noVBand="1"/>
      </w:tblPr>
      <w:tblGrid>
        <w:gridCol w:w="2830"/>
        <w:gridCol w:w="1560"/>
        <w:gridCol w:w="1275"/>
        <w:gridCol w:w="1701"/>
        <w:gridCol w:w="1714"/>
      </w:tblGrid>
      <w:tr w:rsidR="004F4C6E" w:rsidRPr="00373F1A" w14:paraId="5E935E01" w14:textId="77777777" w:rsidTr="0011520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4C4AFBE" w14:textId="77777777" w:rsidR="004F4C6E" w:rsidRPr="00373F1A" w:rsidRDefault="004F4C6E" w:rsidP="00115202">
            <w:pPr>
              <w:spacing w:after="0"/>
              <w:rPr>
                <w:rFonts w:ascii="Calibri" w:eastAsia="Times New Roman" w:hAnsi="Calibri" w:cs="Calibri"/>
                <w:color w:val="000000"/>
                <w:lang w:eastAsia="en-GB"/>
              </w:rPr>
            </w:pPr>
            <w:r w:rsidRPr="00373F1A">
              <w:rPr>
                <w:rFonts w:ascii="Calibri" w:eastAsia="Times New Roman" w:hAnsi="Calibri" w:cs="Calibri"/>
                <w:color w:val="000000"/>
                <w:lang w:eastAsia="en-GB"/>
              </w:rPr>
              <w:t> Jurisdictions</w:t>
            </w:r>
          </w:p>
        </w:tc>
        <w:tc>
          <w:tcPr>
            <w:tcW w:w="1560" w:type="dxa"/>
            <w:noWrap/>
            <w:hideMark/>
          </w:tcPr>
          <w:p w14:paraId="3896F885" w14:textId="77777777" w:rsidR="004F4C6E" w:rsidRPr="00373F1A" w:rsidRDefault="004F4C6E" w:rsidP="00115202">
            <w:pPr>
              <w:spacing w:after="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Population</w:t>
            </w:r>
          </w:p>
        </w:tc>
        <w:tc>
          <w:tcPr>
            <w:tcW w:w="1275" w:type="dxa"/>
            <w:noWrap/>
            <w:hideMark/>
          </w:tcPr>
          <w:p w14:paraId="12C8E0C2" w14:textId="532FD22B" w:rsidR="004F4C6E" w:rsidRPr="00373F1A" w:rsidRDefault="004F4C6E" w:rsidP="00115202">
            <w:pPr>
              <w:spacing w:after="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 of Aus</w:t>
            </w:r>
            <w:r w:rsidR="00D01142">
              <w:rPr>
                <w:rFonts w:ascii="Calibri" w:eastAsia="Times New Roman" w:hAnsi="Calibri" w:cs="Calibri"/>
                <w:color w:val="000000"/>
                <w:lang w:eastAsia="en-GB"/>
              </w:rPr>
              <w:t>t</w:t>
            </w:r>
            <w:r w:rsidR="0042757B">
              <w:rPr>
                <w:rFonts w:ascii="Calibri" w:eastAsia="Times New Roman" w:hAnsi="Calibri" w:cs="Calibri"/>
                <w:color w:val="000000"/>
                <w:lang w:eastAsia="en-GB"/>
              </w:rPr>
              <w:t>ralia</w:t>
            </w:r>
          </w:p>
        </w:tc>
        <w:tc>
          <w:tcPr>
            <w:tcW w:w="1701" w:type="dxa"/>
            <w:noWrap/>
            <w:hideMark/>
          </w:tcPr>
          <w:p w14:paraId="3F632F2B" w14:textId="6AA0FA30" w:rsidR="004F4C6E" w:rsidRPr="00373F1A" w:rsidRDefault="004F4C6E" w:rsidP="00115202">
            <w:pPr>
              <w:spacing w:after="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Cat</w:t>
            </w:r>
            <w:r w:rsidR="0042757B">
              <w:rPr>
                <w:rFonts w:ascii="Calibri" w:eastAsia="Times New Roman" w:hAnsi="Calibri" w:cs="Calibri"/>
                <w:color w:val="000000"/>
                <w:lang w:eastAsia="en-GB"/>
              </w:rPr>
              <w:t>egory</w:t>
            </w:r>
            <w:r w:rsidRPr="00373F1A">
              <w:rPr>
                <w:rFonts w:ascii="Calibri" w:eastAsia="Times New Roman" w:hAnsi="Calibri" w:cs="Calibri"/>
                <w:color w:val="000000"/>
                <w:lang w:eastAsia="en-GB"/>
              </w:rPr>
              <w:t xml:space="preserve"> 1 Business</w:t>
            </w:r>
          </w:p>
        </w:tc>
        <w:tc>
          <w:tcPr>
            <w:tcW w:w="1714" w:type="dxa"/>
            <w:noWrap/>
            <w:hideMark/>
          </w:tcPr>
          <w:p w14:paraId="5B156367" w14:textId="4DAB2BAC" w:rsidR="004F4C6E" w:rsidRPr="00373F1A" w:rsidRDefault="004F4C6E" w:rsidP="00115202">
            <w:pPr>
              <w:spacing w:after="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Cat</w:t>
            </w:r>
            <w:r w:rsidR="0042757B">
              <w:rPr>
                <w:rFonts w:ascii="Calibri" w:eastAsia="Times New Roman" w:hAnsi="Calibri" w:cs="Calibri"/>
                <w:color w:val="000000"/>
                <w:lang w:eastAsia="en-GB"/>
              </w:rPr>
              <w:t>egory</w:t>
            </w:r>
            <w:r w:rsidRPr="00373F1A">
              <w:rPr>
                <w:rFonts w:ascii="Calibri" w:eastAsia="Times New Roman" w:hAnsi="Calibri" w:cs="Calibri"/>
                <w:color w:val="000000"/>
                <w:lang w:eastAsia="en-GB"/>
              </w:rPr>
              <w:t xml:space="preserve"> 2 Business</w:t>
            </w:r>
          </w:p>
        </w:tc>
      </w:tr>
      <w:tr w:rsidR="004F4C6E" w:rsidRPr="00373F1A" w14:paraId="65E1EC02" w14:textId="77777777" w:rsidTr="00115202">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2830" w:type="dxa"/>
            <w:hideMark/>
          </w:tcPr>
          <w:p w14:paraId="568A224E" w14:textId="77777777" w:rsidR="004F4C6E" w:rsidRPr="0042757B" w:rsidRDefault="004F4C6E" w:rsidP="00115202">
            <w:pPr>
              <w:spacing w:after="0"/>
              <w:rPr>
                <w:rFonts w:ascii="Calibri" w:eastAsia="Times New Roman" w:hAnsi="Calibri" w:cs="Calibri"/>
                <w:b w:val="0"/>
                <w:color w:val="000000"/>
                <w:lang w:eastAsia="en-GB"/>
              </w:rPr>
            </w:pPr>
            <w:r w:rsidRPr="0042757B">
              <w:rPr>
                <w:rFonts w:ascii="Calibri" w:eastAsia="Times New Roman" w:hAnsi="Calibri" w:cs="Calibri"/>
                <w:b w:val="0"/>
                <w:color w:val="000000"/>
                <w:lang w:eastAsia="en-GB"/>
              </w:rPr>
              <w:t>NSW</w:t>
            </w:r>
          </w:p>
        </w:tc>
        <w:tc>
          <w:tcPr>
            <w:tcW w:w="1560" w:type="dxa"/>
            <w:hideMark/>
          </w:tcPr>
          <w:p w14:paraId="0C52F14A" w14:textId="77777777" w:rsidR="004F4C6E" w:rsidRPr="00373F1A" w:rsidRDefault="004F4C6E" w:rsidP="00F05972">
            <w:pPr>
              <w:spacing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8,172,505</w:t>
            </w:r>
          </w:p>
        </w:tc>
        <w:tc>
          <w:tcPr>
            <w:tcW w:w="1275" w:type="dxa"/>
            <w:noWrap/>
            <w:hideMark/>
          </w:tcPr>
          <w:p w14:paraId="64FF6D63" w14:textId="7AE09441" w:rsidR="004F4C6E" w:rsidRPr="00373F1A" w:rsidRDefault="0042757B" w:rsidP="00115202">
            <w:pPr>
              <w:spacing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31.8</w:t>
            </w:r>
          </w:p>
        </w:tc>
        <w:tc>
          <w:tcPr>
            <w:tcW w:w="1701" w:type="dxa"/>
            <w:noWrap/>
            <w:hideMark/>
          </w:tcPr>
          <w:p w14:paraId="36145013" w14:textId="77777777" w:rsidR="004F4C6E" w:rsidRPr="00373F1A" w:rsidRDefault="004F4C6E" w:rsidP="00115202">
            <w:pPr>
              <w:spacing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45,154</w:t>
            </w:r>
          </w:p>
        </w:tc>
        <w:tc>
          <w:tcPr>
            <w:tcW w:w="1714" w:type="dxa"/>
            <w:noWrap/>
            <w:hideMark/>
          </w:tcPr>
          <w:p w14:paraId="4450ABF7" w14:textId="77777777" w:rsidR="004F4C6E" w:rsidRPr="00373F1A" w:rsidRDefault="004F4C6E" w:rsidP="00115202">
            <w:pPr>
              <w:spacing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3,648</w:t>
            </w:r>
          </w:p>
        </w:tc>
      </w:tr>
      <w:tr w:rsidR="004F4C6E" w:rsidRPr="00373F1A" w14:paraId="0B0B705F" w14:textId="77777777" w:rsidTr="00115202">
        <w:trPr>
          <w:trHeight w:val="337"/>
        </w:trPr>
        <w:tc>
          <w:tcPr>
            <w:cnfStyle w:val="001000000000" w:firstRow="0" w:lastRow="0" w:firstColumn="1" w:lastColumn="0" w:oddVBand="0" w:evenVBand="0" w:oddHBand="0" w:evenHBand="0" w:firstRowFirstColumn="0" w:firstRowLastColumn="0" w:lastRowFirstColumn="0" w:lastRowLastColumn="0"/>
            <w:tcW w:w="2830" w:type="dxa"/>
            <w:hideMark/>
          </w:tcPr>
          <w:p w14:paraId="2727FB4B" w14:textId="77777777" w:rsidR="004F4C6E" w:rsidRPr="0042757B" w:rsidRDefault="004F4C6E" w:rsidP="00115202">
            <w:pPr>
              <w:spacing w:after="0"/>
              <w:rPr>
                <w:rFonts w:ascii="Calibri" w:eastAsia="Times New Roman" w:hAnsi="Calibri" w:cs="Calibri"/>
                <w:b w:val="0"/>
                <w:color w:val="000000"/>
                <w:lang w:eastAsia="en-GB"/>
              </w:rPr>
            </w:pPr>
            <w:r w:rsidRPr="0042757B">
              <w:rPr>
                <w:rFonts w:ascii="Calibri" w:eastAsia="Times New Roman" w:hAnsi="Calibri" w:cs="Calibri"/>
                <w:b w:val="0"/>
                <w:color w:val="000000"/>
                <w:lang w:eastAsia="en-GB"/>
              </w:rPr>
              <w:t>Victoria</w:t>
            </w:r>
          </w:p>
        </w:tc>
        <w:tc>
          <w:tcPr>
            <w:tcW w:w="1560" w:type="dxa"/>
            <w:hideMark/>
          </w:tcPr>
          <w:p w14:paraId="43E03BAC" w14:textId="77777777" w:rsidR="004F4C6E" w:rsidRPr="00373F1A" w:rsidRDefault="004F4C6E" w:rsidP="00F05972">
            <w:pPr>
              <w:spacing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6,661,736</w:t>
            </w:r>
          </w:p>
        </w:tc>
        <w:tc>
          <w:tcPr>
            <w:tcW w:w="1275" w:type="dxa"/>
            <w:noWrap/>
            <w:hideMark/>
          </w:tcPr>
          <w:p w14:paraId="0C5DFDA5" w14:textId="046CB535" w:rsidR="004F4C6E" w:rsidRPr="00373F1A" w:rsidRDefault="0042757B" w:rsidP="00115202">
            <w:pPr>
              <w:spacing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25.9</w:t>
            </w:r>
          </w:p>
        </w:tc>
        <w:tc>
          <w:tcPr>
            <w:tcW w:w="1701" w:type="dxa"/>
            <w:noWrap/>
            <w:hideMark/>
          </w:tcPr>
          <w:p w14:paraId="0CD85359" w14:textId="77777777" w:rsidR="004F4C6E" w:rsidRPr="00373F1A" w:rsidRDefault="004F4C6E" w:rsidP="00115202">
            <w:pPr>
              <w:spacing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36,807</w:t>
            </w:r>
          </w:p>
        </w:tc>
        <w:tc>
          <w:tcPr>
            <w:tcW w:w="1714" w:type="dxa"/>
            <w:noWrap/>
            <w:hideMark/>
          </w:tcPr>
          <w:p w14:paraId="62023DD8" w14:textId="77777777" w:rsidR="004F4C6E" w:rsidRPr="00373F1A" w:rsidRDefault="004F4C6E" w:rsidP="00115202">
            <w:pPr>
              <w:spacing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2,974</w:t>
            </w:r>
          </w:p>
        </w:tc>
      </w:tr>
      <w:tr w:rsidR="004F4C6E" w:rsidRPr="00373F1A" w14:paraId="24559802" w14:textId="77777777" w:rsidTr="00115202">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2830" w:type="dxa"/>
            <w:hideMark/>
          </w:tcPr>
          <w:p w14:paraId="50E2AB60" w14:textId="77777777" w:rsidR="004F4C6E" w:rsidRPr="0042757B" w:rsidRDefault="004F4C6E" w:rsidP="00115202">
            <w:pPr>
              <w:spacing w:after="0"/>
              <w:rPr>
                <w:rFonts w:ascii="Calibri" w:eastAsia="Times New Roman" w:hAnsi="Calibri" w:cs="Calibri"/>
                <w:b w:val="0"/>
                <w:color w:val="000000"/>
                <w:lang w:eastAsia="en-GB"/>
              </w:rPr>
            </w:pPr>
            <w:r w:rsidRPr="0042757B">
              <w:rPr>
                <w:rFonts w:ascii="Calibri" w:eastAsia="Times New Roman" w:hAnsi="Calibri" w:cs="Calibri"/>
                <w:b w:val="0"/>
                <w:color w:val="000000"/>
                <w:lang w:eastAsia="en-GB"/>
              </w:rPr>
              <w:t>Queensland</w:t>
            </w:r>
          </w:p>
        </w:tc>
        <w:tc>
          <w:tcPr>
            <w:tcW w:w="1560" w:type="dxa"/>
            <w:hideMark/>
          </w:tcPr>
          <w:p w14:paraId="22D56AED" w14:textId="77777777" w:rsidR="004F4C6E" w:rsidRPr="00373F1A" w:rsidRDefault="004F4C6E" w:rsidP="00F05972">
            <w:pPr>
              <w:spacing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5,194,879</w:t>
            </w:r>
          </w:p>
        </w:tc>
        <w:tc>
          <w:tcPr>
            <w:tcW w:w="1275" w:type="dxa"/>
            <w:noWrap/>
            <w:hideMark/>
          </w:tcPr>
          <w:p w14:paraId="7073D2E6" w14:textId="78B8B2AF" w:rsidR="004F4C6E" w:rsidRPr="00373F1A" w:rsidRDefault="0042757B" w:rsidP="00115202">
            <w:pPr>
              <w:spacing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20.2</w:t>
            </w:r>
          </w:p>
        </w:tc>
        <w:tc>
          <w:tcPr>
            <w:tcW w:w="1701" w:type="dxa"/>
            <w:noWrap/>
            <w:hideMark/>
          </w:tcPr>
          <w:p w14:paraId="266EA25D" w14:textId="77777777" w:rsidR="004F4C6E" w:rsidRPr="00373F1A" w:rsidRDefault="004F4C6E" w:rsidP="00115202">
            <w:pPr>
              <w:spacing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28,702</w:t>
            </w:r>
          </w:p>
        </w:tc>
        <w:tc>
          <w:tcPr>
            <w:tcW w:w="1714" w:type="dxa"/>
            <w:noWrap/>
            <w:hideMark/>
          </w:tcPr>
          <w:p w14:paraId="7D579755" w14:textId="77777777" w:rsidR="004F4C6E" w:rsidRPr="00373F1A" w:rsidRDefault="004F4C6E" w:rsidP="00115202">
            <w:pPr>
              <w:spacing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2,319</w:t>
            </w:r>
          </w:p>
        </w:tc>
      </w:tr>
      <w:tr w:rsidR="004F4C6E" w:rsidRPr="00373F1A" w14:paraId="4E343FA2" w14:textId="77777777" w:rsidTr="00115202">
        <w:trPr>
          <w:trHeight w:val="310"/>
        </w:trPr>
        <w:tc>
          <w:tcPr>
            <w:cnfStyle w:val="001000000000" w:firstRow="0" w:lastRow="0" w:firstColumn="1" w:lastColumn="0" w:oddVBand="0" w:evenVBand="0" w:oddHBand="0" w:evenHBand="0" w:firstRowFirstColumn="0" w:firstRowLastColumn="0" w:lastRowFirstColumn="0" w:lastRowLastColumn="0"/>
            <w:tcW w:w="2830" w:type="dxa"/>
            <w:hideMark/>
          </w:tcPr>
          <w:p w14:paraId="02B54F96" w14:textId="77777777" w:rsidR="004F4C6E" w:rsidRPr="0042757B" w:rsidRDefault="004F4C6E" w:rsidP="00115202">
            <w:pPr>
              <w:spacing w:after="0"/>
              <w:rPr>
                <w:rFonts w:ascii="Calibri" w:eastAsia="Times New Roman" w:hAnsi="Calibri" w:cs="Calibri"/>
                <w:b w:val="0"/>
                <w:color w:val="000000"/>
                <w:lang w:eastAsia="en-GB"/>
              </w:rPr>
            </w:pPr>
            <w:r w:rsidRPr="0042757B">
              <w:rPr>
                <w:rFonts w:ascii="Calibri" w:eastAsia="Times New Roman" w:hAnsi="Calibri" w:cs="Calibri"/>
                <w:b w:val="0"/>
                <w:color w:val="000000"/>
                <w:lang w:eastAsia="en-GB"/>
              </w:rPr>
              <w:t>South Australia</w:t>
            </w:r>
          </w:p>
        </w:tc>
        <w:tc>
          <w:tcPr>
            <w:tcW w:w="1560" w:type="dxa"/>
            <w:hideMark/>
          </w:tcPr>
          <w:p w14:paraId="00BACC38" w14:textId="77777777" w:rsidR="004F4C6E" w:rsidRPr="00373F1A" w:rsidRDefault="004F4C6E" w:rsidP="00F05972">
            <w:pPr>
              <w:spacing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1,770,790</w:t>
            </w:r>
          </w:p>
        </w:tc>
        <w:tc>
          <w:tcPr>
            <w:tcW w:w="1275" w:type="dxa"/>
            <w:noWrap/>
            <w:hideMark/>
          </w:tcPr>
          <w:p w14:paraId="19391F98" w14:textId="0A769880" w:rsidR="004F4C6E" w:rsidRPr="00373F1A" w:rsidRDefault="0042757B" w:rsidP="00115202">
            <w:pPr>
              <w:spacing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6.9</w:t>
            </w:r>
          </w:p>
        </w:tc>
        <w:tc>
          <w:tcPr>
            <w:tcW w:w="1701" w:type="dxa"/>
            <w:noWrap/>
            <w:hideMark/>
          </w:tcPr>
          <w:p w14:paraId="3F7DCAE0" w14:textId="77777777" w:rsidR="004F4C6E" w:rsidRPr="00373F1A" w:rsidRDefault="004F4C6E" w:rsidP="00115202">
            <w:pPr>
              <w:spacing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9,784</w:t>
            </w:r>
          </w:p>
        </w:tc>
        <w:tc>
          <w:tcPr>
            <w:tcW w:w="1714" w:type="dxa"/>
            <w:noWrap/>
            <w:hideMark/>
          </w:tcPr>
          <w:p w14:paraId="57DCD716" w14:textId="77777777" w:rsidR="004F4C6E" w:rsidRPr="00373F1A" w:rsidRDefault="004F4C6E" w:rsidP="00115202">
            <w:pPr>
              <w:spacing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790</w:t>
            </w:r>
          </w:p>
        </w:tc>
      </w:tr>
      <w:tr w:rsidR="004F4C6E" w:rsidRPr="00373F1A" w14:paraId="7CF76A92" w14:textId="77777777" w:rsidTr="00115202">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2830" w:type="dxa"/>
            <w:hideMark/>
          </w:tcPr>
          <w:p w14:paraId="4579FF1F" w14:textId="77777777" w:rsidR="004F4C6E" w:rsidRPr="0042757B" w:rsidRDefault="004F4C6E" w:rsidP="00115202">
            <w:pPr>
              <w:spacing w:after="0"/>
              <w:rPr>
                <w:rFonts w:ascii="Calibri" w:eastAsia="Times New Roman" w:hAnsi="Calibri" w:cs="Calibri"/>
                <w:b w:val="0"/>
                <w:color w:val="000000"/>
                <w:lang w:eastAsia="en-GB"/>
              </w:rPr>
            </w:pPr>
            <w:r w:rsidRPr="0042757B">
              <w:rPr>
                <w:rFonts w:ascii="Calibri" w:eastAsia="Times New Roman" w:hAnsi="Calibri" w:cs="Calibri"/>
                <w:b w:val="0"/>
                <w:color w:val="000000"/>
                <w:lang w:eastAsia="en-GB"/>
              </w:rPr>
              <w:t>Western Australia</w:t>
            </w:r>
          </w:p>
        </w:tc>
        <w:tc>
          <w:tcPr>
            <w:tcW w:w="1560" w:type="dxa"/>
            <w:hideMark/>
          </w:tcPr>
          <w:p w14:paraId="743D16DC" w14:textId="77777777" w:rsidR="004F4C6E" w:rsidRPr="00373F1A" w:rsidRDefault="004F4C6E" w:rsidP="00F05972">
            <w:pPr>
              <w:spacing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2,670,241</w:t>
            </w:r>
          </w:p>
        </w:tc>
        <w:tc>
          <w:tcPr>
            <w:tcW w:w="1275" w:type="dxa"/>
            <w:noWrap/>
            <w:hideMark/>
          </w:tcPr>
          <w:p w14:paraId="66A2E484" w14:textId="2181B7BA" w:rsidR="004F4C6E" w:rsidRPr="00373F1A" w:rsidRDefault="0042757B" w:rsidP="00115202">
            <w:pPr>
              <w:spacing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10.4</w:t>
            </w:r>
          </w:p>
        </w:tc>
        <w:tc>
          <w:tcPr>
            <w:tcW w:w="1701" w:type="dxa"/>
            <w:noWrap/>
            <w:hideMark/>
          </w:tcPr>
          <w:p w14:paraId="122579B1" w14:textId="77777777" w:rsidR="004F4C6E" w:rsidRPr="00373F1A" w:rsidRDefault="004F4C6E" w:rsidP="00115202">
            <w:pPr>
              <w:spacing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14,753</w:t>
            </w:r>
          </w:p>
        </w:tc>
        <w:tc>
          <w:tcPr>
            <w:tcW w:w="1714" w:type="dxa"/>
            <w:noWrap/>
            <w:hideMark/>
          </w:tcPr>
          <w:p w14:paraId="42BA37B1" w14:textId="77777777" w:rsidR="004F4C6E" w:rsidRPr="00373F1A" w:rsidRDefault="004F4C6E" w:rsidP="00115202">
            <w:pPr>
              <w:spacing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1,192</w:t>
            </w:r>
          </w:p>
        </w:tc>
      </w:tr>
      <w:tr w:rsidR="004F4C6E" w:rsidRPr="00373F1A" w14:paraId="71E146E0" w14:textId="77777777" w:rsidTr="00115202">
        <w:trPr>
          <w:trHeight w:val="310"/>
        </w:trPr>
        <w:tc>
          <w:tcPr>
            <w:cnfStyle w:val="001000000000" w:firstRow="0" w:lastRow="0" w:firstColumn="1" w:lastColumn="0" w:oddVBand="0" w:evenVBand="0" w:oddHBand="0" w:evenHBand="0" w:firstRowFirstColumn="0" w:firstRowLastColumn="0" w:lastRowFirstColumn="0" w:lastRowLastColumn="0"/>
            <w:tcW w:w="2830" w:type="dxa"/>
            <w:hideMark/>
          </w:tcPr>
          <w:p w14:paraId="3AC06B1C" w14:textId="77777777" w:rsidR="004F4C6E" w:rsidRPr="0042757B" w:rsidRDefault="004F4C6E" w:rsidP="00115202">
            <w:pPr>
              <w:spacing w:after="0"/>
              <w:rPr>
                <w:rFonts w:ascii="Calibri" w:eastAsia="Times New Roman" w:hAnsi="Calibri" w:cs="Calibri"/>
                <w:b w:val="0"/>
                <w:color w:val="000000"/>
                <w:lang w:eastAsia="en-GB"/>
              </w:rPr>
            </w:pPr>
            <w:r w:rsidRPr="0042757B">
              <w:rPr>
                <w:rFonts w:ascii="Calibri" w:eastAsia="Times New Roman" w:hAnsi="Calibri" w:cs="Calibri"/>
                <w:b w:val="0"/>
                <w:color w:val="000000"/>
                <w:lang w:eastAsia="en-GB"/>
              </w:rPr>
              <w:t>Tasmania</w:t>
            </w:r>
          </w:p>
        </w:tc>
        <w:tc>
          <w:tcPr>
            <w:tcW w:w="1560" w:type="dxa"/>
            <w:hideMark/>
          </w:tcPr>
          <w:p w14:paraId="02D9E59F" w14:textId="77777777" w:rsidR="004F4C6E" w:rsidRPr="00373F1A" w:rsidRDefault="004F4C6E" w:rsidP="00F05972">
            <w:pPr>
              <w:spacing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541,506</w:t>
            </w:r>
          </w:p>
        </w:tc>
        <w:tc>
          <w:tcPr>
            <w:tcW w:w="1275" w:type="dxa"/>
            <w:noWrap/>
            <w:hideMark/>
          </w:tcPr>
          <w:p w14:paraId="7C4AAD12" w14:textId="21FBD67E" w:rsidR="004F4C6E" w:rsidRPr="00373F1A" w:rsidRDefault="0042757B" w:rsidP="00115202">
            <w:pPr>
              <w:spacing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2.1</w:t>
            </w:r>
          </w:p>
        </w:tc>
        <w:tc>
          <w:tcPr>
            <w:tcW w:w="1701" w:type="dxa"/>
            <w:noWrap/>
            <w:hideMark/>
          </w:tcPr>
          <w:p w14:paraId="57DE811A" w14:textId="77777777" w:rsidR="004F4C6E" w:rsidRPr="00373F1A" w:rsidRDefault="004F4C6E" w:rsidP="00115202">
            <w:pPr>
              <w:spacing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2,992</w:t>
            </w:r>
          </w:p>
        </w:tc>
        <w:tc>
          <w:tcPr>
            <w:tcW w:w="1714" w:type="dxa"/>
            <w:noWrap/>
            <w:hideMark/>
          </w:tcPr>
          <w:p w14:paraId="0E0BB311" w14:textId="77777777" w:rsidR="004F4C6E" w:rsidRPr="00373F1A" w:rsidRDefault="004F4C6E" w:rsidP="00115202">
            <w:pPr>
              <w:spacing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242</w:t>
            </w:r>
          </w:p>
        </w:tc>
      </w:tr>
      <w:tr w:rsidR="004F4C6E" w:rsidRPr="00373F1A" w14:paraId="14DCB664" w14:textId="77777777" w:rsidTr="00115202">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830" w:type="dxa"/>
            <w:hideMark/>
          </w:tcPr>
          <w:p w14:paraId="6A68E5F3" w14:textId="0B3AB0DB" w:rsidR="004F4C6E" w:rsidRPr="0042757B" w:rsidRDefault="005879AA" w:rsidP="00115202">
            <w:pPr>
              <w:spacing w:after="0"/>
              <w:rPr>
                <w:rFonts w:ascii="Calibri" w:eastAsia="Times New Roman" w:hAnsi="Calibri" w:cs="Calibri"/>
                <w:b w:val="0"/>
                <w:color w:val="000000"/>
                <w:lang w:eastAsia="en-GB"/>
              </w:rPr>
            </w:pPr>
            <w:r w:rsidRPr="0042757B">
              <w:rPr>
                <w:rFonts w:ascii="Calibri" w:eastAsia="Times New Roman" w:hAnsi="Calibri" w:cs="Calibri"/>
                <w:b w:val="0"/>
                <w:color w:val="000000"/>
                <w:lang w:eastAsia="en-GB"/>
              </w:rPr>
              <w:t>ACT</w:t>
            </w:r>
          </w:p>
        </w:tc>
        <w:tc>
          <w:tcPr>
            <w:tcW w:w="1560" w:type="dxa"/>
            <w:hideMark/>
          </w:tcPr>
          <w:p w14:paraId="554A8EBE" w14:textId="77777777" w:rsidR="004F4C6E" w:rsidRPr="00373F1A" w:rsidRDefault="004F4C6E" w:rsidP="00F05972">
            <w:pPr>
              <w:spacing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431,484</w:t>
            </w:r>
          </w:p>
        </w:tc>
        <w:tc>
          <w:tcPr>
            <w:tcW w:w="1275" w:type="dxa"/>
            <w:noWrap/>
            <w:hideMark/>
          </w:tcPr>
          <w:p w14:paraId="2852E558" w14:textId="699CC204" w:rsidR="004F4C6E" w:rsidRPr="00373F1A" w:rsidRDefault="0042757B" w:rsidP="00115202">
            <w:pPr>
              <w:spacing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1.7</w:t>
            </w:r>
          </w:p>
        </w:tc>
        <w:tc>
          <w:tcPr>
            <w:tcW w:w="1701" w:type="dxa"/>
            <w:noWrap/>
            <w:hideMark/>
          </w:tcPr>
          <w:p w14:paraId="0F351E0A" w14:textId="77777777" w:rsidR="004F4C6E" w:rsidRPr="00373F1A" w:rsidRDefault="004F4C6E" w:rsidP="00115202">
            <w:pPr>
              <w:spacing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2,384</w:t>
            </w:r>
          </w:p>
        </w:tc>
        <w:tc>
          <w:tcPr>
            <w:tcW w:w="1714" w:type="dxa"/>
            <w:noWrap/>
            <w:hideMark/>
          </w:tcPr>
          <w:p w14:paraId="03CE1A89" w14:textId="77777777" w:rsidR="004F4C6E" w:rsidRPr="00373F1A" w:rsidRDefault="004F4C6E" w:rsidP="00115202">
            <w:pPr>
              <w:spacing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193</w:t>
            </w:r>
          </w:p>
        </w:tc>
      </w:tr>
      <w:tr w:rsidR="004F4C6E" w:rsidRPr="00373F1A" w14:paraId="6313C62F" w14:textId="77777777" w:rsidTr="00115202">
        <w:trPr>
          <w:trHeight w:val="371"/>
        </w:trPr>
        <w:tc>
          <w:tcPr>
            <w:cnfStyle w:val="001000000000" w:firstRow="0" w:lastRow="0" w:firstColumn="1" w:lastColumn="0" w:oddVBand="0" w:evenVBand="0" w:oddHBand="0" w:evenHBand="0" w:firstRowFirstColumn="0" w:firstRowLastColumn="0" w:lastRowFirstColumn="0" w:lastRowLastColumn="0"/>
            <w:tcW w:w="2830" w:type="dxa"/>
            <w:hideMark/>
          </w:tcPr>
          <w:p w14:paraId="724DCBC7" w14:textId="77777777" w:rsidR="004F4C6E" w:rsidRPr="0042757B" w:rsidRDefault="004F4C6E" w:rsidP="00115202">
            <w:pPr>
              <w:spacing w:after="0"/>
              <w:rPr>
                <w:rFonts w:ascii="Calibri" w:eastAsia="Times New Roman" w:hAnsi="Calibri" w:cs="Calibri"/>
                <w:b w:val="0"/>
                <w:color w:val="000000"/>
                <w:lang w:eastAsia="en-GB"/>
              </w:rPr>
            </w:pPr>
            <w:r w:rsidRPr="0042757B">
              <w:rPr>
                <w:rFonts w:ascii="Calibri" w:eastAsia="Times New Roman" w:hAnsi="Calibri" w:cs="Calibri"/>
                <w:b w:val="0"/>
                <w:color w:val="000000"/>
                <w:lang w:eastAsia="en-GB"/>
              </w:rPr>
              <w:t>Northern Territory</w:t>
            </w:r>
          </w:p>
        </w:tc>
        <w:tc>
          <w:tcPr>
            <w:tcW w:w="1560" w:type="dxa"/>
            <w:hideMark/>
          </w:tcPr>
          <w:p w14:paraId="2D8F8D00" w14:textId="77777777" w:rsidR="004F4C6E" w:rsidRPr="00373F1A" w:rsidRDefault="004F4C6E" w:rsidP="00F05972">
            <w:pPr>
              <w:spacing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246,561</w:t>
            </w:r>
          </w:p>
        </w:tc>
        <w:tc>
          <w:tcPr>
            <w:tcW w:w="1275" w:type="dxa"/>
            <w:noWrap/>
            <w:hideMark/>
          </w:tcPr>
          <w:p w14:paraId="77210EA4" w14:textId="68F4B990" w:rsidR="004F4C6E" w:rsidRPr="00373F1A" w:rsidRDefault="0042757B" w:rsidP="00115202">
            <w:pPr>
              <w:spacing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1.0</w:t>
            </w:r>
          </w:p>
        </w:tc>
        <w:tc>
          <w:tcPr>
            <w:tcW w:w="1701" w:type="dxa"/>
            <w:noWrap/>
            <w:hideMark/>
          </w:tcPr>
          <w:p w14:paraId="4A3B9B05" w14:textId="77777777" w:rsidR="004F4C6E" w:rsidRPr="00373F1A" w:rsidRDefault="004F4C6E" w:rsidP="00115202">
            <w:pPr>
              <w:spacing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1,362</w:t>
            </w:r>
          </w:p>
        </w:tc>
        <w:tc>
          <w:tcPr>
            <w:tcW w:w="1714" w:type="dxa"/>
            <w:noWrap/>
            <w:hideMark/>
          </w:tcPr>
          <w:p w14:paraId="6BB6E8F4" w14:textId="77777777" w:rsidR="004F4C6E" w:rsidRPr="00373F1A" w:rsidRDefault="004F4C6E" w:rsidP="00115202">
            <w:pPr>
              <w:spacing w:after="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110</w:t>
            </w:r>
          </w:p>
        </w:tc>
      </w:tr>
      <w:tr w:rsidR="004F4C6E" w:rsidRPr="00373F1A" w14:paraId="1AC854B2" w14:textId="77777777" w:rsidTr="00115202">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2830" w:type="dxa"/>
            <w:hideMark/>
          </w:tcPr>
          <w:p w14:paraId="08A6E87F" w14:textId="77777777" w:rsidR="004F4C6E" w:rsidRPr="0042757B" w:rsidRDefault="004F4C6E" w:rsidP="00115202">
            <w:pPr>
              <w:spacing w:after="0"/>
              <w:rPr>
                <w:rFonts w:ascii="Calibri" w:eastAsia="Times New Roman" w:hAnsi="Calibri" w:cs="Calibri"/>
                <w:b w:val="0"/>
                <w:color w:val="000000"/>
                <w:lang w:eastAsia="en-GB"/>
              </w:rPr>
            </w:pPr>
            <w:r w:rsidRPr="0042757B">
              <w:rPr>
                <w:rFonts w:ascii="Calibri" w:eastAsia="Times New Roman" w:hAnsi="Calibri" w:cs="Calibri"/>
                <w:b w:val="0"/>
                <w:color w:val="000000"/>
                <w:lang w:eastAsia="en-GB"/>
              </w:rPr>
              <w:t>Australia</w:t>
            </w:r>
          </w:p>
        </w:tc>
        <w:tc>
          <w:tcPr>
            <w:tcW w:w="1560" w:type="dxa"/>
            <w:noWrap/>
            <w:hideMark/>
          </w:tcPr>
          <w:p w14:paraId="06320770" w14:textId="77777777" w:rsidR="004F4C6E" w:rsidRPr="00373F1A" w:rsidRDefault="004F4C6E" w:rsidP="00F05972">
            <w:pPr>
              <w:spacing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25,689,702</w:t>
            </w:r>
          </w:p>
        </w:tc>
        <w:tc>
          <w:tcPr>
            <w:tcW w:w="1275" w:type="dxa"/>
            <w:noWrap/>
            <w:hideMark/>
          </w:tcPr>
          <w:p w14:paraId="4854091C" w14:textId="77777777" w:rsidR="004F4C6E" w:rsidRPr="00373F1A" w:rsidRDefault="004F4C6E" w:rsidP="00115202">
            <w:pPr>
              <w:spacing w:after="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 </w:t>
            </w:r>
          </w:p>
        </w:tc>
        <w:tc>
          <w:tcPr>
            <w:tcW w:w="1701" w:type="dxa"/>
            <w:noWrap/>
            <w:hideMark/>
          </w:tcPr>
          <w:p w14:paraId="5AEE6491" w14:textId="02321C7C" w:rsidR="004F4C6E" w:rsidRPr="00373F1A" w:rsidRDefault="004F4C6E" w:rsidP="00D95EC5">
            <w:pPr>
              <w:spacing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373F1A">
              <w:rPr>
                <w:rFonts w:ascii="Calibri" w:eastAsia="Times New Roman" w:hAnsi="Calibri" w:cs="Calibri"/>
                <w:color w:val="000000"/>
                <w:lang w:eastAsia="en-GB"/>
              </w:rPr>
              <w:t>141,938</w:t>
            </w:r>
          </w:p>
        </w:tc>
        <w:tc>
          <w:tcPr>
            <w:tcW w:w="1714" w:type="dxa"/>
            <w:noWrap/>
            <w:hideMark/>
          </w:tcPr>
          <w:p w14:paraId="0694F003" w14:textId="15746E41" w:rsidR="004F4C6E" w:rsidRPr="00373F1A" w:rsidRDefault="005E0B28" w:rsidP="00D95EC5">
            <w:pPr>
              <w:spacing w:after="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11,467</w:t>
            </w:r>
          </w:p>
        </w:tc>
      </w:tr>
    </w:tbl>
    <w:p w14:paraId="1265ED95" w14:textId="77777777" w:rsidR="004F4C6E" w:rsidRPr="00373F1A" w:rsidRDefault="004F4C6E" w:rsidP="004F4C6E"/>
    <w:p w14:paraId="6B583A74" w14:textId="77777777" w:rsidR="004F4C6E" w:rsidRPr="00373F1A" w:rsidRDefault="004F4C6E" w:rsidP="00FC16C7">
      <w:pPr>
        <w:pStyle w:val="Heading2"/>
      </w:pPr>
      <w:bookmarkStart w:id="85" w:name="_Toc94172855"/>
      <w:r w:rsidRPr="00373F1A">
        <w:t>Number of illnesses from in-scope food business settings</w:t>
      </w:r>
      <w:bookmarkEnd w:id="85"/>
    </w:p>
    <w:p w14:paraId="1F8C5E20" w14:textId="77777777" w:rsidR="0076712F" w:rsidRDefault="0076712F" w:rsidP="0076712F">
      <w:r w:rsidRPr="00373F1A">
        <w:t xml:space="preserve">Avoiding cases of foodborne illness is the principal benefit that will arise from this project. </w:t>
      </w:r>
      <w:r>
        <w:t xml:space="preserve">The per cost case has been taken from preliminary estimates made by the Australian National University from cost modelling work they are presently doing for FSANZ to update, extend and increase the sophistication of current in-house modeling (with the exception of STEC). </w:t>
      </w:r>
      <w:r w:rsidRPr="00373F1A">
        <w:t xml:space="preserve">The </w:t>
      </w:r>
      <w:r>
        <w:t xml:space="preserve">existing </w:t>
      </w:r>
      <w:r w:rsidRPr="00373F1A">
        <w:t>FSANZ Cost of Foodborne</w:t>
      </w:r>
      <w:r>
        <w:t xml:space="preserve"> Illness model has been used to estimate the cost of STEC</w:t>
      </w:r>
      <w:r w:rsidRPr="00373F1A">
        <w:t xml:space="preserve">. </w:t>
      </w:r>
    </w:p>
    <w:p w14:paraId="7F7518D5" w14:textId="461B4755" w:rsidR="0076712F" w:rsidRPr="00373F1A" w:rsidRDefault="0076712F" w:rsidP="0076712F">
      <w:r w:rsidRPr="00373F1A">
        <w:t>These cost estimates are the best avai</w:t>
      </w:r>
      <w:r>
        <w:t>lable estimates at this time. However, they will most likely</w:t>
      </w:r>
      <w:r w:rsidRPr="00373F1A">
        <w:t xml:space="preserve"> be updated in </w:t>
      </w:r>
      <w:r>
        <w:t>our</w:t>
      </w:r>
      <w:r w:rsidRPr="00373F1A">
        <w:t xml:space="preserve"> Decision RIS</w:t>
      </w:r>
      <w:r>
        <w:t>,</w:t>
      </w:r>
      <w:r w:rsidRPr="00373F1A">
        <w:t xml:space="preserve"> </w:t>
      </w:r>
      <w:r>
        <w:t>when final estimates of costs are provided by the ANU (including STEC)</w:t>
      </w:r>
      <w:r w:rsidRPr="00373F1A">
        <w:t xml:space="preserve">. </w:t>
      </w:r>
    </w:p>
    <w:p w14:paraId="25A249EE" w14:textId="071F4A2A" w:rsidR="004F4C6E" w:rsidRPr="00373F1A" w:rsidRDefault="004F4C6E" w:rsidP="004F4C6E">
      <w:r w:rsidRPr="00373F1A">
        <w:t>The number of cases of foodborne illness were estimated using the methodology described in Kirk et al. (2014). Model inputs were updated to circa 2020</w:t>
      </w:r>
      <w:r w:rsidR="005879AA">
        <w:t>,</w:t>
      </w:r>
      <w:r w:rsidRPr="00373F1A">
        <w:t xml:space="preserve"> using data from national and jurisdictional notifiable disease and population statistics. Attribution of cases to relevant food service settings </w:t>
      </w:r>
      <w:r w:rsidR="005879AA">
        <w:t>was</w:t>
      </w:r>
      <w:r w:rsidRPr="00373F1A">
        <w:t xml:space="preserve"> based on evidence from Australian outbreaks identified by OzFoodNet.</w:t>
      </w:r>
    </w:p>
    <w:p w14:paraId="0C6502F6" w14:textId="73380747" w:rsidR="00D56FE7" w:rsidRDefault="004F4C6E" w:rsidP="00933A1D">
      <w:pPr>
        <w:rPr>
          <w:rFonts w:cs="Arial"/>
        </w:rPr>
      </w:pPr>
      <w:r w:rsidRPr="00373F1A">
        <w:rPr>
          <w:rFonts w:cs="Arial"/>
        </w:rPr>
        <w:t>The cost estimates represent a significant increase to those previously estimated circ</w:t>
      </w:r>
      <w:r w:rsidR="000620CE">
        <w:rPr>
          <w:rFonts w:cs="Arial"/>
        </w:rPr>
        <w:t>a 2010 (by Kirk et al</w:t>
      </w:r>
      <w:r w:rsidR="005879AA">
        <w:rPr>
          <w:rFonts w:cs="Arial"/>
        </w:rPr>
        <w:t>.,</w:t>
      </w:r>
      <w:r w:rsidR="000620CE">
        <w:rPr>
          <w:rFonts w:cs="Arial"/>
        </w:rPr>
        <w:t xml:space="preserve"> 2014</w:t>
      </w:r>
      <w:r w:rsidRPr="00373F1A">
        <w:rPr>
          <w:rFonts w:cs="Arial"/>
        </w:rPr>
        <w:t>). This is a result of an increase in the esti</w:t>
      </w:r>
      <w:r w:rsidR="006A32C7">
        <w:rPr>
          <w:rFonts w:cs="Arial"/>
        </w:rPr>
        <w:t xml:space="preserve">mated number of illnesses due to </w:t>
      </w:r>
      <w:r w:rsidR="003727BE">
        <w:rPr>
          <w:rFonts w:cs="Arial"/>
        </w:rPr>
        <w:t>several</w:t>
      </w:r>
      <w:r w:rsidR="006A32C7">
        <w:rPr>
          <w:rFonts w:cs="Arial"/>
        </w:rPr>
        <w:t xml:space="preserve"> factors</w:t>
      </w:r>
      <w:r w:rsidR="005879AA">
        <w:rPr>
          <w:rFonts w:cs="Arial"/>
        </w:rPr>
        <w:t>,</w:t>
      </w:r>
      <w:r w:rsidR="006A32C7">
        <w:rPr>
          <w:rFonts w:cs="Arial"/>
        </w:rPr>
        <w:t xml:space="preserve"> including</w:t>
      </w:r>
      <w:r w:rsidRPr="00373F1A">
        <w:rPr>
          <w:rFonts w:cs="Arial"/>
        </w:rPr>
        <w:t xml:space="preserve"> an increase in population, increases in notifications in salmonellosis and campylobacteriosis</w:t>
      </w:r>
      <w:r w:rsidR="005879AA">
        <w:rPr>
          <w:rFonts w:cs="Arial"/>
        </w:rPr>
        <w:t>,</w:t>
      </w:r>
      <w:r w:rsidRPr="00373F1A">
        <w:rPr>
          <w:rFonts w:cs="Arial"/>
        </w:rPr>
        <w:t xml:space="preserve"> and inclusion of costs associated with sequela</w:t>
      </w:r>
      <w:r w:rsidR="00EA2308">
        <w:rPr>
          <w:rStyle w:val="FootnoteReference"/>
          <w:rFonts w:cs="Arial"/>
        </w:rPr>
        <w:footnoteReference w:id="32"/>
      </w:r>
      <w:r w:rsidR="00196D7E">
        <w:rPr>
          <w:rFonts w:cs="Arial"/>
        </w:rPr>
        <w:t xml:space="preserve">. </w:t>
      </w:r>
    </w:p>
    <w:p w14:paraId="0F5A736E" w14:textId="1BE268DC" w:rsidR="004F4C6E" w:rsidRPr="00373F1A" w:rsidRDefault="004F4C6E" w:rsidP="003D4F0F">
      <w:pPr>
        <w:pStyle w:val="FSTableFigureHeading"/>
      </w:pPr>
      <w:r w:rsidRPr="00F0647C">
        <w:t>Table</w:t>
      </w:r>
      <w:r w:rsidRPr="00373F1A">
        <w:t xml:space="preserve"> </w:t>
      </w:r>
      <w:r w:rsidR="00795EBC">
        <w:t>10</w:t>
      </w:r>
      <w:r w:rsidR="003A5E9C">
        <w:t>: Estimated illness and cost</w:t>
      </w:r>
      <w:r w:rsidR="005879AA">
        <w:t xml:space="preserve"> for C</w:t>
      </w:r>
      <w:r w:rsidRPr="00373F1A">
        <w:t>ategory 1 food businesses, by pathogen</w:t>
      </w:r>
    </w:p>
    <w:tbl>
      <w:tblPr>
        <w:tblStyle w:val="GridTable4-Accent4"/>
        <w:tblW w:w="8926" w:type="dxa"/>
        <w:tblLook w:val="04A0" w:firstRow="1" w:lastRow="0" w:firstColumn="1" w:lastColumn="0" w:noHBand="0" w:noVBand="1"/>
      </w:tblPr>
      <w:tblGrid>
        <w:gridCol w:w="1920"/>
        <w:gridCol w:w="2186"/>
        <w:gridCol w:w="2410"/>
        <w:gridCol w:w="2410"/>
      </w:tblGrid>
      <w:tr w:rsidR="004F4C6E" w:rsidRPr="00373F1A" w14:paraId="20568433" w14:textId="77777777" w:rsidTr="00115202">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920" w:type="dxa"/>
            <w:hideMark/>
          </w:tcPr>
          <w:p w14:paraId="1C0AF40B" w14:textId="77777777" w:rsidR="004F4C6E" w:rsidRPr="00373F1A" w:rsidRDefault="004F4C6E" w:rsidP="00115202">
            <w:pPr>
              <w:spacing w:after="0"/>
              <w:jc w:val="center"/>
              <w:rPr>
                <w:rFonts w:ascii="Calibri" w:hAnsi="Calibri" w:cs="Calibri"/>
                <w:color w:val="FFFFFF"/>
                <w:lang w:eastAsia="en-GB"/>
              </w:rPr>
            </w:pPr>
            <w:r w:rsidRPr="00373F1A">
              <w:rPr>
                <w:rFonts w:ascii="Calibri" w:hAnsi="Calibri" w:cs="Calibri"/>
                <w:color w:val="FFFFFF"/>
                <w:lang w:eastAsia="en-GB"/>
              </w:rPr>
              <w:t>Pathogen</w:t>
            </w:r>
          </w:p>
        </w:tc>
        <w:tc>
          <w:tcPr>
            <w:tcW w:w="2186" w:type="dxa"/>
            <w:hideMark/>
          </w:tcPr>
          <w:p w14:paraId="6B40FC7F" w14:textId="77777777" w:rsidR="004F4C6E" w:rsidRPr="00373F1A" w:rsidRDefault="004F4C6E" w:rsidP="00115202">
            <w:pPr>
              <w:spacing w:after="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FFFFFF"/>
                <w:lang w:eastAsia="en-GB"/>
              </w:rPr>
            </w:pPr>
            <w:r w:rsidRPr="00373F1A">
              <w:rPr>
                <w:rFonts w:ascii="Calibri" w:hAnsi="Calibri" w:cs="Calibri"/>
                <w:color w:val="FFFFFF"/>
                <w:lang w:eastAsia="en-GB"/>
              </w:rPr>
              <w:t xml:space="preserve">Number of cases </w:t>
            </w:r>
          </w:p>
        </w:tc>
        <w:tc>
          <w:tcPr>
            <w:tcW w:w="2410" w:type="dxa"/>
            <w:hideMark/>
          </w:tcPr>
          <w:p w14:paraId="37237E50" w14:textId="77777777" w:rsidR="004F4C6E" w:rsidRPr="00373F1A" w:rsidRDefault="004F4C6E" w:rsidP="00115202">
            <w:pPr>
              <w:spacing w:after="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FFFFFF"/>
                <w:lang w:eastAsia="en-GB"/>
              </w:rPr>
            </w:pPr>
            <w:r w:rsidRPr="00373F1A">
              <w:rPr>
                <w:rFonts w:ascii="Calibri" w:hAnsi="Calibri" w:cs="Calibri"/>
                <w:color w:val="FFFFFF"/>
                <w:lang w:eastAsia="en-GB"/>
              </w:rPr>
              <w:t>Average cost per case ($)</w:t>
            </w:r>
          </w:p>
        </w:tc>
        <w:tc>
          <w:tcPr>
            <w:tcW w:w="2410" w:type="dxa"/>
            <w:hideMark/>
          </w:tcPr>
          <w:p w14:paraId="67B1855F" w14:textId="77777777" w:rsidR="004F4C6E" w:rsidRPr="00373F1A" w:rsidRDefault="004F4C6E" w:rsidP="00115202">
            <w:pPr>
              <w:spacing w:after="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FFFFFF"/>
                <w:lang w:eastAsia="en-GB"/>
              </w:rPr>
            </w:pPr>
            <w:r w:rsidRPr="00373F1A">
              <w:rPr>
                <w:rFonts w:ascii="Calibri" w:hAnsi="Calibri" w:cs="Calibri"/>
                <w:color w:val="FFFFFF"/>
                <w:lang w:eastAsia="en-GB"/>
              </w:rPr>
              <w:t>Cost per annum ($)</w:t>
            </w:r>
          </w:p>
        </w:tc>
      </w:tr>
      <w:tr w:rsidR="0076712F" w:rsidRPr="00373F1A" w14:paraId="3C365A4E" w14:textId="77777777" w:rsidTr="00115202">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321A6794" w14:textId="77777777" w:rsidR="0076712F" w:rsidRPr="00D56FE7" w:rsidRDefault="0076712F" w:rsidP="0076712F">
            <w:pPr>
              <w:spacing w:after="0"/>
              <w:rPr>
                <w:rFonts w:ascii="Calibri" w:hAnsi="Calibri" w:cs="Calibri"/>
                <w:b w:val="0"/>
                <w:i/>
                <w:color w:val="000000"/>
                <w:lang w:eastAsia="en-GB"/>
              </w:rPr>
            </w:pPr>
            <w:r w:rsidRPr="00D56FE7">
              <w:rPr>
                <w:rFonts w:ascii="Calibri" w:hAnsi="Calibri" w:cs="Calibri"/>
                <w:b w:val="0"/>
                <w:i/>
                <w:color w:val="000000"/>
                <w:lang w:eastAsia="en-GB"/>
              </w:rPr>
              <w:t>Salmonella</w:t>
            </w:r>
          </w:p>
        </w:tc>
        <w:tc>
          <w:tcPr>
            <w:tcW w:w="2186" w:type="dxa"/>
            <w:noWrap/>
            <w:hideMark/>
          </w:tcPr>
          <w:p w14:paraId="3A046472" w14:textId="42D127EA" w:rsidR="0076712F" w:rsidRPr="00373F1A" w:rsidRDefault="0076712F" w:rsidP="0076712F">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373F1A">
              <w:rPr>
                <w:rFonts w:ascii="Calibri" w:hAnsi="Calibri" w:cs="Calibri"/>
                <w:color w:val="000000"/>
                <w:lang w:eastAsia="en-GB"/>
              </w:rPr>
              <w:t>50,175</w:t>
            </w:r>
          </w:p>
        </w:tc>
        <w:tc>
          <w:tcPr>
            <w:tcW w:w="2410" w:type="dxa"/>
            <w:noWrap/>
            <w:hideMark/>
          </w:tcPr>
          <w:p w14:paraId="558E2E6C" w14:textId="0F710D3C" w:rsidR="0076712F" w:rsidRPr="00373F1A" w:rsidRDefault="0076712F" w:rsidP="0076712F">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373F1A">
              <w:rPr>
                <w:rFonts w:ascii="Calibri" w:hAnsi="Calibri" w:cs="Calibri"/>
                <w:color w:val="000000"/>
                <w:lang w:eastAsia="en-GB"/>
              </w:rPr>
              <w:t xml:space="preserve">                       </w:t>
            </w:r>
            <w:r>
              <w:rPr>
                <w:rFonts w:ascii="Calibri" w:hAnsi="Calibri" w:cs="Calibri"/>
                <w:color w:val="000000"/>
                <w:lang w:eastAsia="en-GB"/>
              </w:rPr>
              <w:t>2240</w:t>
            </w:r>
            <w:r w:rsidRPr="00373F1A">
              <w:rPr>
                <w:rFonts w:ascii="Calibri" w:hAnsi="Calibri" w:cs="Calibri"/>
                <w:color w:val="000000"/>
                <w:lang w:eastAsia="en-GB"/>
              </w:rPr>
              <w:t xml:space="preserve"> </w:t>
            </w:r>
          </w:p>
        </w:tc>
        <w:tc>
          <w:tcPr>
            <w:tcW w:w="2410" w:type="dxa"/>
            <w:noWrap/>
            <w:hideMark/>
          </w:tcPr>
          <w:p w14:paraId="4A97CA3D" w14:textId="73D44E83" w:rsidR="0076712F" w:rsidRPr="00373F1A" w:rsidRDefault="0076712F" w:rsidP="0076712F">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373F1A">
              <w:rPr>
                <w:rFonts w:ascii="Calibri" w:hAnsi="Calibri" w:cs="Calibri"/>
                <w:color w:val="000000"/>
                <w:lang w:eastAsia="en-GB"/>
              </w:rPr>
              <w:t xml:space="preserve">              </w:t>
            </w:r>
            <w:r>
              <w:rPr>
                <w:rFonts w:ascii="Calibri" w:hAnsi="Calibri" w:cs="Calibri"/>
                <w:color w:val="000000"/>
                <w:lang w:eastAsia="en-GB"/>
              </w:rPr>
              <w:t>112,392,000</w:t>
            </w:r>
            <w:r w:rsidRPr="00373F1A">
              <w:rPr>
                <w:rFonts w:ascii="Calibri" w:hAnsi="Calibri" w:cs="Calibri"/>
                <w:color w:val="000000"/>
                <w:lang w:eastAsia="en-GB"/>
              </w:rPr>
              <w:t xml:space="preserve"> </w:t>
            </w:r>
          </w:p>
        </w:tc>
      </w:tr>
      <w:tr w:rsidR="0076712F" w:rsidRPr="00373F1A" w14:paraId="4BD6F81D" w14:textId="77777777" w:rsidTr="00115202">
        <w:trPr>
          <w:trHeight w:val="31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0C333B81" w14:textId="77777777" w:rsidR="0076712F" w:rsidRPr="00D56FE7" w:rsidRDefault="0076712F" w:rsidP="0076712F">
            <w:pPr>
              <w:spacing w:after="0"/>
              <w:rPr>
                <w:rFonts w:ascii="Calibri" w:hAnsi="Calibri" w:cs="Calibri"/>
                <w:b w:val="0"/>
                <w:i/>
                <w:color w:val="000000"/>
                <w:lang w:eastAsia="en-GB"/>
              </w:rPr>
            </w:pPr>
            <w:r w:rsidRPr="00D56FE7">
              <w:rPr>
                <w:rFonts w:ascii="Calibri" w:hAnsi="Calibri" w:cs="Calibri"/>
                <w:b w:val="0"/>
                <w:i/>
                <w:color w:val="000000"/>
                <w:lang w:eastAsia="en-GB"/>
              </w:rPr>
              <w:t>Campylobacter</w:t>
            </w:r>
          </w:p>
        </w:tc>
        <w:tc>
          <w:tcPr>
            <w:tcW w:w="2186" w:type="dxa"/>
            <w:noWrap/>
            <w:hideMark/>
          </w:tcPr>
          <w:p w14:paraId="247E7D2F" w14:textId="2E4D02D7" w:rsidR="0076712F" w:rsidRPr="00373F1A" w:rsidRDefault="0076712F" w:rsidP="0076712F">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373F1A">
              <w:rPr>
                <w:rFonts w:ascii="Calibri" w:hAnsi="Calibri" w:cs="Calibri"/>
                <w:color w:val="000000"/>
                <w:lang w:eastAsia="en-GB"/>
              </w:rPr>
              <w:t>200,570</w:t>
            </w:r>
          </w:p>
        </w:tc>
        <w:tc>
          <w:tcPr>
            <w:tcW w:w="2410" w:type="dxa"/>
            <w:noWrap/>
            <w:hideMark/>
          </w:tcPr>
          <w:p w14:paraId="23954C31" w14:textId="5CAB043C" w:rsidR="0076712F" w:rsidRPr="00373F1A" w:rsidRDefault="0076712F" w:rsidP="0076712F">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373F1A">
              <w:rPr>
                <w:rFonts w:ascii="Calibri" w:hAnsi="Calibri" w:cs="Calibri"/>
                <w:color w:val="000000"/>
                <w:lang w:eastAsia="en-GB"/>
              </w:rPr>
              <w:t xml:space="preserve">                       </w:t>
            </w:r>
            <w:r>
              <w:rPr>
                <w:rFonts w:ascii="Calibri" w:hAnsi="Calibri" w:cs="Calibri"/>
                <w:color w:val="000000"/>
                <w:lang w:eastAsia="en-GB"/>
              </w:rPr>
              <w:t>1391</w:t>
            </w:r>
            <w:r w:rsidRPr="00373F1A">
              <w:rPr>
                <w:rFonts w:ascii="Calibri" w:hAnsi="Calibri" w:cs="Calibri"/>
                <w:color w:val="000000"/>
                <w:lang w:eastAsia="en-GB"/>
              </w:rPr>
              <w:t xml:space="preserve"> </w:t>
            </w:r>
          </w:p>
        </w:tc>
        <w:tc>
          <w:tcPr>
            <w:tcW w:w="2410" w:type="dxa"/>
            <w:noWrap/>
            <w:hideMark/>
          </w:tcPr>
          <w:p w14:paraId="3198BEA8" w14:textId="30245ECB" w:rsidR="0076712F" w:rsidRPr="00373F1A" w:rsidRDefault="0076712F" w:rsidP="0076712F">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373F1A">
              <w:rPr>
                <w:rFonts w:ascii="Calibri" w:hAnsi="Calibri" w:cs="Calibri"/>
                <w:color w:val="000000"/>
                <w:lang w:eastAsia="en-GB"/>
              </w:rPr>
              <w:t xml:space="preserve">           </w:t>
            </w:r>
            <w:r>
              <w:rPr>
                <w:rFonts w:ascii="Calibri" w:hAnsi="Calibri" w:cs="Calibri"/>
                <w:color w:val="000000"/>
                <w:lang w:eastAsia="en-GB"/>
              </w:rPr>
              <w:t>278,992,870</w:t>
            </w:r>
            <w:r w:rsidRPr="00373F1A">
              <w:rPr>
                <w:rFonts w:ascii="Calibri" w:hAnsi="Calibri" w:cs="Calibri"/>
                <w:color w:val="000000"/>
                <w:lang w:eastAsia="en-GB"/>
              </w:rPr>
              <w:t xml:space="preserve"> </w:t>
            </w:r>
          </w:p>
        </w:tc>
      </w:tr>
      <w:tr w:rsidR="0076712F" w:rsidRPr="00373F1A" w14:paraId="08D23E60" w14:textId="77777777" w:rsidTr="00115202">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0F95C83" w14:textId="77777777" w:rsidR="0076712F" w:rsidRPr="00D56FE7" w:rsidRDefault="0076712F" w:rsidP="0076712F">
            <w:pPr>
              <w:spacing w:after="0"/>
              <w:rPr>
                <w:rFonts w:ascii="Calibri" w:hAnsi="Calibri" w:cs="Calibri"/>
                <w:b w:val="0"/>
                <w:color w:val="000000"/>
                <w:lang w:eastAsia="en-GB"/>
              </w:rPr>
            </w:pPr>
            <w:r w:rsidRPr="00D56FE7">
              <w:rPr>
                <w:rFonts w:ascii="Calibri" w:hAnsi="Calibri" w:cs="Calibri"/>
                <w:b w:val="0"/>
                <w:color w:val="000000"/>
                <w:lang w:eastAsia="en-GB"/>
              </w:rPr>
              <w:t>Norovirus</w:t>
            </w:r>
          </w:p>
        </w:tc>
        <w:tc>
          <w:tcPr>
            <w:tcW w:w="2186" w:type="dxa"/>
            <w:noWrap/>
            <w:hideMark/>
          </w:tcPr>
          <w:p w14:paraId="495EB740" w14:textId="2C8EDC5E" w:rsidR="0076712F" w:rsidRPr="00373F1A" w:rsidRDefault="0076712F" w:rsidP="0076712F">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373F1A">
              <w:rPr>
                <w:rFonts w:ascii="Calibri" w:hAnsi="Calibri" w:cs="Calibri"/>
                <w:color w:val="000000"/>
                <w:lang w:eastAsia="en-GB"/>
              </w:rPr>
              <w:t>2,728,789</w:t>
            </w:r>
          </w:p>
        </w:tc>
        <w:tc>
          <w:tcPr>
            <w:tcW w:w="2410" w:type="dxa"/>
            <w:noWrap/>
            <w:hideMark/>
          </w:tcPr>
          <w:p w14:paraId="51A8EBCA" w14:textId="07E4BA70" w:rsidR="0076712F" w:rsidRPr="00373F1A" w:rsidRDefault="0076712F" w:rsidP="0076712F">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373F1A">
              <w:rPr>
                <w:rFonts w:ascii="Calibri" w:hAnsi="Calibri" w:cs="Calibri"/>
                <w:color w:val="000000"/>
                <w:lang w:eastAsia="en-GB"/>
              </w:rPr>
              <w:t xml:space="preserve">                             </w:t>
            </w:r>
            <w:r>
              <w:rPr>
                <w:rFonts w:ascii="Calibri" w:hAnsi="Calibri" w:cs="Calibri"/>
                <w:color w:val="000000"/>
                <w:lang w:eastAsia="en-GB"/>
              </w:rPr>
              <w:t>394</w:t>
            </w:r>
            <w:r w:rsidRPr="00373F1A">
              <w:rPr>
                <w:rFonts w:ascii="Calibri" w:hAnsi="Calibri" w:cs="Calibri"/>
                <w:color w:val="000000"/>
                <w:lang w:eastAsia="en-GB"/>
              </w:rPr>
              <w:t xml:space="preserve"> </w:t>
            </w:r>
          </w:p>
        </w:tc>
        <w:tc>
          <w:tcPr>
            <w:tcW w:w="2410" w:type="dxa"/>
            <w:noWrap/>
            <w:hideMark/>
          </w:tcPr>
          <w:p w14:paraId="586A808B" w14:textId="29924485" w:rsidR="0076712F" w:rsidRPr="00373F1A" w:rsidRDefault="0076712F" w:rsidP="0076712F">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373F1A">
              <w:rPr>
                <w:rFonts w:ascii="Calibri" w:hAnsi="Calibri" w:cs="Calibri"/>
                <w:color w:val="000000"/>
                <w:lang w:eastAsia="en-GB"/>
              </w:rPr>
              <w:t xml:space="preserve">           </w:t>
            </w:r>
            <w:r>
              <w:rPr>
                <w:rFonts w:ascii="Calibri" w:hAnsi="Calibri" w:cs="Calibri"/>
                <w:color w:val="000000"/>
                <w:lang w:eastAsia="en-GB"/>
              </w:rPr>
              <w:t>1,075,142,866</w:t>
            </w:r>
            <w:r w:rsidRPr="00373F1A">
              <w:rPr>
                <w:rFonts w:ascii="Calibri" w:hAnsi="Calibri" w:cs="Calibri"/>
                <w:color w:val="000000"/>
                <w:lang w:eastAsia="en-GB"/>
              </w:rPr>
              <w:t xml:space="preserve"> </w:t>
            </w:r>
          </w:p>
        </w:tc>
      </w:tr>
      <w:tr w:rsidR="0076712F" w:rsidRPr="00373F1A" w14:paraId="3BE7F09A" w14:textId="77777777" w:rsidTr="00115202">
        <w:trPr>
          <w:trHeight w:val="31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04AF8F3E" w14:textId="77777777" w:rsidR="0076712F" w:rsidRPr="00D56FE7" w:rsidRDefault="0076712F" w:rsidP="0076712F">
            <w:pPr>
              <w:spacing w:after="0"/>
              <w:rPr>
                <w:rFonts w:ascii="Calibri" w:hAnsi="Calibri" w:cs="Calibri"/>
                <w:b w:val="0"/>
                <w:i/>
                <w:color w:val="000000"/>
                <w:lang w:eastAsia="en-GB"/>
              </w:rPr>
            </w:pPr>
            <w:r w:rsidRPr="00D56FE7">
              <w:rPr>
                <w:rFonts w:ascii="Calibri" w:hAnsi="Calibri" w:cs="Calibri"/>
                <w:b w:val="0"/>
                <w:i/>
                <w:color w:val="000000"/>
                <w:lang w:eastAsia="en-GB"/>
              </w:rPr>
              <w:t>Listeria</w:t>
            </w:r>
          </w:p>
        </w:tc>
        <w:tc>
          <w:tcPr>
            <w:tcW w:w="2186" w:type="dxa"/>
            <w:noWrap/>
            <w:hideMark/>
          </w:tcPr>
          <w:p w14:paraId="5E16F0FF" w14:textId="2D6C7696" w:rsidR="0076712F" w:rsidRPr="00373F1A" w:rsidRDefault="0076712F" w:rsidP="0076712F">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373F1A">
              <w:rPr>
                <w:rFonts w:ascii="Calibri" w:hAnsi="Calibri" w:cs="Calibri"/>
                <w:color w:val="000000"/>
                <w:lang w:eastAsia="en-GB"/>
              </w:rPr>
              <w:t>6</w:t>
            </w:r>
          </w:p>
        </w:tc>
        <w:tc>
          <w:tcPr>
            <w:tcW w:w="2410" w:type="dxa"/>
            <w:noWrap/>
            <w:hideMark/>
          </w:tcPr>
          <w:p w14:paraId="31285EAC" w14:textId="7C23BEC1" w:rsidR="0076712F" w:rsidRPr="00373F1A" w:rsidRDefault="0076712F" w:rsidP="0076712F">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373F1A">
              <w:rPr>
                <w:rFonts w:ascii="Calibri" w:hAnsi="Calibri" w:cs="Calibri"/>
                <w:color w:val="000000"/>
                <w:lang w:eastAsia="en-GB"/>
              </w:rPr>
              <w:t xml:space="preserve">                     </w:t>
            </w:r>
            <w:r>
              <w:rPr>
                <w:rFonts w:ascii="Calibri" w:hAnsi="Calibri" w:cs="Calibri"/>
                <w:color w:val="000000"/>
                <w:lang w:eastAsia="en-GB"/>
              </w:rPr>
              <w:t>638,397</w:t>
            </w:r>
            <w:r w:rsidRPr="00373F1A">
              <w:rPr>
                <w:rFonts w:ascii="Calibri" w:hAnsi="Calibri" w:cs="Calibri"/>
                <w:color w:val="000000"/>
                <w:lang w:eastAsia="en-GB"/>
              </w:rPr>
              <w:t xml:space="preserve"> </w:t>
            </w:r>
          </w:p>
        </w:tc>
        <w:tc>
          <w:tcPr>
            <w:tcW w:w="2410" w:type="dxa"/>
            <w:noWrap/>
            <w:hideMark/>
          </w:tcPr>
          <w:p w14:paraId="74C4C5DF" w14:textId="5086959A" w:rsidR="0076712F" w:rsidRPr="00373F1A" w:rsidRDefault="0076712F" w:rsidP="0076712F">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373F1A">
              <w:rPr>
                <w:rFonts w:ascii="Calibri" w:hAnsi="Calibri" w:cs="Calibri"/>
                <w:color w:val="000000"/>
                <w:lang w:eastAsia="en-GB"/>
              </w:rPr>
              <w:t xml:space="preserve">                   </w:t>
            </w:r>
            <w:r>
              <w:rPr>
                <w:rFonts w:ascii="Calibri" w:hAnsi="Calibri" w:cs="Calibri"/>
                <w:color w:val="000000"/>
                <w:lang w:eastAsia="en-GB"/>
              </w:rPr>
              <w:t>3,830,382</w:t>
            </w:r>
            <w:r w:rsidRPr="00373F1A">
              <w:rPr>
                <w:rFonts w:ascii="Calibri" w:hAnsi="Calibri" w:cs="Calibri"/>
                <w:color w:val="000000"/>
                <w:lang w:eastAsia="en-GB"/>
              </w:rPr>
              <w:t xml:space="preserve"> </w:t>
            </w:r>
          </w:p>
        </w:tc>
      </w:tr>
      <w:tr w:rsidR="0076712F" w:rsidRPr="00373F1A" w14:paraId="3ED0556D" w14:textId="77777777" w:rsidTr="0011520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C060FB3" w14:textId="77777777" w:rsidR="0076712F" w:rsidRPr="00D56FE7" w:rsidRDefault="0076712F" w:rsidP="0076712F">
            <w:pPr>
              <w:spacing w:after="0"/>
              <w:rPr>
                <w:rFonts w:ascii="Calibri" w:hAnsi="Calibri" w:cs="Calibri"/>
                <w:b w:val="0"/>
                <w:color w:val="000000"/>
                <w:lang w:eastAsia="en-GB"/>
              </w:rPr>
            </w:pPr>
            <w:r w:rsidRPr="00D56FE7">
              <w:rPr>
                <w:rFonts w:ascii="Calibri" w:hAnsi="Calibri" w:cs="Calibri"/>
                <w:b w:val="0"/>
                <w:color w:val="000000"/>
                <w:lang w:eastAsia="en-GB"/>
              </w:rPr>
              <w:t>STEC</w:t>
            </w:r>
          </w:p>
        </w:tc>
        <w:tc>
          <w:tcPr>
            <w:tcW w:w="2186" w:type="dxa"/>
            <w:noWrap/>
            <w:hideMark/>
          </w:tcPr>
          <w:p w14:paraId="1F951202" w14:textId="0E56EF15" w:rsidR="0076712F" w:rsidRPr="00373F1A" w:rsidRDefault="0076712F" w:rsidP="0076712F">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373F1A">
              <w:rPr>
                <w:rFonts w:ascii="Calibri" w:hAnsi="Calibri" w:cs="Calibri"/>
                <w:color w:val="000000"/>
                <w:lang w:eastAsia="en-GB"/>
              </w:rPr>
              <w:t>11,130</w:t>
            </w:r>
          </w:p>
        </w:tc>
        <w:tc>
          <w:tcPr>
            <w:tcW w:w="2410" w:type="dxa"/>
            <w:noWrap/>
            <w:hideMark/>
          </w:tcPr>
          <w:p w14:paraId="34E0913F" w14:textId="0F43F0E0" w:rsidR="0076712F" w:rsidRPr="00373F1A" w:rsidRDefault="0076712F" w:rsidP="0076712F">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373F1A">
              <w:rPr>
                <w:rFonts w:ascii="Calibri" w:hAnsi="Calibri" w:cs="Calibri"/>
                <w:color w:val="000000"/>
                <w:lang w:eastAsia="en-GB"/>
              </w:rPr>
              <w:t xml:space="preserve">                          1,716 </w:t>
            </w:r>
          </w:p>
        </w:tc>
        <w:tc>
          <w:tcPr>
            <w:tcW w:w="2410" w:type="dxa"/>
            <w:noWrap/>
            <w:hideMark/>
          </w:tcPr>
          <w:p w14:paraId="2630F268" w14:textId="0F170FCD" w:rsidR="0076712F" w:rsidRPr="00373F1A" w:rsidRDefault="0076712F" w:rsidP="0076712F">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373F1A">
              <w:rPr>
                <w:rFonts w:ascii="Calibri" w:hAnsi="Calibri" w:cs="Calibri"/>
                <w:color w:val="000000"/>
                <w:lang w:eastAsia="en-GB"/>
              </w:rPr>
              <w:t xml:space="preserve">                19,099,080 </w:t>
            </w:r>
          </w:p>
        </w:tc>
      </w:tr>
      <w:tr w:rsidR="0076712F" w:rsidRPr="00373F1A" w14:paraId="78C30E84" w14:textId="77777777" w:rsidTr="00115202">
        <w:trPr>
          <w:trHeight w:val="306"/>
        </w:trPr>
        <w:tc>
          <w:tcPr>
            <w:cnfStyle w:val="001000000000" w:firstRow="0" w:lastRow="0" w:firstColumn="1" w:lastColumn="0" w:oddVBand="0" w:evenVBand="0" w:oddHBand="0" w:evenHBand="0" w:firstRowFirstColumn="0" w:firstRowLastColumn="0" w:lastRowFirstColumn="0" w:lastRowLastColumn="0"/>
            <w:tcW w:w="1920" w:type="dxa"/>
            <w:hideMark/>
          </w:tcPr>
          <w:p w14:paraId="596A01AD" w14:textId="77777777" w:rsidR="0076712F" w:rsidRPr="00D56FE7" w:rsidRDefault="0076712F" w:rsidP="0076712F">
            <w:pPr>
              <w:spacing w:after="0"/>
              <w:rPr>
                <w:rFonts w:ascii="Calibri" w:hAnsi="Calibri" w:cs="Calibri"/>
                <w:lang w:eastAsia="en-GB"/>
              </w:rPr>
            </w:pPr>
            <w:r w:rsidRPr="00D56FE7">
              <w:rPr>
                <w:rFonts w:ascii="Calibri" w:hAnsi="Calibri" w:cs="Calibri"/>
                <w:lang w:eastAsia="en-GB"/>
              </w:rPr>
              <w:t>Total</w:t>
            </w:r>
          </w:p>
        </w:tc>
        <w:tc>
          <w:tcPr>
            <w:tcW w:w="2186" w:type="dxa"/>
            <w:hideMark/>
          </w:tcPr>
          <w:p w14:paraId="52CF23D6" w14:textId="7AED2E9F" w:rsidR="0076712F" w:rsidRPr="00373F1A" w:rsidRDefault="0076712F" w:rsidP="0076712F">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lang w:eastAsia="en-GB"/>
              </w:rPr>
            </w:pPr>
            <w:r w:rsidRPr="00373F1A">
              <w:rPr>
                <w:rFonts w:ascii="Calibri" w:hAnsi="Calibri" w:cs="Calibri"/>
                <w:b/>
                <w:bCs/>
                <w:lang w:eastAsia="en-GB"/>
              </w:rPr>
              <w:t>2,990,670</w:t>
            </w:r>
          </w:p>
        </w:tc>
        <w:tc>
          <w:tcPr>
            <w:tcW w:w="2410" w:type="dxa"/>
            <w:hideMark/>
          </w:tcPr>
          <w:p w14:paraId="6F9EA859" w14:textId="5D4AD17A" w:rsidR="0076712F" w:rsidRPr="00373F1A" w:rsidRDefault="0076712F" w:rsidP="0076712F">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lang w:eastAsia="en-GB"/>
              </w:rPr>
            </w:pPr>
            <w:r w:rsidRPr="00373F1A">
              <w:rPr>
                <w:rFonts w:ascii="Calibri" w:hAnsi="Calibri" w:cs="Calibri"/>
                <w:b/>
                <w:bCs/>
                <w:lang w:eastAsia="en-GB"/>
              </w:rPr>
              <w:t> </w:t>
            </w:r>
          </w:p>
        </w:tc>
        <w:tc>
          <w:tcPr>
            <w:tcW w:w="2410" w:type="dxa"/>
            <w:hideMark/>
          </w:tcPr>
          <w:p w14:paraId="34AD55D8" w14:textId="01BE0F72" w:rsidR="0076712F" w:rsidRPr="00373F1A" w:rsidRDefault="0076712F" w:rsidP="0076712F">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lang w:eastAsia="en-GB"/>
              </w:rPr>
            </w:pPr>
            <w:r w:rsidRPr="00373F1A">
              <w:rPr>
                <w:rFonts w:ascii="Calibri" w:hAnsi="Calibri" w:cs="Calibri"/>
                <w:b/>
                <w:bCs/>
                <w:lang w:eastAsia="en-GB"/>
              </w:rPr>
              <w:t xml:space="preserve">          </w:t>
            </w:r>
            <w:r>
              <w:rPr>
                <w:rFonts w:ascii="Calibri" w:hAnsi="Calibri" w:cs="Calibri"/>
                <w:b/>
                <w:bCs/>
                <w:lang w:eastAsia="en-GB"/>
              </w:rPr>
              <w:t>1,489,457,198</w:t>
            </w:r>
            <w:r w:rsidRPr="00373F1A">
              <w:rPr>
                <w:rFonts w:ascii="Calibri" w:hAnsi="Calibri" w:cs="Calibri"/>
                <w:b/>
                <w:bCs/>
                <w:lang w:eastAsia="en-GB"/>
              </w:rPr>
              <w:t xml:space="preserve"> </w:t>
            </w:r>
          </w:p>
        </w:tc>
      </w:tr>
    </w:tbl>
    <w:p w14:paraId="6E10CFFE" w14:textId="77777777" w:rsidR="004F4C6E" w:rsidRPr="00373F1A" w:rsidRDefault="004F4C6E" w:rsidP="004F4C6E"/>
    <w:p w14:paraId="16082ECC" w14:textId="6FAB9330" w:rsidR="004F4C6E" w:rsidRPr="00373F1A" w:rsidRDefault="004F4C6E" w:rsidP="003D4F0F">
      <w:pPr>
        <w:pStyle w:val="FSTableFigureHeading"/>
      </w:pPr>
      <w:r w:rsidRPr="00F0647C">
        <w:t xml:space="preserve">Table </w:t>
      </w:r>
      <w:r w:rsidR="00795EBC" w:rsidRPr="00F0647C">
        <w:t>11</w:t>
      </w:r>
      <w:r w:rsidRPr="00373F1A">
        <w:t xml:space="preserve">: </w:t>
      </w:r>
      <w:r w:rsidR="005879AA">
        <w:t>Estimated illness and cost for C</w:t>
      </w:r>
      <w:r w:rsidRPr="00373F1A">
        <w:t>ategory 2 food businesses, by pathogen</w:t>
      </w:r>
    </w:p>
    <w:tbl>
      <w:tblPr>
        <w:tblStyle w:val="GridTable4-Accent4"/>
        <w:tblW w:w="8926" w:type="dxa"/>
        <w:tblLook w:val="04A0" w:firstRow="1" w:lastRow="0" w:firstColumn="1" w:lastColumn="0" w:noHBand="0" w:noVBand="1"/>
      </w:tblPr>
      <w:tblGrid>
        <w:gridCol w:w="1920"/>
        <w:gridCol w:w="2186"/>
        <w:gridCol w:w="2410"/>
        <w:gridCol w:w="2410"/>
      </w:tblGrid>
      <w:tr w:rsidR="004F4C6E" w:rsidRPr="00373F1A" w14:paraId="23DCBA25" w14:textId="77777777" w:rsidTr="00115202">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1920" w:type="dxa"/>
            <w:hideMark/>
          </w:tcPr>
          <w:p w14:paraId="52F814C3" w14:textId="77777777" w:rsidR="004F4C6E" w:rsidRPr="00373F1A" w:rsidRDefault="004F4C6E" w:rsidP="00115202">
            <w:pPr>
              <w:spacing w:after="0"/>
              <w:jc w:val="center"/>
              <w:rPr>
                <w:rFonts w:ascii="Calibri" w:hAnsi="Calibri" w:cs="Calibri"/>
                <w:color w:val="FFFFFF"/>
                <w:lang w:eastAsia="en-GB"/>
              </w:rPr>
            </w:pPr>
            <w:r w:rsidRPr="00373F1A">
              <w:rPr>
                <w:rFonts w:ascii="Calibri" w:hAnsi="Calibri" w:cs="Calibri"/>
                <w:color w:val="FFFFFF"/>
                <w:lang w:eastAsia="en-GB"/>
              </w:rPr>
              <w:t>Pathogen</w:t>
            </w:r>
          </w:p>
        </w:tc>
        <w:tc>
          <w:tcPr>
            <w:tcW w:w="2186" w:type="dxa"/>
            <w:hideMark/>
          </w:tcPr>
          <w:p w14:paraId="12414FB7" w14:textId="77777777" w:rsidR="004F4C6E" w:rsidRPr="00373F1A" w:rsidRDefault="004F4C6E" w:rsidP="00115202">
            <w:pPr>
              <w:spacing w:after="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FFFFFF"/>
                <w:lang w:eastAsia="en-GB"/>
              </w:rPr>
            </w:pPr>
            <w:r w:rsidRPr="00373F1A">
              <w:rPr>
                <w:rFonts w:ascii="Calibri" w:hAnsi="Calibri" w:cs="Calibri"/>
                <w:color w:val="FFFFFF"/>
                <w:lang w:eastAsia="en-GB"/>
              </w:rPr>
              <w:t xml:space="preserve">Number of  cases </w:t>
            </w:r>
          </w:p>
        </w:tc>
        <w:tc>
          <w:tcPr>
            <w:tcW w:w="2410" w:type="dxa"/>
            <w:hideMark/>
          </w:tcPr>
          <w:p w14:paraId="6E9BCEE8" w14:textId="77777777" w:rsidR="004F4C6E" w:rsidRPr="00373F1A" w:rsidRDefault="004F4C6E" w:rsidP="00115202">
            <w:pPr>
              <w:spacing w:after="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FFFFFF"/>
                <w:lang w:eastAsia="en-GB"/>
              </w:rPr>
            </w:pPr>
            <w:r w:rsidRPr="00373F1A">
              <w:rPr>
                <w:rFonts w:ascii="Calibri" w:hAnsi="Calibri" w:cs="Calibri"/>
                <w:color w:val="FFFFFF"/>
                <w:lang w:eastAsia="en-GB"/>
              </w:rPr>
              <w:t>Average cost per case ($)</w:t>
            </w:r>
          </w:p>
        </w:tc>
        <w:tc>
          <w:tcPr>
            <w:tcW w:w="2410" w:type="dxa"/>
            <w:hideMark/>
          </w:tcPr>
          <w:p w14:paraId="6A5D99A8" w14:textId="77777777" w:rsidR="004F4C6E" w:rsidRPr="00373F1A" w:rsidRDefault="004F4C6E" w:rsidP="00115202">
            <w:pPr>
              <w:spacing w:after="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FFFFFF"/>
                <w:lang w:eastAsia="en-GB"/>
              </w:rPr>
            </w:pPr>
            <w:r w:rsidRPr="00373F1A">
              <w:rPr>
                <w:rFonts w:ascii="Calibri" w:hAnsi="Calibri" w:cs="Calibri"/>
                <w:color w:val="FFFFFF"/>
                <w:lang w:eastAsia="en-GB"/>
              </w:rPr>
              <w:t>Cost per annum ($)</w:t>
            </w:r>
          </w:p>
        </w:tc>
      </w:tr>
      <w:tr w:rsidR="00871ECA" w:rsidRPr="00373F1A" w14:paraId="65039CA7" w14:textId="77777777" w:rsidTr="0011520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5DDD76F" w14:textId="77777777" w:rsidR="00871ECA" w:rsidRPr="00D56FE7" w:rsidRDefault="00871ECA" w:rsidP="00871ECA">
            <w:pPr>
              <w:spacing w:after="0"/>
              <w:rPr>
                <w:rFonts w:ascii="Calibri" w:hAnsi="Calibri" w:cs="Calibri"/>
                <w:b w:val="0"/>
                <w:i/>
                <w:color w:val="000000"/>
                <w:lang w:eastAsia="en-GB"/>
              </w:rPr>
            </w:pPr>
            <w:r w:rsidRPr="00D56FE7">
              <w:rPr>
                <w:rFonts w:ascii="Calibri" w:hAnsi="Calibri" w:cs="Calibri"/>
                <w:b w:val="0"/>
                <w:i/>
                <w:color w:val="000000"/>
                <w:lang w:eastAsia="en-GB"/>
              </w:rPr>
              <w:t>Salmonella</w:t>
            </w:r>
          </w:p>
        </w:tc>
        <w:tc>
          <w:tcPr>
            <w:tcW w:w="2186" w:type="dxa"/>
            <w:noWrap/>
            <w:hideMark/>
          </w:tcPr>
          <w:p w14:paraId="0A9EADCC" w14:textId="2C20C6D1" w:rsidR="00871ECA" w:rsidRPr="00373F1A" w:rsidRDefault="00871ECA" w:rsidP="00871ECA">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373F1A">
              <w:rPr>
                <w:rFonts w:ascii="Calibri" w:hAnsi="Calibri" w:cs="Calibri"/>
                <w:color w:val="000000"/>
                <w:lang w:eastAsia="en-GB"/>
              </w:rPr>
              <w:t>2,116</w:t>
            </w:r>
          </w:p>
        </w:tc>
        <w:tc>
          <w:tcPr>
            <w:tcW w:w="2410" w:type="dxa"/>
            <w:noWrap/>
            <w:hideMark/>
          </w:tcPr>
          <w:p w14:paraId="047E10E1" w14:textId="1773690E" w:rsidR="00871ECA" w:rsidRPr="00373F1A" w:rsidRDefault="00871ECA" w:rsidP="00871ECA">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373F1A">
              <w:rPr>
                <w:rFonts w:ascii="Calibri" w:hAnsi="Calibri" w:cs="Calibri"/>
                <w:color w:val="000000"/>
                <w:lang w:eastAsia="en-GB"/>
              </w:rPr>
              <w:t xml:space="preserve">                       </w:t>
            </w:r>
            <w:r>
              <w:rPr>
                <w:rFonts w:ascii="Calibri" w:hAnsi="Calibri" w:cs="Calibri"/>
                <w:color w:val="000000"/>
                <w:lang w:eastAsia="en-GB"/>
              </w:rPr>
              <w:t>2,240</w:t>
            </w:r>
            <w:r w:rsidRPr="00373F1A">
              <w:rPr>
                <w:rFonts w:ascii="Calibri" w:hAnsi="Calibri" w:cs="Calibri"/>
                <w:color w:val="000000"/>
                <w:lang w:eastAsia="en-GB"/>
              </w:rPr>
              <w:t xml:space="preserve"> </w:t>
            </w:r>
          </w:p>
        </w:tc>
        <w:tc>
          <w:tcPr>
            <w:tcW w:w="2410" w:type="dxa"/>
            <w:noWrap/>
            <w:hideMark/>
          </w:tcPr>
          <w:p w14:paraId="735A29D4" w14:textId="181DB0C8" w:rsidR="00871ECA" w:rsidRPr="00373F1A" w:rsidRDefault="00871ECA" w:rsidP="00871ECA">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373F1A">
              <w:rPr>
                <w:rFonts w:ascii="Calibri" w:hAnsi="Calibri" w:cs="Calibri"/>
                <w:color w:val="000000"/>
                <w:lang w:eastAsia="en-GB"/>
              </w:rPr>
              <w:t xml:space="preserve">                </w:t>
            </w:r>
            <w:r>
              <w:rPr>
                <w:rFonts w:ascii="Calibri" w:hAnsi="Calibri" w:cs="Calibri"/>
                <w:color w:val="000000"/>
                <w:lang w:eastAsia="en-GB"/>
              </w:rPr>
              <w:t>4,739,840</w:t>
            </w:r>
            <w:r w:rsidRPr="00373F1A">
              <w:rPr>
                <w:rFonts w:ascii="Calibri" w:hAnsi="Calibri" w:cs="Calibri"/>
                <w:color w:val="000000"/>
                <w:lang w:eastAsia="en-GB"/>
              </w:rPr>
              <w:t xml:space="preserve"> </w:t>
            </w:r>
          </w:p>
        </w:tc>
      </w:tr>
      <w:tr w:rsidR="00871ECA" w:rsidRPr="00373F1A" w14:paraId="59C8EB64" w14:textId="77777777" w:rsidTr="00115202">
        <w:trPr>
          <w:trHeight w:val="29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569DAF93" w14:textId="77777777" w:rsidR="00871ECA" w:rsidRPr="00D56FE7" w:rsidRDefault="00871ECA" w:rsidP="00871ECA">
            <w:pPr>
              <w:spacing w:after="0"/>
              <w:rPr>
                <w:rFonts w:ascii="Calibri" w:hAnsi="Calibri" w:cs="Calibri"/>
                <w:b w:val="0"/>
                <w:i/>
                <w:color w:val="000000"/>
                <w:lang w:eastAsia="en-GB"/>
              </w:rPr>
            </w:pPr>
            <w:r w:rsidRPr="00D56FE7">
              <w:rPr>
                <w:rFonts w:ascii="Calibri" w:hAnsi="Calibri" w:cs="Calibri"/>
                <w:b w:val="0"/>
                <w:i/>
                <w:color w:val="000000"/>
                <w:lang w:eastAsia="en-GB"/>
              </w:rPr>
              <w:t>Campylobacter</w:t>
            </w:r>
          </w:p>
        </w:tc>
        <w:tc>
          <w:tcPr>
            <w:tcW w:w="2186" w:type="dxa"/>
            <w:noWrap/>
            <w:hideMark/>
          </w:tcPr>
          <w:p w14:paraId="7A656C5F" w14:textId="793FB72F" w:rsidR="00871ECA" w:rsidRPr="00373F1A" w:rsidRDefault="00871ECA" w:rsidP="00871ECA">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373F1A">
              <w:rPr>
                <w:rFonts w:ascii="Calibri" w:hAnsi="Calibri" w:cs="Calibri"/>
                <w:color w:val="000000"/>
                <w:lang w:eastAsia="en-GB"/>
              </w:rPr>
              <w:t>32,432</w:t>
            </w:r>
          </w:p>
        </w:tc>
        <w:tc>
          <w:tcPr>
            <w:tcW w:w="2410" w:type="dxa"/>
            <w:noWrap/>
            <w:hideMark/>
          </w:tcPr>
          <w:p w14:paraId="1FFB6DC7" w14:textId="30E10671" w:rsidR="00871ECA" w:rsidRPr="00373F1A" w:rsidRDefault="00871ECA" w:rsidP="00871ECA">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373F1A">
              <w:rPr>
                <w:rFonts w:ascii="Calibri" w:hAnsi="Calibri" w:cs="Calibri"/>
                <w:color w:val="000000"/>
                <w:lang w:eastAsia="en-GB"/>
              </w:rPr>
              <w:t xml:space="preserve">                       </w:t>
            </w:r>
            <w:r>
              <w:rPr>
                <w:rFonts w:ascii="Calibri" w:hAnsi="Calibri" w:cs="Calibri"/>
                <w:color w:val="000000"/>
                <w:lang w:eastAsia="en-GB"/>
              </w:rPr>
              <w:t>1,391</w:t>
            </w:r>
            <w:r w:rsidRPr="00373F1A">
              <w:rPr>
                <w:rFonts w:ascii="Calibri" w:hAnsi="Calibri" w:cs="Calibri"/>
                <w:color w:val="000000"/>
                <w:lang w:eastAsia="en-GB"/>
              </w:rPr>
              <w:t xml:space="preserve"> </w:t>
            </w:r>
          </w:p>
        </w:tc>
        <w:tc>
          <w:tcPr>
            <w:tcW w:w="2410" w:type="dxa"/>
            <w:noWrap/>
            <w:hideMark/>
          </w:tcPr>
          <w:p w14:paraId="0BAF291D" w14:textId="59B01E52" w:rsidR="00871ECA" w:rsidRPr="00373F1A" w:rsidRDefault="00871ECA" w:rsidP="00871ECA">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373F1A">
              <w:rPr>
                <w:rFonts w:ascii="Calibri" w:hAnsi="Calibri" w:cs="Calibri"/>
                <w:color w:val="000000"/>
                <w:lang w:eastAsia="en-GB"/>
              </w:rPr>
              <w:t xml:space="preserve">              </w:t>
            </w:r>
            <w:r>
              <w:rPr>
                <w:rFonts w:ascii="Calibri" w:hAnsi="Calibri" w:cs="Calibri"/>
                <w:color w:val="000000"/>
                <w:lang w:eastAsia="en-GB"/>
              </w:rPr>
              <w:t>45,112,912</w:t>
            </w:r>
            <w:r w:rsidRPr="00373F1A">
              <w:rPr>
                <w:rFonts w:ascii="Calibri" w:hAnsi="Calibri" w:cs="Calibri"/>
                <w:color w:val="000000"/>
                <w:lang w:eastAsia="en-GB"/>
              </w:rPr>
              <w:t xml:space="preserve"> </w:t>
            </w:r>
          </w:p>
        </w:tc>
      </w:tr>
      <w:tr w:rsidR="00871ECA" w:rsidRPr="00373F1A" w14:paraId="6A75AECC" w14:textId="77777777" w:rsidTr="0011520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0BFB3B77" w14:textId="77777777" w:rsidR="00871ECA" w:rsidRPr="00D56FE7" w:rsidRDefault="00871ECA" w:rsidP="00871ECA">
            <w:pPr>
              <w:spacing w:after="0"/>
              <w:rPr>
                <w:rFonts w:ascii="Calibri" w:hAnsi="Calibri" w:cs="Calibri"/>
                <w:b w:val="0"/>
                <w:color w:val="000000"/>
                <w:lang w:eastAsia="en-GB"/>
              </w:rPr>
            </w:pPr>
            <w:r w:rsidRPr="00D56FE7">
              <w:rPr>
                <w:rFonts w:ascii="Calibri" w:hAnsi="Calibri" w:cs="Calibri"/>
                <w:b w:val="0"/>
                <w:color w:val="000000"/>
                <w:lang w:eastAsia="en-GB"/>
              </w:rPr>
              <w:t>Norovirus</w:t>
            </w:r>
          </w:p>
        </w:tc>
        <w:tc>
          <w:tcPr>
            <w:tcW w:w="2186" w:type="dxa"/>
            <w:noWrap/>
            <w:hideMark/>
          </w:tcPr>
          <w:p w14:paraId="4024F96E" w14:textId="062D65E4" w:rsidR="00871ECA" w:rsidRPr="00373F1A" w:rsidRDefault="00871ECA" w:rsidP="00871ECA">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373F1A">
              <w:rPr>
                <w:rFonts w:ascii="Calibri" w:hAnsi="Calibri" w:cs="Calibri"/>
                <w:color w:val="000000"/>
                <w:lang w:eastAsia="en-GB"/>
              </w:rPr>
              <w:t>188,129</w:t>
            </w:r>
          </w:p>
        </w:tc>
        <w:tc>
          <w:tcPr>
            <w:tcW w:w="2410" w:type="dxa"/>
            <w:noWrap/>
            <w:hideMark/>
          </w:tcPr>
          <w:p w14:paraId="6581C973" w14:textId="28A19100" w:rsidR="00871ECA" w:rsidRPr="00373F1A" w:rsidRDefault="00871ECA" w:rsidP="00871ECA">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373F1A">
              <w:rPr>
                <w:rFonts w:ascii="Calibri" w:hAnsi="Calibri" w:cs="Calibri"/>
                <w:color w:val="000000"/>
                <w:lang w:eastAsia="en-GB"/>
              </w:rPr>
              <w:t xml:space="preserve">                             </w:t>
            </w:r>
            <w:r>
              <w:rPr>
                <w:rFonts w:ascii="Calibri" w:hAnsi="Calibri" w:cs="Calibri"/>
                <w:color w:val="000000"/>
                <w:lang w:eastAsia="en-GB"/>
              </w:rPr>
              <w:t>394</w:t>
            </w:r>
            <w:r w:rsidRPr="00373F1A">
              <w:rPr>
                <w:rFonts w:ascii="Calibri" w:hAnsi="Calibri" w:cs="Calibri"/>
                <w:color w:val="000000"/>
                <w:lang w:eastAsia="en-GB"/>
              </w:rPr>
              <w:t xml:space="preserve"> </w:t>
            </w:r>
          </w:p>
        </w:tc>
        <w:tc>
          <w:tcPr>
            <w:tcW w:w="2410" w:type="dxa"/>
            <w:noWrap/>
            <w:hideMark/>
          </w:tcPr>
          <w:p w14:paraId="3F1A2E79" w14:textId="32FEAE69" w:rsidR="00871ECA" w:rsidRPr="00373F1A" w:rsidRDefault="00871ECA" w:rsidP="00871ECA">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373F1A">
              <w:rPr>
                <w:rFonts w:ascii="Calibri" w:hAnsi="Calibri" w:cs="Calibri"/>
                <w:color w:val="000000"/>
                <w:lang w:eastAsia="en-GB"/>
              </w:rPr>
              <w:t xml:space="preserve">                </w:t>
            </w:r>
            <w:r>
              <w:rPr>
                <w:rFonts w:ascii="Calibri" w:hAnsi="Calibri" w:cs="Calibri"/>
                <w:color w:val="000000"/>
                <w:lang w:eastAsia="en-GB"/>
              </w:rPr>
              <w:t>74,122,826</w:t>
            </w:r>
            <w:r w:rsidRPr="00373F1A">
              <w:rPr>
                <w:rFonts w:ascii="Calibri" w:hAnsi="Calibri" w:cs="Calibri"/>
                <w:color w:val="000000"/>
                <w:lang w:eastAsia="en-GB"/>
              </w:rPr>
              <w:t xml:space="preserve"> </w:t>
            </w:r>
          </w:p>
        </w:tc>
      </w:tr>
      <w:tr w:rsidR="00871ECA" w:rsidRPr="00373F1A" w14:paraId="2F90EAAF" w14:textId="77777777" w:rsidTr="00115202">
        <w:trPr>
          <w:trHeight w:val="29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3FBFB5F4" w14:textId="77777777" w:rsidR="00871ECA" w:rsidRPr="00D56FE7" w:rsidRDefault="00871ECA" w:rsidP="00871ECA">
            <w:pPr>
              <w:spacing w:after="0"/>
              <w:rPr>
                <w:rFonts w:ascii="Calibri" w:hAnsi="Calibri" w:cs="Calibri"/>
                <w:b w:val="0"/>
                <w:i/>
                <w:color w:val="000000"/>
                <w:lang w:eastAsia="en-GB"/>
              </w:rPr>
            </w:pPr>
            <w:r w:rsidRPr="00D56FE7">
              <w:rPr>
                <w:rFonts w:ascii="Calibri" w:hAnsi="Calibri" w:cs="Calibri"/>
                <w:b w:val="0"/>
                <w:i/>
                <w:color w:val="000000"/>
                <w:lang w:eastAsia="en-GB"/>
              </w:rPr>
              <w:t>Listeria</w:t>
            </w:r>
          </w:p>
        </w:tc>
        <w:tc>
          <w:tcPr>
            <w:tcW w:w="2186" w:type="dxa"/>
            <w:noWrap/>
            <w:hideMark/>
          </w:tcPr>
          <w:p w14:paraId="38B4366C" w14:textId="13E60251" w:rsidR="00871ECA" w:rsidRPr="00373F1A" w:rsidRDefault="00871ECA" w:rsidP="00871ECA">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373F1A">
              <w:rPr>
                <w:rFonts w:ascii="Calibri" w:hAnsi="Calibri" w:cs="Calibri"/>
                <w:color w:val="000000"/>
                <w:lang w:eastAsia="en-GB"/>
              </w:rPr>
              <w:t>0</w:t>
            </w:r>
          </w:p>
        </w:tc>
        <w:tc>
          <w:tcPr>
            <w:tcW w:w="2410" w:type="dxa"/>
            <w:noWrap/>
            <w:hideMark/>
          </w:tcPr>
          <w:p w14:paraId="74988C79" w14:textId="140FD14B" w:rsidR="00871ECA" w:rsidRPr="00373F1A" w:rsidRDefault="00871ECA" w:rsidP="00871ECA">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373F1A">
              <w:rPr>
                <w:rFonts w:ascii="Calibri" w:hAnsi="Calibri" w:cs="Calibri"/>
                <w:color w:val="000000"/>
                <w:lang w:eastAsia="en-GB"/>
              </w:rPr>
              <w:t xml:space="preserve">                     </w:t>
            </w:r>
            <w:r>
              <w:rPr>
                <w:rFonts w:ascii="Calibri" w:hAnsi="Calibri" w:cs="Calibri"/>
                <w:color w:val="000000"/>
                <w:lang w:eastAsia="en-GB"/>
              </w:rPr>
              <w:t>638,397</w:t>
            </w:r>
            <w:r w:rsidRPr="00373F1A">
              <w:rPr>
                <w:rFonts w:ascii="Calibri" w:hAnsi="Calibri" w:cs="Calibri"/>
                <w:color w:val="000000"/>
                <w:lang w:eastAsia="en-GB"/>
              </w:rPr>
              <w:t xml:space="preserve"> </w:t>
            </w:r>
          </w:p>
        </w:tc>
        <w:tc>
          <w:tcPr>
            <w:tcW w:w="2410" w:type="dxa"/>
            <w:noWrap/>
            <w:hideMark/>
          </w:tcPr>
          <w:p w14:paraId="1B51E37D" w14:textId="6040B0B3" w:rsidR="00871ECA" w:rsidRPr="00373F1A" w:rsidRDefault="00871ECA" w:rsidP="00871ECA">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373F1A">
              <w:rPr>
                <w:rFonts w:ascii="Calibri" w:hAnsi="Calibri" w:cs="Calibri"/>
                <w:color w:val="000000"/>
                <w:lang w:eastAsia="en-GB"/>
              </w:rPr>
              <w:t xml:space="preserve">                                 -   </w:t>
            </w:r>
          </w:p>
        </w:tc>
      </w:tr>
      <w:tr w:rsidR="00871ECA" w:rsidRPr="00373F1A" w14:paraId="4C2E362B" w14:textId="77777777" w:rsidTr="0011520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587FEDC" w14:textId="77777777" w:rsidR="00871ECA" w:rsidRPr="00D56FE7" w:rsidRDefault="00871ECA" w:rsidP="00871ECA">
            <w:pPr>
              <w:spacing w:after="0"/>
              <w:rPr>
                <w:rFonts w:ascii="Calibri" w:hAnsi="Calibri" w:cs="Calibri"/>
                <w:b w:val="0"/>
                <w:color w:val="000000"/>
                <w:lang w:eastAsia="en-GB"/>
              </w:rPr>
            </w:pPr>
            <w:r w:rsidRPr="00D56FE7">
              <w:rPr>
                <w:rFonts w:ascii="Calibri" w:hAnsi="Calibri" w:cs="Calibri"/>
                <w:b w:val="0"/>
                <w:color w:val="000000"/>
                <w:lang w:eastAsia="en-GB"/>
              </w:rPr>
              <w:t>STEC</w:t>
            </w:r>
          </w:p>
        </w:tc>
        <w:tc>
          <w:tcPr>
            <w:tcW w:w="2186" w:type="dxa"/>
            <w:noWrap/>
            <w:hideMark/>
          </w:tcPr>
          <w:p w14:paraId="2D491C1C" w14:textId="05464F5F" w:rsidR="00871ECA" w:rsidRPr="00373F1A" w:rsidRDefault="00871ECA" w:rsidP="00871ECA">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373F1A">
              <w:rPr>
                <w:rFonts w:ascii="Calibri" w:hAnsi="Calibri" w:cs="Calibri"/>
                <w:color w:val="000000"/>
                <w:lang w:eastAsia="en-GB"/>
              </w:rPr>
              <w:t>4,637</w:t>
            </w:r>
          </w:p>
        </w:tc>
        <w:tc>
          <w:tcPr>
            <w:tcW w:w="2410" w:type="dxa"/>
            <w:noWrap/>
            <w:hideMark/>
          </w:tcPr>
          <w:p w14:paraId="68C81E02" w14:textId="6F0E2BD3" w:rsidR="00871ECA" w:rsidRPr="00373F1A" w:rsidRDefault="00871ECA" w:rsidP="00871ECA">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373F1A">
              <w:rPr>
                <w:rFonts w:ascii="Calibri" w:hAnsi="Calibri" w:cs="Calibri"/>
                <w:color w:val="000000"/>
                <w:lang w:eastAsia="en-GB"/>
              </w:rPr>
              <w:t xml:space="preserve">                          1,716 </w:t>
            </w:r>
          </w:p>
        </w:tc>
        <w:tc>
          <w:tcPr>
            <w:tcW w:w="2410" w:type="dxa"/>
            <w:noWrap/>
            <w:hideMark/>
          </w:tcPr>
          <w:p w14:paraId="603429A3" w14:textId="53A7EF7B" w:rsidR="00871ECA" w:rsidRPr="00373F1A" w:rsidRDefault="00871ECA" w:rsidP="00871ECA">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373F1A">
              <w:rPr>
                <w:rFonts w:ascii="Calibri" w:hAnsi="Calibri" w:cs="Calibri"/>
                <w:color w:val="000000"/>
                <w:lang w:eastAsia="en-GB"/>
              </w:rPr>
              <w:t xml:space="preserve">                   7,957,092 </w:t>
            </w:r>
          </w:p>
        </w:tc>
      </w:tr>
      <w:tr w:rsidR="00871ECA" w:rsidRPr="00373F1A" w14:paraId="79E64E55" w14:textId="77777777" w:rsidTr="00115202">
        <w:trPr>
          <w:trHeight w:val="290"/>
        </w:trPr>
        <w:tc>
          <w:tcPr>
            <w:cnfStyle w:val="001000000000" w:firstRow="0" w:lastRow="0" w:firstColumn="1" w:lastColumn="0" w:oddVBand="0" w:evenVBand="0" w:oddHBand="0" w:evenHBand="0" w:firstRowFirstColumn="0" w:firstRowLastColumn="0" w:lastRowFirstColumn="0" w:lastRowLastColumn="0"/>
            <w:tcW w:w="1920" w:type="dxa"/>
            <w:hideMark/>
          </w:tcPr>
          <w:p w14:paraId="23E0F54D" w14:textId="77777777" w:rsidR="00871ECA" w:rsidRPr="00D56FE7" w:rsidRDefault="00871ECA" w:rsidP="00871ECA">
            <w:pPr>
              <w:spacing w:after="0"/>
              <w:rPr>
                <w:rFonts w:ascii="Calibri" w:hAnsi="Calibri" w:cs="Calibri"/>
                <w:lang w:eastAsia="en-GB"/>
              </w:rPr>
            </w:pPr>
            <w:r w:rsidRPr="00D56FE7">
              <w:rPr>
                <w:rFonts w:ascii="Calibri" w:hAnsi="Calibri" w:cs="Calibri"/>
                <w:lang w:eastAsia="en-GB"/>
              </w:rPr>
              <w:t>Total</w:t>
            </w:r>
          </w:p>
        </w:tc>
        <w:tc>
          <w:tcPr>
            <w:tcW w:w="2186" w:type="dxa"/>
            <w:hideMark/>
          </w:tcPr>
          <w:p w14:paraId="082F511C" w14:textId="17B7BB9E" w:rsidR="00871ECA" w:rsidRPr="00373F1A" w:rsidRDefault="00871ECA" w:rsidP="00871ECA">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lang w:eastAsia="en-GB"/>
              </w:rPr>
            </w:pPr>
            <w:r w:rsidRPr="00373F1A">
              <w:rPr>
                <w:rFonts w:ascii="Calibri" w:hAnsi="Calibri" w:cs="Calibri"/>
                <w:b/>
                <w:bCs/>
                <w:lang w:eastAsia="en-GB"/>
              </w:rPr>
              <w:t>227,314</w:t>
            </w:r>
          </w:p>
        </w:tc>
        <w:tc>
          <w:tcPr>
            <w:tcW w:w="2410" w:type="dxa"/>
            <w:hideMark/>
          </w:tcPr>
          <w:p w14:paraId="1A475340" w14:textId="2A7CAD71" w:rsidR="00871ECA" w:rsidRPr="00373F1A" w:rsidRDefault="00871ECA" w:rsidP="00871ECA">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lang w:eastAsia="en-GB"/>
              </w:rPr>
            </w:pPr>
            <w:r w:rsidRPr="00373F1A">
              <w:rPr>
                <w:rFonts w:ascii="Calibri" w:hAnsi="Calibri" w:cs="Calibri"/>
                <w:b/>
                <w:bCs/>
                <w:lang w:eastAsia="en-GB"/>
              </w:rPr>
              <w:t> </w:t>
            </w:r>
          </w:p>
        </w:tc>
        <w:tc>
          <w:tcPr>
            <w:tcW w:w="2410" w:type="dxa"/>
            <w:hideMark/>
          </w:tcPr>
          <w:p w14:paraId="3D517AF1" w14:textId="57092AA5" w:rsidR="00871ECA" w:rsidRPr="00373F1A" w:rsidRDefault="00871ECA" w:rsidP="00871ECA">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lang w:eastAsia="en-GB"/>
              </w:rPr>
            </w:pPr>
            <w:r w:rsidRPr="00373F1A">
              <w:rPr>
                <w:rFonts w:ascii="Calibri" w:hAnsi="Calibri" w:cs="Calibri"/>
                <w:b/>
                <w:bCs/>
                <w:lang w:eastAsia="en-GB"/>
              </w:rPr>
              <w:t xml:space="preserve">              </w:t>
            </w:r>
            <w:r>
              <w:rPr>
                <w:rFonts w:ascii="Calibri" w:hAnsi="Calibri" w:cs="Calibri"/>
                <w:b/>
                <w:bCs/>
                <w:lang w:eastAsia="en-GB"/>
              </w:rPr>
              <w:t>131,932,670</w:t>
            </w:r>
            <w:r w:rsidRPr="00373F1A">
              <w:rPr>
                <w:rFonts w:ascii="Calibri" w:hAnsi="Calibri" w:cs="Calibri"/>
                <w:b/>
                <w:bCs/>
                <w:lang w:eastAsia="en-GB"/>
              </w:rPr>
              <w:t xml:space="preserve"> </w:t>
            </w:r>
          </w:p>
        </w:tc>
      </w:tr>
    </w:tbl>
    <w:p w14:paraId="13580A78" w14:textId="6C3D4A41" w:rsidR="004F4C6E" w:rsidRDefault="004F4C6E" w:rsidP="001754DF"/>
    <w:p w14:paraId="611A5BD8" w14:textId="132C6888" w:rsidR="008C1472" w:rsidRDefault="003D4F0F" w:rsidP="00FC16C7">
      <w:pPr>
        <w:pStyle w:val="Heading2"/>
      </w:pPr>
      <w:bookmarkStart w:id="86" w:name="_Toc94172856"/>
      <w:r>
        <w:t>Net b</w:t>
      </w:r>
      <w:r w:rsidR="008C1472">
        <w:t xml:space="preserve">enefit of </w:t>
      </w:r>
      <w:r>
        <w:t>each option</w:t>
      </w:r>
      <w:bookmarkEnd w:id="86"/>
    </w:p>
    <w:p w14:paraId="32A32A24" w14:textId="7750CCB6" w:rsidR="00E81357" w:rsidRDefault="008C1472" w:rsidP="004F4C6E">
      <w:r w:rsidRPr="008C1472">
        <w:t>The ne</w:t>
      </w:r>
      <w:r>
        <w:t>t benefits of Options 3.1</w:t>
      </w:r>
      <w:r w:rsidR="008C769E">
        <w:t xml:space="preserve"> and </w:t>
      </w:r>
      <w:r>
        <w:t>3.2 ha</w:t>
      </w:r>
      <w:r w:rsidR="005879AA">
        <w:t>ve been calculated over a ten-</w:t>
      </w:r>
      <w:r>
        <w:t>year period</w:t>
      </w:r>
      <w:r w:rsidR="00E81357">
        <w:t xml:space="preserve"> for both Category 1 and Category 2 businesses</w:t>
      </w:r>
      <w:r w:rsidR="00196D7E">
        <w:t xml:space="preserve">. </w:t>
      </w:r>
      <w:r w:rsidR="00E81357">
        <w:t xml:space="preserve">A annual </w:t>
      </w:r>
      <w:r>
        <w:t>discount rate of 7% has been applied as per the recommendation of the Office of Best Practice Regulation</w:t>
      </w:r>
      <w:r w:rsidR="00196D7E">
        <w:t xml:space="preserve">. </w:t>
      </w:r>
    </w:p>
    <w:p w14:paraId="112BE915" w14:textId="55C96017" w:rsidR="003A5E9C" w:rsidRPr="003A5E9C" w:rsidRDefault="00D56FE7" w:rsidP="003A5E9C">
      <w:pPr>
        <w:pStyle w:val="Caption"/>
        <w:keepNext/>
        <w:rPr>
          <w:b/>
          <w:color w:val="auto"/>
          <w:sz w:val="20"/>
        </w:rPr>
      </w:pPr>
      <w:r>
        <w:rPr>
          <w:b/>
          <w:color w:val="auto"/>
          <w:sz w:val="20"/>
        </w:rPr>
        <w:t>Table 12: Output of cost–</w:t>
      </w:r>
      <w:r w:rsidR="003A5E9C" w:rsidRPr="003A5E9C">
        <w:rPr>
          <w:b/>
          <w:color w:val="auto"/>
          <w:sz w:val="20"/>
        </w:rPr>
        <w:t>benefit analysis</w:t>
      </w:r>
    </w:p>
    <w:tbl>
      <w:tblPr>
        <w:tblStyle w:val="GridTable2"/>
        <w:tblW w:w="0" w:type="auto"/>
        <w:tblLook w:val="04A0" w:firstRow="1" w:lastRow="0" w:firstColumn="1" w:lastColumn="0" w:noHBand="0" w:noVBand="1"/>
      </w:tblPr>
      <w:tblGrid>
        <w:gridCol w:w="3005"/>
        <w:gridCol w:w="3005"/>
        <w:gridCol w:w="3006"/>
      </w:tblGrid>
      <w:tr w:rsidR="008C769E" w14:paraId="64BE21CD" w14:textId="77777777" w:rsidTr="00997E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shd w:val="clear" w:color="auto" w:fill="DDD9C3" w:themeFill="background2" w:themeFillShade="E6"/>
          </w:tcPr>
          <w:p w14:paraId="356F0C3E" w14:textId="77777777" w:rsidR="008C769E" w:rsidRPr="00522745" w:rsidRDefault="008C769E" w:rsidP="00997E8F">
            <w:pPr>
              <w:spacing w:after="85"/>
              <w:jc w:val="center"/>
            </w:pPr>
            <w:r w:rsidRPr="00522745">
              <w:t>Option</w:t>
            </w:r>
          </w:p>
        </w:tc>
        <w:tc>
          <w:tcPr>
            <w:tcW w:w="3005" w:type="dxa"/>
            <w:shd w:val="clear" w:color="auto" w:fill="DDD9C3" w:themeFill="background2" w:themeFillShade="E6"/>
          </w:tcPr>
          <w:p w14:paraId="0035811E" w14:textId="77777777" w:rsidR="008C769E" w:rsidRPr="00522745" w:rsidRDefault="008C769E" w:rsidP="00997E8F">
            <w:pPr>
              <w:spacing w:after="85"/>
              <w:jc w:val="center"/>
              <w:cnfStyle w:val="100000000000" w:firstRow="1" w:lastRow="0" w:firstColumn="0" w:lastColumn="0" w:oddVBand="0" w:evenVBand="0" w:oddHBand="0" w:evenHBand="0" w:firstRowFirstColumn="0" w:firstRowLastColumn="0" w:lastRowFirstColumn="0" w:lastRowLastColumn="0"/>
            </w:pPr>
            <w:r w:rsidRPr="00522745">
              <w:t>Bu</w:t>
            </w:r>
            <w:r>
              <w:t>siness c</w:t>
            </w:r>
            <w:r w:rsidRPr="00522745">
              <w:t>ategory</w:t>
            </w:r>
          </w:p>
        </w:tc>
        <w:tc>
          <w:tcPr>
            <w:tcW w:w="3006" w:type="dxa"/>
            <w:shd w:val="clear" w:color="auto" w:fill="DDD9C3" w:themeFill="background2" w:themeFillShade="E6"/>
          </w:tcPr>
          <w:p w14:paraId="1FA7002B" w14:textId="77777777" w:rsidR="008C769E" w:rsidRPr="00522745" w:rsidRDefault="008C769E" w:rsidP="00997E8F">
            <w:pPr>
              <w:spacing w:after="85"/>
              <w:jc w:val="center"/>
              <w:cnfStyle w:val="100000000000" w:firstRow="1" w:lastRow="0" w:firstColumn="0" w:lastColumn="0" w:oddVBand="0" w:evenVBand="0" w:oddHBand="0" w:evenHBand="0" w:firstRowFirstColumn="0" w:firstRowLastColumn="0" w:lastRowFirstColumn="0" w:lastRowLastColumn="0"/>
            </w:pPr>
            <w:r>
              <w:t>Net b</w:t>
            </w:r>
            <w:r w:rsidRPr="00522745">
              <w:t>enefit over 10 years at 7% discount</w:t>
            </w:r>
          </w:p>
        </w:tc>
      </w:tr>
      <w:tr w:rsidR="008C769E" w14:paraId="3DB7A9AD" w14:textId="77777777" w:rsidTr="00997E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top w:val="single" w:sz="12" w:space="0" w:color="666666" w:themeColor="text1" w:themeTint="99"/>
              <w:bottom w:val="nil"/>
            </w:tcBorders>
            <w:shd w:val="clear" w:color="auto" w:fill="B8CCE4" w:themeFill="accent1" w:themeFillTint="66"/>
          </w:tcPr>
          <w:p w14:paraId="6D2395D4" w14:textId="77777777" w:rsidR="008C769E" w:rsidRDefault="008C769E" w:rsidP="00997E8F">
            <w:pPr>
              <w:spacing w:after="85"/>
              <w:jc w:val="center"/>
            </w:pPr>
            <w:r>
              <w:t>3.1</w:t>
            </w:r>
          </w:p>
        </w:tc>
        <w:tc>
          <w:tcPr>
            <w:tcW w:w="3005" w:type="dxa"/>
            <w:shd w:val="clear" w:color="auto" w:fill="auto"/>
          </w:tcPr>
          <w:p w14:paraId="0937D67D" w14:textId="77777777" w:rsidR="008C769E" w:rsidRDefault="008C769E" w:rsidP="00997E8F">
            <w:pPr>
              <w:spacing w:after="85"/>
              <w:jc w:val="center"/>
              <w:cnfStyle w:val="000000100000" w:firstRow="0" w:lastRow="0" w:firstColumn="0" w:lastColumn="0" w:oddVBand="0" w:evenVBand="0" w:oddHBand="1" w:evenHBand="0" w:firstRowFirstColumn="0" w:firstRowLastColumn="0" w:lastRowFirstColumn="0" w:lastRowLastColumn="0"/>
            </w:pPr>
            <w:r>
              <w:t>Category 1</w:t>
            </w:r>
          </w:p>
        </w:tc>
        <w:tc>
          <w:tcPr>
            <w:tcW w:w="3006" w:type="dxa"/>
            <w:shd w:val="clear" w:color="auto" w:fill="auto"/>
          </w:tcPr>
          <w:p w14:paraId="3E2C1F40" w14:textId="77777777" w:rsidR="008C769E" w:rsidRPr="00E81357" w:rsidRDefault="008C769E" w:rsidP="00997E8F">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 xml:space="preserve">      $660,955,996 </w:t>
            </w:r>
          </w:p>
        </w:tc>
      </w:tr>
      <w:tr w:rsidR="008C769E" w14:paraId="09CEA630" w14:textId="77777777" w:rsidTr="00997E8F">
        <w:tc>
          <w:tcPr>
            <w:cnfStyle w:val="001000000000" w:firstRow="0" w:lastRow="0" w:firstColumn="1" w:lastColumn="0" w:oddVBand="0" w:evenVBand="0" w:oddHBand="0" w:evenHBand="0" w:firstRowFirstColumn="0" w:firstRowLastColumn="0" w:lastRowFirstColumn="0" w:lastRowLastColumn="0"/>
            <w:tcW w:w="3005" w:type="dxa"/>
            <w:vMerge/>
            <w:tcBorders>
              <w:top w:val="nil"/>
              <w:bottom w:val="single" w:sz="2" w:space="0" w:color="666666" w:themeColor="text1" w:themeTint="99"/>
            </w:tcBorders>
            <w:shd w:val="clear" w:color="auto" w:fill="B8CCE4" w:themeFill="accent1" w:themeFillTint="66"/>
          </w:tcPr>
          <w:p w14:paraId="49F51A01" w14:textId="77777777" w:rsidR="008C769E" w:rsidRDefault="008C769E" w:rsidP="00997E8F">
            <w:pPr>
              <w:spacing w:after="85"/>
              <w:jc w:val="right"/>
            </w:pPr>
          </w:p>
        </w:tc>
        <w:tc>
          <w:tcPr>
            <w:tcW w:w="3005" w:type="dxa"/>
            <w:shd w:val="clear" w:color="auto" w:fill="D9D9D9" w:themeFill="background1" w:themeFillShade="D9"/>
          </w:tcPr>
          <w:p w14:paraId="5AF36F21" w14:textId="77777777" w:rsidR="008C769E" w:rsidRDefault="008C769E" w:rsidP="00997E8F">
            <w:pPr>
              <w:spacing w:after="85"/>
              <w:jc w:val="center"/>
              <w:cnfStyle w:val="000000000000" w:firstRow="0" w:lastRow="0" w:firstColumn="0" w:lastColumn="0" w:oddVBand="0" w:evenVBand="0" w:oddHBand="0" w:evenHBand="0" w:firstRowFirstColumn="0" w:firstRowLastColumn="0" w:lastRowFirstColumn="0" w:lastRowLastColumn="0"/>
            </w:pPr>
            <w:r>
              <w:t>Category 2</w:t>
            </w:r>
          </w:p>
        </w:tc>
        <w:tc>
          <w:tcPr>
            <w:tcW w:w="3006" w:type="dxa"/>
            <w:shd w:val="clear" w:color="auto" w:fill="D9D9D9" w:themeFill="background1" w:themeFillShade="D9"/>
          </w:tcPr>
          <w:p w14:paraId="47FB2BDD" w14:textId="77777777" w:rsidR="008C769E" w:rsidRPr="00F743DB" w:rsidRDefault="008C769E" w:rsidP="00997E8F">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      $59,757,276 </w:t>
            </w:r>
          </w:p>
        </w:tc>
      </w:tr>
      <w:tr w:rsidR="008C769E" w14:paraId="42D59F49" w14:textId="77777777" w:rsidTr="00997E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bottom w:val="nil"/>
            </w:tcBorders>
            <w:shd w:val="clear" w:color="auto" w:fill="FBD4B4" w:themeFill="accent6" w:themeFillTint="66"/>
          </w:tcPr>
          <w:p w14:paraId="3FACAADC" w14:textId="332C44AC" w:rsidR="008C769E" w:rsidRDefault="00935345" w:rsidP="00997E8F">
            <w:pPr>
              <w:spacing w:after="85"/>
              <w:jc w:val="center"/>
            </w:pPr>
            <w:r>
              <w:t>3.2</w:t>
            </w:r>
          </w:p>
        </w:tc>
        <w:tc>
          <w:tcPr>
            <w:tcW w:w="3005" w:type="dxa"/>
            <w:shd w:val="clear" w:color="auto" w:fill="auto"/>
          </w:tcPr>
          <w:p w14:paraId="5E238945" w14:textId="77777777" w:rsidR="008C769E" w:rsidRDefault="008C769E" w:rsidP="00997E8F">
            <w:pPr>
              <w:spacing w:after="85"/>
              <w:jc w:val="center"/>
              <w:cnfStyle w:val="000000100000" w:firstRow="0" w:lastRow="0" w:firstColumn="0" w:lastColumn="0" w:oddVBand="0" w:evenVBand="0" w:oddHBand="1" w:evenHBand="0" w:firstRowFirstColumn="0" w:firstRowLastColumn="0" w:lastRowFirstColumn="0" w:lastRowLastColumn="0"/>
            </w:pPr>
            <w:r>
              <w:t>Category 1</w:t>
            </w:r>
          </w:p>
        </w:tc>
        <w:tc>
          <w:tcPr>
            <w:tcW w:w="3006" w:type="dxa"/>
            <w:shd w:val="clear" w:color="auto" w:fill="auto"/>
          </w:tcPr>
          <w:p w14:paraId="1456039F" w14:textId="77777777" w:rsidR="008C769E" w:rsidRPr="00F743DB" w:rsidRDefault="008C769E" w:rsidP="00997E8F">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 xml:space="preserve">      $567,125,922 </w:t>
            </w:r>
          </w:p>
        </w:tc>
      </w:tr>
      <w:tr w:rsidR="008C769E" w14:paraId="1E50D0AB" w14:textId="77777777" w:rsidTr="00997E8F">
        <w:tc>
          <w:tcPr>
            <w:cnfStyle w:val="001000000000" w:firstRow="0" w:lastRow="0" w:firstColumn="1" w:lastColumn="0" w:oddVBand="0" w:evenVBand="0" w:oddHBand="0" w:evenHBand="0" w:firstRowFirstColumn="0" w:firstRowLastColumn="0" w:lastRowFirstColumn="0" w:lastRowLastColumn="0"/>
            <w:tcW w:w="3005" w:type="dxa"/>
            <w:vMerge/>
            <w:tcBorders>
              <w:top w:val="nil"/>
            </w:tcBorders>
            <w:shd w:val="clear" w:color="auto" w:fill="FBD4B4" w:themeFill="accent6" w:themeFillTint="66"/>
          </w:tcPr>
          <w:p w14:paraId="184C9A06" w14:textId="77777777" w:rsidR="008C769E" w:rsidRDefault="008C769E" w:rsidP="00997E8F">
            <w:pPr>
              <w:spacing w:after="85"/>
              <w:jc w:val="center"/>
            </w:pPr>
          </w:p>
        </w:tc>
        <w:tc>
          <w:tcPr>
            <w:tcW w:w="3005" w:type="dxa"/>
            <w:shd w:val="clear" w:color="auto" w:fill="D9D9D9" w:themeFill="background1" w:themeFillShade="D9"/>
          </w:tcPr>
          <w:p w14:paraId="4DBD9E3D" w14:textId="77777777" w:rsidR="008C769E" w:rsidRDefault="008C769E" w:rsidP="00997E8F">
            <w:pPr>
              <w:spacing w:after="85"/>
              <w:jc w:val="center"/>
              <w:cnfStyle w:val="000000000000" w:firstRow="0" w:lastRow="0" w:firstColumn="0" w:lastColumn="0" w:oddVBand="0" w:evenVBand="0" w:oddHBand="0" w:evenHBand="0" w:firstRowFirstColumn="0" w:firstRowLastColumn="0" w:lastRowFirstColumn="0" w:lastRowLastColumn="0"/>
            </w:pPr>
            <w:r>
              <w:t>Category 2</w:t>
            </w:r>
          </w:p>
        </w:tc>
        <w:tc>
          <w:tcPr>
            <w:tcW w:w="3006" w:type="dxa"/>
            <w:shd w:val="clear" w:color="auto" w:fill="D9D9D9" w:themeFill="background1" w:themeFillShade="D9"/>
          </w:tcPr>
          <w:p w14:paraId="7E6C5DA0" w14:textId="77777777" w:rsidR="008C769E" w:rsidRPr="00F743DB" w:rsidRDefault="008C769E" w:rsidP="00997E8F">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      $93,361,451</w:t>
            </w:r>
          </w:p>
        </w:tc>
      </w:tr>
    </w:tbl>
    <w:p w14:paraId="274E909E" w14:textId="77777777" w:rsidR="008C769E" w:rsidRDefault="008C769E" w:rsidP="004F4C6E">
      <w:pPr>
        <w:rPr>
          <w:rFonts w:eastAsiaTheme="majorEastAsia" w:cs="Arial"/>
          <w:b/>
          <w:bCs/>
          <w:sz w:val="28"/>
        </w:rPr>
      </w:pPr>
    </w:p>
    <w:p w14:paraId="12F6987A" w14:textId="77777777" w:rsidR="008C769E" w:rsidRDefault="008C769E" w:rsidP="004F4C6E">
      <w:pPr>
        <w:rPr>
          <w:rFonts w:eastAsiaTheme="majorEastAsia" w:cs="Arial"/>
          <w:b/>
          <w:bCs/>
          <w:sz w:val="28"/>
        </w:rPr>
      </w:pPr>
    </w:p>
    <w:p w14:paraId="7A84A388" w14:textId="066CB208" w:rsidR="004F4C6E" w:rsidRPr="00373F1A" w:rsidRDefault="004F4C6E" w:rsidP="004F4C6E">
      <w:pPr>
        <w:rPr>
          <w:rFonts w:eastAsiaTheme="majorEastAsia" w:cs="Arial"/>
          <w:b/>
          <w:bCs/>
          <w:sz w:val="28"/>
        </w:rPr>
      </w:pPr>
      <w:r w:rsidRPr="00373F1A">
        <w:rPr>
          <w:rFonts w:eastAsiaTheme="majorEastAsia" w:cs="Arial"/>
          <w:b/>
          <w:bCs/>
          <w:sz w:val="28"/>
        </w:rPr>
        <w:t>References</w:t>
      </w:r>
    </w:p>
    <w:p w14:paraId="4D828AF9" w14:textId="77777777" w:rsidR="004F4C6E" w:rsidRPr="00373F1A" w:rsidRDefault="004F4C6E" w:rsidP="004F4C6E">
      <w:pPr>
        <w:rPr>
          <w:lang w:eastAsia="en-AU"/>
        </w:rPr>
      </w:pPr>
      <w:r w:rsidRPr="00373F1A">
        <w:rPr>
          <w:lang w:eastAsia="en-AU"/>
        </w:rPr>
        <w:t>Allen (2002). The Allen Consulting Group. Food Safety Management Systems; Costs, Benefits and Alternatives. Canberra: Commonwealth Department of Health and Aging.</w:t>
      </w:r>
    </w:p>
    <w:p w14:paraId="241A41F5" w14:textId="77777777" w:rsidR="004F4C6E" w:rsidRPr="00373F1A" w:rsidRDefault="004F4C6E" w:rsidP="004F4C6E">
      <w:pPr>
        <w:rPr>
          <w:lang w:eastAsia="en-AU"/>
        </w:rPr>
      </w:pPr>
      <w:r w:rsidRPr="00373F1A">
        <w:rPr>
          <w:lang w:eastAsia="en-AU"/>
        </w:rPr>
        <w:t>Food Science Australia and Minter Ellison Consulting (2002). National Risk Validation Project Final Report. Canberra: NSW Department of Health &amp; the Commonwealth Department of Health and Aging.</w:t>
      </w:r>
    </w:p>
    <w:p w14:paraId="1E612321" w14:textId="769911B3" w:rsidR="004F4C6E" w:rsidRPr="00373F1A" w:rsidRDefault="004F4C6E" w:rsidP="004F4C6E">
      <w:r w:rsidRPr="00373F1A">
        <w:t>Kirk</w:t>
      </w:r>
      <w:r w:rsidR="002B0592">
        <w:t xml:space="preserve"> M, Ford L, Glass K, Hall G</w:t>
      </w:r>
      <w:r w:rsidRPr="00373F1A">
        <w:t xml:space="preserve"> (2014). Foodborne Illness, Australia, Circa 2000 and Circa 2010. Emerging Infectious Diseases, 20(11)</w:t>
      </w:r>
      <w:r w:rsidR="00795EBC">
        <w:t xml:space="preserve">: </w:t>
      </w:r>
      <w:r w:rsidR="001754DF">
        <w:t xml:space="preserve">1857-1864. </w:t>
      </w:r>
      <w:hyperlink r:id="rId38" w:history="1">
        <w:r w:rsidR="001754DF" w:rsidRPr="00191DF0">
          <w:rPr>
            <w:rStyle w:val="Hyperlink"/>
            <w:rFonts w:ascii="Arial" w:hAnsi="Arial" w:cstheme="minorBidi"/>
          </w:rPr>
          <w:t>https://doi.org/10.3201/eid2011.131315</w:t>
        </w:r>
      </w:hyperlink>
      <w:r w:rsidRPr="00373F1A">
        <w:t xml:space="preserve"> </w:t>
      </w:r>
    </w:p>
    <w:p w14:paraId="0F8D7BA3" w14:textId="0158A1E4" w:rsidR="00FD13A1" w:rsidRDefault="004F4C6E" w:rsidP="004F4C6E">
      <w:pPr>
        <w:rPr>
          <w:lang w:eastAsia="en-AU"/>
        </w:rPr>
      </w:pPr>
      <w:r w:rsidRPr="00373F1A">
        <w:rPr>
          <w:lang w:eastAsia="en-AU"/>
        </w:rPr>
        <w:t>NSW Food Authority (2009). Better Regulation Statement; Food Handler Training Initiative - Food Safety Supervisor requirement for NSW hospitality businesses. Sydney: NSW Food Authority.</w:t>
      </w:r>
    </w:p>
    <w:p w14:paraId="2850B189" w14:textId="211D6A5F" w:rsidR="00FD13A1" w:rsidRDefault="00261D17" w:rsidP="003A5E9C">
      <w:pPr>
        <w:rPr>
          <w:lang w:eastAsia="en-AU"/>
        </w:rPr>
      </w:pPr>
      <w:r>
        <w:rPr>
          <w:lang w:eastAsia="en-AU"/>
        </w:rPr>
        <w:t xml:space="preserve">Office of Best Practice Regulation, </w:t>
      </w:r>
      <w:r w:rsidRPr="00261D17">
        <w:rPr>
          <w:i/>
          <w:lang w:eastAsia="en-AU"/>
        </w:rPr>
        <w:t>Guidance Note – Cost Benefit Analysis</w:t>
      </w:r>
      <w:r>
        <w:rPr>
          <w:lang w:eastAsia="en-AU"/>
        </w:rPr>
        <w:t xml:space="preserve">, March 2020 p.7 </w:t>
      </w:r>
      <w:hyperlink r:id="rId39" w:history="1">
        <w:r w:rsidRPr="00261D17">
          <w:rPr>
            <w:color w:val="0000FF"/>
            <w:u w:val="single"/>
          </w:rPr>
          <w:t>Cost-Benefit Analysis | OBPR (pmc.gov.au)</w:t>
        </w:r>
      </w:hyperlink>
      <w:r w:rsidR="00795EBC">
        <w:t xml:space="preserve">  accessed 29/10/</w:t>
      </w:r>
      <w:r>
        <w:t>2021</w:t>
      </w:r>
      <w:r w:rsidR="00795EBC">
        <w:t>.</w:t>
      </w:r>
      <w:r w:rsidR="00FD13A1">
        <w:rPr>
          <w:lang w:eastAsia="en-AU"/>
        </w:rPr>
        <w:br w:type="page"/>
      </w:r>
    </w:p>
    <w:p w14:paraId="6925E76D" w14:textId="394D022C" w:rsidR="00FD13A1" w:rsidRPr="008F342F" w:rsidRDefault="00FD13A1" w:rsidP="003D4F0F">
      <w:pPr>
        <w:pStyle w:val="Heading1"/>
        <w:rPr>
          <w:sz w:val="32"/>
        </w:rPr>
      </w:pPr>
      <w:bookmarkStart w:id="87" w:name="_Toc70953248"/>
      <w:bookmarkStart w:id="88" w:name="_Toc94172857"/>
      <w:r w:rsidRPr="008F342F">
        <w:rPr>
          <w:sz w:val="32"/>
        </w:rPr>
        <w:t xml:space="preserve">Appendix 2 </w:t>
      </w:r>
      <w:r w:rsidR="00FE0B6C" w:rsidRPr="008F342F">
        <w:rPr>
          <w:sz w:val="32"/>
        </w:rPr>
        <w:t>–</w:t>
      </w:r>
      <w:r w:rsidRPr="008F342F">
        <w:rPr>
          <w:sz w:val="32"/>
        </w:rPr>
        <w:t xml:space="preserve"> Food safety culture initiatives and education</w:t>
      </w:r>
      <w:bookmarkEnd w:id="87"/>
      <w:bookmarkEnd w:id="88"/>
      <w:r w:rsidRPr="008F342F">
        <w:rPr>
          <w:sz w:val="32"/>
        </w:rPr>
        <w:t xml:space="preserve"> </w:t>
      </w:r>
    </w:p>
    <w:p w14:paraId="0ACC91E4" w14:textId="77106115" w:rsidR="00FD13A1" w:rsidRPr="00FD13A1" w:rsidRDefault="00FD13A1" w:rsidP="00FD13A1">
      <w:r w:rsidRPr="004032CC">
        <w:rPr>
          <w:rFonts w:cs="Arial"/>
          <w:lang w:val="en-AU"/>
        </w:rPr>
        <w:t xml:space="preserve">Food safety culture in a food business is how everyone (owners, managers and employees) thinks and acts in their daily job to make sure the food they produce or serve is safe. A strong food safety culture is achieved when </w:t>
      </w:r>
      <w:r>
        <w:rPr>
          <w:rFonts w:cs="Arial"/>
          <w:lang w:val="en-AU"/>
        </w:rPr>
        <w:t>everyone</w:t>
      </w:r>
      <w:r w:rsidRPr="004032CC">
        <w:rPr>
          <w:rFonts w:cs="Arial"/>
          <w:lang w:val="en-AU"/>
        </w:rPr>
        <w:t xml:space="preserve"> understand</w:t>
      </w:r>
      <w:r>
        <w:rPr>
          <w:rFonts w:cs="Arial"/>
          <w:lang w:val="en-AU"/>
        </w:rPr>
        <w:t>s</w:t>
      </w:r>
      <w:r w:rsidRPr="004032CC">
        <w:rPr>
          <w:rFonts w:cs="Arial"/>
          <w:lang w:val="en-AU"/>
        </w:rPr>
        <w:t xml:space="preserve"> the importance of making safe food and commit</w:t>
      </w:r>
      <w:r>
        <w:rPr>
          <w:rFonts w:cs="Arial"/>
          <w:lang w:val="en-AU"/>
        </w:rPr>
        <w:t>s</w:t>
      </w:r>
      <w:r w:rsidRPr="004032CC">
        <w:rPr>
          <w:rFonts w:cs="Arial"/>
          <w:lang w:val="en-AU"/>
        </w:rPr>
        <w:t xml:space="preserve"> to doing </w:t>
      </w:r>
      <w:r>
        <w:rPr>
          <w:rFonts w:cs="Arial"/>
          <w:lang w:val="en-AU"/>
        </w:rPr>
        <w:t>the right</w:t>
      </w:r>
      <w:r w:rsidRPr="004032CC">
        <w:rPr>
          <w:rFonts w:cs="Arial"/>
          <w:lang w:val="en-AU"/>
        </w:rPr>
        <w:t xml:space="preserve"> </w:t>
      </w:r>
      <w:r>
        <w:rPr>
          <w:rFonts w:cs="Arial"/>
          <w:lang w:val="en-AU"/>
        </w:rPr>
        <w:t xml:space="preserve">thing </w:t>
      </w:r>
      <w:r w:rsidRPr="004032CC">
        <w:rPr>
          <w:rFonts w:cs="Arial"/>
          <w:lang w:val="en-AU"/>
        </w:rPr>
        <w:t xml:space="preserve">every time. </w:t>
      </w:r>
    </w:p>
    <w:p w14:paraId="650593C5" w14:textId="77777777" w:rsidR="00FD13A1" w:rsidRPr="004032CC" w:rsidRDefault="00FD13A1" w:rsidP="00FD13A1">
      <w:pPr>
        <w:rPr>
          <w:rFonts w:cs="Arial"/>
          <w:lang w:val="en-AU"/>
        </w:rPr>
      </w:pPr>
      <w:r w:rsidRPr="004032CC">
        <w:rPr>
          <w:rFonts w:cs="Arial"/>
          <w:lang w:val="en-AU"/>
        </w:rPr>
        <w:t xml:space="preserve">A strong positive culture can significantly improve food safety and productivity performance. A proactive focus on food safety means issues can be identified and promptly rectified or prevented. Raised awareness and commitment to food safety across the business reduces its risk. Production of safe food means consumers are protected from foodborne illness. Businesses also benefit from preventing incidents that could cause reputational damage and financial loss. </w:t>
      </w:r>
    </w:p>
    <w:p w14:paraId="2202D265" w14:textId="77777777" w:rsidR="00FD13A1" w:rsidRPr="008F342F" w:rsidRDefault="00FD13A1" w:rsidP="00824D54">
      <w:pPr>
        <w:pStyle w:val="Heading2"/>
      </w:pPr>
      <w:bookmarkStart w:id="89" w:name="_Toc70953249"/>
      <w:bookmarkStart w:id="90" w:name="_Toc94172858"/>
      <w:r w:rsidRPr="008F342F">
        <w:t>Global, international and national focus on food safety culture</w:t>
      </w:r>
      <w:bookmarkEnd w:id="89"/>
      <w:bookmarkEnd w:id="90"/>
      <w:r w:rsidRPr="008F342F">
        <w:t xml:space="preserve"> </w:t>
      </w:r>
    </w:p>
    <w:p w14:paraId="614E40C2" w14:textId="77777777" w:rsidR="00FD13A1" w:rsidRPr="004032CC" w:rsidRDefault="00FD13A1" w:rsidP="00FD13A1">
      <w:pPr>
        <w:rPr>
          <w:rFonts w:cs="Arial"/>
          <w:lang w:val="en-AU"/>
        </w:rPr>
      </w:pPr>
      <w:r w:rsidRPr="004032CC">
        <w:rPr>
          <w:rFonts w:cs="Arial"/>
          <w:lang w:val="en-AU"/>
        </w:rPr>
        <w:t>Food safety culture is being incorporated as a formal element or requirement in global and international standards, strategies and regulation including:</w:t>
      </w:r>
    </w:p>
    <w:p w14:paraId="12174B0A" w14:textId="77777777" w:rsidR="00FD13A1" w:rsidRPr="004032CC" w:rsidRDefault="00FD13A1" w:rsidP="00B93C34">
      <w:pPr>
        <w:pStyle w:val="ListParagraph"/>
        <w:numPr>
          <w:ilvl w:val="0"/>
          <w:numId w:val="9"/>
        </w:numPr>
        <w:spacing w:after="0"/>
        <w:rPr>
          <w:rFonts w:cs="Arial"/>
        </w:rPr>
      </w:pPr>
      <w:r w:rsidRPr="004032CC">
        <w:t xml:space="preserve">the overarching General Principles of Food Hygiene of the Codex Alimentarius Commission, the global standard-setting body (September 2020) </w:t>
      </w:r>
    </w:p>
    <w:p w14:paraId="22A67C13" w14:textId="77777777" w:rsidR="00FD13A1" w:rsidRPr="004032CC" w:rsidRDefault="00FD13A1" w:rsidP="00B93C34">
      <w:pPr>
        <w:pStyle w:val="ListParagraph"/>
        <w:numPr>
          <w:ilvl w:val="0"/>
          <w:numId w:val="9"/>
        </w:numPr>
        <w:spacing w:after="0"/>
      </w:pPr>
      <w:r w:rsidRPr="004032CC">
        <w:t xml:space="preserve">draft revised European regulation on food hygiene (EC Regulation No 852/2004) </w:t>
      </w:r>
    </w:p>
    <w:p w14:paraId="67F2BCA4" w14:textId="77777777" w:rsidR="00FD13A1" w:rsidRPr="004032CC" w:rsidRDefault="00FD13A1" w:rsidP="00B93C34">
      <w:pPr>
        <w:pStyle w:val="ListParagraph"/>
        <w:numPr>
          <w:ilvl w:val="0"/>
          <w:numId w:val="9"/>
        </w:numPr>
        <w:spacing w:after="0"/>
      </w:pPr>
      <w:r w:rsidRPr="004032CC">
        <w:t xml:space="preserve">food safety strategies of the United Kingdom Food Safety Authority and the US Food and Drug Administration </w:t>
      </w:r>
    </w:p>
    <w:p w14:paraId="663BD450" w14:textId="77777777" w:rsidR="00FD13A1" w:rsidRPr="004032CC" w:rsidRDefault="00FD13A1" w:rsidP="00B93C34">
      <w:pPr>
        <w:pStyle w:val="ListParagraph"/>
        <w:numPr>
          <w:ilvl w:val="0"/>
          <w:numId w:val="9"/>
        </w:numPr>
        <w:spacing w:after="0"/>
      </w:pPr>
      <w:r w:rsidRPr="004032CC">
        <w:t xml:space="preserve">the Global Food Safety Initiative (GFSI) Benchmarking Requirements (Version 2020), setting a precedent for many other industry standards  </w:t>
      </w:r>
    </w:p>
    <w:p w14:paraId="204D011E" w14:textId="77777777" w:rsidR="00FD13A1" w:rsidRPr="004032CC" w:rsidRDefault="00FD13A1" w:rsidP="00B93C34">
      <w:pPr>
        <w:pStyle w:val="ListParagraph"/>
        <w:numPr>
          <w:ilvl w:val="0"/>
          <w:numId w:val="9"/>
        </w:numPr>
        <w:spacing w:after="0"/>
      </w:pPr>
      <w:r w:rsidRPr="004032CC">
        <w:t xml:space="preserve">other global industry standards on food safety such as BRC and SQF. </w:t>
      </w:r>
    </w:p>
    <w:p w14:paraId="7568EB7B" w14:textId="77777777" w:rsidR="00FD13A1" w:rsidRPr="004032CC" w:rsidRDefault="00FD13A1" w:rsidP="00FD13A1">
      <w:pPr>
        <w:rPr>
          <w:rFonts w:cs="Arial"/>
          <w:lang w:val="en-AU"/>
        </w:rPr>
      </w:pPr>
      <w:r w:rsidRPr="004032CC">
        <w:rPr>
          <w:rFonts w:cs="Arial"/>
          <w:lang w:val="en-AU"/>
        </w:rPr>
        <w:t xml:space="preserve">A common element in each of these documents is management commitment to food safety. </w:t>
      </w:r>
    </w:p>
    <w:p w14:paraId="551EC186" w14:textId="77777777" w:rsidR="00FD13A1" w:rsidRPr="008F342F" w:rsidRDefault="00FD13A1" w:rsidP="00824D54">
      <w:pPr>
        <w:pStyle w:val="Heading2"/>
      </w:pPr>
      <w:bookmarkStart w:id="91" w:name="_Toc70953250"/>
      <w:bookmarkStart w:id="92" w:name="_Toc94172859"/>
      <w:r w:rsidRPr="008F342F">
        <w:t>Food safety culture initiatives in Australia</w:t>
      </w:r>
      <w:bookmarkEnd w:id="91"/>
      <w:bookmarkEnd w:id="92"/>
      <w:r w:rsidRPr="008F342F">
        <w:t xml:space="preserve"> </w:t>
      </w:r>
    </w:p>
    <w:p w14:paraId="17F304A1" w14:textId="77777777" w:rsidR="00FD13A1" w:rsidRPr="00891044" w:rsidRDefault="00FD13A1" w:rsidP="00FD13A1">
      <w:r w:rsidRPr="004032CC">
        <w:rPr>
          <w:rFonts w:cs="Arial"/>
          <w:lang w:val="en-AU"/>
        </w:rPr>
        <w:t>Australia’s food regulation system has iden</w:t>
      </w:r>
      <w:r>
        <w:rPr>
          <w:rFonts w:cs="Arial"/>
          <w:lang w:val="en-AU"/>
        </w:rPr>
        <w:t>tified food safety culture as fundamental in</w:t>
      </w:r>
      <w:r w:rsidRPr="004032CC">
        <w:rPr>
          <w:rFonts w:cs="Arial"/>
          <w:lang w:val="en-AU"/>
        </w:rPr>
        <w:t xml:space="preserve"> the national </w:t>
      </w:r>
      <w:r w:rsidRPr="003D4F0F">
        <w:rPr>
          <w:rFonts w:cs="Arial"/>
          <w:i/>
          <w:lang w:val="en-AU"/>
        </w:rPr>
        <w:t>Foodborne Illness Reduction Strategy 2018-2021</w:t>
      </w:r>
      <w:r w:rsidRPr="00616D39">
        <w:rPr>
          <w:rFonts w:cs="Arial"/>
          <w:lang w:val="en-AU"/>
        </w:rPr>
        <w:t xml:space="preserve">+. </w:t>
      </w:r>
      <w:r>
        <w:t>Food regulators</w:t>
      </w:r>
      <w:r w:rsidRPr="00601829">
        <w:t xml:space="preserve"> have been working with food businesses to promote and improve food safety culture</w:t>
      </w:r>
      <w:r>
        <w:t>, under Strategy activities</w:t>
      </w:r>
      <w:r w:rsidRPr="00601829">
        <w:t>. To</w:t>
      </w:r>
      <w:r>
        <w:t xml:space="preserve"> date, this work has involved</w:t>
      </w:r>
      <w:r w:rsidRPr="00A83A44">
        <w:t xml:space="preserve"> dairy manufacturers (see Dairy Food Safety Victoria website</w:t>
      </w:r>
      <w:r w:rsidRPr="00A83A44">
        <w:rPr>
          <w:rStyle w:val="FootnoteReference"/>
        </w:rPr>
        <w:footnoteReference w:id="33"/>
      </w:r>
      <w:r w:rsidRPr="00A83A44">
        <w:t xml:space="preserve">) and </w:t>
      </w:r>
      <w:r>
        <w:t>food service businesses. The role of authorised officers as educators is a key part of these initiatives. This work is ongoing.</w:t>
      </w:r>
    </w:p>
    <w:p w14:paraId="2316BB5C" w14:textId="6A00B8B8" w:rsidR="00FD13A1" w:rsidRPr="00A83A44" w:rsidRDefault="00FD13A1" w:rsidP="00FD13A1">
      <w:pPr>
        <w:rPr>
          <w:rFonts w:cs="Arial"/>
          <w:lang w:val="en-AU"/>
        </w:rPr>
      </w:pPr>
      <w:r>
        <w:rPr>
          <w:rFonts w:cs="Arial"/>
          <w:lang w:val="en-AU"/>
        </w:rPr>
        <w:t>I</w:t>
      </w:r>
      <w:r w:rsidRPr="00A83A44">
        <w:rPr>
          <w:rFonts w:cs="Arial"/>
          <w:lang w:val="en-AU"/>
        </w:rPr>
        <w:t>nformation and resources on food safety culture for use by industry and regulators</w:t>
      </w:r>
      <w:r w:rsidRPr="00CE3429">
        <w:rPr>
          <w:rFonts w:cs="Arial"/>
          <w:lang w:val="en-AU"/>
        </w:rPr>
        <w:t xml:space="preserve"> </w:t>
      </w:r>
      <w:r>
        <w:rPr>
          <w:rFonts w:cs="Arial"/>
          <w:lang w:val="en-AU"/>
        </w:rPr>
        <w:t>are on the FSANZ website</w:t>
      </w:r>
      <w:r w:rsidRPr="00A83A44">
        <w:rPr>
          <w:rFonts w:cs="Arial"/>
          <w:lang w:val="en-AU"/>
        </w:rPr>
        <w:t xml:space="preserve">. </w:t>
      </w:r>
      <w:r>
        <w:rPr>
          <w:rFonts w:cs="Arial"/>
          <w:lang w:val="en-AU"/>
        </w:rPr>
        <w:t>Other national resources are being developed by FSANZ and Implementation Subcommittee for Food Regulation (ISFR).</w:t>
      </w:r>
    </w:p>
    <w:p w14:paraId="63B1A5A2" w14:textId="1826403C" w:rsidR="003D4F0F" w:rsidRDefault="00FD13A1" w:rsidP="003D4F0F">
      <w:pPr>
        <w:rPr>
          <w:rFonts w:cs="Arial"/>
          <w:lang w:val="en-AU"/>
        </w:rPr>
      </w:pPr>
      <w:r>
        <w:rPr>
          <w:rFonts w:cs="Arial"/>
          <w:lang w:val="en-AU"/>
        </w:rPr>
        <w:t>Australian f</w:t>
      </w:r>
      <w:r w:rsidRPr="00A83A44">
        <w:rPr>
          <w:rFonts w:cs="Arial"/>
          <w:lang w:val="en-AU"/>
        </w:rPr>
        <w:t>ood industry schemes</w:t>
      </w:r>
      <w:r>
        <w:rPr>
          <w:rFonts w:cs="Arial"/>
          <w:lang w:val="en-AU"/>
        </w:rPr>
        <w:t xml:space="preserve"> </w:t>
      </w:r>
      <w:r w:rsidRPr="00A83A44">
        <w:rPr>
          <w:rFonts w:cs="Arial"/>
          <w:lang w:val="en-AU"/>
        </w:rPr>
        <w:t xml:space="preserve">are adopting food safety culture requirements to reflect </w:t>
      </w:r>
      <w:r>
        <w:rPr>
          <w:rFonts w:cs="Arial"/>
          <w:lang w:val="en-AU"/>
        </w:rPr>
        <w:t>international benchmarks</w:t>
      </w:r>
      <w:r w:rsidRPr="00A83A44">
        <w:rPr>
          <w:rFonts w:cs="Arial"/>
          <w:lang w:val="en-AU"/>
        </w:rPr>
        <w:t xml:space="preserve">. </w:t>
      </w:r>
      <w:r>
        <w:rPr>
          <w:rFonts w:cs="Arial"/>
          <w:lang w:val="en-AU"/>
        </w:rPr>
        <w:t>Major retailers</w:t>
      </w:r>
      <w:r w:rsidRPr="00A83A44">
        <w:rPr>
          <w:rFonts w:cs="Arial"/>
          <w:lang w:val="en-AU"/>
        </w:rPr>
        <w:t xml:space="preserve"> have </w:t>
      </w:r>
      <w:r>
        <w:rPr>
          <w:rFonts w:cs="Arial"/>
          <w:lang w:val="en-AU"/>
        </w:rPr>
        <w:t xml:space="preserve">also </w:t>
      </w:r>
      <w:r w:rsidRPr="00A83A44">
        <w:rPr>
          <w:rFonts w:cs="Arial"/>
          <w:lang w:val="en-AU"/>
        </w:rPr>
        <w:t xml:space="preserve">introduced requirements </w:t>
      </w:r>
      <w:r>
        <w:rPr>
          <w:rFonts w:cs="Arial"/>
          <w:lang w:val="en-AU"/>
        </w:rPr>
        <w:t xml:space="preserve">for </w:t>
      </w:r>
      <w:r w:rsidRPr="00A83A44">
        <w:rPr>
          <w:rFonts w:cs="Arial"/>
          <w:lang w:val="en-AU"/>
        </w:rPr>
        <w:t xml:space="preserve">management commitment to </w:t>
      </w:r>
      <w:r>
        <w:rPr>
          <w:rFonts w:cs="Arial"/>
          <w:lang w:val="en-AU"/>
        </w:rPr>
        <w:t xml:space="preserve">food safety. </w:t>
      </w:r>
      <w:r w:rsidRPr="00A83A44">
        <w:rPr>
          <w:rFonts w:cs="Arial"/>
          <w:lang w:val="en-AU"/>
        </w:rPr>
        <w:t>The Australian Institute of Food Science and Technology is developing a ‘</w:t>
      </w:r>
      <w:r>
        <w:rPr>
          <w:rFonts w:cs="Arial"/>
          <w:lang w:val="en-AU"/>
        </w:rPr>
        <w:t xml:space="preserve">food safety </w:t>
      </w:r>
      <w:r w:rsidRPr="00A83A44">
        <w:rPr>
          <w:rFonts w:cs="Arial"/>
          <w:lang w:val="en-AU"/>
        </w:rPr>
        <w:t xml:space="preserve">governance guide’ for </w:t>
      </w:r>
      <w:r>
        <w:rPr>
          <w:rFonts w:cs="Arial"/>
          <w:lang w:val="en-AU"/>
        </w:rPr>
        <w:t xml:space="preserve">food </w:t>
      </w:r>
      <w:r w:rsidRPr="00A83A44">
        <w:rPr>
          <w:rFonts w:cs="Arial"/>
          <w:lang w:val="en-AU"/>
        </w:rPr>
        <w:t xml:space="preserve">business owners and boards, </w:t>
      </w:r>
      <w:r>
        <w:rPr>
          <w:rFonts w:cs="Arial"/>
          <w:lang w:val="en-AU"/>
        </w:rPr>
        <w:t>to assist</w:t>
      </w:r>
      <w:r w:rsidRPr="00A83A44">
        <w:rPr>
          <w:rFonts w:cs="Arial"/>
          <w:lang w:val="en-AU"/>
        </w:rPr>
        <w:t xml:space="preserve"> </w:t>
      </w:r>
      <w:r>
        <w:rPr>
          <w:rFonts w:cs="Arial"/>
          <w:lang w:val="en-AU"/>
        </w:rPr>
        <w:t>industry with strengthening</w:t>
      </w:r>
      <w:r w:rsidRPr="00A83A44">
        <w:rPr>
          <w:rFonts w:cs="Arial"/>
          <w:lang w:val="en-AU"/>
        </w:rPr>
        <w:t xml:space="preserve"> food safety culture.</w:t>
      </w:r>
      <w:r w:rsidR="003D4F0F">
        <w:rPr>
          <w:rFonts w:cs="Arial"/>
          <w:lang w:val="en-AU"/>
        </w:rPr>
        <w:br w:type="page"/>
      </w:r>
    </w:p>
    <w:p w14:paraId="6DFE8276" w14:textId="43C0A106" w:rsidR="00601595" w:rsidRPr="00835F5A" w:rsidRDefault="00835F5A" w:rsidP="003D4F0F">
      <w:pPr>
        <w:pStyle w:val="Heading1"/>
      </w:pPr>
      <w:bookmarkStart w:id="93" w:name="_Toc70953252"/>
      <w:bookmarkStart w:id="94" w:name="_Toc94172860"/>
      <w:r w:rsidRPr="008F342F">
        <w:rPr>
          <w:sz w:val="32"/>
        </w:rPr>
        <w:t xml:space="preserve">Appendix 3 </w:t>
      </w:r>
      <w:r w:rsidR="00FE0B6C" w:rsidRPr="008F342F">
        <w:rPr>
          <w:sz w:val="32"/>
        </w:rPr>
        <w:t>–</w:t>
      </w:r>
      <w:r w:rsidRPr="008F342F">
        <w:rPr>
          <w:sz w:val="32"/>
        </w:rPr>
        <w:t xml:space="preserve"> </w:t>
      </w:r>
      <w:r w:rsidR="00601595" w:rsidRPr="008F342F">
        <w:rPr>
          <w:sz w:val="32"/>
        </w:rPr>
        <w:t>International approaches</w:t>
      </w:r>
      <w:bookmarkEnd w:id="93"/>
      <w:bookmarkEnd w:id="94"/>
    </w:p>
    <w:p w14:paraId="57DFD79C" w14:textId="77777777" w:rsidR="00601595" w:rsidRPr="008F342F" w:rsidRDefault="00601595" w:rsidP="00824D54">
      <w:pPr>
        <w:pStyle w:val="Heading2"/>
      </w:pPr>
      <w:bookmarkStart w:id="95" w:name="_Toc70953253"/>
      <w:bookmarkStart w:id="96" w:name="_Toc94172861"/>
      <w:r w:rsidRPr="008F342F">
        <w:t>Codex overarching principles</w:t>
      </w:r>
      <w:bookmarkEnd w:id="95"/>
      <w:bookmarkEnd w:id="96"/>
    </w:p>
    <w:p w14:paraId="415F677E" w14:textId="77777777" w:rsidR="00601595" w:rsidRPr="00A83AD8" w:rsidRDefault="00601595" w:rsidP="00601595">
      <w:pPr>
        <w:rPr>
          <w:rFonts w:cs="Calibri"/>
        </w:rPr>
      </w:pPr>
      <w:r w:rsidRPr="00A83AD8">
        <w:rPr>
          <w:lang w:val="en-US"/>
        </w:rPr>
        <w:t xml:space="preserve">In </w:t>
      </w:r>
      <w:r>
        <w:rPr>
          <w:lang w:val="en-US"/>
        </w:rPr>
        <w:t>our</w:t>
      </w:r>
      <w:r w:rsidRPr="00A83AD8">
        <w:rPr>
          <w:lang w:val="en-US"/>
        </w:rPr>
        <w:t xml:space="preserve"> assessment of P1053, FSANZ has considered international best practice for food safety management arrangements based on the Codex </w:t>
      </w:r>
      <w:r w:rsidRPr="00A83AD8">
        <w:rPr>
          <w:rFonts w:cs="Calibri"/>
        </w:rPr>
        <w:t xml:space="preserve">General Principles for Food Hygiene (CXC1-1969). The General Principles </w:t>
      </w:r>
      <w:r>
        <w:rPr>
          <w:rFonts w:cs="Calibri"/>
        </w:rPr>
        <w:t xml:space="preserve">document </w:t>
      </w:r>
      <w:r w:rsidRPr="00A83AD8">
        <w:rPr>
          <w:rFonts w:cs="Calibri"/>
        </w:rPr>
        <w:t>was recently reviewed</w:t>
      </w:r>
      <w:r>
        <w:rPr>
          <w:rFonts w:cs="Calibri"/>
        </w:rPr>
        <w:t xml:space="preserve"> to include</w:t>
      </w:r>
      <w:r w:rsidRPr="00A83AD8">
        <w:rPr>
          <w:rFonts w:cs="Calibri"/>
        </w:rPr>
        <w:t>:</w:t>
      </w:r>
    </w:p>
    <w:p w14:paraId="0412353A" w14:textId="069AF5C1" w:rsidR="00601595" w:rsidRPr="00A83AD8" w:rsidRDefault="00601595" w:rsidP="00B93C34">
      <w:pPr>
        <w:pStyle w:val="FSBullet1"/>
        <w:numPr>
          <w:ilvl w:val="0"/>
          <w:numId w:val="8"/>
        </w:numPr>
        <w:spacing w:after="0"/>
      </w:pPr>
      <w:r w:rsidRPr="00A83AD8">
        <w:t>management commitment to food safety and a positive food safety culture – a section has been included in the final revision. It emphasises personnel’s awareness of the importance of food hygiene, clear roles and responsibilities, verifying controls and documentation are up to date, and appropriate training</w:t>
      </w:r>
      <w:r w:rsidR="00196D7E">
        <w:t xml:space="preserve">. </w:t>
      </w:r>
    </w:p>
    <w:p w14:paraId="4990AD7D" w14:textId="4FA49623" w:rsidR="00601595" w:rsidRPr="00A83AD8" w:rsidRDefault="00601595" w:rsidP="00B93C34">
      <w:pPr>
        <w:pStyle w:val="FSBullet1"/>
        <w:numPr>
          <w:ilvl w:val="0"/>
          <w:numId w:val="8"/>
        </w:numPr>
        <w:spacing w:after="0"/>
      </w:pPr>
      <w:r w:rsidRPr="00A83AD8">
        <w:t>the concept of additional food safety measures that are above general good hygienic practice (GHP) but are not considered critical control points (as defined within the Hazard Analysis and Critical Control Point [HACCP system). Initially these measures were described as ‘enhanced food safety control measures’. In the final revision, the text refers to GHPs that ‘require more attention’:</w:t>
      </w:r>
      <w:r w:rsidR="00824D54">
        <w:br/>
      </w:r>
    </w:p>
    <w:p w14:paraId="4B3ABC35" w14:textId="73E30C1F" w:rsidR="00601595" w:rsidRPr="003727BE" w:rsidRDefault="00601595" w:rsidP="00601595">
      <w:pPr>
        <w:ind w:left="567" w:right="990"/>
        <w:jc w:val="both"/>
        <w:rPr>
          <w:rFonts w:cs="Calibri"/>
        </w:rPr>
      </w:pPr>
      <w:r w:rsidRPr="00AC07C5">
        <w:rPr>
          <w:rFonts w:cs="Calibri"/>
        </w:rPr>
        <w:t xml:space="preserve">Depending on the nature of the food, food process, and the potential for adverse health effects, to control hazards it may be sufficient to apply GHPs, including, as appropriate, some that </w:t>
      </w:r>
      <w:r w:rsidRPr="00AC07C5">
        <w:rPr>
          <w:rFonts w:cs="Calibri"/>
          <w:b/>
        </w:rPr>
        <w:t>require more attention</w:t>
      </w:r>
      <w:r w:rsidRPr="00AC07C5">
        <w:rPr>
          <w:rFonts w:cs="Calibri"/>
        </w:rPr>
        <w:t xml:space="preserve"> than others, as they have a greater impact on food safety. When the application of GHPs alone is not sufficient, a combination of GHPs and additional control measures at CCPs</w:t>
      </w:r>
      <w:r w:rsidR="00CB7461" w:rsidRPr="00AC07C5">
        <w:rPr>
          <w:rFonts w:cs="Calibri"/>
        </w:rPr>
        <w:t xml:space="preserve"> [critical control points]</w:t>
      </w:r>
      <w:r w:rsidRPr="00AC07C5">
        <w:rPr>
          <w:rFonts w:cs="Calibri"/>
        </w:rPr>
        <w:t xml:space="preserve"> should be applied. (Codex 2019 report from </w:t>
      </w:r>
      <w:hyperlink r:id="rId40" w:history="1">
        <w:r w:rsidRPr="00AC07C5">
          <w:rPr>
            <w:rStyle w:val="Hyperlink"/>
            <w:rFonts w:cs="Calibri"/>
          </w:rPr>
          <w:t>CCFH51</w:t>
        </w:r>
      </w:hyperlink>
      <w:r w:rsidRPr="00AC07C5">
        <w:rPr>
          <w:rFonts w:cs="Calibri"/>
        </w:rPr>
        <w:t>, Appendix IV)</w:t>
      </w:r>
    </w:p>
    <w:p w14:paraId="381FF71C" w14:textId="77777777" w:rsidR="00601595" w:rsidRPr="00A83AD8" w:rsidRDefault="00601595" w:rsidP="00601595">
      <w:r w:rsidRPr="00A83AD8">
        <w:rPr>
          <w:rFonts w:cs="Calibri"/>
        </w:rPr>
        <w:t>In addition, the revised version includes some flexibility on the HACCP appro</w:t>
      </w:r>
      <w:r>
        <w:rPr>
          <w:rFonts w:cs="Calibri"/>
        </w:rPr>
        <w:t>ach for small and/or less-</w:t>
      </w:r>
      <w:r w:rsidRPr="00A83AD8">
        <w:rPr>
          <w:rFonts w:cs="Calibri"/>
        </w:rPr>
        <w:t xml:space="preserve">developed food businesses. This flexibility </w:t>
      </w:r>
      <w:r>
        <w:rPr>
          <w:rFonts w:cs="Calibri"/>
        </w:rPr>
        <w:t>enables</w:t>
      </w:r>
      <w:r w:rsidRPr="00A83AD8">
        <w:rPr>
          <w:rFonts w:cs="Calibri"/>
        </w:rPr>
        <w:t xml:space="preserve"> a risk-based approach </w:t>
      </w:r>
      <w:r w:rsidRPr="00A83AD8">
        <w:t>to determining food safety hazards and applying management measures</w:t>
      </w:r>
      <w:r w:rsidRPr="00A83AD8">
        <w:rPr>
          <w:rFonts w:cs="Calibri"/>
        </w:rPr>
        <w:t xml:space="preserve"> that does not unnecessarily burden businesses</w:t>
      </w:r>
      <w:r w:rsidRPr="00A83AD8">
        <w:t xml:space="preserve">. </w:t>
      </w:r>
    </w:p>
    <w:p w14:paraId="3D57BBB2" w14:textId="77777777" w:rsidR="00601595" w:rsidRPr="008F342F" w:rsidRDefault="00601595" w:rsidP="00824D54">
      <w:pPr>
        <w:pStyle w:val="Heading2"/>
      </w:pPr>
      <w:bookmarkStart w:id="97" w:name="_Toc70953254"/>
      <w:bookmarkStart w:id="98" w:name="_Toc94172862"/>
      <w:r w:rsidRPr="008F342F">
        <w:t>Regulatory measures for food safety management</w:t>
      </w:r>
      <w:bookmarkEnd w:id="97"/>
      <w:bookmarkEnd w:id="98"/>
      <w:r w:rsidRPr="008F342F">
        <w:t xml:space="preserve"> </w:t>
      </w:r>
    </w:p>
    <w:p w14:paraId="69C8834A" w14:textId="77777777" w:rsidR="00601595" w:rsidRDefault="00601595" w:rsidP="003D4F0F">
      <w:r w:rsidRPr="00A83AD8">
        <w:t>Internationally, there is considerable variation in food safety regulat</w:t>
      </w:r>
      <w:r>
        <w:t>ory measures in different countries</w:t>
      </w:r>
      <w:r w:rsidRPr="00A83AD8">
        <w:t>.</w:t>
      </w:r>
      <w:r>
        <w:t xml:space="preserve"> Examples of approaches taken, particularly regarding food handler training and supervision are outlined below.</w:t>
      </w:r>
    </w:p>
    <w:p w14:paraId="55D4280A" w14:textId="77777777" w:rsidR="00601595" w:rsidRPr="00A83AD8" w:rsidRDefault="00601595" w:rsidP="003D4F0F">
      <w:r>
        <w:t>I</w:t>
      </w:r>
      <w:r w:rsidRPr="00A83AD8">
        <w:t xml:space="preserve">n New Zealand the Food Act 2014 focusses on the food production process rather than the premises on which the food is made. Food safety risk in New Zealand is managed through food control plans and, for lower risk food businesses, through national programs. </w:t>
      </w:r>
    </w:p>
    <w:p w14:paraId="707DEFE8" w14:textId="77777777" w:rsidR="00601595" w:rsidRDefault="00601595" w:rsidP="003D4F0F">
      <w:r>
        <w:t>In t</w:t>
      </w:r>
      <w:r w:rsidRPr="00A83AD8">
        <w:t>he U</w:t>
      </w:r>
      <w:r>
        <w:t xml:space="preserve">nited </w:t>
      </w:r>
      <w:r w:rsidRPr="00A83AD8">
        <w:t>S</w:t>
      </w:r>
      <w:r>
        <w:t>tates, the</w:t>
      </w:r>
      <w:r w:rsidRPr="00A83AD8">
        <w:t xml:space="preserve"> Food and Drug Administration (FDA) Food Safety Modernization Act (FSMA) is shifting the focus from responding to foodborne illness to preventing it. The FSMA requires mandatory accredited training for all food handlers, </w:t>
      </w:r>
      <w:r>
        <w:t>and recommends</w:t>
      </w:r>
      <w:r w:rsidRPr="00A83AD8">
        <w:t xml:space="preserve"> competency</w:t>
      </w:r>
      <w:r>
        <w:t>-</w:t>
      </w:r>
      <w:r w:rsidRPr="00A83AD8">
        <w:t xml:space="preserve">based training for a certified food safety supervisor. </w:t>
      </w:r>
    </w:p>
    <w:p w14:paraId="2ECE6E6A" w14:textId="77777777" w:rsidR="00601595" w:rsidRPr="00A83AD8" w:rsidRDefault="00601595" w:rsidP="003D4F0F">
      <w:r w:rsidRPr="00A83AD8">
        <w:t>In Canada, the Safe Food for Canadians Act (SFCA) and Food and Drugs Act requires food businesses to employ staff that have obtained Food Handler Certification. For some managers/operators, training in a recognised food safety course may be mandatory depending on the local jurisdiction.</w:t>
      </w:r>
    </w:p>
    <w:p w14:paraId="706C8122" w14:textId="77777777" w:rsidR="00601595" w:rsidRPr="00A83AD8" w:rsidRDefault="00601595" w:rsidP="003D4F0F">
      <w:r w:rsidRPr="00A83AD8">
        <w:t xml:space="preserve">The European Community and the United Kingdom have both taken preliminary steps toward centralising their food safety efforts. The incentives for these efforts include enhancing efficiency and reducing costs by providing a single, consolidated focus for food safety. Currently, </w:t>
      </w:r>
      <w:r>
        <w:t>in</w:t>
      </w:r>
      <w:r w:rsidRPr="00A83AD8">
        <w:t xml:space="preserve"> </w:t>
      </w:r>
      <w:r>
        <w:t xml:space="preserve">the </w:t>
      </w:r>
      <w:r w:rsidRPr="00A83AD8">
        <w:t>U</w:t>
      </w:r>
      <w:r>
        <w:t xml:space="preserve">nited </w:t>
      </w:r>
      <w:r w:rsidRPr="00A83AD8">
        <w:t>K</w:t>
      </w:r>
      <w:r>
        <w:t>ingdom</w:t>
      </w:r>
      <w:r w:rsidRPr="00A83AD8">
        <w:t xml:space="preserve"> there is no legal requirement for food handlers to attend a formal training course or get a qualification. However, food business operators must ensure that food handlers receive appropriate supervision and training in food hygiene. </w:t>
      </w:r>
    </w:p>
    <w:p w14:paraId="3D26979E" w14:textId="77777777" w:rsidR="00601595" w:rsidRDefault="00601595" w:rsidP="003D4F0F">
      <w:r>
        <w:t>The</w:t>
      </w:r>
      <w:r w:rsidRPr="00A83AD8">
        <w:t xml:space="preserve"> Singapore Food Agency (SFA) has put in place an integrated food safety system to ensure that food is safe for consumption. Under this system, all food handlers who prepare and handle food need to be trained and registered with SFA. There is also a regulatory requirement that food hygiene officers assist licensees to ensure high standards of hygiene sanitation are mainta</w:t>
      </w:r>
      <w:r>
        <w:t xml:space="preserve">ined in the licensed premises. </w:t>
      </w:r>
    </w:p>
    <w:p w14:paraId="445BB9AE" w14:textId="77777777" w:rsidR="004F4C6E" w:rsidRPr="00373F1A" w:rsidRDefault="004F4C6E" w:rsidP="004F4C6E"/>
    <w:p w14:paraId="022E3D82" w14:textId="77777777" w:rsidR="004F4C6E" w:rsidRPr="00B301A9" w:rsidRDefault="004F4C6E" w:rsidP="00281BFB">
      <w:pPr>
        <w:rPr>
          <w:b/>
        </w:rPr>
      </w:pPr>
    </w:p>
    <w:sectPr w:rsidR="004F4C6E" w:rsidRPr="00B301A9" w:rsidSect="0056557B">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4B6C72" w14:textId="77777777" w:rsidR="009B725B" w:rsidRDefault="009B725B" w:rsidP="00B301A9">
      <w:r>
        <w:separator/>
      </w:r>
    </w:p>
  </w:endnote>
  <w:endnote w:type="continuationSeparator" w:id="0">
    <w:p w14:paraId="2764DC54" w14:textId="77777777" w:rsidR="009B725B" w:rsidRDefault="009B725B" w:rsidP="00B301A9">
      <w:r>
        <w:continuationSeparator/>
      </w:r>
    </w:p>
  </w:endnote>
  <w:endnote w:type="continuationNotice" w:id="1">
    <w:p w14:paraId="3E2853AF" w14:textId="77777777" w:rsidR="009B725B" w:rsidRDefault="009B725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Bold">
    <w:altName w:val="Arial"/>
    <w:panose1 w:val="020B0704020202020204"/>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65 Medium">
    <w:altName w:val="Helvetica 65 Medium"/>
    <w:panose1 w:val="00000000000000000000"/>
    <w:charset w:val="00"/>
    <w:family w:val="swiss"/>
    <w:notTrueType/>
    <w:pitch w:val="default"/>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0366925"/>
      <w:docPartObj>
        <w:docPartGallery w:val="Page Numbers (Bottom of Page)"/>
        <w:docPartUnique/>
      </w:docPartObj>
    </w:sdtPr>
    <w:sdtEndPr>
      <w:rPr>
        <w:noProof/>
      </w:rPr>
    </w:sdtEndPr>
    <w:sdtContent>
      <w:p w14:paraId="5AFC0E67" w14:textId="4D8985B1" w:rsidR="00BA3660" w:rsidRDefault="00BA3660" w:rsidP="00410061">
        <w:pPr>
          <w:pStyle w:val="Footer"/>
          <w:jc w:val="center"/>
        </w:pPr>
        <w:r>
          <w:fldChar w:fldCharType="begin"/>
        </w:r>
        <w:r>
          <w:instrText xml:space="preserve"> PAGE   \* MERGEFORMAT </w:instrText>
        </w:r>
        <w:r>
          <w:fldChar w:fldCharType="separate"/>
        </w:r>
        <w:r w:rsidR="008242C0">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267826" w14:textId="77777777" w:rsidR="009B725B" w:rsidRDefault="009B725B" w:rsidP="00B301A9">
      <w:r>
        <w:separator/>
      </w:r>
    </w:p>
  </w:footnote>
  <w:footnote w:type="continuationSeparator" w:id="0">
    <w:p w14:paraId="0C1C84F2" w14:textId="77777777" w:rsidR="009B725B" w:rsidRDefault="009B725B" w:rsidP="00B301A9">
      <w:r>
        <w:continuationSeparator/>
      </w:r>
    </w:p>
  </w:footnote>
  <w:footnote w:type="continuationNotice" w:id="1">
    <w:p w14:paraId="4BF4322C" w14:textId="77777777" w:rsidR="009B725B" w:rsidRDefault="009B725B">
      <w:pPr>
        <w:spacing w:after="0"/>
      </w:pPr>
    </w:p>
  </w:footnote>
  <w:footnote w:id="2">
    <w:p w14:paraId="6512A201" w14:textId="27A014A1" w:rsidR="00BA3660" w:rsidRPr="00470A3E" w:rsidRDefault="00BA3660" w:rsidP="004B1A1C">
      <w:pPr>
        <w:pStyle w:val="FootnoteText"/>
        <w:spacing w:after="0"/>
        <w:rPr>
          <w:lang w:val="en-AU"/>
        </w:rPr>
      </w:pPr>
      <w:r>
        <w:rPr>
          <w:rStyle w:val="FootnoteReference"/>
        </w:rPr>
        <w:footnoteRef/>
      </w:r>
      <w:r>
        <w:t xml:space="preserve"> </w:t>
      </w:r>
      <w:hyperlink r:id="rId1" w:history="1">
        <w:r w:rsidRPr="00B54801">
          <w:rPr>
            <w:rStyle w:val="Hyperlink"/>
            <w:rFonts w:ascii="Arial" w:hAnsi="Arial" w:cstheme="minorBidi"/>
          </w:rPr>
          <w:t>https://obpr.pmc.gov.au/resources/guidance-impact-analysis/regulatory-impact-analysis-guide-ministers-meetings-and-national</w:t>
        </w:r>
      </w:hyperlink>
      <w:r>
        <w:t xml:space="preserve"> </w:t>
      </w:r>
    </w:p>
  </w:footnote>
  <w:footnote w:id="3">
    <w:p w14:paraId="36B0A514" w14:textId="52C3C560" w:rsidR="00BA3660" w:rsidRPr="004946C4" w:rsidRDefault="00BA3660" w:rsidP="004B1A1C">
      <w:pPr>
        <w:pStyle w:val="FootnoteText"/>
        <w:spacing w:after="0"/>
        <w:rPr>
          <w:lang w:val="en-AU"/>
        </w:rPr>
      </w:pPr>
      <w:r>
        <w:rPr>
          <w:rStyle w:val="FootnoteReference"/>
        </w:rPr>
        <w:footnoteRef/>
      </w:r>
      <w:r>
        <w:t xml:space="preserve"> Supporting Document (SD) 1:  </w:t>
      </w:r>
      <w:r>
        <w:rPr>
          <w:lang w:val="en-AU"/>
        </w:rPr>
        <w:t>OzFoodNet data</w:t>
      </w:r>
    </w:p>
  </w:footnote>
  <w:footnote w:id="4">
    <w:p w14:paraId="2507B5EB" w14:textId="0177307D" w:rsidR="00BA3660" w:rsidRPr="008948A9" w:rsidRDefault="00BA3660" w:rsidP="004B1A1C">
      <w:pPr>
        <w:pStyle w:val="FootnoteText"/>
        <w:spacing w:after="0"/>
        <w:rPr>
          <w:lang w:val="en-AU"/>
        </w:rPr>
      </w:pPr>
      <w:r>
        <w:rPr>
          <w:rStyle w:val="FootnoteReference"/>
        </w:rPr>
        <w:footnoteRef/>
      </w:r>
      <w:r>
        <w:t xml:space="preserve"> Appendix 3:  </w:t>
      </w:r>
      <w:r>
        <w:rPr>
          <w:lang w:val="en-AU"/>
        </w:rPr>
        <w:t>International approaches to manage food safety in food service</w:t>
      </w:r>
    </w:p>
  </w:footnote>
  <w:footnote w:id="5">
    <w:p w14:paraId="6B66B2CF" w14:textId="77777777" w:rsidR="00BA3660" w:rsidRPr="00073E14" w:rsidRDefault="00BA3660" w:rsidP="0033148A">
      <w:pPr>
        <w:pStyle w:val="FootnoteText"/>
        <w:spacing w:after="0"/>
        <w:rPr>
          <w:rFonts w:cs="Arial"/>
          <w:szCs w:val="18"/>
          <w:lang w:val="en-AU"/>
        </w:rPr>
      </w:pPr>
      <w:r w:rsidRPr="00073E14">
        <w:rPr>
          <w:rStyle w:val="FootnoteReference"/>
          <w:rFonts w:cs="Arial"/>
          <w:szCs w:val="18"/>
        </w:rPr>
        <w:footnoteRef/>
      </w:r>
      <w:r w:rsidRPr="00073E14">
        <w:rPr>
          <w:rFonts w:cs="Arial"/>
          <w:szCs w:val="18"/>
        </w:rPr>
        <w:t xml:space="preserve"> Ministerial Policy Guidelines’ were developed to guide the processes for determining and implementing appropriate risk management tools for specified retail/food service sectors or business types.</w:t>
      </w:r>
    </w:p>
  </w:footnote>
  <w:footnote w:id="6">
    <w:p w14:paraId="26F885AC" w14:textId="4B74CBF3" w:rsidR="00BA3660" w:rsidRPr="00073E14" w:rsidRDefault="00BA3660" w:rsidP="004B1A1C">
      <w:pPr>
        <w:pStyle w:val="FootnoteText"/>
        <w:spacing w:after="0"/>
        <w:rPr>
          <w:szCs w:val="18"/>
          <w:lang w:val="en-AU"/>
        </w:rPr>
      </w:pPr>
      <w:r w:rsidRPr="00073E14">
        <w:rPr>
          <w:rStyle w:val="FootnoteReference"/>
          <w:szCs w:val="18"/>
        </w:rPr>
        <w:footnoteRef/>
      </w:r>
      <w:r w:rsidRPr="00073E14">
        <w:rPr>
          <w:szCs w:val="18"/>
        </w:rPr>
        <w:t xml:space="preserve"> In 2017 a stakeholder consultation roadshow was done across all jurisdictions. The feedback provided helped the FSM WG refine the package presented to FRSC. Section 5.1 provides more detail.</w:t>
      </w:r>
    </w:p>
  </w:footnote>
  <w:footnote w:id="7">
    <w:p w14:paraId="3E217D24" w14:textId="77777777" w:rsidR="00BA3660" w:rsidRPr="00073E14" w:rsidRDefault="00BA3660" w:rsidP="0033148A">
      <w:pPr>
        <w:pStyle w:val="FootnoteText"/>
        <w:spacing w:after="0"/>
        <w:rPr>
          <w:rFonts w:cs="Arial"/>
          <w:szCs w:val="18"/>
          <w:lang w:val="en-AU"/>
        </w:rPr>
      </w:pPr>
      <w:r w:rsidRPr="00073E14">
        <w:rPr>
          <w:rStyle w:val="FootnoteReference"/>
          <w:rFonts w:cs="Arial"/>
          <w:szCs w:val="18"/>
        </w:rPr>
        <w:footnoteRef/>
      </w:r>
      <w:r w:rsidRPr="00073E14">
        <w:rPr>
          <w:rFonts w:cs="Arial"/>
          <w:szCs w:val="18"/>
        </w:rPr>
        <w:t xml:space="preserve"> FRSC </w:t>
      </w:r>
      <w:r w:rsidRPr="00073E14">
        <w:rPr>
          <w:rFonts w:cs="Arial"/>
          <w:color w:val="222222"/>
          <w:szCs w:val="18"/>
          <w:lang w:val="en-AU"/>
        </w:rPr>
        <w:t xml:space="preserve">is a committee under the Ministerial Forum responsible for developing food policy </w:t>
      </w:r>
    </w:p>
  </w:footnote>
  <w:footnote w:id="8">
    <w:p w14:paraId="1DF0D9E9" w14:textId="417F843C" w:rsidR="00BA3660" w:rsidRPr="00073E14" w:rsidRDefault="00BA3660" w:rsidP="0033148A">
      <w:pPr>
        <w:pStyle w:val="FootnoteText"/>
        <w:spacing w:after="0"/>
        <w:rPr>
          <w:szCs w:val="18"/>
          <w:lang w:val="en-AU"/>
        </w:rPr>
      </w:pPr>
      <w:r w:rsidRPr="00073E14">
        <w:rPr>
          <w:rStyle w:val="FootnoteReference"/>
          <w:szCs w:val="18"/>
        </w:rPr>
        <w:footnoteRef/>
      </w:r>
      <w:r w:rsidRPr="00073E14">
        <w:rPr>
          <w:szCs w:val="18"/>
        </w:rPr>
        <w:t xml:space="preserve"> </w:t>
      </w:r>
      <w:hyperlink r:id="rId2" w:history="1">
        <w:r w:rsidRPr="00073E14">
          <w:rPr>
            <w:rStyle w:val="Hyperlink"/>
            <w:rFonts w:ascii="Arial" w:hAnsi="Arial" w:cs="Arial"/>
            <w:szCs w:val="18"/>
          </w:rPr>
          <w:t>Food Standards Code</w:t>
        </w:r>
      </w:hyperlink>
      <w:r w:rsidRPr="00073E14">
        <w:rPr>
          <w:rFonts w:cs="Arial"/>
          <w:szCs w:val="18"/>
        </w:rPr>
        <w:t>, FSANZ website</w:t>
      </w:r>
    </w:p>
  </w:footnote>
  <w:footnote w:id="9">
    <w:p w14:paraId="7823DFE3" w14:textId="77777777" w:rsidR="00BA3660" w:rsidRPr="0012232E" w:rsidRDefault="00BA3660" w:rsidP="0033148A">
      <w:pPr>
        <w:pStyle w:val="FootnoteText"/>
        <w:spacing w:after="0"/>
        <w:rPr>
          <w:rFonts w:cs="Arial"/>
          <w:sz w:val="16"/>
          <w:lang w:val="en-AU"/>
        </w:rPr>
      </w:pPr>
      <w:r w:rsidRPr="00073E14">
        <w:rPr>
          <w:rStyle w:val="FootnoteReference"/>
          <w:rFonts w:cs="Arial"/>
          <w:szCs w:val="18"/>
        </w:rPr>
        <w:footnoteRef/>
      </w:r>
      <w:r w:rsidRPr="00073E14">
        <w:rPr>
          <w:rFonts w:cs="Arial"/>
          <w:szCs w:val="18"/>
        </w:rPr>
        <w:t xml:space="preserve"> </w:t>
      </w:r>
      <w:r w:rsidRPr="00073E14">
        <w:rPr>
          <w:rFonts w:cs="Arial"/>
          <w:szCs w:val="18"/>
          <w:lang w:val="en-AU"/>
        </w:rPr>
        <w:t xml:space="preserve">Risk classification for these business was assessed by a working group of technical experts and endorsed by the Australian Department of Health. </w:t>
      </w:r>
      <w:hyperlink r:id="rId3" w:history="1">
        <w:r w:rsidRPr="00073E14">
          <w:rPr>
            <w:rStyle w:val="Hyperlink"/>
            <w:rFonts w:ascii="Arial" w:hAnsi="Arial" w:cs="Arial"/>
            <w:szCs w:val="18"/>
            <w:lang w:val="en-AU"/>
          </w:rPr>
          <w:t>https://foodregulation.gov.au/internet/fr/publishing.nsf/Content/risk-profiling-framework</w:t>
        </w:r>
      </w:hyperlink>
      <w:r w:rsidRPr="0012232E">
        <w:rPr>
          <w:rFonts w:cs="Arial"/>
          <w:sz w:val="14"/>
          <w:lang w:val="en-AU"/>
        </w:rPr>
        <w:t xml:space="preserve"> </w:t>
      </w:r>
    </w:p>
  </w:footnote>
  <w:footnote w:id="10">
    <w:p w14:paraId="1350FE4E" w14:textId="3D2245E5" w:rsidR="00BA3660" w:rsidRPr="0012232E" w:rsidRDefault="00BA3660" w:rsidP="0033148A">
      <w:pPr>
        <w:pStyle w:val="FootnoteText"/>
        <w:spacing w:after="0"/>
        <w:rPr>
          <w:rFonts w:cs="Arial"/>
          <w:szCs w:val="18"/>
          <w:lang w:val="en-AU"/>
        </w:rPr>
      </w:pPr>
      <w:r w:rsidRPr="0012232E">
        <w:rPr>
          <w:rStyle w:val="FootnoteReference"/>
          <w:rFonts w:cs="Arial"/>
          <w:sz w:val="16"/>
          <w:szCs w:val="18"/>
        </w:rPr>
        <w:footnoteRef/>
      </w:r>
      <w:r w:rsidRPr="0012232E">
        <w:rPr>
          <w:rFonts w:cs="Arial"/>
          <w:sz w:val="16"/>
          <w:szCs w:val="18"/>
        </w:rPr>
        <w:t xml:space="preserve"> The HACCP system, is a science based and systematic identification of hazards and control measures to ensure the safety of food along the food chain, rather than relying mainly on end-product testing </w:t>
      </w:r>
      <w:hyperlink r:id="rId4" w:history="1">
        <w:r w:rsidRPr="0012232E">
          <w:rPr>
            <w:rStyle w:val="Hyperlink"/>
            <w:rFonts w:ascii="Arial" w:hAnsi="Arial" w:cs="Arial"/>
            <w:sz w:val="16"/>
            <w:szCs w:val="18"/>
          </w:rPr>
          <w:t>http://www.fao.org/fao-who-codexalimentarius/sh-proxy/en/?lnk=1&amp;url=https%253A%252F%252Fworkspace.fao.org%252Fsites%252Fcodex%252FStandards%252FCXC%2B1-1969%252FCXC_001e.pdf</w:t>
        </w:r>
      </w:hyperlink>
    </w:p>
  </w:footnote>
  <w:footnote w:id="11">
    <w:p w14:paraId="2538AD1C" w14:textId="77777777" w:rsidR="00BA3660" w:rsidRPr="0077754C" w:rsidRDefault="00BA3660" w:rsidP="00722E1C">
      <w:pPr>
        <w:pStyle w:val="FootnoteText"/>
        <w:rPr>
          <w:lang w:val="en-AU"/>
        </w:rPr>
      </w:pPr>
      <w:r w:rsidRPr="0012232E">
        <w:rPr>
          <w:rStyle w:val="FootnoteReference"/>
          <w:rFonts w:cs="Arial"/>
          <w:sz w:val="16"/>
          <w:szCs w:val="18"/>
        </w:rPr>
        <w:footnoteRef/>
      </w:r>
      <w:r w:rsidRPr="0012232E">
        <w:rPr>
          <w:rFonts w:cs="Arial"/>
          <w:sz w:val="16"/>
          <w:szCs w:val="18"/>
        </w:rPr>
        <w:t xml:space="preserve"> </w:t>
      </w:r>
      <w:r w:rsidRPr="0012232E">
        <w:rPr>
          <w:rFonts w:cs="Arial"/>
          <w:color w:val="222222"/>
          <w:sz w:val="16"/>
          <w:szCs w:val="18"/>
          <w:shd w:val="clear" w:color="auto" w:fill="FFFFFF"/>
        </w:rPr>
        <w:t>In 2009, an independent team of food safety experts led by the University of Tasmania’s Food Safety Centre, was commissioned to classify 32 business types throughout the food supply chain using the science-based national Risk Profiling Framework. Each business type was given a risk classification under the four-tier model between Priority 1 and Priority 4.</w:t>
      </w:r>
    </w:p>
  </w:footnote>
  <w:footnote w:id="12">
    <w:p w14:paraId="04E5C5E4" w14:textId="2AEC6F79" w:rsidR="00BA3660" w:rsidRPr="00216F1A" w:rsidRDefault="00BA3660" w:rsidP="00096EF8">
      <w:pPr>
        <w:pStyle w:val="FootnoteText"/>
        <w:spacing w:after="0"/>
        <w:rPr>
          <w:rFonts w:cs="Arial"/>
          <w:sz w:val="16"/>
          <w:szCs w:val="16"/>
          <w:lang w:val="en-AU"/>
        </w:rPr>
      </w:pPr>
      <w:r w:rsidRPr="00216F1A">
        <w:rPr>
          <w:rStyle w:val="FootnoteReference"/>
          <w:rFonts w:cs="Arial"/>
          <w:sz w:val="16"/>
          <w:szCs w:val="16"/>
        </w:rPr>
        <w:footnoteRef/>
      </w:r>
      <w:r w:rsidRPr="00216F1A">
        <w:rPr>
          <w:rFonts w:cs="Arial"/>
          <w:sz w:val="16"/>
          <w:szCs w:val="16"/>
        </w:rPr>
        <w:t xml:space="preserve"> </w:t>
      </w:r>
      <w:hyperlink r:id="rId5" w:history="1">
        <w:r w:rsidRPr="00216F1A">
          <w:rPr>
            <w:rStyle w:val="Hyperlink"/>
            <w:rFonts w:ascii="Arial" w:hAnsi="Arial" w:cs="Arial"/>
            <w:sz w:val="16"/>
            <w:szCs w:val="16"/>
          </w:rPr>
          <w:t>https://www.foodstandards.gov.au/publications/pages/safefoodaustralia3rd16.aspx</w:t>
        </w:r>
      </w:hyperlink>
      <w:r w:rsidRPr="00216F1A">
        <w:rPr>
          <w:rFonts w:cs="Arial"/>
          <w:sz w:val="16"/>
          <w:szCs w:val="16"/>
        </w:rPr>
        <w:t xml:space="preserve"> </w:t>
      </w:r>
    </w:p>
  </w:footnote>
  <w:footnote w:id="13">
    <w:p w14:paraId="73B1A7F5" w14:textId="2D493149" w:rsidR="00BA3660" w:rsidRPr="00216F1A" w:rsidRDefault="00BA3660" w:rsidP="00216F1A">
      <w:pPr>
        <w:pStyle w:val="FootnoteText"/>
        <w:spacing w:after="0"/>
        <w:rPr>
          <w:sz w:val="16"/>
          <w:szCs w:val="16"/>
          <w:lang w:val="en-AU"/>
        </w:rPr>
      </w:pPr>
      <w:r w:rsidRPr="00216F1A">
        <w:rPr>
          <w:rStyle w:val="FootnoteReference"/>
          <w:sz w:val="16"/>
          <w:szCs w:val="16"/>
        </w:rPr>
        <w:footnoteRef/>
      </w:r>
      <w:r w:rsidRPr="00216F1A">
        <w:rPr>
          <w:sz w:val="16"/>
          <w:szCs w:val="16"/>
        </w:rPr>
        <w:t xml:space="preserve"> </w:t>
      </w:r>
      <w:hyperlink r:id="rId6" w:anchor=":~:text=number%20of%20infrastructure%20initiatives%20intended%20to%20guide%20the,the%20food%20safety%20risks%20associated%20with%20the%20business." w:history="1">
        <w:r w:rsidRPr="00216F1A">
          <w:rPr>
            <w:rStyle w:val="Hyperlink"/>
            <w:rFonts w:ascii="Arial" w:hAnsi="Arial" w:cstheme="minorBidi"/>
            <w:sz w:val="16"/>
            <w:szCs w:val="16"/>
          </w:rPr>
          <w:t>ANZFA_1578_Info_Paper__final.pdf (foodstandards.gov.au)</w:t>
        </w:r>
      </w:hyperlink>
    </w:p>
  </w:footnote>
  <w:footnote w:id="14">
    <w:p w14:paraId="45543186" w14:textId="3CE531BB" w:rsidR="00BA3660" w:rsidRPr="00216F1A" w:rsidRDefault="00BA3660" w:rsidP="00096EF8">
      <w:pPr>
        <w:pStyle w:val="FootnoteText"/>
        <w:spacing w:after="0"/>
        <w:rPr>
          <w:sz w:val="16"/>
          <w:szCs w:val="16"/>
          <w:lang w:val="en-AU"/>
        </w:rPr>
      </w:pPr>
      <w:r w:rsidRPr="00216F1A">
        <w:rPr>
          <w:rStyle w:val="FootnoteReference"/>
          <w:sz w:val="16"/>
          <w:szCs w:val="16"/>
        </w:rPr>
        <w:footnoteRef/>
      </w:r>
      <w:hyperlink r:id="rId7" w:history="1">
        <w:r w:rsidRPr="00216F1A">
          <w:rPr>
            <w:rStyle w:val="Hyperlink"/>
            <w:rFonts w:ascii="Arial" w:hAnsi="Arial" w:cstheme="minorBidi"/>
            <w:sz w:val="16"/>
            <w:szCs w:val="16"/>
            <w:lang w:val="en-AU"/>
          </w:rPr>
          <w:t>https://www.qld.gov.au/health/staying-healthy/food-pantry/starting-a-food-business/food-business-licences/do-i-need-a-food-business-licence</w:t>
        </w:r>
      </w:hyperlink>
      <w:r w:rsidRPr="00216F1A">
        <w:rPr>
          <w:sz w:val="16"/>
          <w:szCs w:val="16"/>
          <w:lang w:val="en-AU"/>
        </w:rPr>
        <w:t xml:space="preserve"> </w:t>
      </w:r>
    </w:p>
  </w:footnote>
  <w:footnote w:id="15">
    <w:p w14:paraId="5BB70926" w14:textId="24000F11" w:rsidR="00BA3660" w:rsidRPr="00216F1A" w:rsidRDefault="00BA3660" w:rsidP="00096EF8">
      <w:pPr>
        <w:pStyle w:val="FootnoteText"/>
        <w:spacing w:after="0"/>
        <w:rPr>
          <w:sz w:val="16"/>
          <w:szCs w:val="16"/>
          <w:lang w:val="en-AU"/>
        </w:rPr>
      </w:pPr>
      <w:r w:rsidRPr="00216F1A">
        <w:rPr>
          <w:rStyle w:val="FootnoteReference"/>
          <w:sz w:val="16"/>
          <w:szCs w:val="16"/>
        </w:rPr>
        <w:footnoteRef/>
      </w:r>
      <w:r w:rsidRPr="00216F1A">
        <w:rPr>
          <w:sz w:val="16"/>
          <w:szCs w:val="16"/>
        </w:rPr>
        <w:t xml:space="preserve"> </w:t>
      </w:r>
      <w:hyperlink r:id="rId8" w:history="1">
        <w:r w:rsidRPr="00216F1A">
          <w:rPr>
            <w:rStyle w:val="Hyperlink"/>
            <w:rFonts w:ascii="Arial" w:hAnsi="Arial" w:cstheme="minorBidi"/>
            <w:sz w:val="16"/>
            <w:szCs w:val="16"/>
          </w:rPr>
          <w:t>https://www.health.vic.gov.au/food-safety/food-business-classification</w:t>
        </w:r>
      </w:hyperlink>
    </w:p>
  </w:footnote>
  <w:footnote w:id="16">
    <w:p w14:paraId="063A713E" w14:textId="40794D8D" w:rsidR="00BA3660" w:rsidRPr="00216F1A" w:rsidRDefault="00BA3660">
      <w:pPr>
        <w:pStyle w:val="FootnoteText"/>
        <w:rPr>
          <w:lang w:val="en-AU"/>
        </w:rPr>
      </w:pPr>
      <w:r w:rsidRPr="00216F1A">
        <w:rPr>
          <w:rStyle w:val="FootnoteReference"/>
          <w:sz w:val="16"/>
          <w:szCs w:val="16"/>
        </w:rPr>
        <w:footnoteRef/>
      </w:r>
      <w:hyperlink r:id="rId9" w:history="1">
        <w:r w:rsidRPr="00216F1A">
          <w:rPr>
            <w:rStyle w:val="Hyperlink"/>
            <w:rFonts w:ascii="Arial" w:hAnsi="Arial" w:cstheme="minorBidi"/>
            <w:sz w:val="16"/>
            <w:szCs w:val="16"/>
          </w:rPr>
          <w:t>https://ww2.health.wa.gov.au/~/media/Files/Corporate/general%20documents/food/PDF/WA_Food_Regulation_Food_Business_Risk_Profiling.pdf</w:t>
        </w:r>
      </w:hyperlink>
      <w:r>
        <w:t xml:space="preserve"> </w:t>
      </w:r>
    </w:p>
  </w:footnote>
  <w:footnote w:id="17">
    <w:p w14:paraId="7DE56017" w14:textId="77777777" w:rsidR="00BA3660" w:rsidRPr="0012232E" w:rsidRDefault="00BA3660" w:rsidP="0033148A">
      <w:pPr>
        <w:pStyle w:val="FootnoteText"/>
        <w:spacing w:after="0"/>
        <w:rPr>
          <w:rFonts w:cs="Arial"/>
          <w:sz w:val="16"/>
        </w:rPr>
      </w:pPr>
      <w:r w:rsidRPr="0012232E">
        <w:rPr>
          <w:rStyle w:val="FootnoteReference"/>
          <w:rFonts w:cs="Arial"/>
          <w:sz w:val="16"/>
        </w:rPr>
        <w:footnoteRef/>
      </w:r>
      <w:r w:rsidRPr="0012232E">
        <w:rPr>
          <w:rFonts w:cs="Arial"/>
          <w:sz w:val="16"/>
        </w:rPr>
        <w:t xml:space="preserve"> Australia’s Foodborne Illness Reduction Strategy 2018-2021+ identifies three priority areas for 2018 to 2021 and beyond to further strengthen the food regulatory system</w:t>
      </w:r>
    </w:p>
    <w:p w14:paraId="63A45AC2" w14:textId="77777777" w:rsidR="00BA3660" w:rsidRPr="0012232E" w:rsidRDefault="008242C0" w:rsidP="0033148A">
      <w:pPr>
        <w:pStyle w:val="FootnoteText"/>
        <w:spacing w:after="0"/>
        <w:rPr>
          <w:rFonts w:cs="Arial"/>
          <w:sz w:val="16"/>
          <w:lang w:val="en-AU"/>
        </w:rPr>
      </w:pPr>
      <w:hyperlink r:id="rId10" w:history="1">
        <w:r w:rsidR="00BA3660" w:rsidRPr="0012232E">
          <w:rPr>
            <w:rStyle w:val="Hyperlink"/>
            <w:rFonts w:ascii="Arial" w:hAnsi="Arial" w:cs="Arial"/>
            <w:sz w:val="16"/>
          </w:rPr>
          <w:t>https://foodregulation.gov.au/internet/fr/publishing.nsf/Content/aus-foodborne-illness-reduction-strategy-2018-2021-Jun-2018</w:t>
        </w:r>
      </w:hyperlink>
    </w:p>
  </w:footnote>
  <w:footnote w:id="18">
    <w:p w14:paraId="1E831343" w14:textId="77777777" w:rsidR="00BA3660" w:rsidRPr="0012232E" w:rsidRDefault="00BA3660" w:rsidP="0033148A">
      <w:pPr>
        <w:pStyle w:val="FootnoteText"/>
        <w:spacing w:after="0"/>
        <w:rPr>
          <w:rFonts w:cs="Arial"/>
          <w:sz w:val="16"/>
          <w:lang w:val="en-AU"/>
        </w:rPr>
      </w:pPr>
      <w:r w:rsidRPr="0012232E">
        <w:rPr>
          <w:rStyle w:val="FootnoteReference"/>
          <w:rFonts w:cs="Arial"/>
          <w:sz w:val="16"/>
        </w:rPr>
        <w:footnoteRef/>
      </w:r>
      <w:r w:rsidRPr="0012232E">
        <w:rPr>
          <w:rFonts w:cs="Arial"/>
          <w:sz w:val="16"/>
        </w:rPr>
        <w:t xml:space="preserve"> </w:t>
      </w:r>
      <w:r w:rsidRPr="0012232E">
        <w:rPr>
          <w:rFonts w:cs="Arial"/>
          <w:sz w:val="16"/>
          <w:szCs w:val="18"/>
        </w:rPr>
        <w:t>OzFoodNet is a</w:t>
      </w:r>
      <w:r w:rsidRPr="0012232E">
        <w:rPr>
          <w:rFonts w:cs="Arial"/>
          <w:color w:val="000000"/>
          <w:sz w:val="16"/>
          <w:szCs w:val="18"/>
          <w:shd w:val="clear" w:color="auto" w:fill="FFFFFF"/>
        </w:rPr>
        <w:t xml:space="preserve"> national health network to enhance the surveillance of foodborne diseases in Australia. </w:t>
      </w:r>
      <w:hyperlink r:id="rId11" w:history="1">
        <w:r w:rsidRPr="0012232E">
          <w:rPr>
            <w:rStyle w:val="Hyperlink"/>
            <w:rFonts w:ascii="Arial" w:hAnsi="Arial" w:cs="Arial"/>
            <w:sz w:val="16"/>
            <w:szCs w:val="18"/>
          </w:rPr>
          <w:t>OzFoodNet surveillance data reports</w:t>
        </w:r>
      </w:hyperlink>
    </w:p>
  </w:footnote>
  <w:footnote w:id="19">
    <w:p w14:paraId="2586B7ED" w14:textId="77777777" w:rsidR="00BA3660" w:rsidRPr="0012232E" w:rsidRDefault="00BA3660" w:rsidP="0033148A">
      <w:pPr>
        <w:pStyle w:val="FootnoteText"/>
        <w:spacing w:after="0"/>
        <w:rPr>
          <w:rFonts w:cs="Arial"/>
          <w:sz w:val="16"/>
          <w:lang w:val="en-AU"/>
        </w:rPr>
      </w:pPr>
      <w:r w:rsidRPr="0012232E">
        <w:rPr>
          <w:rStyle w:val="FootnoteReference"/>
          <w:rFonts w:cs="Arial"/>
          <w:sz w:val="16"/>
        </w:rPr>
        <w:footnoteRef/>
      </w:r>
      <w:r w:rsidRPr="0012232E">
        <w:rPr>
          <w:rFonts w:cs="Arial"/>
          <w:sz w:val="16"/>
        </w:rPr>
        <w:t xml:space="preserve"> </w:t>
      </w:r>
      <w:r w:rsidRPr="0012232E">
        <w:rPr>
          <w:rFonts w:cs="Arial"/>
          <w:color w:val="000000"/>
          <w:sz w:val="16"/>
          <w:szCs w:val="18"/>
          <w:shd w:val="clear" w:color="auto" w:fill="FFFFFF"/>
        </w:rPr>
        <w:t xml:space="preserve">The </w:t>
      </w:r>
      <w:hyperlink r:id="rId12" w:history="1">
        <w:r w:rsidRPr="0012232E">
          <w:rPr>
            <w:rStyle w:val="Hyperlink"/>
            <w:rFonts w:ascii="Arial" w:hAnsi="Arial" w:cs="Arial"/>
            <w:sz w:val="16"/>
            <w:szCs w:val="18"/>
            <w:shd w:val="clear" w:color="auto" w:fill="FFFFFF"/>
          </w:rPr>
          <w:t>National Notifiable Diseases Surveillance System</w:t>
        </w:r>
      </w:hyperlink>
      <w:r w:rsidRPr="0012232E">
        <w:rPr>
          <w:rFonts w:cs="Arial"/>
          <w:color w:val="000000"/>
          <w:sz w:val="16"/>
          <w:szCs w:val="18"/>
          <w:shd w:val="clear" w:color="auto" w:fill="FFFFFF"/>
        </w:rPr>
        <w:t xml:space="preserve"> (NNDSS) co-ordinates the national surveillance of more than 50 communicable diseases or disease groups.</w:t>
      </w:r>
    </w:p>
  </w:footnote>
  <w:footnote w:id="20">
    <w:p w14:paraId="56A2320A" w14:textId="18874988" w:rsidR="00BA3660" w:rsidRPr="00096EF8" w:rsidRDefault="00BA3660" w:rsidP="00096EF8">
      <w:pPr>
        <w:pStyle w:val="FootnoteText"/>
        <w:spacing w:after="0"/>
        <w:rPr>
          <w:sz w:val="16"/>
          <w:szCs w:val="16"/>
          <w:lang w:val="en-AU"/>
        </w:rPr>
      </w:pPr>
      <w:r w:rsidRPr="00096EF8">
        <w:rPr>
          <w:rStyle w:val="FootnoteReference"/>
          <w:sz w:val="16"/>
          <w:szCs w:val="16"/>
        </w:rPr>
        <w:footnoteRef/>
      </w:r>
      <w:r w:rsidRPr="00096EF8">
        <w:rPr>
          <w:sz w:val="16"/>
          <w:szCs w:val="16"/>
        </w:rPr>
        <w:t xml:space="preserve"> </w:t>
      </w:r>
      <w:r>
        <w:rPr>
          <w:sz w:val="16"/>
          <w:szCs w:val="16"/>
        </w:rPr>
        <w:t xml:space="preserve">Class 1 premises are those that prepare food for vulnerable persons. </w:t>
      </w:r>
      <w:r w:rsidRPr="00096EF8">
        <w:rPr>
          <w:rFonts w:cs="Arial"/>
          <w:sz w:val="16"/>
          <w:szCs w:val="16"/>
          <w:lang w:val="en-AU"/>
        </w:rPr>
        <w:t>Class 2 premises are those that handle unpackaged potentially hazardous foods that need correct temperature control d</w:t>
      </w:r>
      <w:r>
        <w:rPr>
          <w:rFonts w:cs="Arial"/>
          <w:sz w:val="16"/>
          <w:szCs w:val="16"/>
          <w:lang w:val="en-AU"/>
        </w:rPr>
        <w:t xml:space="preserve">uring the food handling process. </w:t>
      </w:r>
      <w:r w:rsidRPr="00096EF8">
        <w:rPr>
          <w:rFonts w:cs="Arial"/>
          <w:sz w:val="16"/>
          <w:szCs w:val="16"/>
          <w:lang w:val="en-AU"/>
        </w:rPr>
        <w:t>This includes restaurants, fast-food outlets, pubs, caterers, delicatessens, supermarkets with delicatessens, cafes, food vending machines handling high risk foods and most manufacturers.</w:t>
      </w:r>
    </w:p>
  </w:footnote>
  <w:footnote w:id="21">
    <w:p w14:paraId="63CFA8CE" w14:textId="6EAED50D" w:rsidR="00BA3660" w:rsidRPr="00096EF8" w:rsidRDefault="00BA3660" w:rsidP="0033148A">
      <w:pPr>
        <w:pStyle w:val="FootnoteText"/>
        <w:spacing w:after="0"/>
        <w:rPr>
          <w:sz w:val="16"/>
          <w:szCs w:val="16"/>
        </w:rPr>
      </w:pPr>
      <w:r w:rsidRPr="00096EF8">
        <w:rPr>
          <w:rStyle w:val="FootnoteReference"/>
          <w:sz w:val="16"/>
          <w:szCs w:val="16"/>
        </w:rPr>
        <w:footnoteRef/>
      </w:r>
      <w:r w:rsidRPr="00096EF8">
        <w:rPr>
          <w:sz w:val="16"/>
          <w:szCs w:val="16"/>
        </w:rPr>
        <w:t xml:space="preserve"> </w:t>
      </w:r>
      <w:r w:rsidRPr="00096EF8">
        <w:rPr>
          <w:sz w:val="16"/>
          <w:szCs w:val="16"/>
          <w:lang w:val="en-AU"/>
        </w:rPr>
        <w:t xml:space="preserve">Includes off-site caterers and on-site catering where the primary activity is at the premises stated in the license or where the primary activity at part of the premises stated in the licence to cater to 200 </w:t>
      </w:r>
      <w:r w:rsidRPr="00096EF8">
        <w:rPr>
          <w:rFonts w:cs="Arial"/>
          <w:sz w:val="16"/>
          <w:szCs w:val="16"/>
          <w:lang w:val="en-AU"/>
        </w:rPr>
        <w:t>or more people on 12 or more occasions in any 12 month period.</w:t>
      </w:r>
    </w:p>
  </w:footnote>
  <w:footnote w:id="22">
    <w:p w14:paraId="68E82EE4" w14:textId="1C938567" w:rsidR="00BA3660" w:rsidRPr="007354E2" w:rsidRDefault="00BA3660" w:rsidP="0033148A">
      <w:pPr>
        <w:pStyle w:val="FootnoteText"/>
        <w:spacing w:after="0"/>
        <w:rPr>
          <w:sz w:val="16"/>
          <w:lang w:val="en-AU"/>
        </w:rPr>
      </w:pPr>
      <w:r w:rsidRPr="00096EF8">
        <w:rPr>
          <w:rStyle w:val="FootnoteReference"/>
          <w:sz w:val="16"/>
          <w:szCs w:val="16"/>
        </w:rPr>
        <w:footnoteRef/>
      </w:r>
      <w:r w:rsidRPr="00096EF8">
        <w:rPr>
          <w:sz w:val="16"/>
          <w:szCs w:val="16"/>
        </w:rPr>
        <w:t xml:space="preserve"> </w:t>
      </w:r>
      <w:r w:rsidRPr="00096EF8">
        <w:rPr>
          <w:sz w:val="16"/>
          <w:szCs w:val="16"/>
          <w:lang w:val="en-AU"/>
        </w:rPr>
        <w:t xml:space="preserve">ACT has registration exemptions for some businesses: </w:t>
      </w:r>
      <w:hyperlink r:id="rId13" w:history="1"/>
      <w:hyperlink r:id="rId14" w:history="1">
        <w:r w:rsidRPr="00096EF8">
          <w:rPr>
            <w:rStyle w:val="Hyperlink"/>
            <w:rFonts w:ascii="Arial" w:hAnsi="Arial" w:cstheme="minorBidi"/>
            <w:sz w:val="16"/>
            <w:szCs w:val="16"/>
          </w:rPr>
          <w:t>https://www.health.act.gov.au/businesses/food-safety-regulation/starting-food-business</w:t>
        </w:r>
      </w:hyperlink>
      <w:r w:rsidRPr="007354E2">
        <w:rPr>
          <w:sz w:val="16"/>
        </w:rPr>
        <w:t xml:space="preserve"> </w:t>
      </w:r>
    </w:p>
  </w:footnote>
  <w:footnote w:id="23">
    <w:p w14:paraId="77003887" w14:textId="75D8231C" w:rsidR="00BA3660" w:rsidRPr="003D3B21" w:rsidRDefault="00BA3660" w:rsidP="004E6F07">
      <w:pPr>
        <w:pStyle w:val="FootnoteText"/>
        <w:rPr>
          <w:lang w:val="en-AU"/>
        </w:rPr>
      </w:pPr>
      <w:r w:rsidRPr="0012232E">
        <w:rPr>
          <w:rStyle w:val="FootnoteReference"/>
          <w:sz w:val="16"/>
        </w:rPr>
        <w:footnoteRef/>
      </w:r>
      <w:r w:rsidRPr="0012232E">
        <w:rPr>
          <w:sz w:val="16"/>
        </w:rPr>
        <w:t xml:space="preserve">Page 105. </w:t>
      </w:r>
      <w:r>
        <w:rPr>
          <w:sz w:val="16"/>
        </w:rPr>
        <w:t>N</w:t>
      </w:r>
      <w:r w:rsidRPr="0012232E">
        <w:rPr>
          <w:sz w:val="16"/>
        </w:rPr>
        <w:t>ote that this guidance is not provided in the present version of the handbook but it remains useful guidance in consideration of whether a self-regulatory approach is appropriate.</w:t>
      </w:r>
    </w:p>
  </w:footnote>
  <w:footnote w:id="24">
    <w:p w14:paraId="5A0E9EBD" w14:textId="77777777" w:rsidR="00BA3660" w:rsidRPr="0012232E" w:rsidRDefault="00BA3660" w:rsidP="0033148A">
      <w:pPr>
        <w:pStyle w:val="FootnoteText"/>
        <w:spacing w:after="0"/>
        <w:rPr>
          <w:rFonts w:cs="Arial"/>
          <w:sz w:val="16"/>
          <w:szCs w:val="18"/>
          <w:lang w:val="en-AU"/>
        </w:rPr>
      </w:pPr>
      <w:r w:rsidRPr="0012232E">
        <w:rPr>
          <w:rStyle w:val="FootnoteReference"/>
          <w:rFonts w:cs="Arial"/>
          <w:sz w:val="16"/>
          <w:szCs w:val="18"/>
        </w:rPr>
        <w:footnoteRef/>
      </w:r>
      <w:r w:rsidRPr="0012232E">
        <w:rPr>
          <w:rFonts w:cs="Arial"/>
          <w:sz w:val="16"/>
          <w:szCs w:val="18"/>
        </w:rPr>
        <w:t xml:space="preserve"> </w:t>
      </w:r>
      <w:r w:rsidRPr="0012232E">
        <w:rPr>
          <w:rFonts w:cs="Arial"/>
          <w:sz w:val="16"/>
          <w:szCs w:val="18"/>
          <w:lang w:val="en-AU"/>
        </w:rPr>
        <w:t>NSW prepared a RIS for the introduction of a Food Safety Supervisor regulatory measure in their Food Act</w:t>
      </w:r>
    </w:p>
  </w:footnote>
  <w:footnote w:id="25">
    <w:p w14:paraId="7DECAC45" w14:textId="77777777" w:rsidR="00BA3660" w:rsidRPr="004A146D" w:rsidRDefault="00BA3660" w:rsidP="0033148A">
      <w:pPr>
        <w:pStyle w:val="FootnoteText"/>
        <w:spacing w:after="0"/>
        <w:rPr>
          <w:lang w:val="en-AU"/>
        </w:rPr>
      </w:pPr>
      <w:r w:rsidRPr="0012232E">
        <w:rPr>
          <w:rStyle w:val="FootnoteReference"/>
          <w:rFonts w:cs="Arial"/>
          <w:sz w:val="16"/>
        </w:rPr>
        <w:footnoteRef/>
      </w:r>
      <w:r w:rsidRPr="0012232E">
        <w:rPr>
          <w:rFonts w:cs="Arial"/>
          <w:sz w:val="16"/>
        </w:rPr>
        <w:t xml:space="preserve"> </w:t>
      </w:r>
      <w:r w:rsidRPr="0012232E">
        <w:rPr>
          <w:rFonts w:cs="Arial"/>
          <w:sz w:val="16"/>
          <w:szCs w:val="18"/>
          <w:lang w:val="en-AU"/>
        </w:rPr>
        <w:t xml:space="preserve">The evaluation report is available online: </w:t>
      </w:r>
      <w:hyperlink r:id="rId15" w:history="1">
        <w:r w:rsidRPr="0012232E">
          <w:rPr>
            <w:rStyle w:val="Hyperlink"/>
            <w:rFonts w:ascii="Arial" w:hAnsi="Arial" w:cs="Arial"/>
            <w:sz w:val="16"/>
            <w:szCs w:val="18"/>
            <w:lang w:val="en-AU"/>
          </w:rPr>
          <w:t>https://www.foodauthority.nsw.gov.au/media/6876</w:t>
        </w:r>
      </w:hyperlink>
      <w:r w:rsidRPr="0012232E">
        <w:rPr>
          <w:sz w:val="16"/>
          <w:lang w:val="en-AU"/>
        </w:rPr>
        <w:t xml:space="preserve"> </w:t>
      </w:r>
    </w:p>
  </w:footnote>
  <w:footnote w:id="26">
    <w:p w14:paraId="7B99DDAE" w14:textId="77777777" w:rsidR="00BA3660" w:rsidRPr="0012232E" w:rsidRDefault="00BA3660" w:rsidP="0033148A">
      <w:pPr>
        <w:pStyle w:val="FootnoteText"/>
        <w:spacing w:after="0"/>
        <w:rPr>
          <w:sz w:val="16"/>
          <w:szCs w:val="18"/>
          <w:lang w:val="en-AU"/>
        </w:rPr>
      </w:pPr>
      <w:r w:rsidRPr="0012232E">
        <w:rPr>
          <w:rStyle w:val="FootnoteReference"/>
          <w:sz w:val="16"/>
          <w:szCs w:val="18"/>
        </w:rPr>
        <w:footnoteRef/>
      </w:r>
      <w:r w:rsidRPr="0012232E">
        <w:rPr>
          <w:sz w:val="16"/>
          <w:szCs w:val="18"/>
        </w:rPr>
        <w:t xml:space="preserve"> </w:t>
      </w:r>
      <w:r w:rsidRPr="0012232E">
        <w:rPr>
          <w:sz w:val="16"/>
          <w:szCs w:val="18"/>
          <w:lang w:val="en-AU"/>
        </w:rPr>
        <w:t xml:space="preserve">Four of the studies were in the United States, one in Malaysia and one in Korea. </w:t>
      </w:r>
    </w:p>
  </w:footnote>
  <w:footnote w:id="27">
    <w:p w14:paraId="58DA5DE9" w14:textId="77777777" w:rsidR="00BA3660" w:rsidRPr="00337655" w:rsidRDefault="00BA3660" w:rsidP="0033148A">
      <w:pPr>
        <w:pStyle w:val="FootnoteText"/>
        <w:spacing w:after="0"/>
        <w:rPr>
          <w:lang w:val="en-AU"/>
        </w:rPr>
      </w:pPr>
      <w:r w:rsidRPr="0012232E">
        <w:rPr>
          <w:rStyle w:val="FootnoteReference"/>
          <w:sz w:val="16"/>
          <w:szCs w:val="18"/>
        </w:rPr>
        <w:footnoteRef/>
      </w:r>
      <w:r w:rsidRPr="0012232E">
        <w:rPr>
          <w:sz w:val="16"/>
          <w:szCs w:val="18"/>
        </w:rPr>
        <w:t xml:space="preserve"> </w:t>
      </w:r>
      <w:r w:rsidRPr="0012232E">
        <w:rPr>
          <w:sz w:val="16"/>
          <w:szCs w:val="18"/>
          <w:lang w:val="en-AU"/>
        </w:rPr>
        <w:t>Four studies were in the United States, three in Italy, two in the UK, two in India, one in Thailand, one in Egypt and one in Turkey.</w:t>
      </w:r>
      <w:r w:rsidRPr="0012232E">
        <w:rPr>
          <w:sz w:val="16"/>
          <w:lang w:val="en-AU"/>
        </w:rPr>
        <w:t xml:space="preserve"> </w:t>
      </w:r>
    </w:p>
  </w:footnote>
  <w:footnote w:id="28">
    <w:p w14:paraId="7D5C11F8" w14:textId="19661C3F" w:rsidR="00BA3660" w:rsidRPr="00096EF8" w:rsidRDefault="00BA3660">
      <w:pPr>
        <w:pStyle w:val="FootnoteText"/>
        <w:rPr>
          <w:lang w:val="en-AU"/>
        </w:rPr>
      </w:pPr>
      <w:r>
        <w:rPr>
          <w:rStyle w:val="FootnoteReference"/>
        </w:rPr>
        <w:footnoteRef/>
      </w:r>
      <w:r>
        <w:t xml:space="preserve"> </w:t>
      </w:r>
      <w:r w:rsidRPr="00B8795C">
        <w:rPr>
          <w:rFonts w:cs="Arial"/>
          <w:szCs w:val="18"/>
        </w:rPr>
        <w:t xml:space="preserve">Class 3 premises are </w:t>
      </w:r>
      <w:r w:rsidRPr="00B8795C">
        <w:rPr>
          <w:rFonts w:cs="Arial"/>
          <w:szCs w:val="18"/>
          <w:lang w:val="en"/>
        </w:rPr>
        <w:t>are those that sell prepackaged potentially hazardous food (food that needs temperature control to keep safe). Examples of businesses include fruit stalls selling cut fruit, wholesalers distributing prepackaged foods, most milk bars, convenience stores and coffee bars.</w:t>
      </w:r>
    </w:p>
  </w:footnote>
  <w:footnote w:id="29">
    <w:p w14:paraId="76D9AD0B" w14:textId="1D03FC24" w:rsidR="00BA3660" w:rsidRPr="003B55BB" w:rsidRDefault="00BA3660">
      <w:pPr>
        <w:pStyle w:val="FootnoteText"/>
        <w:rPr>
          <w:lang w:val="en-AU"/>
        </w:rPr>
      </w:pPr>
      <w:r w:rsidRPr="0012232E">
        <w:rPr>
          <w:rStyle w:val="FootnoteReference"/>
          <w:sz w:val="16"/>
        </w:rPr>
        <w:footnoteRef/>
      </w:r>
      <w:r w:rsidRPr="0012232E">
        <w:rPr>
          <w:sz w:val="16"/>
        </w:rPr>
        <w:t xml:space="preserve"> </w:t>
      </w:r>
      <w:r w:rsidRPr="0012232E">
        <w:rPr>
          <w:sz w:val="16"/>
          <w:lang w:val="en-AU"/>
        </w:rPr>
        <w:t xml:space="preserve">This criteria was developed </w:t>
      </w:r>
      <w:r>
        <w:rPr>
          <w:sz w:val="16"/>
          <w:lang w:val="en-AU"/>
        </w:rPr>
        <w:t xml:space="preserve">following </w:t>
      </w:r>
      <w:r w:rsidRPr="0012232E">
        <w:rPr>
          <w:sz w:val="16"/>
          <w:lang w:val="en-AU"/>
        </w:rPr>
        <w:t>feedback receive</w:t>
      </w:r>
      <w:r>
        <w:rPr>
          <w:sz w:val="16"/>
          <w:lang w:val="en-AU"/>
        </w:rPr>
        <w:t>d</w:t>
      </w:r>
      <w:r w:rsidRPr="0012232E">
        <w:rPr>
          <w:sz w:val="16"/>
          <w:lang w:val="en-AU"/>
        </w:rPr>
        <w:t xml:space="preserve"> to data </w:t>
      </w:r>
      <w:r>
        <w:rPr>
          <w:sz w:val="16"/>
          <w:lang w:val="en-AU"/>
        </w:rPr>
        <w:t xml:space="preserve">requests </w:t>
      </w:r>
      <w:r w:rsidRPr="0012232E">
        <w:rPr>
          <w:sz w:val="16"/>
          <w:lang w:val="en-AU"/>
        </w:rPr>
        <w:t xml:space="preserve">as part of </w:t>
      </w:r>
      <w:r>
        <w:rPr>
          <w:sz w:val="16"/>
          <w:lang w:val="en-AU"/>
        </w:rPr>
        <w:t xml:space="preserve">earlier </w:t>
      </w:r>
      <w:r w:rsidRPr="0012232E">
        <w:rPr>
          <w:sz w:val="16"/>
          <w:lang w:val="en-AU"/>
        </w:rPr>
        <w:t>consultations.</w:t>
      </w:r>
    </w:p>
  </w:footnote>
  <w:footnote w:id="30">
    <w:p w14:paraId="250249DA" w14:textId="77777777" w:rsidR="00BA3660" w:rsidRPr="00734341" w:rsidRDefault="00BA3660" w:rsidP="00570FFF">
      <w:pPr>
        <w:pStyle w:val="FootnoteText"/>
        <w:rPr>
          <w:b/>
          <w:lang w:val="en-AU"/>
        </w:rPr>
      </w:pPr>
      <w:r>
        <w:rPr>
          <w:rStyle w:val="FootnoteReference"/>
        </w:rPr>
        <w:footnoteRef/>
      </w:r>
      <w:hyperlink r:id="rId16" w:history="1">
        <w:r w:rsidRPr="00746448">
          <w:rPr>
            <w:rStyle w:val="Hyperlink"/>
            <w:rFonts w:ascii="Arial" w:hAnsi="Arial" w:cs="Arial"/>
            <w:sz w:val="16"/>
            <w:szCs w:val="16"/>
          </w:rPr>
          <w:t>https://webarchive.nla.gov.au/awa/20151020103533/http://www.health.gov.au/internet/main/publishing.nsf/Content/foodsecretariat-isc-model.htm</w:t>
        </w:r>
      </w:hyperlink>
      <w:r>
        <w:rPr>
          <w:sz w:val="16"/>
          <w:szCs w:val="16"/>
        </w:rPr>
        <w:t xml:space="preserve"> </w:t>
      </w:r>
    </w:p>
  </w:footnote>
  <w:footnote w:id="31">
    <w:p w14:paraId="6AE5DA8D" w14:textId="54AF1B01" w:rsidR="00BA3660" w:rsidRDefault="00BA3660" w:rsidP="00B93C34">
      <w:pPr>
        <w:pStyle w:val="FootnoteText"/>
        <w:rPr>
          <w:lang w:val="en-AU" w:bidi="en-US"/>
        </w:rPr>
      </w:pPr>
      <w:r>
        <w:rPr>
          <w:rStyle w:val="FootnoteReference"/>
        </w:rPr>
        <w:footnoteRef/>
      </w:r>
      <w:r>
        <w:t xml:space="preserve"> noted in the Allen report (2002)</w:t>
      </w:r>
    </w:p>
  </w:footnote>
  <w:footnote w:id="32">
    <w:p w14:paraId="477C2EB2" w14:textId="588BFC78" w:rsidR="00BA3660" w:rsidRPr="00EA2308" w:rsidRDefault="00BA3660">
      <w:pPr>
        <w:pStyle w:val="FootnoteText"/>
        <w:rPr>
          <w:lang w:val="en-AU"/>
        </w:rPr>
      </w:pPr>
      <w:r>
        <w:rPr>
          <w:rStyle w:val="FootnoteReference"/>
        </w:rPr>
        <w:footnoteRef/>
      </w:r>
      <w:r>
        <w:t xml:space="preserve"> </w:t>
      </w:r>
      <w:r>
        <w:rPr>
          <w:lang w:val="en-AU"/>
        </w:rPr>
        <w:t xml:space="preserve">This refers to longer term illness or conditions which occur as a consequence of an initial illness. For example, </w:t>
      </w:r>
      <w:r w:rsidRPr="00EA2308">
        <w:rPr>
          <w:lang w:val="en-AU"/>
        </w:rPr>
        <w:t xml:space="preserve">Immunologic conditions, such as reactive arthritis, can </w:t>
      </w:r>
      <w:r>
        <w:rPr>
          <w:lang w:val="en-AU"/>
        </w:rPr>
        <w:t>occur after salmonellosis</w:t>
      </w:r>
      <w:r w:rsidRPr="00EA2308">
        <w:rPr>
          <w:lang w:val="en-AU"/>
        </w:rPr>
        <w:t>, due to localized infiltration of Salmonella in joints, bones, organs, and tissues</w:t>
      </w:r>
    </w:p>
  </w:footnote>
  <w:footnote w:id="33">
    <w:p w14:paraId="1A793FBE" w14:textId="77777777" w:rsidR="00BA3660" w:rsidRPr="00A22EE0" w:rsidRDefault="00BA3660" w:rsidP="00FD13A1">
      <w:pPr>
        <w:pStyle w:val="FootnoteText"/>
        <w:rPr>
          <w:rFonts w:cs="Arial"/>
          <w:lang w:val="en-AU"/>
        </w:rPr>
      </w:pPr>
      <w:r w:rsidRPr="00A22EE0">
        <w:rPr>
          <w:rStyle w:val="FootnoteReference"/>
          <w:rFonts w:cs="Arial"/>
          <w:sz w:val="16"/>
          <w:szCs w:val="18"/>
        </w:rPr>
        <w:footnoteRef/>
      </w:r>
      <w:r w:rsidRPr="00A22EE0">
        <w:rPr>
          <w:rFonts w:cs="Arial"/>
          <w:sz w:val="16"/>
          <w:szCs w:val="18"/>
        </w:rPr>
        <w:t xml:space="preserve"> </w:t>
      </w:r>
      <w:r w:rsidRPr="00A22EE0">
        <w:rPr>
          <w:rFonts w:cs="Arial"/>
          <w:sz w:val="16"/>
          <w:szCs w:val="18"/>
          <w:lang w:val="en-AU"/>
        </w:rPr>
        <w:t xml:space="preserve">Available at </w:t>
      </w:r>
      <w:hyperlink r:id="rId17" w:history="1">
        <w:r w:rsidRPr="00A22EE0">
          <w:rPr>
            <w:rStyle w:val="Hyperlink"/>
            <w:rFonts w:ascii="Arial" w:hAnsi="Arial" w:cs="Arial"/>
            <w:sz w:val="16"/>
            <w:szCs w:val="18"/>
          </w:rPr>
          <w:t>https://www.dairysafe.vic.gov.au/licensees/dairy-regtech/foodsafetyculture</w:t>
        </w:r>
      </w:hyperlink>
      <w:r w:rsidRPr="00A22EE0">
        <w:rPr>
          <w:rStyle w:val="Hyperlink"/>
          <w:rFonts w:ascii="Arial" w:hAnsi="Arial" w:cs="Arial"/>
          <w:sz w:val="16"/>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320ED"/>
    <w:multiLevelType w:val="hybridMultilevel"/>
    <w:tmpl w:val="BA3AE302"/>
    <w:lvl w:ilvl="0" w:tplc="B234E9C4">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AE075C0"/>
    <w:multiLevelType w:val="hybridMultilevel"/>
    <w:tmpl w:val="3312B3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D44E47"/>
    <w:multiLevelType w:val="hybridMultilevel"/>
    <w:tmpl w:val="9D4876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9F163BF"/>
    <w:multiLevelType w:val="hybridMultilevel"/>
    <w:tmpl w:val="3208B73C"/>
    <w:lvl w:ilvl="0" w:tplc="3D7086E8">
      <w:start w:val="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6054271"/>
    <w:multiLevelType w:val="hybridMultilevel"/>
    <w:tmpl w:val="7E620802"/>
    <w:lvl w:ilvl="0" w:tplc="FDFEA674">
      <w:start w:val="1"/>
      <w:numFmt w:val="bullet"/>
      <w:lvlText w:val=""/>
      <w:lvlJc w:val="left"/>
      <w:pPr>
        <w:ind w:left="502"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6FA0076"/>
    <w:multiLevelType w:val="hybridMultilevel"/>
    <w:tmpl w:val="E2F449E6"/>
    <w:lvl w:ilvl="0" w:tplc="7C8ED0EA">
      <w:start w:val="1"/>
      <w:numFmt w:val="decimal"/>
      <w:pStyle w:val="AARBullet"/>
      <w:lvlText w:val="%1."/>
      <w:lvlJc w:val="left"/>
      <w:pPr>
        <w:ind w:left="927" w:hanging="360"/>
      </w:pPr>
      <w:rPr>
        <w:rFonts w:ascii="Arial" w:eastAsia="Times New Roman" w:hAnsi="Arial" w:cs="Arial"/>
        <w:color w:val="auto"/>
        <w:sz w:val="24"/>
      </w:rPr>
    </w:lvl>
    <w:lvl w:ilvl="1" w:tplc="42E4712C">
      <w:start w:val="1"/>
      <w:numFmt w:val="bullet"/>
      <w:lvlText w:val=""/>
      <w:lvlJc w:val="left"/>
      <w:pPr>
        <w:tabs>
          <w:tab w:val="num" w:pos="2214"/>
        </w:tabs>
        <w:ind w:left="2214" w:hanging="567"/>
      </w:pPr>
      <w:rPr>
        <w:rFonts w:ascii="Symbol" w:hAnsi="Symbol" w:hint="default"/>
        <w:sz w:val="18"/>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6" w15:restartNumberingAfterBreak="0">
    <w:nsid w:val="2D9A2812"/>
    <w:multiLevelType w:val="hybridMultilevel"/>
    <w:tmpl w:val="F2123BC8"/>
    <w:lvl w:ilvl="0" w:tplc="B234E9C4">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355C39BE"/>
    <w:multiLevelType w:val="hybridMultilevel"/>
    <w:tmpl w:val="A83EDD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24358C2"/>
    <w:multiLevelType w:val="hybridMultilevel"/>
    <w:tmpl w:val="9A682642"/>
    <w:lvl w:ilvl="0" w:tplc="B234E9C4">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4273095D"/>
    <w:multiLevelType w:val="hybridMultilevel"/>
    <w:tmpl w:val="DA78F074"/>
    <w:lvl w:ilvl="0" w:tplc="62E45508">
      <w:start w:val="1"/>
      <w:numFmt w:val="bullet"/>
      <w:pStyle w:val="FSBullet2"/>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537133E"/>
    <w:multiLevelType w:val="hybridMultilevel"/>
    <w:tmpl w:val="EB4ECC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A224EAB"/>
    <w:multiLevelType w:val="hybridMultilevel"/>
    <w:tmpl w:val="6A025DC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2" w15:restartNumberingAfterBreak="0">
    <w:nsid w:val="4B99679E"/>
    <w:multiLevelType w:val="singleLevel"/>
    <w:tmpl w:val="7832B752"/>
    <w:lvl w:ilvl="0">
      <w:start w:val="1"/>
      <w:numFmt w:val="bullet"/>
      <w:pStyle w:val="ISCbulleted"/>
      <w:lvlText w:val=""/>
      <w:lvlJc w:val="left"/>
      <w:pPr>
        <w:tabs>
          <w:tab w:val="num" w:pos="360"/>
        </w:tabs>
        <w:ind w:left="360" w:hanging="360"/>
      </w:pPr>
      <w:rPr>
        <w:rFonts w:ascii="Symbol" w:hAnsi="Symbol" w:hint="default"/>
        <w:sz w:val="16"/>
      </w:rPr>
    </w:lvl>
  </w:abstractNum>
  <w:abstractNum w:abstractNumId="13" w15:restartNumberingAfterBreak="0">
    <w:nsid w:val="567756E2"/>
    <w:multiLevelType w:val="hybridMultilevel"/>
    <w:tmpl w:val="B7802080"/>
    <w:lvl w:ilvl="0" w:tplc="80A261D6">
      <w:start w:val="1"/>
      <w:numFmt w:val="bullet"/>
      <w:pStyle w:val="FSBullet3"/>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7BE4FD7"/>
    <w:multiLevelType w:val="hybridMultilevel"/>
    <w:tmpl w:val="665C38C0"/>
    <w:lvl w:ilvl="0" w:tplc="B234E9C4">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5AB47BBC"/>
    <w:multiLevelType w:val="hybridMultilevel"/>
    <w:tmpl w:val="3EE8C438"/>
    <w:lvl w:ilvl="0" w:tplc="B234E9C4">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61676681"/>
    <w:multiLevelType w:val="hybridMultilevel"/>
    <w:tmpl w:val="778E2858"/>
    <w:lvl w:ilvl="0" w:tplc="E70A0306">
      <w:start w:val="1"/>
      <w:numFmt w:val="lowerLetter"/>
      <w:lvlText w:val="(%1)"/>
      <w:lvlJc w:val="left"/>
      <w:pPr>
        <w:ind w:left="2265" w:hanging="570"/>
      </w:pPr>
      <w:rPr>
        <w:rFonts w:hint="default"/>
      </w:rPr>
    </w:lvl>
    <w:lvl w:ilvl="1" w:tplc="08090019" w:tentative="1">
      <w:start w:val="1"/>
      <w:numFmt w:val="lowerLetter"/>
      <w:lvlText w:val="%2."/>
      <w:lvlJc w:val="left"/>
      <w:pPr>
        <w:ind w:left="2775" w:hanging="360"/>
      </w:pPr>
    </w:lvl>
    <w:lvl w:ilvl="2" w:tplc="0809001B" w:tentative="1">
      <w:start w:val="1"/>
      <w:numFmt w:val="lowerRoman"/>
      <w:lvlText w:val="%3."/>
      <w:lvlJc w:val="right"/>
      <w:pPr>
        <w:ind w:left="3495" w:hanging="180"/>
      </w:pPr>
    </w:lvl>
    <w:lvl w:ilvl="3" w:tplc="0809000F" w:tentative="1">
      <w:start w:val="1"/>
      <w:numFmt w:val="decimal"/>
      <w:lvlText w:val="%4."/>
      <w:lvlJc w:val="left"/>
      <w:pPr>
        <w:ind w:left="4215" w:hanging="360"/>
      </w:pPr>
    </w:lvl>
    <w:lvl w:ilvl="4" w:tplc="08090019" w:tentative="1">
      <w:start w:val="1"/>
      <w:numFmt w:val="lowerLetter"/>
      <w:lvlText w:val="%5."/>
      <w:lvlJc w:val="left"/>
      <w:pPr>
        <w:ind w:left="4935" w:hanging="360"/>
      </w:pPr>
    </w:lvl>
    <w:lvl w:ilvl="5" w:tplc="0809001B" w:tentative="1">
      <w:start w:val="1"/>
      <w:numFmt w:val="lowerRoman"/>
      <w:lvlText w:val="%6."/>
      <w:lvlJc w:val="right"/>
      <w:pPr>
        <w:ind w:left="5655" w:hanging="180"/>
      </w:pPr>
    </w:lvl>
    <w:lvl w:ilvl="6" w:tplc="0809000F" w:tentative="1">
      <w:start w:val="1"/>
      <w:numFmt w:val="decimal"/>
      <w:lvlText w:val="%7."/>
      <w:lvlJc w:val="left"/>
      <w:pPr>
        <w:ind w:left="6375" w:hanging="360"/>
      </w:pPr>
    </w:lvl>
    <w:lvl w:ilvl="7" w:tplc="08090019" w:tentative="1">
      <w:start w:val="1"/>
      <w:numFmt w:val="lowerLetter"/>
      <w:lvlText w:val="%8."/>
      <w:lvlJc w:val="left"/>
      <w:pPr>
        <w:ind w:left="7095" w:hanging="360"/>
      </w:pPr>
    </w:lvl>
    <w:lvl w:ilvl="8" w:tplc="0809001B" w:tentative="1">
      <w:start w:val="1"/>
      <w:numFmt w:val="lowerRoman"/>
      <w:lvlText w:val="%9."/>
      <w:lvlJc w:val="right"/>
      <w:pPr>
        <w:ind w:left="7815" w:hanging="180"/>
      </w:pPr>
    </w:lvl>
  </w:abstractNum>
  <w:abstractNum w:abstractNumId="17" w15:restartNumberingAfterBreak="0">
    <w:nsid w:val="66B45402"/>
    <w:multiLevelType w:val="hybridMultilevel"/>
    <w:tmpl w:val="3B56B1B0"/>
    <w:lvl w:ilvl="0" w:tplc="27B21D44">
      <w:start w:val="1"/>
      <w:numFmt w:val="bullet"/>
      <w:pStyle w:val="ListBullet"/>
      <w:lvlText w:val=""/>
      <w:lvlJc w:val="left"/>
      <w:pPr>
        <w:tabs>
          <w:tab w:val="num" w:pos="360"/>
        </w:tabs>
        <w:ind w:left="360" w:hanging="360"/>
      </w:pPr>
      <w:rPr>
        <w:rFonts w:ascii="Symbol" w:hAnsi="Symbol" w:hint="default"/>
        <w:color w:val="354677"/>
        <w:sz w:val="18"/>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6BD22059"/>
    <w:multiLevelType w:val="hybridMultilevel"/>
    <w:tmpl w:val="7F1852BC"/>
    <w:lvl w:ilvl="0" w:tplc="B234E9C4">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71755AD1"/>
    <w:multiLevelType w:val="hybridMultilevel"/>
    <w:tmpl w:val="E410D9B0"/>
    <w:lvl w:ilvl="0" w:tplc="AC586026">
      <w:start w:val="1"/>
      <w:numFmt w:val="bullet"/>
      <w:pStyle w:val="FSBullet1"/>
      <w:lvlText w:val=""/>
      <w:lvlJc w:val="left"/>
      <w:pPr>
        <w:ind w:left="360" w:hanging="360"/>
      </w:pPr>
      <w:rPr>
        <w:rFonts w:ascii="Symbol" w:hAnsi="Symbol" w:hint="default"/>
        <w:color w:val="auto"/>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20" w15:restartNumberingAfterBreak="0">
    <w:nsid w:val="7CB57F52"/>
    <w:multiLevelType w:val="hybridMultilevel"/>
    <w:tmpl w:val="4158379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num w:numId="1">
    <w:abstractNumId w:val="19"/>
  </w:num>
  <w:num w:numId="2">
    <w:abstractNumId w:val="9"/>
  </w:num>
  <w:num w:numId="3">
    <w:abstractNumId w:val="13"/>
  </w:num>
  <w:num w:numId="4">
    <w:abstractNumId w:val="17"/>
  </w:num>
  <w:num w:numId="5">
    <w:abstractNumId w:val="5"/>
  </w:num>
  <w:num w:numId="6">
    <w:abstractNumId w:val="3"/>
  </w:num>
  <w:num w:numId="7">
    <w:abstractNumId w:val="1"/>
  </w:num>
  <w:num w:numId="8">
    <w:abstractNumId w:val="4"/>
  </w:num>
  <w:num w:numId="9">
    <w:abstractNumId w:val="11"/>
  </w:num>
  <w:num w:numId="10">
    <w:abstractNumId w:val="12"/>
  </w:num>
  <w:num w:numId="11">
    <w:abstractNumId w:val="20"/>
  </w:num>
  <w:num w:numId="12">
    <w:abstractNumId w:val="10"/>
  </w:num>
  <w:num w:numId="13">
    <w:abstractNumId w:val="15"/>
  </w:num>
  <w:num w:numId="14">
    <w:abstractNumId w:val="18"/>
  </w:num>
  <w:num w:numId="15">
    <w:abstractNumId w:val="8"/>
  </w:num>
  <w:num w:numId="16">
    <w:abstractNumId w:val="6"/>
  </w:num>
  <w:num w:numId="17">
    <w:abstractNumId w:val="14"/>
  </w:num>
  <w:num w:numId="18">
    <w:abstractNumId w:val="16"/>
  </w:num>
  <w:num w:numId="19">
    <w:abstractNumId w:val="2"/>
  </w:num>
  <w:num w:numId="20">
    <w:abstractNumId w:val="0"/>
  </w:num>
  <w:num w:numId="21">
    <w:abstractNumId w:val="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Grammatical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67"/>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01A9"/>
    <w:rsid w:val="00000CF5"/>
    <w:rsid w:val="00004830"/>
    <w:rsid w:val="0000542C"/>
    <w:rsid w:val="00014DFC"/>
    <w:rsid w:val="000157FA"/>
    <w:rsid w:val="000200A9"/>
    <w:rsid w:val="00020D03"/>
    <w:rsid w:val="0002126E"/>
    <w:rsid w:val="000220A4"/>
    <w:rsid w:val="00023058"/>
    <w:rsid w:val="0002571D"/>
    <w:rsid w:val="00026692"/>
    <w:rsid w:val="0003038A"/>
    <w:rsid w:val="000368C8"/>
    <w:rsid w:val="0004099A"/>
    <w:rsid w:val="00041643"/>
    <w:rsid w:val="00041811"/>
    <w:rsid w:val="00043E17"/>
    <w:rsid w:val="00045922"/>
    <w:rsid w:val="000519B1"/>
    <w:rsid w:val="000525E8"/>
    <w:rsid w:val="00053044"/>
    <w:rsid w:val="0005319D"/>
    <w:rsid w:val="000556A5"/>
    <w:rsid w:val="00055DE7"/>
    <w:rsid w:val="00060A3B"/>
    <w:rsid w:val="000620CE"/>
    <w:rsid w:val="000622E7"/>
    <w:rsid w:val="00066854"/>
    <w:rsid w:val="00066D85"/>
    <w:rsid w:val="00067B00"/>
    <w:rsid w:val="000705CF"/>
    <w:rsid w:val="00072F65"/>
    <w:rsid w:val="00073E14"/>
    <w:rsid w:val="0007649A"/>
    <w:rsid w:val="00076C9D"/>
    <w:rsid w:val="0007784D"/>
    <w:rsid w:val="00077B7E"/>
    <w:rsid w:val="00083B6C"/>
    <w:rsid w:val="0008443B"/>
    <w:rsid w:val="00090996"/>
    <w:rsid w:val="000942CF"/>
    <w:rsid w:val="00095FA2"/>
    <w:rsid w:val="00096E50"/>
    <w:rsid w:val="00096EF8"/>
    <w:rsid w:val="00097345"/>
    <w:rsid w:val="000A09F9"/>
    <w:rsid w:val="000A28C5"/>
    <w:rsid w:val="000A3661"/>
    <w:rsid w:val="000A38F8"/>
    <w:rsid w:val="000A3D4E"/>
    <w:rsid w:val="000A4090"/>
    <w:rsid w:val="000B073D"/>
    <w:rsid w:val="000B14E0"/>
    <w:rsid w:val="000B34A6"/>
    <w:rsid w:val="000C0491"/>
    <w:rsid w:val="000C12C3"/>
    <w:rsid w:val="000C3BF3"/>
    <w:rsid w:val="000C4A99"/>
    <w:rsid w:val="000C6ACE"/>
    <w:rsid w:val="000D4802"/>
    <w:rsid w:val="000D5F41"/>
    <w:rsid w:val="000E4469"/>
    <w:rsid w:val="000E446A"/>
    <w:rsid w:val="000E4ADB"/>
    <w:rsid w:val="000F01CB"/>
    <w:rsid w:val="000F1F18"/>
    <w:rsid w:val="000F2196"/>
    <w:rsid w:val="000F232A"/>
    <w:rsid w:val="000F4622"/>
    <w:rsid w:val="000F5543"/>
    <w:rsid w:val="000F6209"/>
    <w:rsid w:val="00103604"/>
    <w:rsid w:val="00107060"/>
    <w:rsid w:val="00107B07"/>
    <w:rsid w:val="00110D85"/>
    <w:rsid w:val="001127EE"/>
    <w:rsid w:val="00113CDD"/>
    <w:rsid w:val="00114B73"/>
    <w:rsid w:val="00115202"/>
    <w:rsid w:val="00116245"/>
    <w:rsid w:val="00121B56"/>
    <w:rsid w:val="00121C7B"/>
    <w:rsid w:val="0012232E"/>
    <w:rsid w:val="001312D3"/>
    <w:rsid w:val="00131717"/>
    <w:rsid w:val="00132A5B"/>
    <w:rsid w:val="00134AA1"/>
    <w:rsid w:val="0013561C"/>
    <w:rsid w:val="0014081B"/>
    <w:rsid w:val="00140E48"/>
    <w:rsid w:val="00143B41"/>
    <w:rsid w:val="0014434A"/>
    <w:rsid w:val="001445F0"/>
    <w:rsid w:val="00144E74"/>
    <w:rsid w:val="00150710"/>
    <w:rsid w:val="0015129D"/>
    <w:rsid w:val="001525B2"/>
    <w:rsid w:val="00152714"/>
    <w:rsid w:val="001551A7"/>
    <w:rsid w:val="00156596"/>
    <w:rsid w:val="001606C3"/>
    <w:rsid w:val="0016645D"/>
    <w:rsid w:val="0017083D"/>
    <w:rsid w:val="00172BB4"/>
    <w:rsid w:val="001734EA"/>
    <w:rsid w:val="0017378A"/>
    <w:rsid w:val="00174ECC"/>
    <w:rsid w:val="00175368"/>
    <w:rsid w:val="001754DF"/>
    <w:rsid w:val="001763D0"/>
    <w:rsid w:val="00176EE9"/>
    <w:rsid w:val="00180679"/>
    <w:rsid w:val="00182219"/>
    <w:rsid w:val="00184403"/>
    <w:rsid w:val="0018485B"/>
    <w:rsid w:val="00186DFB"/>
    <w:rsid w:val="00186F92"/>
    <w:rsid w:val="001914B6"/>
    <w:rsid w:val="00191770"/>
    <w:rsid w:val="001929D7"/>
    <w:rsid w:val="001956A2"/>
    <w:rsid w:val="00196D7E"/>
    <w:rsid w:val="0019742B"/>
    <w:rsid w:val="001A1870"/>
    <w:rsid w:val="001A67B8"/>
    <w:rsid w:val="001A7CFC"/>
    <w:rsid w:val="001B3E6D"/>
    <w:rsid w:val="001B4F8D"/>
    <w:rsid w:val="001B58B3"/>
    <w:rsid w:val="001B6656"/>
    <w:rsid w:val="001B74D8"/>
    <w:rsid w:val="001C2E50"/>
    <w:rsid w:val="001C3747"/>
    <w:rsid w:val="001C5126"/>
    <w:rsid w:val="001C6020"/>
    <w:rsid w:val="001C7F64"/>
    <w:rsid w:val="001D04D9"/>
    <w:rsid w:val="001D0949"/>
    <w:rsid w:val="001D14C9"/>
    <w:rsid w:val="001D23C1"/>
    <w:rsid w:val="001D43C4"/>
    <w:rsid w:val="001D4F80"/>
    <w:rsid w:val="001D58ED"/>
    <w:rsid w:val="001D729B"/>
    <w:rsid w:val="001D7DDE"/>
    <w:rsid w:val="001E3403"/>
    <w:rsid w:val="001E696B"/>
    <w:rsid w:val="001E6F17"/>
    <w:rsid w:val="001E7716"/>
    <w:rsid w:val="001F3C42"/>
    <w:rsid w:val="001F3EDA"/>
    <w:rsid w:val="001F59C4"/>
    <w:rsid w:val="001F6814"/>
    <w:rsid w:val="00201A61"/>
    <w:rsid w:val="002033EA"/>
    <w:rsid w:val="00206FAE"/>
    <w:rsid w:val="00210191"/>
    <w:rsid w:val="00212431"/>
    <w:rsid w:val="00212B50"/>
    <w:rsid w:val="002146E1"/>
    <w:rsid w:val="002162A0"/>
    <w:rsid w:val="002165BC"/>
    <w:rsid w:val="00216F1A"/>
    <w:rsid w:val="002205A7"/>
    <w:rsid w:val="00222F85"/>
    <w:rsid w:val="002232B1"/>
    <w:rsid w:val="00231CFD"/>
    <w:rsid w:val="0023361C"/>
    <w:rsid w:val="00233952"/>
    <w:rsid w:val="00233E63"/>
    <w:rsid w:val="00234C31"/>
    <w:rsid w:val="00235120"/>
    <w:rsid w:val="00236C8B"/>
    <w:rsid w:val="002372A6"/>
    <w:rsid w:val="0023747D"/>
    <w:rsid w:val="0024114D"/>
    <w:rsid w:val="00243A8F"/>
    <w:rsid w:val="00246461"/>
    <w:rsid w:val="00251414"/>
    <w:rsid w:val="00254839"/>
    <w:rsid w:val="00261D17"/>
    <w:rsid w:val="00263E9A"/>
    <w:rsid w:val="00263EDD"/>
    <w:rsid w:val="002642C4"/>
    <w:rsid w:val="002647B8"/>
    <w:rsid w:val="00266F8D"/>
    <w:rsid w:val="00270F56"/>
    <w:rsid w:val="00271435"/>
    <w:rsid w:val="00273F52"/>
    <w:rsid w:val="0027520B"/>
    <w:rsid w:val="00275BB9"/>
    <w:rsid w:val="002762BB"/>
    <w:rsid w:val="00277D53"/>
    <w:rsid w:val="00281BFB"/>
    <w:rsid w:val="002903F8"/>
    <w:rsid w:val="00291772"/>
    <w:rsid w:val="00292A85"/>
    <w:rsid w:val="00294A6A"/>
    <w:rsid w:val="00295696"/>
    <w:rsid w:val="0029572F"/>
    <w:rsid w:val="00296499"/>
    <w:rsid w:val="002A1F91"/>
    <w:rsid w:val="002A2292"/>
    <w:rsid w:val="002A2CA4"/>
    <w:rsid w:val="002A30E6"/>
    <w:rsid w:val="002A3422"/>
    <w:rsid w:val="002A7C40"/>
    <w:rsid w:val="002B0592"/>
    <w:rsid w:val="002C2B81"/>
    <w:rsid w:val="002C3FE3"/>
    <w:rsid w:val="002C4C21"/>
    <w:rsid w:val="002C6B7C"/>
    <w:rsid w:val="002C719A"/>
    <w:rsid w:val="002D5BE8"/>
    <w:rsid w:val="002E3C7A"/>
    <w:rsid w:val="002E71E9"/>
    <w:rsid w:val="002F15C6"/>
    <w:rsid w:val="002F2193"/>
    <w:rsid w:val="002F40DA"/>
    <w:rsid w:val="003004B8"/>
    <w:rsid w:val="003013D2"/>
    <w:rsid w:val="0030220C"/>
    <w:rsid w:val="003032C9"/>
    <w:rsid w:val="00304C32"/>
    <w:rsid w:val="00305E90"/>
    <w:rsid w:val="0031004E"/>
    <w:rsid w:val="00314C09"/>
    <w:rsid w:val="003178AA"/>
    <w:rsid w:val="00326B53"/>
    <w:rsid w:val="0033021F"/>
    <w:rsid w:val="003308B6"/>
    <w:rsid w:val="00330AEC"/>
    <w:rsid w:val="00330C5B"/>
    <w:rsid w:val="0033148A"/>
    <w:rsid w:val="00331AD9"/>
    <w:rsid w:val="00334DCC"/>
    <w:rsid w:val="003364A4"/>
    <w:rsid w:val="00337C31"/>
    <w:rsid w:val="00341A75"/>
    <w:rsid w:val="00341D25"/>
    <w:rsid w:val="0034793F"/>
    <w:rsid w:val="003504D1"/>
    <w:rsid w:val="00353151"/>
    <w:rsid w:val="003559AB"/>
    <w:rsid w:val="00356070"/>
    <w:rsid w:val="00357AC0"/>
    <w:rsid w:val="0036065F"/>
    <w:rsid w:val="00364E2E"/>
    <w:rsid w:val="003727BE"/>
    <w:rsid w:val="00373A3A"/>
    <w:rsid w:val="00373F1A"/>
    <w:rsid w:val="00375070"/>
    <w:rsid w:val="00376260"/>
    <w:rsid w:val="0038604C"/>
    <w:rsid w:val="00386F8C"/>
    <w:rsid w:val="0038729D"/>
    <w:rsid w:val="00387FE0"/>
    <w:rsid w:val="00390F3E"/>
    <w:rsid w:val="00391436"/>
    <w:rsid w:val="00397099"/>
    <w:rsid w:val="0039733B"/>
    <w:rsid w:val="003975C1"/>
    <w:rsid w:val="003A43D8"/>
    <w:rsid w:val="003A4CD0"/>
    <w:rsid w:val="003A5767"/>
    <w:rsid w:val="003A5E9C"/>
    <w:rsid w:val="003B2201"/>
    <w:rsid w:val="003B2C2E"/>
    <w:rsid w:val="003B4361"/>
    <w:rsid w:val="003B525F"/>
    <w:rsid w:val="003B55BB"/>
    <w:rsid w:val="003B7A6F"/>
    <w:rsid w:val="003C267A"/>
    <w:rsid w:val="003C4DA5"/>
    <w:rsid w:val="003C7017"/>
    <w:rsid w:val="003D0592"/>
    <w:rsid w:val="003D06DC"/>
    <w:rsid w:val="003D20AA"/>
    <w:rsid w:val="003D2395"/>
    <w:rsid w:val="003D4CA4"/>
    <w:rsid w:val="003D4F0F"/>
    <w:rsid w:val="003D5230"/>
    <w:rsid w:val="003D5855"/>
    <w:rsid w:val="003D6941"/>
    <w:rsid w:val="003D6B86"/>
    <w:rsid w:val="003E645A"/>
    <w:rsid w:val="003F0735"/>
    <w:rsid w:val="003F74E9"/>
    <w:rsid w:val="003F785B"/>
    <w:rsid w:val="00400D03"/>
    <w:rsid w:val="00401C43"/>
    <w:rsid w:val="00403B16"/>
    <w:rsid w:val="00404702"/>
    <w:rsid w:val="00405672"/>
    <w:rsid w:val="00405A72"/>
    <w:rsid w:val="00406F2D"/>
    <w:rsid w:val="00410061"/>
    <w:rsid w:val="00410F3D"/>
    <w:rsid w:val="004119A3"/>
    <w:rsid w:val="00417B75"/>
    <w:rsid w:val="00422806"/>
    <w:rsid w:val="004229D5"/>
    <w:rsid w:val="00422F56"/>
    <w:rsid w:val="004230D2"/>
    <w:rsid w:val="004235F2"/>
    <w:rsid w:val="004243ED"/>
    <w:rsid w:val="0042757B"/>
    <w:rsid w:val="0043072D"/>
    <w:rsid w:val="00430DDF"/>
    <w:rsid w:val="00432188"/>
    <w:rsid w:val="00433434"/>
    <w:rsid w:val="00433617"/>
    <w:rsid w:val="00434C22"/>
    <w:rsid w:val="00435E6D"/>
    <w:rsid w:val="00441D77"/>
    <w:rsid w:val="0044263C"/>
    <w:rsid w:val="00442992"/>
    <w:rsid w:val="00443635"/>
    <w:rsid w:val="00443CE3"/>
    <w:rsid w:val="00443F05"/>
    <w:rsid w:val="00447617"/>
    <w:rsid w:val="00447956"/>
    <w:rsid w:val="00454858"/>
    <w:rsid w:val="00454BA8"/>
    <w:rsid w:val="00456210"/>
    <w:rsid w:val="00460721"/>
    <w:rsid w:val="00460C52"/>
    <w:rsid w:val="004618A5"/>
    <w:rsid w:val="00461CD2"/>
    <w:rsid w:val="004628D3"/>
    <w:rsid w:val="004629ED"/>
    <w:rsid w:val="004648D6"/>
    <w:rsid w:val="00465DD2"/>
    <w:rsid w:val="00467A20"/>
    <w:rsid w:val="00470A3E"/>
    <w:rsid w:val="004717B9"/>
    <w:rsid w:val="004805A6"/>
    <w:rsid w:val="004820EE"/>
    <w:rsid w:val="00483B4F"/>
    <w:rsid w:val="00486619"/>
    <w:rsid w:val="00490BC5"/>
    <w:rsid w:val="004914BF"/>
    <w:rsid w:val="0049265A"/>
    <w:rsid w:val="004933CF"/>
    <w:rsid w:val="00494289"/>
    <w:rsid w:val="004946C4"/>
    <w:rsid w:val="0049557A"/>
    <w:rsid w:val="004959D6"/>
    <w:rsid w:val="004A249B"/>
    <w:rsid w:val="004A4F69"/>
    <w:rsid w:val="004A5101"/>
    <w:rsid w:val="004A6434"/>
    <w:rsid w:val="004A67EE"/>
    <w:rsid w:val="004A6A0B"/>
    <w:rsid w:val="004B080A"/>
    <w:rsid w:val="004B1A1C"/>
    <w:rsid w:val="004B3692"/>
    <w:rsid w:val="004B6437"/>
    <w:rsid w:val="004C5125"/>
    <w:rsid w:val="004C7855"/>
    <w:rsid w:val="004D3868"/>
    <w:rsid w:val="004D3ED2"/>
    <w:rsid w:val="004D7918"/>
    <w:rsid w:val="004E48E4"/>
    <w:rsid w:val="004E6694"/>
    <w:rsid w:val="004E6F07"/>
    <w:rsid w:val="004F29B2"/>
    <w:rsid w:val="004F3242"/>
    <w:rsid w:val="004F3F7B"/>
    <w:rsid w:val="004F4C6E"/>
    <w:rsid w:val="00501958"/>
    <w:rsid w:val="00502DDA"/>
    <w:rsid w:val="005038E5"/>
    <w:rsid w:val="00503D6D"/>
    <w:rsid w:val="00504902"/>
    <w:rsid w:val="00511EB6"/>
    <w:rsid w:val="005126E0"/>
    <w:rsid w:val="00513CED"/>
    <w:rsid w:val="00516971"/>
    <w:rsid w:val="00522745"/>
    <w:rsid w:val="0052275F"/>
    <w:rsid w:val="005246E3"/>
    <w:rsid w:val="00525212"/>
    <w:rsid w:val="0052596F"/>
    <w:rsid w:val="00525DA8"/>
    <w:rsid w:val="00525E1C"/>
    <w:rsid w:val="0052617B"/>
    <w:rsid w:val="00527896"/>
    <w:rsid w:val="00530035"/>
    <w:rsid w:val="0053081F"/>
    <w:rsid w:val="0053480C"/>
    <w:rsid w:val="0054036E"/>
    <w:rsid w:val="005435E9"/>
    <w:rsid w:val="00544B3A"/>
    <w:rsid w:val="005455F5"/>
    <w:rsid w:val="00545778"/>
    <w:rsid w:val="00546064"/>
    <w:rsid w:val="00554850"/>
    <w:rsid w:val="00557FF2"/>
    <w:rsid w:val="00563A2A"/>
    <w:rsid w:val="00564E94"/>
    <w:rsid w:val="0056557B"/>
    <w:rsid w:val="00570FFF"/>
    <w:rsid w:val="005714FC"/>
    <w:rsid w:val="005719BF"/>
    <w:rsid w:val="00571F71"/>
    <w:rsid w:val="0057496A"/>
    <w:rsid w:val="00582B47"/>
    <w:rsid w:val="00583E31"/>
    <w:rsid w:val="005879AA"/>
    <w:rsid w:val="00587D1C"/>
    <w:rsid w:val="005921F6"/>
    <w:rsid w:val="005923FB"/>
    <w:rsid w:val="00594198"/>
    <w:rsid w:val="00594EB3"/>
    <w:rsid w:val="0059533A"/>
    <w:rsid w:val="0059565A"/>
    <w:rsid w:val="005957D0"/>
    <w:rsid w:val="00596789"/>
    <w:rsid w:val="005A1E66"/>
    <w:rsid w:val="005A2ECA"/>
    <w:rsid w:val="005A3C9F"/>
    <w:rsid w:val="005A3FD0"/>
    <w:rsid w:val="005A6340"/>
    <w:rsid w:val="005A6C9A"/>
    <w:rsid w:val="005A73B3"/>
    <w:rsid w:val="005A74C4"/>
    <w:rsid w:val="005B11D4"/>
    <w:rsid w:val="005B3DC4"/>
    <w:rsid w:val="005B578D"/>
    <w:rsid w:val="005B72FD"/>
    <w:rsid w:val="005C1996"/>
    <w:rsid w:val="005C2D4F"/>
    <w:rsid w:val="005C396B"/>
    <w:rsid w:val="005C5C31"/>
    <w:rsid w:val="005C7704"/>
    <w:rsid w:val="005D14DD"/>
    <w:rsid w:val="005D47E1"/>
    <w:rsid w:val="005D5A71"/>
    <w:rsid w:val="005D5F6B"/>
    <w:rsid w:val="005D6A70"/>
    <w:rsid w:val="005E0774"/>
    <w:rsid w:val="005E0B28"/>
    <w:rsid w:val="005E0D8B"/>
    <w:rsid w:val="005E2778"/>
    <w:rsid w:val="005E3400"/>
    <w:rsid w:val="005E445A"/>
    <w:rsid w:val="005E4FAA"/>
    <w:rsid w:val="005E4FAC"/>
    <w:rsid w:val="005E63B9"/>
    <w:rsid w:val="005F09EC"/>
    <w:rsid w:val="005F1450"/>
    <w:rsid w:val="005F3543"/>
    <w:rsid w:val="005F3827"/>
    <w:rsid w:val="005F57F0"/>
    <w:rsid w:val="005F6689"/>
    <w:rsid w:val="005F7F46"/>
    <w:rsid w:val="00600328"/>
    <w:rsid w:val="00601595"/>
    <w:rsid w:val="0060443D"/>
    <w:rsid w:val="00607FE4"/>
    <w:rsid w:val="00610B5F"/>
    <w:rsid w:val="00611E84"/>
    <w:rsid w:val="00612940"/>
    <w:rsid w:val="00612E26"/>
    <w:rsid w:val="00612FE1"/>
    <w:rsid w:val="006148EF"/>
    <w:rsid w:val="0061557A"/>
    <w:rsid w:val="00617191"/>
    <w:rsid w:val="006202D7"/>
    <w:rsid w:val="0062032E"/>
    <w:rsid w:val="0062141B"/>
    <w:rsid w:val="00621AC7"/>
    <w:rsid w:val="00621E76"/>
    <w:rsid w:val="00621E91"/>
    <w:rsid w:val="006244C6"/>
    <w:rsid w:val="00625E17"/>
    <w:rsid w:val="006279FD"/>
    <w:rsid w:val="006308BE"/>
    <w:rsid w:val="00637659"/>
    <w:rsid w:val="00640482"/>
    <w:rsid w:val="0064051E"/>
    <w:rsid w:val="00645014"/>
    <w:rsid w:val="006504F8"/>
    <w:rsid w:val="00651F20"/>
    <w:rsid w:val="006526DA"/>
    <w:rsid w:val="00652D98"/>
    <w:rsid w:val="00653065"/>
    <w:rsid w:val="00654284"/>
    <w:rsid w:val="0065565F"/>
    <w:rsid w:val="0065653D"/>
    <w:rsid w:val="0066374E"/>
    <w:rsid w:val="0067097B"/>
    <w:rsid w:val="00672059"/>
    <w:rsid w:val="0067236E"/>
    <w:rsid w:val="00676A9F"/>
    <w:rsid w:val="00676C3E"/>
    <w:rsid w:val="00676F5F"/>
    <w:rsid w:val="0067702F"/>
    <w:rsid w:val="00681884"/>
    <w:rsid w:val="006820EE"/>
    <w:rsid w:val="006826FA"/>
    <w:rsid w:val="00682F71"/>
    <w:rsid w:val="00685422"/>
    <w:rsid w:val="00685F1A"/>
    <w:rsid w:val="006868AB"/>
    <w:rsid w:val="00686BF5"/>
    <w:rsid w:val="00686E5C"/>
    <w:rsid w:val="00691B92"/>
    <w:rsid w:val="00691CBB"/>
    <w:rsid w:val="00695A99"/>
    <w:rsid w:val="00695B03"/>
    <w:rsid w:val="006962A8"/>
    <w:rsid w:val="006A0642"/>
    <w:rsid w:val="006A0B89"/>
    <w:rsid w:val="006A159A"/>
    <w:rsid w:val="006A1FAA"/>
    <w:rsid w:val="006A241F"/>
    <w:rsid w:val="006A32C7"/>
    <w:rsid w:val="006A5C56"/>
    <w:rsid w:val="006A5F53"/>
    <w:rsid w:val="006B4419"/>
    <w:rsid w:val="006B5E35"/>
    <w:rsid w:val="006B6900"/>
    <w:rsid w:val="006B6C8B"/>
    <w:rsid w:val="006B6E19"/>
    <w:rsid w:val="006B7A13"/>
    <w:rsid w:val="006B7E0B"/>
    <w:rsid w:val="006C3C32"/>
    <w:rsid w:val="006C4A6D"/>
    <w:rsid w:val="006D34DD"/>
    <w:rsid w:val="006D3542"/>
    <w:rsid w:val="006D473E"/>
    <w:rsid w:val="006E0B7D"/>
    <w:rsid w:val="006E2211"/>
    <w:rsid w:val="006E23F3"/>
    <w:rsid w:val="006E73C4"/>
    <w:rsid w:val="006F0709"/>
    <w:rsid w:val="006F2EFF"/>
    <w:rsid w:val="00701B38"/>
    <w:rsid w:val="007047CD"/>
    <w:rsid w:val="007054F7"/>
    <w:rsid w:val="00706DA6"/>
    <w:rsid w:val="007075AD"/>
    <w:rsid w:val="007100F6"/>
    <w:rsid w:val="00712A6E"/>
    <w:rsid w:val="00713259"/>
    <w:rsid w:val="0071583A"/>
    <w:rsid w:val="00720A23"/>
    <w:rsid w:val="00722E1C"/>
    <w:rsid w:val="00723151"/>
    <w:rsid w:val="00724C15"/>
    <w:rsid w:val="00725256"/>
    <w:rsid w:val="00725670"/>
    <w:rsid w:val="00725C1C"/>
    <w:rsid w:val="0072631C"/>
    <w:rsid w:val="0072660D"/>
    <w:rsid w:val="0073012F"/>
    <w:rsid w:val="0073277F"/>
    <w:rsid w:val="0073290D"/>
    <w:rsid w:val="007344F6"/>
    <w:rsid w:val="00735451"/>
    <w:rsid w:val="007354E2"/>
    <w:rsid w:val="00735BD9"/>
    <w:rsid w:val="007410F1"/>
    <w:rsid w:val="00745327"/>
    <w:rsid w:val="00746448"/>
    <w:rsid w:val="00750B5A"/>
    <w:rsid w:val="00754637"/>
    <w:rsid w:val="0075608B"/>
    <w:rsid w:val="00757798"/>
    <w:rsid w:val="0075792C"/>
    <w:rsid w:val="0076002F"/>
    <w:rsid w:val="00761B7B"/>
    <w:rsid w:val="00761BEB"/>
    <w:rsid w:val="007626B9"/>
    <w:rsid w:val="007637FE"/>
    <w:rsid w:val="0076470B"/>
    <w:rsid w:val="00765A69"/>
    <w:rsid w:val="0076712F"/>
    <w:rsid w:val="00770440"/>
    <w:rsid w:val="007721CF"/>
    <w:rsid w:val="00774AA1"/>
    <w:rsid w:val="007773FE"/>
    <w:rsid w:val="00781584"/>
    <w:rsid w:val="00781C5D"/>
    <w:rsid w:val="00782BBC"/>
    <w:rsid w:val="007836A5"/>
    <w:rsid w:val="007857EC"/>
    <w:rsid w:val="00786333"/>
    <w:rsid w:val="00793DE6"/>
    <w:rsid w:val="00795EBC"/>
    <w:rsid w:val="00797978"/>
    <w:rsid w:val="007A3D24"/>
    <w:rsid w:val="007B0223"/>
    <w:rsid w:val="007B556C"/>
    <w:rsid w:val="007B7A85"/>
    <w:rsid w:val="007C38BB"/>
    <w:rsid w:val="007C3E95"/>
    <w:rsid w:val="007C7D04"/>
    <w:rsid w:val="007C7FE6"/>
    <w:rsid w:val="007D3651"/>
    <w:rsid w:val="007D6E8A"/>
    <w:rsid w:val="007E3073"/>
    <w:rsid w:val="007E66A8"/>
    <w:rsid w:val="007F01A2"/>
    <w:rsid w:val="007F1EC4"/>
    <w:rsid w:val="007F4DB4"/>
    <w:rsid w:val="007F5AD5"/>
    <w:rsid w:val="007F5C0F"/>
    <w:rsid w:val="007F6456"/>
    <w:rsid w:val="007F7DEE"/>
    <w:rsid w:val="00800147"/>
    <w:rsid w:val="00800C45"/>
    <w:rsid w:val="008014F1"/>
    <w:rsid w:val="00802570"/>
    <w:rsid w:val="008041BF"/>
    <w:rsid w:val="00804228"/>
    <w:rsid w:val="00804459"/>
    <w:rsid w:val="00804954"/>
    <w:rsid w:val="00812866"/>
    <w:rsid w:val="008168F9"/>
    <w:rsid w:val="0081780C"/>
    <w:rsid w:val="00817C15"/>
    <w:rsid w:val="008218B4"/>
    <w:rsid w:val="008230C0"/>
    <w:rsid w:val="008242C0"/>
    <w:rsid w:val="00824BDA"/>
    <w:rsid w:val="00824D54"/>
    <w:rsid w:val="00826142"/>
    <w:rsid w:val="008277C5"/>
    <w:rsid w:val="008300CA"/>
    <w:rsid w:val="0083013C"/>
    <w:rsid w:val="00830393"/>
    <w:rsid w:val="008325FB"/>
    <w:rsid w:val="008327C0"/>
    <w:rsid w:val="00833D5A"/>
    <w:rsid w:val="00835F5A"/>
    <w:rsid w:val="00836907"/>
    <w:rsid w:val="00840CBD"/>
    <w:rsid w:val="0084313A"/>
    <w:rsid w:val="0084352A"/>
    <w:rsid w:val="00845EC4"/>
    <w:rsid w:val="0085024A"/>
    <w:rsid w:val="00852BC7"/>
    <w:rsid w:val="00854384"/>
    <w:rsid w:val="00855AEC"/>
    <w:rsid w:val="008560D3"/>
    <w:rsid w:val="00856C44"/>
    <w:rsid w:val="00857573"/>
    <w:rsid w:val="00860EE7"/>
    <w:rsid w:val="00863EC2"/>
    <w:rsid w:val="00870A15"/>
    <w:rsid w:val="00871ECA"/>
    <w:rsid w:val="008735FC"/>
    <w:rsid w:val="00874A48"/>
    <w:rsid w:val="00874F5B"/>
    <w:rsid w:val="00875AE3"/>
    <w:rsid w:val="00877A81"/>
    <w:rsid w:val="00877DD2"/>
    <w:rsid w:val="0088071C"/>
    <w:rsid w:val="00881145"/>
    <w:rsid w:val="00882009"/>
    <w:rsid w:val="00884904"/>
    <w:rsid w:val="00885FA1"/>
    <w:rsid w:val="008869F0"/>
    <w:rsid w:val="00887F31"/>
    <w:rsid w:val="00890D13"/>
    <w:rsid w:val="00892824"/>
    <w:rsid w:val="008931F6"/>
    <w:rsid w:val="008948A9"/>
    <w:rsid w:val="00896426"/>
    <w:rsid w:val="008A1282"/>
    <w:rsid w:val="008A182E"/>
    <w:rsid w:val="008A2286"/>
    <w:rsid w:val="008B16C2"/>
    <w:rsid w:val="008B1E16"/>
    <w:rsid w:val="008B2338"/>
    <w:rsid w:val="008B379F"/>
    <w:rsid w:val="008B50BE"/>
    <w:rsid w:val="008B708A"/>
    <w:rsid w:val="008C018C"/>
    <w:rsid w:val="008C1472"/>
    <w:rsid w:val="008C42EE"/>
    <w:rsid w:val="008C7177"/>
    <w:rsid w:val="008C769E"/>
    <w:rsid w:val="008D187D"/>
    <w:rsid w:val="008D2BC3"/>
    <w:rsid w:val="008D3388"/>
    <w:rsid w:val="008E2206"/>
    <w:rsid w:val="008E2339"/>
    <w:rsid w:val="008E375E"/>
    <w:rsid w:val="008E7592"/>
    <w:rsid w:val="008E7EDE"/>
    <w:rsid w:val="008F2D06"/>
    <w:rsid w:val="008F2DA6"/>
    <w:rsid w:val="008F342F"/>
    <w:rsid w:val="008F578A"/>
    <w:rsid w:val="008F5EFA"/>
    <w:rsid w:val="008F6297"/>
    <w:rsid w:val="009009F6"/>
    <w:rsid w:val="00902333"/>
    <w:rsid w:val="0090416B"/>
    <w:rsid w:val="00904414"/>
    <w:rsid w:val="009045A7"/>
    <w:rsid w:val="00904A5B"/>
    <w:rsid w:val="009054C4"/>
    <w:rsid w:val="009060EA"/>
    <w:rsid w:val="0090761A"/>
    <w:rsid w:val="0091038D"/>
    <w:rsid w:val="00912BE2"/>
    <w:rsid w:val="009154E9"/>
    <w:rsid w:val="0091651F"/>
    <w:rsid w:val="00917245"/>
    <w:rsid w:val="009210FC"/>
    <w:rsid w:val="00921F17"/>
    <w:rsid w:val="00926FCB"/>
    <w:rsid w:val="00927B7C"/>
    <w:rsid w:val="00927C88"/>
    <w:rsid w:val="00927F88"/>
    <w:rsid w:val="00930ADD"/>
    <w:rsid w:val="00933A1D"/>
    <w:rsid w:val="00935023"/>
    <w:rsid w:val="00935345"/>
    <w:rsid w:val="0094025E"/>
    <w:rsid w:val="009443BF"/>
    <w:rsid w:val="00945C14"/>
    <w:rsid w:val="0095064F"/>
    <w:rsid w:val="009508FB"/>
    <w:rsid w:val="00950DD1"/>
    <w:rsid w:val="00951AFF"/>
    <w:rsid w:val="00951FF4"/>
    <w:rsid w:val="00952D43"/>
    <w:rsid w:val="0095545B"/>
    <w:rsid w:val="0096093F"/>
    <w:rsid w:val="00962128"/>
    <w:rsid w:val="009645FD"/>
    <w:rsid w:val="0096535F"/>
    <w:rsid w:val="009658DD"/>
    <w:rsid w:val="00966F81"/>
    <w:rsid w:val="00975695"/>
    <w:rsid w:val="00976C71"/>
    <w:rsid w:val="009806A5"/>
    <w:rsid w:val="009808D0"/>
    <w:rsid w:val="00982DE1"/>
    <w:rsid w:val="0098378D"/>
    <w:rsid w:val="00984CAE"/>
    <w:rsid w:val="00986631"/>
    <w:rsid w:val="009900A8"/>
    <w:rsid w:val="00990EE7"/>
    <w:rsid w:val="00992015"/>
    <w:rsid w:val="009927A9"/>
    <w:rsid w:val="009952BF"/>
    <w:rsid w:val="00997E8F"/>
    <w:rsid w:val="009A23B7"/>
    <w:rsid w:val="009A2D47"/>
    <w:rsid w:val="009A409C"/>
    <w:rsid w:val="009A73B1"/>
    <w:rsid w:val="009B0689"/>
    <w:rsid w:val="009B2463"/>
    <w:rsid w:val="009B725B"/>
    <w:rsid w:val="009C1867"/>
    <w:rsid w:val="009C18A1"/>
    <w:rsid w:val="009C2706"/>
    <w:rsid w:val="009C27D5"/>
    <w:rsid w:val="009C339F"/>
    <w:rsid w:val="009C3FAB"/>
    <w:rsid w:val="009C432F"/>
    <w:rsid w:val="009D0D05"/>
    <w:rsid w:val="009D188E"/>
    <w:rsid w:val="009D4321"/>
    <w:rsid w:val="009D4DE9"/>
    <w:rsid w:val="009D72BB"/>
    <w:rsid w:val="009D72FD"/>
    <w:rsid w:val="009D7404"/>
    <w:rsid w:val="009E0D6A"/>
    <w:rsid w:val="009E15BF"/>
    <w:rsid w:val="009E2035"/>
    <w:rsid w:val="009E265A"/>
    <w:rsid w:val="009E2FA1"/>
    <w:rsid w:val="009E3309"/>
    <w:rsid w:val="009E473A"/>
    <w:rsid w:val="009E4CDE"/>
    <w:rsid w:val="009F1315"/>
    <w:rsid w:val="009F3307"/>
    <w:rsid w:val="009F7BE1"/>
    <w:rsid w:val="00A02031"/>
    <w:rsid w:val="00A028E4"/>
    <w:rsid w:val="00A02AEB"/>
    <w:rsid w:val="00A044F1"/>
    <w:rsid w:val="00A103D1"/>
    <w:rsid w:val="00A15034"/>
    <w:rsid w:val="00A15FE9"/>
    <w:rsid w:val="00A161ED"/>
    <w:rsid w:val="00A1698D"/>
    <w:rsid w:val="00A201E8"/>
    <w:rsid w:val="00A21BC2"/>
    <w:rsid w:val="00A21D0C"/>
    <w:rsid w:val="00A22EE0"/>
    <w:rsid w:val="00A2521E"/>
    <w:rsid w:val="00A25B29"/>
    <w:rsid w:val="00A268BC"/>
    <w:rsid w:val="00A26F82"/>
    <w:rsid w:val="00A30731"/>
    <w:rsid w:val="00A3224F"/>
    <w:rsid w:val="00A32F53"/>
    <w:rsid w:val="00A33CBF"/>
    <w:rsid w:val="00A34693"/>
    <w:rsid w:val="00A368DD"/>
    <w:rsid w:val="00A43009"/>
    <w:rsid w:val="00A45BDC"/>
    <w:rsid w:val="00A45EEB"/>
    <w:rsid w:val="00A47188"/>
    <w:rsid w:val="00A552FB"/>
    <w:rsid w:val="00A572A9"/>
    <w:rsid w:val="00A6116E"/>
    <w:rsid w:val="00A6191F"/>
    <w:rsid w:val="00A63CB9"/>
    <w:rsid w:val="00A65DE8"/>
    <w:rsid w:val="00A67018"/>
    <w:rsid w:val="00A70306"/>
    <w:rsid w:val="00A72CDC"/>
    <w:rsid w:val="00A76F29"/>
    <w:rsid w:val="00A84AE5"/>
    <w:rsid w:val="00A84DD0"/>
    <w:rsid w:val="00A92296"/>
    <w:rsid w:val="00A933B5"/>
    <w:rsid w:val="00A93BB0"/>
    <w:rsid w:val="00A9487C"/>
    <w:rsid w:val="00A94AD2"/>
    <w:rsid w:val="00A94E90"/>
    <w:rsid w:val="00A96CCF"/>
    <w:rsid w:val="00A97167"/>
    <w:rsid w:val="00AA1391"/>
    <w:rsid w:val="00AA17EA"/>
    <w:rsid w:val="00AA286F"/>
    <w:rsid w:val="00AA50BB"/>
    <w:rsid w:val="00AB4628"/>
    <w:rsid w:val="00AB47E0"/>
    <w:rsid w:val="00AB6205"/>
    <w:rsid w:val="00AB6815"/>
    <w:rsid w:val="00AB7684"/>
    <w:rsid w:val="00AB76DF"/>
    <w:rsid w:val="00AC07C5"/>
    <w:rsid w:val="00AC0EEF"/>
    <w:rsid w:val="00AC75C2"/>
    <w:rsid w:val="00AC79A9"/>
    <w:rsid w:val="00AD31BB"/>
    <w:rsid w:val="00AD5807"/>
    <w:rsid w:val="00AD61E3"/>
    <w:rsid w:val="00AD66F3"/>
    <w:rsid w:val="00AE3C0E"/>
    <w:rsid w:val="00AE76D5"/>
    <w:rsid w:val="00AF04C6"/>
    <w:rsid w:val="00AF08A0"/>
    <w:rsid w:val="00AF0984"/>
    <w:rsid w:val="00AF1513"/>
    <w:rsid w:val="00AF3841"/>
    <w:rsid w:val="00AF38E6"/>
    <w:rsid w:val="00AF45A5"/>
    <w:rsid w:val="00AF598F"/>
    <w:rsid w:val="00B00084"/>
    <w:rsid w:val="00B0047E"/>
    <w:rsid w:val="00B00F69"/>
    <w:rsid w:val="00B010EF"/>
    <w:rsid w:val="00B054D1"/>
    <w:rsid w:val="00B05508"/>
    <w:rsid w:val="00B13A7C"/>
    <w:rsid w:val="00B174B3"/>
    <w:rsid w:val="00B24EDE"/>
    <w:rsid w:val="00B26A59"/>
    <w:rsid w:val="00B27A17"/>
    <w:rsid w:val="00B301A9"/>
    <w:rsid w:val="00B316F7"/>
    <w:rsid w:val="00B35378"/>
    <w:rsid w:val="00B36EC6"/>
    <w:rsid w:val="00B37656"/>
    <w:rsid w:val="00B4528E"/>
    <w:rsid w:val="00B4607D"/>
    <w:rsid w:val="00B53154"/>
    <w:rsid w:val="00B54D7D"/>
    <w:rsid w:val="00B60412"/>
    <w:rsid w:val="00B60693"/>
    <w:rsid w:val="00B620F7"/>
    <w:rsid w:val="00B63493"/>
    <w:rsid w:val="00B63E38"/>
    <w:rsid w:val="00B65A2B"/>
    <w:rsid w:val="00B65A9B"/>
    <w:rsid w:val="00B67433"/>
    <w:rsid w:val="00B72016"/>
    <w:rsid w:val="00B73D71"/>
    <w:rsid w:val="00B74F26"/>
    <w:rsid w:val="00B75B32"/>
    <w:rsid w:val="00B85E65"/>
    <w:rsid w:val="00B862D5"/>
    <w:rsid w:val="00B8707D"/>
    <w:rsid w:val="00B91287"/>
    <w:rsid w:val="00B916D2"/>
    <w:rsid w:val="00B919D7"/>
    <w:rsid w:val="00B9285E"/>
    <w:rsid w:val="00B93629"/>
    <w:rsid w:val="00B93C34"/>
    <w:rsid w:val="00BA1E3A"/>
    <w:rsid w:val="00BA3660"/>
    <w:rsid w:val="00BA5413"/>
    <w:rsid w:val="00BA7329"/>
    <w:rsid w:val="00BB0FEE"/>
    <w:rsid w:val="00BB48BC"/>
    <w:rsid w:val="00BB4ED9"/>
    <w:rsid w:val="00BB6AD5"/>
    <w:rsid w:val="00BC127E"/>
    <w:rsid w:val="00BC18D4"/>
    <w:rsid w:val="00BC2133"/>
    <w:rsid w:val="00BC5C90"/>
    <w:rsid w:val="00BC729F"/>
    <w:rsid w:val="00BD0139"/>
    <w:rsid w:val="00BD1A02"/>
    <w:rsid w:val="00BD322C"/>
    <w:rsid w:val="00BE1EA9"/>
    <w:rsid w:val="00BE2A89"/>
    <w:rsid w:val="00BE3B30"/>
    <w:rsid w:val="00BE43E1"/>
    <w:rsid w:val="00BE4F3A"/>
    <w:rsid w:val="00BE7197"/>
    <w:rsid w:val="00BF2344"/>
    <w:rsid w:val="00BF2456"/>
    <w:rsid w:val="00BF420D"/>
    <w:rsid w:val="00BF4AD9"/>
    <w:rsid w:val="00BF4E14"/>
    <w:rsid w:val="00C0053D"/>
    <w:rsid w:val="00C00CFC"/>
    <w:rsid w:val="00C019A6"/>
    <w:rsid w:val="00C10450"/>
    <w:rsid w:val="00C11793"/>
    <w:rsid w:val="00C12757"/>
    <w:rsid w:val="00C14466"/>
    <w:rsid w:val="00C1603F"/>
    <w:rsid w:val="00C243B0"/>
    <w:rsid w:val="00C32710"/>
    <w:rsid w:val="00C3272B"/>
    <w:rsid w:val="00C34195"/>
    <w:rsid w:val="00C34BAB"/>
    <w:rsid w:val="00C37D62"/>
    <w:rsid w:val="00C40DCC"/>
    <w:rsid w:val="00C43B94"/>
    <w:rsid w:val="00C44B6F"/>
    <w:rsid w:val="00C450BD"/>
    <w:rsid w:val="00C458DB"/>
    <w:rsid w:val="00C501E0"/>
    <w:rsid w:val="00C572A2"/>
    <w:rsid w:val="00C6191D"/>
    <w:rsid w:val="00C64631"/>
    <w:rsid w:val="00C665ED"/>
    <w:rsid w:val="00C709A4"/>
    <w:rsid w:val="00C743F5"/>
    <w:rsid w:val="00C7450A"/>
    <w:rsid w:val="00C7535A"/>
    <w:rsid w:val="00C77C14"/>
    <w:rsid w:val="00C824FD"/>
    <w:rsid w:val="00C82FFB"/>
    <w:rsid w:val="00C83558"/>
    <w:rsid w:val="00C84475"/>
    <w:rsid w:val="00C852DA"/>
    <w:rsid w:val="00C91925"/>
    <w:rsid w:val="00C91B32"/>
    <w:rsid w:val="00C91B4C"/>
    <w:rsid w:val="00C92836"/>
    <w:rsid w:val="00C966E6"/>
    <w:rsid w:val="00C976BB"/>
    <w:rsid w:val="00C97DD7"/>
    <w:rsid w:val="00CA18CA"/>
    <w:rsid w:val="00CA19DA"/>
    <w:rsid w:val="00CA22E9"/>
    <w:rsid w:val="00CA5D06"/>
    <w:rsid w:val="00CB0E3F"/>
    <w:rsid w:val="00CB1467"/>
    <w:rsid w:val="00CB1D43"/>
    <w:rsid w:val="00CB360C"/>
    <w:rsid w:val="00CB7461"/>
    <w:rsid w:val="00CC024E"/>
    <w:rsid w:val="00CC02D3"/>
    <w:rsid w:val="00CC0A91"/>
    <w:rsid w:val="00CC0AD7"/>
    <w:rsid w:val="00CC14B5"/>
    <w:rsid w:val="00CC1819"/>
    <w:rsid w:val="00CC3C33"/>
    <w:rsid w:val="00CC4180"/>
    <w:rsid w:val="00CD140D"/>
    <w:rsid w:val="00CD50F0"/>
    <w:rsid w:val="00CD7701"/>
    <w:rsid w:val="00CE0A64"/>
    <w:rsid w:val="00CE2037"/>
    <w:rsid w:val="00CE3924"/>
    <w:rsid w:val="00CE6311"/>
    <w:rsid w:val="00CE729F"/>
    <w:rsid w:val="00CF05B7"/>
    <w:rsid w:val="00CF0F4D"/>
    <w:rsid w:val="00CF20CF"/>
    <w:rsid w:val="00D01142"/>
    <w:rsid w:val="00D01554"/>
    <w:rsid w:val="00D1026C"/>
    <w:rsid w:val="00D11115"/>
    <w:rsid w:val="00D11357"/>
    <w:rsid w:val="00D113F0"/>
    <w:rsid w:val="00D12B61"/>
    <w:rsid w:val="00D1472F"/>
    <w:rsid w:val="00D15F61"/>
    <w:rsid w:val="00D160EE"/>
    <w:rsid w:val="00D20DF7"/>
    <w:rsid w:val="00D23687"/>
    <w:rsid w:val="00D23C2A"/>
    <w:rsid w:val="00D23CA9"/>
    <w:rsid w:val="00D24B51"/>
    <w:rsid w:val="00D25DEC"/>
    <w:rsid w:val="00D303AC"/>
    <w:rsid w:val="00D31922"/>
    <w:rsid w:val="00D3220B"/>
    <w:rsid w:val="00D33076"/>
    <w:rsid w:val="00D347EE"/>
    <w:rsid w:val="00D34BD9"/>
    <w:rsid w:val="00D35AA0"/>
    <w:rsid w:val="00D361D3"/>
    <w:rsid w:val="00D41268"/>
    <w:rsid w:val="00D45970"/>
    <w:rsid w:val="00D45B5E"/>
    <w:rsid w:val="00D5247B"/>
    <w:rsid w:val="00D53214"/>
    <w:rsid w:val="00D54841"/>
    <w:rsid w:val="00D54F7D"/>
    <w:rsid w:val="00D5526B"/>
    <w:rsid w:val="00D55E34"/>
    <w:rsid w:val="00D560C4"/>
    <w:rsid w:val="00D56FE7"/>
    <w:rsid w:val="00D60662"/>
    <w:rsid w:val="00D62E41"/>
    <w:rsid w:val="00D63069"/>
    <w:rsid w:val="00D66889"/>
    <w:rsid w:val="00D66962"/>
    <w:rsid w:val="00D66A38"/>
    <w:rsid w:val="00D72705"/>
    <w:rsid w:val="00D72C86"/>
    <w:rsid w:val="00D74F2F"/>
    <w:rsid w:val="00D75362"/>
    <w:rsid w:val="00D7683E"/>
    <w:rsid w:val="00D81827"/>
    <w:rsid w:val="00D8495B"/>
    <w:rsid w:val="00D852B0"/>
    <w:rsid w:val="00D87D9C"/>
    <w:rsid w:val="00D904B2"/>
    <w:rsid w:val="00D906BC"/>
    <w:rsid w:val="00D92572"/>
    <w:rsid w:val="00D92B3B"/>
    <w:rsid w:val="00D9372C"/>
    <w:rsid w:val="00D941D9"/>
    <w:rsid w:val="00D95EC5"/>
    <w:rsid w:val="00D97F64"/>
    <w:rsid w:val="00DA11FF"/>
    <w:rsid w:val="00DA2775"/>
    <w:rsid w:val="00DA7DED"/>
    <w:rsid w:val="00DB1588"/>
    <w:rsid w:val="00DB1EB1"/>
    <w:rsid w:val="00DC0379"/>
    <w:rsid w:val="00DC2839"/>
    <w:rsid w:val="00DC31AD"/>
    <w:rsid w:val="00DC70EC"/>
    <w:rsid w:val="00DD067F"/>
    <w:rsid w:val="00DD35D8"/>
    <w:rsid w:val="00DD3F7A"/>
    <w:rsid w:val="00DD4AD8"/>
    <w:rsid w:val="00DD6BC7"/>
    <w:rsid w:val="00DE2533"/>
    <w:rsid w:val="00DE2E78"/>
    <w:rsid w:val="00DE336E"/>
    <w:rsid w:val="00DE4890"/>
    <w:rsid w:val="00DE6D7D"/>
    <w:rsid w:val="00DE77DB"/>
    <w:rsid w:val="00DF0FF3"/>
    <w:rsid w:val="00DF4A30"/>
    <w:rsid w:val="00DF65A6"/>
    <w:rsid w:val="00E0050C"/>
    <w:rsid w:val="00E00C94"/>
    <w:rsid w:val="00E00D27"/>
    <w:rsid w:val="00E038C8"/>
    <w:rsid w:val="00E038D0"/>
    <w:rsid w:val="00E07647"/>
    <w:rsid w:val="00E11CFE"/>
    <w:rsid w:val="00E13906"/>
    <w:rsid w:val="00E14D73"/>
    <w:rsid w:val="00E16EFA"/>
    <w:rsid w:val="00E17E31"/>
    <w:rsid w:val="00E20F6D"/>
    <w:rsid w:val="00E23941"/>
    <w:rsid w:val="00E2450C"/>
    <w:rsid w:val="00E248BA"/>
    <w:rsid w:val="00E24D34"/>
    <w:rsid w:val="00E27B7F"/>
    <w:rsid w:val="00E30E37"/>
    <w:rsid w:val="00E340B5"/>
    <w:rsid w:val="00E4001E"/>
    <w:rsid w:val="00E40DEF"/>
    <w:rsid w:val="00E4330D"/>
    <w:rsid w:val="00E47796"/>
    <w:rsid w:val="00E501F3"/>
    <w:rsid w:val="00E514FE"/>
    <w:rsid w:val="00E535D3"/>
    <w:rsid w:val="00E53ACA"/>
    <w:rsid w:val="00E546AE"/>
    <w:rsid w:val="00E5473A"/>
    <w:rsid w:val="00E54966"/>
    <w:rsid w:val="00E554BF"/>
    <w:rsid w:val="00E57530"/>
    <w:rsid w:val="00E57B64"/>
    <w:rsid w:val="00E612FA"/>
    <w:rsid w:val="00E621BD"/>
    <w:rsid w:val="00E64EFE"/>
    <w:rsid w:val="00E65CCA"/>
    <w:rsid w:val="00E67ECC"/>
    <w:rsid w:val="00E70C36"/>
    <w:rsid w:val="00E77946"/>
    <w:rsid w:val="00E80EE4"/>
    <w:rsid w:val="00E81357"/>
    <w:rsid w:val="00E82D4F"/>
    <w:rsid w:val="00E83C54"/>
    <w:rsid w:val="00E8496D"/>
    <w:rsid w:val="00E86514"/>
    <w:rsid w:val="00E87CEB"/>
    <w:rsid w:val="00E91867"/>
    <w:rsid w:val="00E929DD"/>
    <w:rsid w:val="00E9409E"/>
    <w:rsid w:val="00E94AD1"/>
    <w:rsid w:val="00EA1337"/>
    <w:rsid w:val="00EA1AA4"/>
    <w:rsid w:val="00EA2308"/>
    <w:rsid w:val="00EA2342"/>
    <w:rsid w:val="00EA3F13"/>
    <w:rsid w:val="00EA3F69"/>
    <w:rsid w:val="00EB3AF1"/>
    <w:rsid w:val="00EB3B71"/>
    <w:rsid w:val="00EB4510"/>
    <w:rsid w:val="00EC1A40"/>
    <w:rsid w:val="00EC2DC6"/>
    <w:rsid w:val="00EC3990"/>
    <w:rsid w:val="00EC658B"/>
    <w:rsid w:val="00EC6FD8"/>
    <w:rsid w:val="00ED0317"/>
    <w:rsid w:val="00ED056F"/>
    <w:rsid w:val="00ED0666"/>
    <w:rsid w:val="00EE05B2"/>
    <w:rsid w:val="00EE07FA"/>
    <w:rsid w:val="00EE2EFB"/>
    <w:rsid w:val="00EE3D41"/>
    <w:rsid w:val="00EE6634"/>
    <w:rsid w:val="00EF0505"/>
    <w:rsid w:val="00EF18DF"/>
    <w:rsid w:val="00EF34F6"/>
    <w:rsid w:val="00EF4002"/>
    <w:rsid w:val="00EF47E5"/>
    <w:rsid w:val="00EF5D73"/>
    <w:rsid w:val="00F027AC"/>
    <w:rsid w:val="00F03C8F"/>
    <w:rsid w:val="00F04F74"/>
    <w:rsid w:val="00F05972"/>
    <w:rsid w:val="00F0647C"/>
    <w:rsid w:val="00F069DC"/>
    <w:rsid w:val="00F111A3"/>
    <w:rsid w:val="00F11BA7"/>
    <w:rsid w:val="00F14674"/>
    <w:rsid w:val="00F21C37"/>
    <w:rsid w:val="00F21EE8"/>
    <w:rsid w:val="00F23590"/>
    <w:rsid w:val="00F26C1F"/>
    <w:rsid w:val="00F31F88"/>
    <w:rsid w:val="00F3484C"/>
    <w:rsid w:val="00F35DB9"/>
    <w:rsid w:val="00F369FA"/>
    <w:rsid w:val="00F4091A"/>
    <w:rsid w:val="00F4105E"/>
    <w:rsid w:val="00F43E89"/>
    <w:rsid w:val="00F4555C"/>
    <w:rsid w:val="00F47544"/>
    <w:rsid w:val="00F507CC"/>
    <w:rsid w:val="00F50A7A"/>
    <w:rsid w:val="00F616DA"/>
    <w:rsid w:val="00F61FE4"/>
    <w:rsid w:val="00F64B08"/>
    <w:rsid w:val="00F65000"/>
    <w:rsid w:val="00F6632F"/>
    <w:rsid w:val="00F723BF"/>
    <w:rsid w:val="00F7316D"/>
    <w:rsid w:val="00F732D9"/>
    <w:rsid w:val="00F743DB"/>
    <w:rsid w:val="00F75700"/>
    <w:rsid w:val="00F757AD"/>
    <w:rsid w:val="00F76F95"/>
    <w:rsid w:val="00F811A9"/>
    <w:rsid w:val="00F81B7E"/>
    <w:rsid w:val="00F84CBD"/>
    <w:rsid w:val="00F90DA9"/>
    <w:rsid w:val="00F9194C"/>
    <w:rsid w:val="00F94D61"/>
    <w:rsid w:val="00F97BA3"/>
    <w:rsid w:val="00FA0619"/>
    <w:rsid w:val="00FA2DC4"/>
    <w:rsid w:val="00FA44C8"/>
    <w:rsid w:val="00FA4C2C"/>
    <w:rsid w:val="00FB06E7"/>
    <w:rsid w:val="00FB4BC4"/>
    <w:rsid w:val="00FB5A2D"/>
    <w:rsid w:val="00FC12FC"/>
    <w:rsid w:val="00FC16C7"/>
    <w:rsid w:val="00FC1C67"/>
    <w:rsid w:val="00FC1F9C"/>
    <w:rsid w:val="00FC58CE"/>
    <w:rsid w:val="00FD13A1"/>
    <w:rsid w:val="00FD20D6"/>
    <w:rsid w:val="00FD4B8D"/>
    <w:rsid w:val="00FE0B6C"/>
    <w:rsid w:val="00FE1EE0"/>
    <w:rsid w:val="00FE2C2B"/>
    <w:rsid w:val="00FE33AE"/>
    <w:rsid w:val="00FE5081"/>
    <w:rsid w:val="00FF0CBF"/>
    <w:rsid w:val="00FF4A7C"/>
    <w:rsid w:val="00FF5102"/>
    <w:rsid w:val="00FF55E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AFC0D2F"/>
  <w15:docId w15:val="{366A8CE2-76C5-42E0-89DC-8AE8C1A76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sz w:val="22"/>
        <w:szCs w:val="22"/>
        <w:lang w:val="en-AU" w:eastAsia="en-US" w:bidi="ar-SA"/>
      </w:rPr>
    </w:rPrDefault>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9" w:unhideWhenUsed="1" w:qFormat="1"/>
    <w:lsdException w:name="heading 3" w:semiHidden="1" w:uiPriority="2" w:unhideWhenUsed="1" w:qFormat="1"/>
    <w:lsdException w:name="heading 4" w:semiHidden="1" w:uiPriority="9" w:unhideWhenUsed="1" w:qFormat="1"/>
    <w:lsdException w:name="heading 5" w:semiHidden="1" w:uiPriority="2"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5" w:unhideWhenUsed="1" w:qFormat="1"/>
    <w:lsdException w:name="annotation text" w:semiHidden="1" w:unhideWhenUsed="1"/>
    <w:lsdException w:name="header" w:semiHidden="1" w:unhideWhenUsed="1" w:qFormat="1"/>
    <w:lsdException w:name="footer" w:semiHidden="1" w:uiPriority="4"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FS Normal"/>
    <w:qFormat/>
    <w:rsid w:val="00EE2EFB"/>
    <w:pPr>
      <w:spacing w:after="120"/>
    </w:pPr>
    <w:rPr>
      <w:rFonts w:cstheme="minorBidi"/>
      <w:lang w:val="en-GB"/>
    </w:rPr>
  </w:style>
  <w:style w:type="paragraph" w:styleId="Heading1">
    <w:name w:val="heading 1"/>
    <w:aliases w:val="FSHeading 1,Chapter heading"/>
    <w:basedOn w:val="Normal"/>
    <w:next w:val="Normal"/>
    <w:link w:val="Heading1Char"/>
    <w:uiPriority w:val="2"/>
    <w:qFormat/>
    <w:rsid w:val="00404702"/>
    <w:pPr>
      <w:keepNext/>
      <w:spacing w:after="240"/>
      <w:ind w:left="851" w:hanging="851"/>
      <w:outlineLvl w:val="0"/>
    </w:pPr>
    <w:rPr>
      <w:rFonts w:eastAsiaTheme="majorEastAsia" w:cstheme="majorBidi"/>
      <w:b/>
      <w:bCs/>
      <w:sz w:val="36"/>
      <w:szCs w:val="28"/>
    </w:rPr>
  </w:style>
  <w:style w:type="paragraph" w:styleId="Heading2">
    <w:name w:val="heading 2"/>
    <w:aliases w:val="FSHeading 2,Section heading,FS Heading 2"/>
    <w:basedOn w:val="Normal"/>
    <w:next w:val="Normal"/>
    <w:link w:val="Heading2Char"/>
    <w:autoRedefine/>
    <w:uiPriority w:val="9"/>
    <w:unhideWhenUsed/>
    <w:qFormat/>
    <w:rsid w:val="00F05972"/>
    <w:pPr>
      <w:keepNext/>
      <w:spacing w:before="240" w:after="240"/>
      <w:ind w:left="284" w:hanging="284"/>
      <w:outlineLvl w:val="1"/>
    </w:pPr>
    <w:rPr>
      <w:b/>
      <w:lang w:val="en-AU" w:bidi="en-US"/>
    </w:rPr>
  </w:style>
  <w:style w:type="paragraph" w:styleId="Heading3">
    <w:name w:val="heading 3"/>
    <w:aliases w:val="FSHeading 3,Subheading 1"/>
    <w:basedOn w:val="Normal"/>
    <w:next w:val="Normal"/>
    <w:link w:val="Heading3Char"/>
    <w:autoRedefine/>
    <w:uiPriority w:val="2"/>
    <w:unhideWhenUsed/>
    <w:qFormat/>
    <w:rsid w:val="00263E9A"/>
    <w:pPr>
      <w:keepNext/>
      <w:spacing w:before="240" w:after="240"/>
      <w:ind w:left="851" w:hanging="851"/>
      <w:outlineLvl w:val="2"/>
    </w:pPr>
    <w:rPr>
      <w:rFonts w:eastAsiaTheme="majorEastAsia" w:cstheme="majorBidi"/>
      <w:b/>
      <w:bCs/>
      <w:szCs w:val="24"/>
      <w:lang w:eastAsia="en-AU"/>
    </w:rPr>
  </w:style>
  <w:style w:type="paragraph" w:styleId="Heading4">
    <w:name w:val="heading 4"/>
    <w:aliases w:val="FSHeading 4,Subheading 2"/>
    <w:basedOn w:val="Normal"/>
    <w:next w:val="Normal"/>
    <w:link w:val="Heading4Char"/>
    <w:uiPriority w:val="9"/>
    <w:unhideWhenUsed/>
    <w:qFormat/>
    <w:rsid w:val="00404702"/>
    <w:pPr>
      <w:keepNext/>
      <w:spacing w:before="240" w:after="240"/>
      <w:ind w:left="851" w:hanging="851"/>
      <w:outlineLvl w:val="3"/>
    </w:pPr>
    <w:rPr>
      <w:rFonts w:eastAsiaTheme="majorEastAsia" w:cstheme="majorBidi"/>
      <w:b/>
      <w:bCs/>
      <w:i/>
      <w:iCs/>
    </w:rPr>
  </w:style>
  <w:style w:type="paragraph" w:styleId="Heading5">
    <w:name w:val="heading 5"/>
    <w:aliases w:val="FSHeading 5,Subheading 3"/>
    <w:basedOn w:val="Normal"/>
    <w:next w:val="Normal"/>
    <w:link w:val="Heading5Char"/>
    <w:uiPriority w:val="2"/>
    <w:unhideWhenUsed/>
    <w:qFormat/>
    <w:rsid w:val="00404702"/>
    <w:pPr>
      <w:keepNext/>
      <w:spacing w:before="240" w:after="240"/>
      <w:ind w:left="851" w:hanging="851"/>
      <w:outlineLvl w:val="4"/>
    </w:pPr>
    <w:rPr>
      <w:rFonts w:eastAsiaTheme="majorEastAsia" w:cstheme="majorBidi"/>
      <w:i/>
    </w:rPr>
  </w:style>
  <w:style w:type="paragraph" w:styleId="Heading6">
    <w:name w:val="heading 6"/>
    <w:basedOn w:val="Normal"/>
    <w:next w:val="Normal"/>
    <w:link w:val="Heading6Char"/>
    <w:uiPriority w:val="9"/>
    <w:unhideWhenUsed/>
    <w:rsid w:val="008931F6"/>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00542C"/>
    <w:rPr>
      <w:rFonts w:eastAsiaTheme="majorEastAsia" w:cstheme="majorBidi"/>
      <w:b/>
      <w:bCs/>
      <w:sz w:val="36"/>
      <w:szCs w:val="28"/>
      <w:lang w:val="en-GB"/>
    </w:rPr>
  </w:style>
  <w:style w:type="character" w:customStyle="1" w:styleId="Heading2Char">
    <w:name w:val="Heading 2 Char"/>
    <w:aliases w:val="FSHeading 2 Char,Section heading Char,FS Heading 2 Char"/>
    <w:basedOn w:val="DefaultParagraphFont"/>
    <w:link w:val="Heading2"/>
    <w:uiPriority w:val="9"/>
    <w:rsid w:val="00F05972"/>
    <w:rPr>
      <w:rFonts w:cstheme="minorBidi"/>
      <w:b/>
      <w:lang w:bidi="en-US"/>
    </w:rPr>
  </w:style>
  <w:style w:type="character" w:customStyle="1" w:styleId="Heading3Char">
    <w:name w:val="Heading 3 Char"/>
    <w:aliases w:val="FSHeading 3 Char,Subheading 1 Char"/>
    <w:basedOn w:val="DefaultParagraphFont"/>
    <w:link w:val="Heading3"/>
    <w:uiPriority w:val="2"/>
    <w:rsid w:val="00263E9A"/>
    <w:rPr>
      <w:rFonts w:eastAsiaTheme="majorEastAsia" w:cstheme="majorBidi"/>
      <w:b/>
      <w:bCs/>
      <w:szCs w:val="24"/>
      <w:lang w:val="en-GB" w:eastAsia="en-AU"/>
    </w:rPr>
  </w:style>
  <w:style w:type="character" w:customStyle="1" w:styleId="Heading4Char">
    <w:name w:val="Heading 4 Char"/>
    <w:aliases w:val="FSHeading 4 Char,Subheading 2 Char"/>
    <w:basedOn w:val="DefaultParagraphFont"/>
    <w:link w:val="Heading4"/>
    <w:uiPriority w:val="9"/>
    <w:rsid w:val="0000542C"/>
    <w:rPr>
      <w:rFonts w:eastAsiaTheme="majorEastAsia" w:cstheme="majorBidi"/>
      <w:b/>
      <w:bCs/>
      <w:i/>
      <w:iCs/>
      <w:lang w:val="en-GB"/>
    </w:rPr>
  </w:style>
  <w:style w:type="character" w:customStyle="1" w:styleId="Heading5Char">
    <w:name w:val="Heading 5 Char"/>
    <w:aliases w:val="FSHeading 5 Char,Subheading 3 Char"/>
    <w:basedOn w:val="DefaultParagraphFont"/>
    <w:link w:val="Heading5"/>
    <w:uiPriority w:val="2"/>
    <w:rsid w:val="0000542C"/>
    <w:rPr>
      <w:rFonts w:eastAsiaTheme="majorEastAsia" w:cstheme="majorBidi"/>
      <w:i/>
      <w:lang w:val="en-GB"/>
    </w:rPr>
  </w:style>
  <w:style w:type="character" w:customStyle="1" w:styleId="Heading6Char">
    <w:name w:val="Heading 6 Char"/>
    <w:basedOn w:val="DefaultParagraphFont"/>
    <w:link w:val="Heading6"/>
    <w:uiPriority w:val="9"/>
    <w:rsid w:val="008931F6"/>
    <w:rPr>
      <w:rFonts w:asciiTheme="majorHAnsi" w:eastAsiaTheme="majorEastAsia" w:hAnsiTheme="majorHAnsi" w:cstheme="majorBidi"/>
      <w:i/>
      <w:iCs/>
      <w:color w:val="243F60" w:themeColor="accent1" w:themeShade="7F"/>
      <w:lang w:val="en-GB"/>
    </w:rPr>
  </w:style>
  <w:style w:type="paragraph" w:customStyle="1" w:styleId="Table2">
    <w:name w:val="Table 2"/>
    <w:basedOn w:val="Normal"/>
    <w:uiPriority w:val="20"/>
    <w:rsid w:val="00404702"/>
    <w:pPr>
      <w:ind w:left="142" w:hanging="142"/>
    </w:pPr>
    <w:rPr>
      <w:rFonts w:eastAsia="Times New Roman" w:cs="Times New Roman"/>
      <w:bCs/>
      <w:sz w:val="18"/>
      <w:szCs w:val="20"/>
    </w:rPr>
  </w:style>
  <w:style w:type="paragraph" w:customStyle="1" w:styleId="131ItemHeading">
    <w:name w:val="1.3.1 Item Heading"/>
    <w:basedOn w:val="Table2"/>
    <w:next w:val="Table2"/>
    <w:uiPriority w:val="22"/>
    <w:rsid w:val="00404702"/>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rsid w:val="00404702"/>
    <w:pPr>
      <w:spacing w:after="120"/>
    </w:pPr>
    <w:rPr>
      <w:caps w:val="0"/>
      <w:sz w:val="18"/>
    </w:rPr>
  </w:style>
  <w:style w:type="paragraph" w:customStyle="1" w:styleId="142Tableheading1">
    <w:name w:val="1.4.2 Table heading1"/>
    <w:basedOn w:val="Normal"/>
    <w:uiPriority w:val="22"/>
    <w:rsid w:val="00404702"/>
    <w:pPr>
      <w:keepNext/>
      <w:jc w:val="center"/>
    </w:pPr>
    <w:rPr>
      <w:rFonts w:ascii="Arial Bold" w:hAnsi="Arial Bold"/>
      <w:b/>
      <w:bCs/>
      <w:iCs/>
      <w:sz w:val="18"/>
    </w:rPr>
  </w:style>
  <w:style w:type="paragraph" w:customStyle="1" w:styleId="142Tableheading2">
    <w:name w:val="1.4.2 Table heading2"/>
    <w:basedOn w:val="142Tableheading1"/>
    <w:uiPriority w:val="22"/>
    <w:rsid w:val="00404702"/>
    <w:rPr>
      <w:rFonts w:ascii="Arial" w:eastAsia="Times New Roman" w:hAnsi="Arial" w:cs="Times New Roman"/>
      <w:b w:val="0"/>
      <w:iCs w:val="0"/>
      <w:szCs w:val="20"/>
    </w:rPr>
  </w:style>
  <w:style w:type="paragraph" w:customStyle="1" w:styleId="142Tabletext1">
    <w:name w:val="1.4.2 Table text1"/>
    <w:basedOn w:val="Normal"/>
    <w:link w:val="142Tabletext1Char"/>
    <w:uiPriority w:val="22"/>
    <w:rsid w:val="00404702"/>
    <w:pPr>
      <w:ind w:left="142" w:hanging="142"/>
    </w:pPr>
    <w:rPr>
      <w:rFonts w:eastAsia="Times New Roman" w:cs="Times New Roman"/>
      <w:sz w:val="18"/>
      <w:szCs w:val="20"/>
    </w:rPr>
  </w:style>
  <w:style w:type="character" w:customStyle="1" w:styleId="142Tabletext1Char">
    <w:name w:val="1.4.2 Table text1 Char"/>
    <w:basedOn w:val="DefaultParagraphFont"/>
    <w:link w:val="142Tabletext1"/>
    <w:uiPriority w:val="22"/>
    <w:rsid w:val="006D473E"/>
    <w:rPr>
      <w:rFonts w:eastAsia="Times New Roman" w:cs="Times New Roman"/>
      <w:sz w:val="18"/>
      <w:szCs w:val="20"/>
      <w:lang w:val="en-GB"/>
    </w:rPr>
  </w:style>
  <w:style w:type="paragraph" w:customStyle="1" w:styleId="142Tabletext2">
    <w:name w:val="1.4.2 Table text2"/>
    <w:basedOn w:val="142Tabletext1"/>
    <w:uiPriority w:val="22"/>
    <w:rsid w:val="00404702"/>
    <w:pPr>
      <w:jc w:val="right"/>
    </w:pPr>
  </w:style>
  <w:style w:type="paragraph" w:customStyle="1" w:styleId="Clause">
    <w:name w:val="Clause"/>
    <w:basedOn w:val="Normal"/>
    <w:next w:val="Normal"/>
    <w:link w:val="ClauseChar"/>
    <w:uiPriority w:val="10"/>
    <w:qFormat/>
    <w:rsid w:val="00C019A6"/>
    <w:pPr>
      <w:tabs>
        <w:tab w:val="left" w:pos="851"/>
      </w:tabs>
    </w:pPr>
    <w:rPr>
      <w:rFonts w:eastAsia="Times New Roman" w:cs="Times New Roman"/>
      <w:sz w:val="20"/>
      <w:szCs w:val="20"/>
    </w:rPr>
  </w:style>
  <w:style w:type="character" w:customStyle="1" w:styleId="ClauseChar">
    <w:name w:val="Clause Char"/>
    <w:basedOn w:val="DefaultParagraphFont"/>
    <w:link w:val="Clause"/>
    <w:uiPriority w:val="10"/>
    <w:rsid w:val="00C019A6"/>
    <w:rPr>
      <w:rFonts w:eastAsia="Times New Roman" w:cs="Times New Roman"/>
      <w:sz w:val="20"/>
      <w:szCs w:val="20"/>
      <w:lang w:val="en-GB"/>
    </w:rPr>
  </w:style>
  <w:style w:type="paragraph" w:customStyle="1" w:styleId="Clauseheading">
    <w:name w:val="Clause heading"/>
    <w:basedOn w:val="Normal"/>
    <w:next w:val="Normal"/>
    <w:uiPriority w:val="14"/>
    <w:rsid w:val="00404702"/>
    <w:pPr>
      <w:keepNext/>
      <w:tabs>
        <w:tab w:val="left" w:pos="851"/>
      </w:tabs>
    </w:pPr>
    <w:rPr>
      <w:rFonts w:eastAsia="Times New Roman" w:cs="Times New Roman"/>
      <w:b/>
      <w:sz w:val="20"/>
      <w:szCs w:val="20"/>
    </w:rPr>
  </w:style>
  <w:style w:type="paragraph" w:customStyle="1" w:styleId="ClauseList">
    <w:name w:val="Clause List"/>
    <w:basedOn w:val="Clause"/>
    <w:next w:val="Normal"/>
    <w:uiPriority w:val="14"/>
    <w:rsid w:val="00404702"/>
    <w:pPr>
      <w:tabs>
        <w:tab w:val="clear" w:pos="851"/>
      </w:tabs>
      <w:ind w:left="851" w:hanging="851"/>
    </w:pPr>
  </w:style>
  <w:style w:type="paragraph" w:customStyle="1" w:styleId="Definition">
    <w:name w:val="Definition"/>
    <w:basedOn w:val="Normal"/>
    <w:next w:val="Normal"/>
    <w:uiPriority w:val="15"/>
    <w:rsid w:val="00404702"/>
    <w:pPr>
      <w:ind w:left="1701" w:hanging="851"/>
    </w:pPr>
    <w:rPr>
      <w:rFonts w:eastAsia="Times New Roman" w:cs="Times New Roman"/>
      <w:sz w:val="20"/>
      <w:szCs w:val="20"/>
    </w:rPr>
  </w:style>
  <w:style w:type="paragraph" w:customStyle="1" w:styleId="DivisionHeading">
    <w:name w:val="Division Heading"/>
    <w:basedOn w:val="Normal"/>
    <w:next w:val="Normal"/>
    <w:uiPriority w:val="15"/>
    <w:rsid w:val="00BE4F3A"/>
    <w:pPr>
      <w:keepNext/>
      <w:tabs>
        <w:tab w:val="left" w:pos="851"/>
      </w:tabs>
      <w:jc w:val="center"/>
    </w:pPr>
    <w:rPr>
      <w:rFonts w:eastAsia="Times New Roman" w:cs="Times New Roman"/>
      <w:b/>
      <w:sz w:val="26"/>
      <w:szCs w:val="20"/>
    </w:rPr>
  </w:style>
  <w:style w:type="paragraph" w:customStyle="1" w:styleId="EditorialNoteLine1">
    <w:name w:val="Editorial Note Line 1"/>
    <w:basedOn w:val="Normal"/>
    <w:next w:val="Normal"/>
    <w:uiPriority w:val="16"/>
    <w:rsid w:val="00404702"/>
    <w:pPr>
      <w:keepNext/>
      <w:pBdr>
        <w:top w:val="single" w:sz="6" w:space="0" w:color="auto"/>
        <w:left w:val="single" w:sz="6" w:space="0" w:color="auto"/>
        <w:bottom w:val="single" w:sz="6" w:space="0" w:color="auto"/>
        <w:right w:val="single" w:sz="6" w:space="0" w:color="auto"/>
      </w:pBdr>
      <w:tabs>
        <w:tab w:val="left" w:pos="851"/>
      </w:tabs>
    </w:pPr>
    <w:rPr>
      <w:rFonts w:eastAsia="Times New Roman" w:cs="Times New Roman"/>
      <w:b/>
      <w:sz w:val="20"/>
      <w:szCs w:val="20"/>
    </w:rPr>
  </w:style>
  <w:style w:type="paragraph" w:customStyle="1" w:styleId="EditorialNotetext">
    <w:name w:val="Editorial Note text"/>
    <w:basedOn w:val="EditorialNoteLine1"/>
    <w:uiPriority w:val="16"/>
    <w:rsid w:val="00404702"/>
    <w:pPr>
      <w:keepNext w:val="0"/>
    </w:pPr>
    <w:rPr>
      <w:b w:val="0"/>
    </w:rPr>
  </w:style>
  <w:style w:type="paragraph" w:styleId="Footer">
    <w:name w:val="footer"/>
    <w:aliases w:val="FSFooter"/>
    <w:basedOn w:val="Normal"/>
    <w:link w:val="FooterChar"/>
    <w:uiPriority w:val="4"/>
    <w:qFormat/>
    <w:rsid w:val="00404702"/>
    <w:rPr>
      <w:sz w:val="20"/>
    </w:rPr>
  </w:style>
  <w:style w:type="character" w:customStyle="1" w:styleId="FooterChar">
    <w:name w:val="Footer Char"/>
    <w:aliases w:val="FSFooter Char"/>
    <w:basedOn w:val="DefaultParagraphFont"/>
    <w:link w:val="Footer"/>
    <w:uiPriority w:val="4"/>
    <w:rsid w:val="00E2450C"/>
    <w:rPr>
      <w:rFonts w:cstheme="minorBidi"/>
      <w:sz w:val="20"/>
      <w:lang w:val="en-GB"/>
    </w:rPr>
  </w:style>
  <w:style w:type="paragraph" w:styleId="FootnoteText">
    <w:name w:val="footnote text"/>
    <w:aliases w:val="Footnotes Text,FSFootnotes Text,FSFootnote Text"/>
    <w:basedOn w:val="Normal"/>
    <w:link w:val="FootnoteTextChar"/>
    <w:uiPriority w:val="5"/>
    <w:qFormat/>
    <w:rsid w:val="00E53ACA"/>
    <w:rPr>
      <w:sz w:val="18"/>
      <w:szCs w:val="20"/>
    </w:rPr>
  </w:style>
  <w:style w:type="character" w:customStyle="1" w:styleId="FootnoteTextChar">
    <w:name w:val="Footnote Text Char"/>
    <w:aliases w:val="Footnotes Text Char,FSFootnotes Text Char,FSFootnote Text Char"/>
    <w:basedOn w:val="DefaultParagraphFont"/>
    <w:link w:val="FootnoteText"/>
    <w:uiPriority w:val="5"/>
    <w:rsid w:val="00E53ACA"/>
    <w:rPr>
      <w:rFonts w:cstheme="minorBidi"/>
      <w:sz w:val="18"/>
      <w:szCs w:val="20"/>
      <w:lang w:val="en-GB"/>
    </w:rPr>
  </w:style>
  <w:style w:type="paragraph" w:customStyle="1" w:styleId="FSBullet1">
    <w:name w:val="FSBullet 1"/>
    <w:basedOn w:val="Normal"/>
    <w:next w:val="Normal"/>
    <w:link w:val="FSBullet1Char"/>
    <w:uiPriority w:val="6"/>
    <w:qFormat/>
    <w:rsid w:val="00234C31"/>
    <w:pPr>
      <w:numPr>
        <w:numId w:val="1"/>
      </w:numPr>
    </w:pPr>
    <w:rPr>
      <w:rFonts w:eastAsia="Times New Roman" w:cs="Arial"/>
      <w:szCs w:val="24"/>
    </w:rPr>
  </w:style>
  <w:style w:type="character" w:customStyle="1" w:styleId="FSBullet1Char">
    <w:name w:val="FSBullet 1 Char"/>
    <w:basedOn w:val="DefaultParagraphFont"/>
    <w:link w:val="FSBullet1"/>
    <w:uiPriority w:val="6"/>
    <w:rsid w:val="00234C31"/>
    <w:rPr>
      <w:rFonts w:eastAsia="Times New Roman"/>
      <w:szCs w:val="24"/>
      <w:lang w:val="en-GB"/>
    </w:rPr>
  </w:style>
  <w:style w:type="paragraph" w:customStyle="1" w:styleId="FSBullet2">
    <w:name w:val="FSBullet 2"/>
    <w:basedOn w:val="Normal"/>
    <w:uiPriority w:val="6"/>
    <w:qFormat/>
    <w:rsid w:val="00830393"/>
    <w:pPr>
      <w:numPr>
        <w:numId w:val="2"/>
      </w:numPr>
      <w:ind w:left="1134" w:hanging="567"/>
    </w:pPr>
  </w:style>
  <w:style w:type="paragraph" w:customStyle="1" w:styleId="FSBullet3">
    <w:name w:val="FSBullet 3"/>
    <w:basedOn w:val="Normal"/>
    <w:uiPriority w:val="6"/>
    <w:qFormat/>
    <w:rsid w:val="006B6900"/>
    <w:pPr>
      <w:keepNext/>
      <w:numPr>
        <w:numId w:val="3"/>
      </w:numPr>
      <w:ind w:left="1701" w:hanging="567"/>
    </w:pPr>
  </w:style>
  <w:style w:type="paragraph" w:customStyle="1" w:styleId="FSCaption">
    <w:name w:val="FSCaption"/>
    <w:basedOn w:val="Normal"/>
    <w:uiPriority w:val="9"/>
    <w:qFormat/>
    <w:rsid w:val="00404702"/>
    <w:pPr>
      <w:keepNext/>
      <w:keepLines/>
      <w:spacing w:before="120"/>
    </w:pPr>
    <w:rPr>
      <w:i/>
      <w:sz w:val="16"/>
      <w:szCs w:val="16"/>
    </w:rPr>
  </w:style>
  <w:style w:type="paragraph" w:customStyle="1" w:styleId="FSCFootnote">
    <w:name w:val="FSCFootnote"/>
    <w:basedOn w:val="Normal"/>
    <w:next w:val="Normal"/>
    <w:uiPriority w:val="17"/>
    <w:qFormat/>
    <w:rsid w:val="00404702"/>
    <w:rPr>
      <w:rFonts w:eastAsia="Times New Roman" w:cs="Times New Roman"/>
      <w:sz w:val="16"/>
      <w:szCs w:val="20"/>
    </w:rPr>
  </w:style>
  <w:style w:type="paragraph" w:customStyle="1" w:styleId="FSCFooter">
    <w:name w:val="FSCFooter"/>
    <w:basedOn w:val="FSCFootnote"/>
    <w:uiPriority w:val="17"/>
    <w:qFormat/>
    <w:rsid w:val="00404702"/>
    <w:pPr>
      <w:tabs>
        <w:tab w:val="center" w:pos="4536"/>
        <w:tab w:val="right" w:pos="9070"/>
      </w:tabs>
    </w:pPr>
    <w:rPr>
      <w:sz w:val="18"/>
      <w:szCs w:val="18"/>
    </w:rPr>
  </w:style>
  <w:style w:type="paragraph" w:customStyle="1" w:styleId="FSPagenumber">
    <w:name w:val="FSPage number"/>
    <w:basedOn w:val="Normal"/>
    <w:uiPriority w:val="1"/>
    <w:qFormat/>
    <w:rsid w:val="00404702"/>
    <w:pPr>
      <w:jc w:val="center"/>
    </w:pPr>
    <w:rPr>
      <w:sz w:val="20"/>
      <w:szCs w:val="20"/>
    </w:rPr>
  </w:style>
  <w:style w:type="paragraph" w:customStyle="1" w:styleId="FSTableColumnRowheading">
    <w:name w:val="FSTable Column/Row heading"/>
    <w:basedOn w:val="Normal"/>
    <w:uiPriority w:val="8"/>
    <w:qFormat/>
    <w:rsid w:val="00404702"/>
    <w:pPr>
      <w:spacing w:before="120"/>
    </w:pPr>
    <w:rPr>
      <w:b/>
      <w:sz w:val="20"/>
      <w:szCs w:val="20"/>
    </w:rPr>
  </w:style>
  <w:style w:type="paragraph" w:customStyle="1" w:styleId="FSTableFigureHeading">
    <w:name w:val="FSTable/Figure Heading"/>
    <w:basedOn w:val="Normal"/>
    <w:uiPriority w:val="7"/>
    <w:qFormat/>
    <w:rsid w:val="00836907"/>
    <w:pPr>
      <w:keepNext/>
      <w:spacing w:before="120"/>
      <w:ind w:left="1134" w:hanging="1134"/>
    </w:pPr>
    <w:rPr>
      <w:b/>
      <w:i/>
    </w:rPr>
  </w:style>
  <w:style w:type="paragraph" w:styleId="Header">
    <w:name w:val="header"/>
    <w:aliases w:val="FSHeader"/>
    <w:basedOn w:val="Normal"/>
    <w:link w:val="HeaderChar"/>
    <w:uiPriority w:val="99"/>
    <w:unhideWhenUsed/>
    <w:qFormat/>
    <w:rsid w:val="00D92B3B"/>
    <w:pPr>
      <w:jc w:val="center"/>
    </w:pPr>
    <w:rPr>
      <w:b/>
    </w:rPr>
  </w:style>
  <w:style w:type="character" w:customStyle="1" w:styleId="HeaderChar">
    <w:name w:val="Header Char"/>
    <w:aliases w:val="FSHeader Char"/>
    <w:basedOn w:val="DefaultParagraphFont"/>
    <w:link w:val="Header"/>
    <w:uiPriority w:val="99"/>
    <w:rsid w:val="00D92B3B"/>
    <w:rPr>
      <w:rFonts w:cstheme="minorBidi"/>
      <w:b/>
      <w:lang w:val="en-GB"/>
    </w:rPr>
  </w:style>
  <w:style w:type="paragraph" w:customStyle="1" w:styleId="Paragraph">
    <w:name w:val="Paragraph"/>
    <w:basedOn w:val="Clause"/>
    <w:next w:val="Normal"/>
    <w:uiPriority w:val="12"/>
    <w:rsid w:val="000622E7"/>
    <w:pPr>
      <w:tabs>
        <w:tab w:val="clear" w:pos="851"/>
      </w:tabs>
      <w:ind w:left="1702" w:hanging="851"/>
    </w:pPr>
  </w:style>
  <w:style w:type="paragraph" w:customStyle="1" w:styleId="ScheduleHeading">
    <w:name w:val="Schedule Heading"/>
    <w:basedOn w:val="Normal"/>
    <w:next w:val="Normal"/>
    <w:uiPriority w:val="18"/>
    <w:rsid w:val="00404702"/>
    <w:pPr>
      <w:tabs>
        <w:tab w:val="left" w:pos="851"/>
      </w:tabs>
      <w:jc w:val="center"/>
    </w:pPr>
    <w:rPr>
      <w:rFonts w:eastAsia="Times New Roman" w:cs="Times New Roman"/>
      <w:b/>
      <w:caps/>
      <w:sz w:val="20"/>
      <w:szCs w:val="20"/>
    </w:rPr>
  </w:style>
  <w:style w:type="paragraph" w:customStyle="1" w:styleId="Standardtitle">
    <w:name w:val="Standard title"/>
    <w:basedOn w:val="Normal"/>
    <w:uiPriority w:val="18"/>
    <w:rsid w:val="00404702"/>
    <w:pPr>
      <w:keepNext/>
      <w:tabs>
        <w:tab w:val="left" w:pos="851"/>
      </w:tabs>
      <w:jc w:val="center"/>
    </w:pPr>
    <w:rPr>
      <w:rFonts w:eastAsia="Times New Roman" w:cs="Times New Roman"/>
      <w:b/>
      <w:i/>
      <w:iCs/>
      <w:caps/>
      <w:sz w:val="28"/>
      <w:szCs w:val="20"/>
    </w:rPr>
  </w:style>
  <w:style w:type="paragraph" w:customStyle="1" w:styleId="Subclause">
    <w:name w:val="Subclause"/>
    <w:basedOn w:val="Clause"/>
    <w:uiPriority w:val="11"/>
    <w:qFormat/>
    <w:rsid w:val="00C019A6"/>
    <w:pPr>
      <w:ind w:left="567" w:hanging="567"/>
    </w:pPr>
  </w:style>
  <w:style w:type="paragraph" w:customStyle="1" w:styleId="Subparagraph">
    <w:name w:val="Subparagraph"/>
    <w:basedOn w:val="Paragraph"/>
    <w:next w:val="Normal"/>
    <w:uiPriority w:val="13"/>
    <w:rsid w:val="00404702"/>
    <w:pPr>
      <w:ind w:left="2553"/>
    </w:pPr>
  </w:style>
  <w:style w:type="paragraph" w:customStyle="1" w:styleId="Table1">
    <w:name w:val="Table 1"/>
    <w:basedOn w:val="Normal"/>
    <w:uiPriority w:val="20"/>
    <w:qFormat/>
    <w:rsid w:val="00404702"/>
    <w:pPr>
      <w:keepNext/>
      <w:jc w:val="center"/>
    </w:pPr>
    <w:rPr>
      <w:rFonts w:eastAsia="Times New Roman" w:cs="Times New Roman"/>
      <w:b/>
      <w:bCs/>
      <w:sz w:val="18"/>
      <w:szCs w:val="20"/>
    </w:rPr>
  </w:style>
  <w:style w:type="paragraph" w:customStyle="1" w:styleId="TitleBorder">
    <w:name w:val="TitleBorder"/>
    <w:basedOn w:val="Normal"/>
    <w:uiPriority w:val="19"/>
    <w:rsid w:val="00404702"/>
    <w:pPr>
      <w:pBdr>
        <w:bottom w:val="double" w:sz="6" w:space="0" w:color="auto"/>
      </w:pBdr>
      <w:tabs>
        <w:tab w:val="left" w:pos="851"/>
      </w:tabs>
    </w:pPr>
    <w:rPr>
      <w:rFonts w:eastAsia="Times New Roman" w:cs="Times New Roman"/>
      <w:sz w:val="20"/>
      <w:szCs w:val="20"/>
    </w:rPr>
  </w:style>
  <w:style w:type="paragraph" w:styleId="Subtitle">
    <w:name w:val="Subtitle"/>
    <w:basedOn w:val="Normal"/>
    <w:next w:val="Normal"/>
    <w:link w:val="SubtitleChar"/>
    <w:uiPriority w:val="11"/>
    <w:rsid w:val="00E2450C"/>
    <w:pPr>
      <w:numPr>
        <w:ilvl w:val="1"/>
      </w:numPr>
      <w:ind w:left="567" w:hanging="56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2450C"/>
    <w:rPr>
      <w:rFonts w:asciiTheme="majorHAnsi" w:eastAsiaTheme="majorEastAsia" w:hAnsiTheme="majorHAnsi" w:cstheme="majorBidi"/>
      <w:i/>
      <w:iCs/>
      <w:color w:val="4F81BD" w:themeColor="accent1"/>
      <w:spacing w:val="15"/>
      <w:sz w:val="24"/>
      <w:szCs w:val="24"/>
      <w:lang w:val="en-GB"/>
    </w:rPr>
  </w:style>
  <w:style w:type="paragraph" w:styleId="BalloonText">
    <w:name w:val="Balloon Text"/>
    <w:basedOn w:val="Normal"/>
    <w:link w:val="BalloonTextChar"/>
    <w:uiPriority w:val="99"/>
    <w:semiHidden/>
    <w:unhideWhenUsed/>
    <w:rsid w:val="00B301A9"/>
    <w:rPr>
      <w:rFonts w:ascii="Tahoma" w:hAnsi="Tahoma" w:cs="Tahoma"/>
      <w:sz w:val="16"/>
      <w:szCs w:val="16"/>
    </w:rPr>
  </w:style>
  <w:style w:type="character" w:customStyle="1" w:styleId="BalloonTextChar">
    <w:name w:val="Balloon Text Char"/>
    <w:basedOn w:val="DefaultParagraphFont"/>
    <w:link w:val="BalloonText"/>
    <w:uiPriority w:val="99"/>
    <w:semiHidden/>
    <w:rsid w:val="00B301A9"/>
    <w:rPr>
      <w:rFonts w:ascii="Tahoma" w:hAnsi="Tahoma" w:cs="Tahoma"/>
      <w:sz w:val="16"/>
      <w:szCs w:val="16"/>
      <w:lang w:val="en-GB"/>
    </w:rPr>
  </w:style>
  <w:style w:type="character" w:styleId="Hyperlink">
    <w:name w:val="Hyperlink"/>
    <w:basedOn w:val="DefaultParagraphFont"/>
    <w:uiPriority w:val="99"/>
    <w:unhideWhenUsed/>
    <w:rsid w:val="00454858"/>
    <w:rPr>
      <w:rFonts w:ascii="Times New Roman" w:hAnsi="Times New Roman" w:cs="Times New Roman" w:hint="default"/>
      <w:color w:val="0000FF"/>
      <w:u w:val="single"/>
    </w:rPr>
  </w:style>
  <w:style w:type="paragraph" w:styleId="TOC2">
    <w:name w:val="toc 2"/>
    <w:basedOn w:val="Normal"/>
    <w:next w:val="Normal"/>
    <w:autoRedefine/>
    <w:uiPriority w:val="39"/>
    <w:unhideWhenUsed/>
    <w:rsid w:val="00454858"/>
    <w:pPr>
      <w:ind w:left="220"/>
    </w:pPr>
    <w:rPr>
      <w:rFonts w:asciiTheme="minorHAnsi" w:hAnsiTheme="minorHAnsi"/>
      <w:smallCaps/>
      <w:sz w:val="20"/>
      <w:szCs w:val="20"/>
    </w:rPr>
  </w:style>
  <w:style w:type="paragraph" w:styleId="ListBullet">
    <w:name w:val="List Bullet"/>
    <w:basedOn w:val="Normal"/>
    <w:uiPriority w:val="99"/>
    <w:rsid w:val="00CD50F0"/>
    <w:pPr>
      <w:numPr>
        <w:numId w:val="4"/>
      </w:numPr>
      <w:spacing w:line="280" w:lineRule="atLeast"/>
      <w:ind w:left="357" w:hanging="357"/>
      <w:jc w:val="both"/>
    </w:pPr>
    <w:rPr>
      <w:rFonts w:eastAsia="Times New Roman" w:cs="Times New Roman"/>
      <w:sz w:val="20"/>
      <w:szCs w:val="20"/>
      <w:lang w:val="en-AU"/>
    </w:rPr>
  </w:style>
  <w:style w:type="table" w:styleId="TableGrid">
    <w:name w:val="Table Grid"/>
    <w:basedOn w:val="TableNormal"/>
    <w:uiPriority w:val="59"/>
    <w:rsid w:val="00D15F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316F7"/>
    <w:pPr>
      <w:spacing w:before="100" w:beforeAutospacing="1" w:after="100" w:afterAutospacing="1"/>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unhideWhenUsed/>
    <w:rsid w:val="00072F65"/>
    <w:rPr>
      <w:sz w:val="16"/>
      <w:szCs w:val="16"/>
    </w:rPr>
  </w:style>
  <w:style w:type="paragraph" w:styleId="CommentText">
    <w:name w:val="annotation text"/>
    <w:basedOn w:val="Normal"/>
    <w:link w:val="CommentTextChar"/>
    <w:uiPriority w:val="99"/>
    <w:unhideWhenUsed/>
    <w:rsid w:val="00072F65"/>
    <w:rPr>
      <w:sz w:val="20"/>
      <w:szCs w:val="20"/>
    </w:rPr>
  </w:style>
  <w:style w:type="character" w:customStyle="1" w:styleId="CommentTextChar">
    <w:name w:val="Comment Text Char"/>
    <w:basedOn w:val="DefaultParagraphFont"/>
    <w:link w:val="CommentText"/>
    <w:uiPriority w:val="99"/>
    <w:rsid w:val="00072F65"/>
    <w:rPr>
      <w:rFonts w:cstheme="minorBidi"/>
      <w:sz w:val="20"/>
      <w:szCs w:val="20"/>
      <w:lang w:val="en-GB"/>
    </w:rPr>
  </w:style>
  <w:style w:type="paragraph" w:styleId="CommentSubject">
    <w:name w:val="annotation subject"/>
    <w:basedOn w:val="CommentText"/>
    <w:next w:val="CommentText"/>
    <w:link w:val="CommentSubjectChar"/>
    <w:uiPriority w:val="99"/>
    <w:semiHidden/>
    <w:unhideWhenUsed/>
    <w:rsid w:val="00072F65"/>
    <w:rPr>
      <w:b/>
      <w:bCs/>
    </w:rPr>
  </w:style>
  <w:style w:type="character" w:customStyle="1" w:styleId="CommentSubjectChar">
    <w:name w:val="Comment Subject Char"/>
    <w:basedOn w:val="CommentTextChar"/>
    <w:link w:val="CommentSubject"/>
    <w:uiPriority w:val="99"/>
    <w:semiHidden/>
    <w:rsid w:val="00072F65"/>
    <w:rPr>
      <w:rFonts w:cstheme="minorBidi"/>
      <w:b/>
      <w:bCs/>
      <w:sz w:val="20"/>
      <w:szCs w:val="20"/>
      <w:lang w:val="en-GB"/>
    </w:rPr>
  </w:style>
  <w:style w:type="paragraph" w:customStyle="1" w:styleId="FSTitle">
    <w:name w:val="FS Title"/>
    <w:basedOn w:val="Normal"/>
    <w:qFormat/>
    <w:rsid w:val="006279FD"/>
    <w:pPr>
      <w:widowControl w:val="0"/>
    </w:pPr>
    <w:rPr>
      <w:rFonts w:eastAsia="Times New Roman" w:cs="Tahoma"/>
      <w:bCs/>
      <w:sz w:val="32"/>
      <w:szCs w:val="24"/>
      <w:lang w:bidi="en-US"/>
    </w:rPr>
  </w:style>
  <w:style w:type="paragraph" w:styleId="TOC1">
    <w:name w:val="toc 1"/>
    <w:basedOn w:val="Normal"/>
    <w:next w:val="Normal"/>
    <w:autoRedefine/>
    <w:uiPriority w:val="39"/>
    <w:unhideWhenUsed/>
    <w:rsid w:val="00A76F29"/>
    <w:pPr>
      <w:spacing w:before="120"/>
    </w:pPr>
    <w:rPr>
      <w:rFonts w:asciiTheme="minorHAnsi" w:hAnsiTheme="minorHAnsi"/>
      <w:b/>
      <w:bCs/>
      <w:caps/>
      <w:sz w:val="20"/>
      <w:szCs w:val="20"/>
    </w:rPr>
  </w:style>
  <w:style w:type="paragraph" w:styleId="TOC3">
    <w:name w:val="toc 3"/>
    <w:basedOn w:val="Normal"/>
    <w:next w:val="Normal"/>
    <w:autoRedefine/>
    <w:uiPriority w:val="39"/>
    <w:unhideWhenUsed/>
    <w:rsid w:val="006279FD"/>
    <w:pPr>
      <w:ind w:left="440"/>
    </w:pPr>
    <w:rPr>
      <w:rFonts w:asciiTheme="minorHAnsi" w:hAnsiTheme="minorHAnsi"/>
      <w:i/>
      <w:iCs/>
      <w:sz w:val="20"/>
      <w:szCs w:val="20"/>
    </w:rPr>
  </w:style>
  <w:style w:type="paragraph" w:styleId="TOC4">
    <w:name w:val="toc 4"/>
    <w:basedOn w:val="Normal"/>
    <w:next w:val="Normal"/>
    <w:autoRedefine/>
    <w:uiPriority w:val="39"/>
    <w:unhideWhenUsed/>
    <w:rsid w:val="006279FD"/>
    <w:pPr>
      <w:ind w:left="660"/>
    </w:pPr>
    <w:rPr>
      <w:rFonts w:asciiTheme="minorHAnsi" w:hAnsiTheme="minorHAnsi"/>
      <w:sz w:val="18"/>
      <w:szCs w:val="18"/>
    </w:rPr>
  </w:style>
  <w:style w:type="paragraph" w:styleId="TOC5">
    <w:name w:val="toc 5"/>
    <w:basedOn w:val="Normal"/>
    <w:next w:val="Normal"/>
    <w:autoRedefine/>
    <w:uiPriority w:val="39"/>
    <w:unhideWhenUsed/>
    <w:rsid w:val="006279FD"/>
    <w:pPr>
      <w:ind w:left="880"/>
    </w:pPr>
    <w:rPr>
      <w:rFonts w:asciiTheme="minorHAnsi" w:hAnsiTheme="minorHAnsi"/>
      <w:sz w:val="18"/>
      <w:szCs w:val="18"/>
    </w:rPr>
  </w:style>
  <w:style w:type="paragraph" w:styleId="TOC6">
    <w:name w:val="toc 6"/>
    <w:basedOn w:val="Normal"/>
    <w:next w:val="Normal"/>
    <w:autoRedefine/>
    <w:uiPriority w:val="39"/>
    <w:unhideWhenUsed/>
    <w:rsid w:val="006279FD"/>
    <w:pPr>
      <w:ind w:left="1100"/>
    </w:pPr>
    <w:rPr>
      <w:rFonts w:asciiTheme="minorHAnsi" w:hAnsiTheme="minorHAnsi"/>
      <w:sz w:val="18"/>
      <w:szCs w:val="18"/>
    </w:rPr>
  </w:style>
  <w:style w:type="paragraph" w:styleId="TOC7">
    <w:name w:val="toc 7"/>
    <w:basedOn w:val="Normal"/>
    <w:next w:val="Normal"/>
    <w:autoRedefine/>
    <w:uiPriority w:val="39"/>
    <w:unhideWhenUsed/>
    <w:rsid w:val="006279FD"/>
    <w:pPr>
      <w:ind w:left="1320"/>
    </w:pPr>
    <w:rPr>
      <w:rFonts w:asciiTheme="minorHAnsi" w:hAnsiTheme="minorHAnsi"/>
      <w:sz w:val="18"/>
      <w:szCs w:val="18"/>
    </w:rPr>
  </w:style>
  <w:style w:type="paragraph" w:styleId="TOC8">
    <w:name w:val="toc 8"/>
    <w:basedOn w:val="Normal"/>
    <w:next w:val="Normal"/>
    <w:autoRedefine/>
    <w:uiPriority w:val="39"/>
    <w:unhideWhenUsed/>
    <w:rsid w:val="006279FD"/>
    <w:pPr>
      <w:ind w:left="1540"/>
    </w:pPr>
    <w:rPr>
      <w:rFonts w:asciiTheme="minorHAnsi" w:hAnsiTheme="minorHAnsi"/>
      <w:sz w:val="18"/>
      <w:szCs w:val="18"/>
    </w:rPr>
  </w:style>
  <w:style w:type="paragraph" w:styleId="TOC9">
    <w:name w:val="toc 9"/>
    <w:basedOn w:val="Normal"/>
    <w:next w:val="Normal"/>
    <w:autoRedefine/>
    <w:uiPriority w:val="39"/>
    <w:unhideWhenUsed/>
    <w:rsid w:val="006279FD"/>
    <w:pPr>
      <w:ind w:left="1760"/>
    </w:pPr>
    <w:rPr>
      <w:rFonts w:asciiTheme="minorHAnsi" w:hAnsiTheme="minorHAnsi"/>
      <w:sz w:val="18"/>
      <w:szCs w:val="18"/>
    </w:rPr>
  </w:style>
  <w:style w:type="paragraph" w:styleId="Revision">
    <w:name w:val="Revision"/>
    <w:hidden/>
    <w:uiPriority w:val="99"/>
    <w:semiHidden/>
    <w:rsid w:val="004F3F7B"/>
    <w:rPr>
      <w:rFonts w:cstheme="minorBidi"/>
      <w:lang w:val="en-GB"/>
    </w:rPr>
  </w:style>
  <w:style w:type="paragraph" w:styleId="BodyText">
    <w:name w:val="Body Text"/>
    <w:basedOn w:val="Normal"/>
    <w:link w:val="BodyTextChar"/>
    <w:uiPriority w:val="99"/>
    <w:semiHidden/>
    <w:unhideWhenUsed/>
    <w:rsid w:val="00511EB6"/>
    <w:pPr>
      <w:spacing w:before="180" w:line="280" w:lineRule="atLeast"/>
    </w:pPr>
    <w:rPr>
      <w:rFonts w:eastAsia="Times New Roman" w:cs="Times New Roman"/>
      <w:sz w:val="20"/>
      <w:szCs w:val="20"/>
      <w:lang w:val="en-AU" w:eastAsia="en-AU"/>
    </w:rPr>
  </w:style>
  <w:style w:type="character" w:customStyle="1" w:styleId="BodyTextChar">
    <w:name w:val="Body Text Char"/>
    <w:basedOn w:val="DefaultParagraphFont"/>
    <w:link w:val="BodyText"/>
    <w:uiPriority w:val="99"/>
    <w:semiHidden/>
    <w:rsid w:val="00511EB6"/>
    <w:rPr>
      <w:rFonts w:eastAsia="Times New Roman" w:cs="Times New Roman"/>
      <w:sz w:val="20"/>
      <w:szCs w:val="20"/>
      <w:lang w:eastAsia="en-AU"/>
    </w:rPr>
  </w:style>
  <w:style w:type="paragraph" w:styleId="TOCHeading">
    <w:name w:val="TOC Heading"/>
    <w:basedOn w:val="Heading1"/>
    <w:next w:val="Normal"/>
    <w:uiPriority w:val="39"/>
    <w:semiHidden/>
    <w:unhideWhenUsed/>
    <w:qFormat/>
    <w:rsid w:val="001D04D9"/>
    <w:pPr>
      <w:keepLines/>
      <w:spacing w:before="480" w:after="0" w:line="276" w:lineRule="auto"/>
      <w:ind w:left="0" w:firstLine="0"/>
      <w:outlineLvl w:val="9"/>
    </w:pPr>
    <w:rPr>
      <w:rFonts w:asciiTheme="majorHAnsi" w:hAnsiTheme="majorHAnsi"/>
      <w:color w:val="365F91" w:themeColor="accent1" w:themeShade="BF"/>
      <w:sz w:val="28"/>
      <w:lang w:val="en-US" w:eastAsia="ja-JP"/>
    </w:rPr>
  </w:style>
  <w:style w:type="character" w:styleId="FootnoteReference">
    <w:name w:val="footnote reference"/>
    <w:basedOn w:val="DefaultParagraphFont"/>
    <w:uiPriority w:val="99"/>
    <w:unhideWhenUsed/>
    <w:rsid w:val="00D55E34"/>
    <w:rPr>
      <w:vertAlign w:val="superscript"/>
    </w:rPr>
  </w:style>
  <w:style w:type="paragraph" w:customStyle="1" w:styleId="AARBullet">
    <w:name w:val="AAR Bullet"/>
    <w:basedOn w:val="Normal"/>
    <w:uiPriority w:val="99"/>
    <w:qFormat/>
    <w:rsid w:val="00D55E34"/>
    <w:pPr>
      <w:numPr>
        <w:numId w:val="5"/>
      </w:numPr>
      <w:spacing w:before="60"/>
      <w:contextualSpacing/>
    </w:pPr>
    <w:rPr>
      <w:rFonts w:eastAsia="Times New Roman" w:cs="Arial"/>
      <w:szCs w:val="24"/>
      <w:lang w:val="en-AU"/>
    </w:rPr>
  </w:style>
  <w:style w:type="table" w:styleId="LightList-Accent1">
    <w:name w:val="Light List Accent 1"/>
    <w:basedOn w:val="TableNormal"/>
    <w:uiPriority w:val="61"/>
    <w:rsid w:val="00D55E34"/>
    <w:rPr>
      <w:rFonts w:asciiTheme="minorHAnsi" w:hAnsiTheme="minorHAnsi" w:cstheme="minorBid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TableText">
    <w:name w:val="TableText"/>
    <w:basedOn w:val="Normal"/>
    <w:qFormat/>
    <w:rsid w:val="00D55E34"/>
    <w:pPr>
      <w:spacing w:before="120"/>
    </w:pPr>
    <w:rPr>
      <w:rFonts w:eastAsiaTheme="majorEastAsia" w:cs="Arial"/>
      <w:bCs/>
      <w:sz w:val="20"/>
      <w:szCs w:val="20"/>
      <w:lang w:val="en-AU"/>
    </w:rPr>
  </w:style>
  <w:style w:type="paragraph" w:customStyle="1" w:styleId="TableName">
    <w:name w:val="TableName"/>
    <w:basedOn w:val="Normal"/>
    <w:qFormat/>
    <w:rsid w:val="00D55E34"/>
    <w:pPr>
      <w:keepNext/>
    </w:pPr>
    <w:rPr>
      <w:rFonts w:eastAsiaTheme="minorEastAsia" w:cs="Arial"/>
      <w:lang w:val="en-AU"/>
    </w:rPr>
  </w:style>
  <w:style w:type="paragraph" w:styleId="ListParagraph">
    <w:name w:val="List Paragraph"/>
    <w:basedOn w:val="Normal"/>
    <w:uiPriority w:val="34"/>
    <w:qFormat/>
    <w:rsid w:val="00D55E34"/>
    <w:pPr>
      <w:ind w:left="720"/>
      <w:contextualSpacing/>
    </w:pPr>
  </w:style>
  <w:style w:type="paragraph" w:customStyle="1" w:styleId="Default">
    <w:name w:val="Default"/>
    <w:rsid w:val="0052596F"/>
    <w:pPr>
      <w:autoSpaceDE w:val="0"/>
      <w:autoSpaceDN w:val="0"/>
      <w:adjustRightInd w:val="0"/>
    </w:pPr>
    <w:rPr>
      <w:color w:val="000000"/>
      <w:sz w:val="24"/>
      <w:szCs w:val="24"/>
      <w:lang w:val="en-GB"/>
    </w:rPr>
  </w:style>
  <w:style w:type="table" w:styleId="LightGrid-Accent2">
    <w:name w:val="Light Grid Accent 2"/>
    <w:basedOn w:val="TableNormal"/>
    <w:uiPriority w:val="62"/>
    <w:rsid w:val="00CC1819"/>
    <w:rPr>
      <w:rFonts w:asciiTheme="minorHAnsi" w:eastAsiaTheme="minorEastAsia" w:hAnsiTheme="minorHAnsi" w:cstheme="minorBidi"/>
      <w:sz w:val="24"/>
      <w:szCs w:val="24"/>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auto"/>
    </w:tcPr>
    <w:tblStylePr w:type="firstRow">
      <w:pPr>
        <w:spacing w:before="0" w:after="0" w:line="240" w:lineRule="auto"/>
      </w:pPr>
      <w:rPr>
        <w:rFonts w:asciiTheme="majorHAnsi" w:eastAsiaTheme="majorEastAsia" w:hAnsiTheme="majorHAnsi" w:cstheme="majorBidi"/>
        <w:b/>
        <w:bCs/>
      </w:rPr>
      <w:tblPr/>
      <w:tcPr>
        <w:shd w:val="clear" w:color="auto" w:fill="CD0920"/>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paragraph" w:customStyle="1" w:styleId="Pa14">
    <w:name w:val="Pa14"/>
    <w:basedOn w:val="Default"/>
    <w:next w:val="Default"/>
    <w:uiPriority w:val="99"/>
    <w:rsid w:val="00CC1819"/>
    <w:pPr>
      <w:spacing w:line="201" w:lineRule="atLeast"/>
    </w:pPr>
    <w:rPr>
      <w:rFonts w:ascii="Helvetica 65 Medium" w:hAnsi="Helvetica 65 Medium" w:cstheme="minorBidi"/>
      <w:color w:val="auto"/>
    </w:rPr>
  </w:style>
  <w:style w:type="character" w:styleId="FollowedHyperlink">
    <w:name w:val="FollowedHyperlink"/>
    <w:basedOn w:val="DefaultParagraphFont"/>
    <w:uiPriority w:val="99"/>
    <w:semiHidden/>
    <w:unhideWhenUsed/>
    <w:rsid w:val="00373A3A"/>
    <w:rPr>
      <w:color w:val="800080" w:themeColor="followedHyperlink"/>
      <w:u w:val="single"/>
    </w:rPr>
  </w:style>
  <w:style w:type="table" w:styleId="GridTable5Dark-Accent6">
    <w:name w:val="Grid Table 5 Dark Accent 6"/>
    <w:basedOn w:val="TableNormal"/>
    <w:uiPriority w:val="50"/>
    <w:rsid w:val="00A96CC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styleId="GridTable2-Accent3">
    <w:name w:val="Grid Table 2 Accent 3"/>
    <w:basedOn w:val="TableNormal"/>
    <w:uiPriority w:val="47"/>
    <w:rsid w:val="00103604"/>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4-Accent5">
    <w:name w:val="Grid Table 4 Accent 5"/>
    <w:basedOn w:val="TableNormal"/>
    <w:uiPriority w:val="49"/>
    <w:rsid w:val="00373F1A"/>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GridTable4-Accent6">
    <w:name w:val="Grid Table 4 Accent 6"/>
    <w:basedOn w:val="TableNormal"/>
    <w:uiPriority w:val="49"/>
    <w:rsid w:val="00373F1A"/>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GridTable4-Accent4">
    <w:name w:val="Grid Table 4 Accent 4"/>
    <w:basedOn w:val="TableNormal"/>
    <w:uiPriority w:val="49"/>
    <w:rsid w:val="00373F1A"/>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customStyle="1" w:styleId="ISCbulleted">
    <w:name w:val="ISC bulleted"/>
    <w:basedOn w:val="Normal"/>
    <w:rsid w:val="00430DDF"/>
    <w:pPr>
      <w:numPr>
        <w:numId w:val="10"/>
      </w:numPr>
      <w:tabs>
        <w:tab w:val="left" w:pos="567"/>
      </w:tabs>
    </w:pPr>
    <w:rPr>
      <w:rFonts w:ascii="Times New Roman" w:eastAsia="Times New Roman" w:hAnsi="Times New Roman" w:cs="Times New Roman"/>
      <w:sz w:val="24"/>
      <w:szCs w:val="24"/>
      <w:lang w:val="en-AU" w:eastAsia="en-AU"/>
    </w:rPr>
  </w:style>
  <w:style w:type="table" w:styleId="GridTable4-Accent3">
    <w:name w:val="Grid Table 4 Accent 3"/>
    <w:basedOn w:val="TableNormal"/>
    <w:uiPriority w:val="49"/>
    <w:rsid w:val="00E27B7F"/>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2">
    <w:name w:val="Grid Table 2"/>
    <w:basedOn w:val="TableNormal"/>
    <w:uiPriority w:val="47"/>
    <w:rsid w:val="00A6191F"/>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B60412"/>
    <w:pPr>
      <w:spacing w:after="200"/>
    </w:pPr>
    <w:rPr>
      <w:i/>
      <w:iCs/>
      <w:color w:val="1F497D" w:themeColor="text2"/>
      <w:sz w:val="18"/>
      <w:szCs w:val="18"/>
    </w:rPr>
  </w:style>
  <w:style w:type="paragraph" w:customStyle="1" w:styleId="FSCtPara">
    <w:name w:val="FSC_t_Para"/>
    <w:basedOn w:val="Normal"/>
    <w:qFormat/>
    <w:rsid w:val="006A0B89"/>
    <w:pPr>
      <w:widowControl w:val="0"/>
      <w:tabs>
        <w:tab w:val="left" w:pos="1701"/>
      </w:tabs>
      <w:spacing w:before="60" w:after="60"/>
      <w:ind w:left="2268" w:hanging="2268"/>
    </w:pPr>
    <w:rPr>
      <w:rFonts w:eastAsia="Times New Roman" w:cs="Arial"/>
      <w:iCs/>
      <w:sz w:val="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552815">
      <w:bodyDiv w:val="1"/>
      <w:marLeft w:val="0"/>
      <w:marRight w:val="0"/>
      <w:marTop w:val="0"/>
      <w:marBottom w:val="0"/>
      <w:divBdr>
        <w:top w:val="none" w:sz="0" w:space="0" w:color="auto"/>
        <w:left w:val="none" w:sz="0" w:space="0" w:color="auto"/>
        <w:bottom w:val="none" w:sz="0" w:space="0" w:color="auto"/>
        <w:right w:val="none" w:sz="0" w:space="0" w:color="auto"/>
      </w:divBdr>
    </w:div>
    <w:div w:id="117916310">
      <w:bodyDiv w:val="1"/>
      <w:marLeft w:val="0"/>
      <w:marRight w:val="0"/>
      <w:marTop w:val="0"/>
      <w:marBottom w:val="0"/>
      <w:divBdr>
        <w:top w:val="none" w:sz="0" w:space="0" w:color="auto"/>
        <w:left w:val="none" w:sz="0" w:space="0" w:color="auto"/>
        <w:bottom w:val="none" w:sz="0" w:space="0" w:color="auto"/>
        <w:right w:val="none" w:sz="0" w:space="0" w:color="auto"/>
      </w:divBdr>
    </w:div>
    <w:div w:id="297417344">
      <w:bodyDiv w:val="1"/>
      <w:marLeft w:val="0"/>
      <w:marRight w:val="0"/>
      <w:marTop w:val="0"/>
      <w:marBottom w:val="0"/>
      <w:divBdr>
        <w:top w:val="none" w:sz="0" w:space="0" w:color="auto"/>
        <w:left w:val="none" w:sz="0" w:space="0" w:color="auto"/>
        <w:bottom w:val="none" w:sz="0" w:space="0" w:color="auto"/>
        <w:right w:val="none" w:sz="0" w:space="0" w:color="auto"/>
      </w:divBdr>
    </w:div>
    <w:div w:id="394278804">
      <w:bodyDiv w:val="1"/>
      <w:marLeft w:val="0"/>
      <w:marRight w:val="0"/>
      <w:marTop w:val="0"/>
      <w:marBottom w:val="0"/>
      <w:divBdr>
        <w:top w:val="none" w:sz="0" w:space="0" w:color="auto"/>
        <w:left w:val="none" w:sz="0" w:space="0" w:color="auto"/>
        <w:bottom w:val="none" w:sz="0" w:space="0" w:color="auto"/>
        <w:right w:val="none" w:sz="0" w:space="0" w:color="auto"/>
      </w:divBdr>
    </w:div>
    <w:div w:id="410735585">
      <w:bodyDiv w:val="1"/>
      <w:marLeft w:val="0"/>
      <w:marRight w:val="0"/>
      <w:marTop w:val="0"/>
      <w:marBottom w:val="0"/>
      <w:divBdr>
        <w:top w:val="none" w:sz="0" w:space="0" w:color="auto"/>
        <w:left w:val="none" w:sz="0" w:space="0" w:color="auto"/>
        <w:bottom w:val="none" w:sz="0" w:space="0" w:color="auto"/>
        <w:right w:val="none" w:sz="0" w:space="0" w:color="auto"/>
      </w:divBdr>
    </w:div>
    <w:div w:id="451099634">
      <w:bodyDiv w:val="1"/>
      <w:marLeft w:val="0"/>
      <w:marRight w:val="0"/>
      <w:marTop w:val="0"/>
      <w:marBottom w:val="0"/>
      <w:divBdr>
        <w:top w:val="none" w:sz="0" w:space="0" w:color="auto"/>
        <w:left w:val="none" w:sz="0" w:space="0" w:color="auto"/>
        <w:bottom w:val="none" w:sz="0" w:space="0" w:color="auto"/>
        <w:right w:val="none" w:sz="0" w:space="0" w:color="auto"/>
      </w:divBdr>
    </w:div>
    <w:div w:id="472021447">
      <w:bodyDiv w:val="1"/>
      <w:marLeft w:val="0"/>
      <w:marRight w:val="0"/>
      <w:marTop w:val="0"/>
      <w:marBottom w:val="0"/>
      <w:divBdr>
        <w:top w:val="none" w:sz="0" w:space="0" w:color="auto"/>
        <w:left w:val="none" w:sz="0" w:space="0" w:color="auto"/>
        <w:bottom w:val="none" w:sz="0" w:space="0" w:color="auto"/>
        <w:right w:val="none" w:sz="0" w:space="0" w:color="auto"/>
      </w:divBdr>
    </w:div>
    <w:div w:id="477571189">
      <w:bodyDiv w:val="1"/>
      <w:marLeft w:val="0"/>
      <w:marRight w:val="0"/>
      <w:marTop w:val="0"/>
      <w:marBottom w:val="0"/>
      <w:divBdr>
        <w:top w:val="none" w:sz="0" w:space="0" w:color="auto"/>
        <w:left w:val="none" w:sz="0" w:space="0" w:color="auto"/>
        <w:bottom w:val="none" w:sz="0" w:space="0" w:color="auto"/>
        <w:right w:val="none" w:sz="0" w:space="0" w:color="auto"/>
      </w:divBdr>
    </w:div>
    <w:div w:id="525406801">
      <w:bodyDiv w:val="1"/>
      <w:marLeft w:val="0"/>
      <w:marRight w:val="0"/>
      <w:marTop w:val="0"/>
      <w:marBottom w:val="0"/>
      <w:divBdr>
        <w:top w:val="none" w:sz="0" w:space="0" w:color="auto"/>
        <w:left w:val="none" w:sz="0" w:space="0" w:color="auto"/>
        <w:bottom w:val="none" w:sz="0" w:space="0" w:color="auto"/>
        <w:right w:val="none" w:sz="0" w:space="0" w:color="auto"/>
      </w:divBdr>
    </w:div>
    <w:div w:id="555288152">
      <w:bodyDiv w:val="1"/>
      <w:marLeft w:val="0"/>
      <w:marRight w:val="0"/>
      <w:marTop w:val="0"/>
      <w:marBottom w:val="0"/>
      <w:divBdr>
        <w:top w:val="none" w:sz="0" w:space="0" w:color="auto"/>
        <w:left w:val="none" w:sz="0" w:space="0" w:color="auto"/>
        <w:bottom w:val="none" w:sz="0" w:space="0" w:color="auto"/>
        <w:right w:val="none" w:sz="0" w:space="0" w:color="auto"/>
      </w:divBdr>
    </w:div>
    <w:div w:id="636496655">
      <w:bodyDiv w:val="1"/>
      <w:marLeft w:val="0"/>
      <w:marRight w:val="0"/>
      <w:marTop w:val="0"/>
      <w:marBottom w:val="0"/>
      <w:divBdr>
        <w:top w:val="none" w:sz="0" w:space="0" w:color="auto"/>
        <w:left w:val="none" w:sz="0" w:space="0" w:color="auto"/>
        <w:bottom w:val="none" w:sz="0" w:space="0" w:color="auto"/>
        <w:right w:val="none" w:sz="0" w:space="0" w:color="auto"/>
      </w:divBdr>
    </w:div>
    <w:div w:id="724530367">
      <w:bodyDiv w:val="1"/>
      <w:marLeft w:val="0"/>
      <w:marRight w:val="0"/>
      <w:marTop w:val="0"/>
      <w:marBottom w:val="0"/>
      <w:divBdr>
        <w:top w:val="none" w:sz="0" w:space="0" w:color="auto"/>
        <w:left w:val="none" w:sz="0" w:space="0" w:color="auto"/>
        <w:bottom w:val="none" w:sz="0" w:space="0" w:color="auto"/>
        <w:right w:val="none" w:sz="0" w:space="0" w:color="auto"/>
      </w:divBdr>
    </w:div>
    <w:div w:id="939678153">
      <w:bodyDiv w:val="1"/>
      <w:marLeft w:val="0"/>
      <w:marRight w:val="0"/>
      <w:marTop w:val="0"/>
      <w:marBottom w:val="0"/>
      <w:divBdr>
        <w:top w:val="none" w:sz="0" w:space="0" w:color="auto"/>
        <w:left w:val="none" w:sz="0" w:space="0" w:color="auto"/>
        <w:bottom w:val="none" w:sz="0" w:space="0" w:color="auto"/>
        <w:right w:val="none" w:sz="0" w:space="0" w:color="auto"/>
      </w:divBdr>
    </w:div>
    <w:div w:id="982740002">
      <w:bodyDiv w:val="1"/>
      <w:marLeft w:val="0"/>
      <w:marRight w:val="0"/>
      <w:marTop w:val="0"/>
      <w:marBottom w:val="0"/>
      <w:divBdr>
        <w:top w:val="none" w:sz="0" w:space="0" w:color="auto"/>
        <w:left w:val="none" w:sz="0" w:space="0" w:color="auto"/>
        <w:bottom w:val="none" w:sz="0" w:space="0" w:color="auto"/>
        <w:right w:val="none" w:sz="0" w:space="0" w:color="auto"/>
      </w:divBdr>
    </w:div>
    <w:div w:id="1064524062">
      <w:bodyDiv w:val="1"/>
      <w:marLeft w:val="0"/>
      <w:marRight w:val="0"/>
      <w:marTop w:val="0"/>
      <w:marBottom w:val="0"/>
      <w:divBdr>
        <w:top w:val="none" w:sz="0" w:space="0" w:color="auto"/>
        <w:left w:val="none" w:sz="0" w:space="0" w:color="auto"/>
        <w:bottom w:val="none" w:sz="0" w:space="0" w:color="auto"/>
        <w:right w:val="none" w:sz="0" w:space="0" w:color="auto"/>
      </w:divBdr>
    </w:div>
    <w:div w:id="1212959421">
      <w:bodyDiv w:val="1"/>
      <w:marLeft w:val="0"/>
      <w:marRight w:val="0"/>
      <w:marTop w:val="0"/>
      <w:marBottom w:val="0"/>
      <w:divBdr>
        <w:top w:val="none" w:sz="0" w:space="0" w:color="auto"/>
        <w:left w:val="none" w:sz="0" w:space="0" w:color="auto"/>
        <w:bottom w:val="none" w:sz="0" w:space="0" w:color="auto"/>
        <w:right w:val="none" w:sz="0" w:space="0" w:color="auto"/>
      </w:divBdr>
    </w:div>
    <w:div w:id="1231769637">
      <w:bodyDiv w:val="1"/>
      <w:marLeft w:val="0"/>
      <w:marRight w:val="0"/>
      <w:marTop w:val="0"/>
      <w:marBottom w:val="0"/>
      <w:divBdr>
        <w:top w:val="none" w:sz="0" w:space="0" w:color="auto"/>
        <w:left w:val="none" w:sz="0" w:space="0" w:color="auto"/>
        <w:bottom w:val="none" w:sz="0" w:space="0" w:color="auto"/>
        <w:right w:val="none" w:sz="0" w:space="0" w:color="auto"/>
      </w:divBdr>
    </w:div>
    <w:div w:id="1298487930">
      <w:bodyDiv w:val="1"/>
      <w:marLeft w:val="0"/>
      <w:marRight w:val="0"/>
      <w:marTop w:val="0"/>
      <w:marBottom w:val="0"/>
      <w:divBdr>
        <w:top w:val="none" w:sz="0" w:space="0" w:color="auto"/>
        <w:left w:val="none" w:sz="0" w:space="0" w:color="auto"/>
        <w:bottom w:val="none" w:sz="0" w:space="0" w:color="auto"/>
        <w:right w:val="none" w:sz="0" w:space="0" w:color="auto"/>
      </w:divBdr>
    </w:div>
    <w:div w:id="1421217351">
      <w:bodyDiv w:val="1"/>
      <w:marLeft w:val="0"/>
      <w:marRight w:val="0"/>
      <w:marTop w:val="0"/>
      <w:marBottom w:val="0"/>
      <w:divBdr>
        <w:top w:val="none" w:sz="0" w:space="0" w:color="auto"/>
        <w:left w:val="none" w:sz="0" w:space="0" w:color="auto"/>
        <w:bottom w:val="none" w:sz="0" w:space="0" w:color="auto"/>
        <w:right w:val="none" w:sz="0" w:space="0" w:color="auto"/>
      </w:divBdr>
    </w:div>
    <w:div w:id="1529023331">
      <w:bodyDiv w:val="1"/>
      <w:marLeft w:val="0"/>
      <w:marRight w:val="0"/>
      <w:marTop w:val="0"/>
      <w:marBottom w:val="0"/>
      <w:divBdr>
        <w:top w:val="none" w:sz="0" w:space="0" w:color="auto"/>
        <w:left w:val="none" w:sz="0" w:space="0" w:color="auto"/>
        <w:bottom w:val="none" w:sz="0" w:space="0" w:color="auto"/>
        <w:right w:val="none" w:sz="0" w:space="0" w:color="auto"/>
      </w:divBdr>
    </w:div>
    <w:div w:id="1579366831">
      <w:bodyDiv w:val="1"/>
      <w:marLeft w:val="0"/>
      <w:marRight w:val="0"/>
      <w:marTop w:val="0"/>
      <w:marBottom w:val="0"/>
      <w:divBdr>
        <w:top w:val="none" w:sz="0" w:space="0" w:color="auto"/>
        <w:left w:val="none" w:sz="0" w:space="0" w:color="auto"/>
        <w:bottom w:val="none" w:sz="0" w:space="0" w:color="auto"/>
        <w:right w:val="none" w:sz="0" w:space="0" w:color="auto"/>
      </w:divBdr>
    </w:div>
    <w:div w:id="1624461719">
      <w:bodyDiv w:val="1"/>
      <w:marLeft w:val="0"/>
      <w:marRight w:val="0"/>
      <w:marTop w:val="0"/>
      <w:marBottom w:val="0"/>
      <w:divBdr>
        <w:top w:val="none" w:sz="0" w:space="0" w:color="auto"/>
        <w:left w:val="none" w:sz="0" w:space="0" w:color="auto"/>
        <w:bottom w:val="none" w:sz="0" w:space="0" w:color="auto"/>
        <w:right w:val="none" w:sz="0" w:space="0" w:color="auto"/>
      </w:divBdr>
    </w:div>
    <w:div w:id="1668365840">
      <w:bodyDiv w:val="1"/>
      <w:marLeft w:val="0"/>
      <w:marRight w:val="0"/>
      <w:marTop w:val="0"/>
      <w:marBottom w:val="0"/>
      <w:divBdr>
        <w:top w:val="none" w:sz="0" w:space="0" w:color="auto"/>
        <w:left w:val="none" w:sz="0" w:space="0" w:color="auto"/>
        <w:bottom w:val="none" w:sz="0" w:space="0" w:color="auto"/>
        <w:right w:val="none" w:sz="0" w:space="0" w:color="auto"/>
      </w:divBdr>
    </w:div>
    <w:div w:id="1725981849">
      <w:bodyDiv w:val="1"/>
      <w:marLeft w:val="0"/>
      <w:marRight w:val="0"/>
      <w:marTop w:val="0"/>
      <w:marBottom w:val="0"/>
      <w:divBdr>
        <w:top w:val="none" w:sz="0" w:space="0" w:color="auto"/>
        <w:left w:val="none" w:sz="0" w:space="0" w:color="auto"/>
        <w:bottom w:val="none" w:sz="0" w:space="0" w:color="auto"/>
        <w:right w:val="none" w:sz="0" w:space="0" w:color="auto"/>
      </w:divBdr>
    </w:div>
    <w:div w:id="1741714214">
      <w:bodyDiv w:val="1"/>
      <w:marLeft w:val="0"/>
      <w:marRight w:val="0"/>
      <w:marTop w:val="0"/>
      <w:marBottom w:val="0"/>
      <w:divBdr>
        <w:top w:val="none" w:sz="0" w:space="0" w:color="auto"/>
        <w:left w:val="none" w:sz="0" w:space="0" w:color="auto"/>
        <w:bottom w:val="none" w:sz="0" w:space="0" w:color="auto"/>
        <w:right w:val="none" w:sz="0" w:space="0" w:color="auto"/>
      </w:divBdr>
    </w:div>
    <w:div w:id="1758091042">
      <w:bodyDiv w:val="1"/>
      <w:marLeft w:val="0"/>
      <w:marRight w:val="0"/>
      <w:marTop w:val="0"/>
      <w:marBottom w:val="0"/>
      <w:divBdr>
        <w:top w:val="none" w:sz="0" w:space="0" w:color="auto"/>
        <w:left w:val="none" w:sz="0" w:space="0" w:color="auto"/>
        <w:bottom w:val="none" w:sz="0" w:space="0" w:color="auto"/>
        <w:right w:val="none" w:sz="0" w:space="0" w:color="auto"/>
      </w:divBdr>
    </w:div>
    <w:div w:id="1795782069">
      <w:bodyDiv w:val="1"/>
      <w:marLeft w:val="0"/>
      <w:marRight w:val="0"/>
      <w:marTop w:val="0"/>
      <w:marBottom w:val="0"/>
      <w:divBdr>
        <w:top w:val="none" w:sz="0" w:space="0" w:color="auto"/>
        <w:left w:val="none" w:sz="0" w:space="0" w:color="auto"/>
        <w:bottom w:val="none" w:sz="0" w:space="0" w:color="auto"/>
        <w:right w:val="none" w:sz="0" w:space="0" w:color="auto"/>
      </w:divBdr>
    </w:div>
    <w:div w:id="1885025306">
      <w:bodyDiv w:val="1"/>
      <w:marLeft w:val="0"/>
      <w:marRight w:val="0"/>
      <w:marTop w:val="0"/>
      <w:marBottom w:val="0"/>
      <w:divBdr>
        <w:top w:val="none" w:sz="0" w:space="0" w:color="auto"/>
        <w:left w:val="none" w:sz="0" w:space="0" w:color="auto"/>
        <w:bottom w:val="none" w:sz="0" w:space="0" w:color="auto"/>
        <w:right w:val="none" w:sz="0" w:space="0" w:color="auto"/>
      </w:divBdr>
    </w:div>
    <w:div w:id="1912542902">
      <w:bodyDiv w:val="1"/>
      <w:marLeft w:val="0"/>
      <w:marRight w:val="0"/>
      <w:marTop w:val="0"/>
      <w:marBottom w:val="0"/>
      <w:divBdr>
        <w:top w:val="none" w:sz="0" w:space="0" w:color="auto"/>
        <w:left w:val="none" w:sz="0" w:space="0" w:color="auto"/>
        <w:bottom w:val="none" w:sz="0" w:space="0" w:color="auto"/>
        <w:right w:val="none" w:sz="0" w:space="0" w:color="auto"/>
      </w:divBdr>
    </w:div>
    <w:div w:id="2048144853">
      <w:bodyDiv w:val="1"/>
      <w:marLeft w:val="0"/>
      <w:marRight w:val="0"/>
      <w:marTop w:val="0"/>
      <w:marBottom w:val="0"/>
      <w:divBdr>
        <w:top w:val="none" w:sz="0" w:space="0" w:color="auto"/>
        <w:left w:val="none" w:sz="0" w:space="0" w:color="auto"/>
        <w:bottom w:val="none" w:sz="0" w:space="0" w:color="auto"/>
        <w:right w:val="none" w:sz="0" w:space="0" w:color="auto"/>
      </w:divBdr>
    </w:div>
    <w:div w:id="2052881816">
      <w:bodyDiv w:val="1"/>
      <w:marLeft w:val="0"/>
      <w:marRight w:val="0"/>
      <w:marTop w:val="0"/>
      <w:marBottom w:val="0"/>
      <w:divBdr>
        <w:top w:val="none" w:sz="0" w:space="0" w:color="auto"/>
        <w:left w:val="none" w:sz="0" w:space="0" w:color="auto"/>
        <w:bottom w:val="none" w:sz="0" w:space="0" w:color="auto"/>
        <w:right w:val="none" w:sz="0" w:space="0" w:color="auto"/>
      </w:divBdr>
    </w:div>
    <w:div w:id="2144231508">
      <w:bodyDiv w:val="1"/>
      <w:marLeft w:val="0"/>
      <w:marRight w:val="0"/>
      <w:marTop w:val="0"/>
      <w:marBottom w:val="0"/>
      <w:divBdr>
        <w:top w:val="none" w:sz="0" w:space="0" w:color="auto"/>
        <w:left w:val="none" w:sz="0" w:space="0" w:color="auto"/>
        <w:bottom w:val="none" w:sz="0" w:space="0" w:color="auto"/>
        <w:right w:val="none" w:sz="0" w:space="0" w:color="auto"/>
      </w:divBdr>
      <w:divsChild>
        <w:div w:id="1651709173">
          <w:marLeft w:val="0"/>
          <w:marRight w:val="0"/>
          <w:marTop w:val="0"/>
          <w:marBottom w:val="0"/>
          <w:divBdr>
            <w:top w:val="none" w:sz="0" w:space="0" w:color="auto"/>
            <w:left w:val="none" w:sz="0" w:space="0" w:color="auto"/>
            <w:bottom w:val="none" w:sz="0" w:space="0" w:color="auto"/>
            <w:right w:val="none" w:sz="0" w:space="0" w:color="auto"/>
          </w:divBdr>
          <w:divsChild>
            <w:div w:id="967247912">
              <w:marLeft w:val="0"/>
              <w:marRight w:val="0"/>
              <w:marTop w:val="0"/>
              <w:marBottom w:val="0"/>
              <w:divBdr>
                <w:top w:val="none" w:sz="0" w:space="0" w:color="auto"/>
                <w:left w:val="none" w:sz="0" w:space="0" w:color="auto"/>
                <w:bottom w:val="none" w:sz="0" w:space="0" w:color="auto"/>
                <w:right w:val="none" w:sz="0" w:space="0" w:color="auto"/>
              </w:divBdr>
              <w:divsChild>
                <w:div w:id="1276331858">
                  <w:marLeft w:val="0"/>
                  <w:marRight w:val="0"/>
                  <w:marTop w:val="0"/>
                  <w:marBottom w:val="0"/>
                  <w:divBdr>
                    <w:top w:val="none" w:sz="0" w:space="0" w:color="auto"/>
                    <w:left w:val="none" w:sz="0" w:space="0" w:color="auto"/>
                    <w:bottom w:val="none" w:sz="0" w:space="0" w:color="auto"/>
                    <w:right w:val="none" w:sz="0" w:space="0" w:color="auto"/>
                  </w:divBdr>
                  <w:divsChild>
                    <w:div w:id="121273753">
                      <w:marLeft w:val="0"/>
                      <w:marRight w:val="0"/>
                      <w:marTop w:val="0"/>
                      <w:marBottom w:val="0"/>
                      <w:divBdr>
                        <w:top w:val="none" w:sz="0" w:space="0" w:color="auto"/>
                        <w:left w:val="none" w:sz="0" w:space="0" w:color="auto"/>
                        <w:bottom w:val="none" w:sz="0" w:space="0" w:color="auto"/>
                        <w:right w:val="none" w:sz="0" w:space="0" w:color="auto"/>
                      </w:divBdr>
                    </w:div>
                    <w:div w:id="404567931">
                      <w:marLeft w:val="0"/>
                      <w:marRight w:val="0"/>
                      <w:marTop w:val="0"/>
                      <w:marBottom w:val="0"/>
                      <w:divBdr>
                        <w:top w:val="none" w:sz="0" w:space="0" w:color="auto"/>
                        <w:left w:val="none" w:sz="0" w:space="0" w:color="auto"/>
                        <w:bottom w:val="none" w:sz="0" w:space="0" w:color="auto"/>
                        <w:right w:val="none" w:sz="0" w:space="0" w:color="auto"/>
                      </w:divBdr>
                    </w:div>
                    <w:div w:id="898589612">
                      <w:marLeft w:val="0"/>
                      <w:marRight w:val="0"/>
                      <w:marTop w:val="0"/>
                      <w:marBottom w:val="0"/>
                      <w:divBdr>
                        <w:top w:val="none" w:sz="0" w:space="0" w:color="auto"/>
                        <w:left w:val="none" w:sz="0" w:space="0" w:color="auto"/>
                        <w:bottom w:val="none" w:sz="0" w:space="0" w:color="auto"/>
                        <w:right w:val="none" w:sz="0" w:space="0" w:color="auto"/>
                      </w:divBdr>
                    </w:div>
                    <w:div w:id="1117797343">
                      <w:marLeft w:val="0"/>
                      <w:marRight w:val="0"/>
                      <w:marTop w:val="0"/>
                      <w:marBottom w:val="0"/>
                      <w:divBdr>
                        <w:top w:val="none" w:sz="0" w:space="0" w:color="auto"/>
                        <w:left w:val="none" w:sz="0" w:space="0" w:color="auto"/>
                        <w:bottom w:val="none" w:sz="0" w:space="0" w:color="auto"/>
                        <w:right w:val="none" w:sz="0" w:space="0" w:color="auto"/>
                      </w:divBdr>
                    </w:div>
                    <w:div w:id="1296134588">
                      <w:marLeft w:val="0"/>
                      <w:marRight w:val="0"/>
                      <w:marTop w:val="0"/>
                      <w:marBottom w:val="0"/>
                      <w:divBdr>
                        <w:top w:val="none" w:sz="0" w:space="0" w:color="auto"/>
                        <w:left w:val="none" w:sz="0" w:space="0" w:color="auto"/>
                        <w:bottom w:val="none" w:sz="0" w:space="0" w:color="auto"/>
                        <w:right w:val="none" w:sz="0" w:space="0" w:color="auto"/>
                      </w:divBdr>
                    </w:div>
                    <w:div w:id="1411463534">
                      <w:marLeft w:val="0"/>
                      <w:marRight w:val="0"/>
                      <w:marTop w:val="0"/>
                      <w:marBottom w:val="0"/>
                      <w:divBdr>
                        <w:top w:val="none" w:sz="0" w:space="0" w:color="auto"/>
                        <w:left w:val="none" w:sz="0" w:space="0" w:color="auto"/>
                        <w:bottom w:val="none" w:sz="0" w:space="0" w:color="auto"/>
                        <w:right w:val="none" w:sz="0" w:space="0" w:color="auto"/>
                      </w:divBdr>
                    </w:div>
                    <w:div w:id="1550651647">
                      <w:marLeft w:val="0"/>
                      <w:marRight w:val="0"/>
                      <w:marTop w:val="0"/>
                      <w:marBottom w:val="0"/>
                      <w:divBdr>
                        <w:top w:val="none" w:sz="0" w:space="0" w:color="auto"/>
                        <w:left w:val="none" w:sz="0" w:space="0" w:color="auto"/>
                        <w:bottom w:val="none" w:sz="0" w:space="0" w:color="auto"/>
                        <w:right w:val="none" w:sz="0" w:space="0" w:color="auto"/>
                      </w:divBdr>
                    </w:div>
                    <w:div w:id="1600872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hyperlink" Target="https://dofoodsafely.health.vic.gov.au/index.php/en/" TargetMode="External"/><Relationship Id="rId26" Type="http://schemas.openxmlformats.org/officeDocument/2006/relationships/hyperlink" Target="http://www.foodstandards.gov.au/foodsafety/standards/Pages/Safe-Food-Australia-%E2%80%93-A-guide-to-the-Food-Safety-Standards.aspx" TargetMode="External"/><Relationship Id="rId39" Type="http://schemas.openxmlformats.org/officeDocument/2006/relationships/hyperlink" Target="https://obpr.pmc.gov.au/resources/guidance-assessing-impacts/cost-benefit-analysis" TargetMode="External"/><Relationship Id="rId21" Type="http://schemas.openxmlformats.org/officeDocument/2006/relationships/hyperlink" Target="http://www.health.gov.au/internet/main/publishing.nsf/Content/cda-pubs-annlrpt-ozfnetar.htm" TargetMode="External"/><Relationship Id="rId34" Type="http://schemas.openxmlformats.org/officeDocument/2006/relationships/hyperlink" Target="https://foodregulation.gov.au/internet/fr/publishing.nsf/Content/37F08208FAC6F504CA2582A40027AA90/$File/FRSC-RPF-ECE.docx" TargetMode="External"/><Relationship Id="rId42" Type="http://schemas.openxmlformats.org/officeDocument/2006/relationships/theme" Target="theme/theme1.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hyperlink" Target="https://www.imalert.com.au/v6/?sub=nt" TargetMode="External"/><Relationship Id="rId25" Type="http://schemas.openxmlformats.org/officeDocument/2006/relationships/hyperlink" Target="http://www.foodstandards.gov.au/foodsafety/standards/Pages/Safe-Food-Australia-%E2%80%93-A-guide-to-the-Food-Safety-Standards.aspx" TargetMode="External"/><Relationship Id="rId33" Type="http://schemas.openxmlformats.org/officeDocument/2006/relationships/hyperlink" Target="http://www.health.gov.au/internet/main/publishing.nsf/Content/cda-pubs-annlrpt-ozfnetar.htm" TargetMode="External"/><Relationship Id="rId38" Type="http://schemas.openxmlformats.org/officeDocument/2006/relationships/hyperlink" Target="https://doi.org/10.3201/eid2011.131315" TargetMode="External"/><Relationship Id="rId2" Type="http://schemas.openxmlformats.org/officeDocument/2006/relationships/customXml" Target="../customXml/item2.xml"/><Relationship Id="rId16" Type="http://schemas.openxmlformats.org/officeDocument/2006/relationships/hyperlink" Target="https://imalert.com.au/v6/?sub=health-act" TargetMode="External"/><Relationship Id="rId20" Type="http://schemas.openxmlformats.org/officeDocument/2006/relationships/hyperlink" Target="mailto:standards.management@foodstandards.gov.au" TargetMode="External"/><Relationship Id="rId29" Type="http://schemas.openxmlformats.org/officeDocument/2006/relationships/hyperlink" Target="http://www.foodauthority.nsw.gov.au/_Documents/corporate/food_safety_discussion_paper_final_Nov_2005"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hyperlink" Target="https://www.foodstandards.gov.au/publications/documents/2007%20NFHS%20Interpretive%20Summary%20FINAL.pdf" TargetMode="External"/><Relationship Id="rId32" Type="http://schemas.openxmlformats.org/officeDocument/2006/relationships/hyperlink" Target="http://www.health.gov.au/internet/main/publishing.nsf/Content/cda-pubs-annlrpt-ozfnetar.htm" TargetMode="External"/><Relationship Id="rId37" Type="http://schemas.openxmlformats.org/officeDocument/2006/relationships/hyperlink" Target="http://fsanzapps/proposals/P1053/Shared%20Documents/Working%20folder/Background/References%20and%20Resources/2002%20Allen%20FSM%20Systems%20Report%20-%20Costs%20Benefits%20and%20Alternatives.pdf" TargetMode="External"/><Relationship Id="rId40" Type="http://schemas.openxmlformats.org/officeDocument/2006/relationships/hyperlink" Target="http://www.fao.org/fao-who-codexalimentarius/meetings/en/" TargetMode="Externa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hyperlink" Target="https://foodregulation.gov.au/internet/fr/publishing.nsf/Content/publication-Food-Safety-Management-Policy-Guideline-for-the-retail-and-food-service-sectors" TargetMode="External"/><Relationship Id="rId28" Type="http://schemas.openxmlformats.org/officeDocument/2006/relationships/hyperlink" Target="https://www.google.com/url?sa=t&amp;rct=j&amp;q=&amp;esrc=s&amp;source=web&amp;cd=1&amp;ved=2ahUKEwjLqKPn0K3hAhWCfH0KHSC2Ce0QFjAAegQIARAC&amp;url=https%3A%2F%2Fwww.health.gov.au%2Finternet%2Fmain%2Fpublishing.nsf%2FContent%2FE829FA59A59677C0CA257D6A007D2C97%2F%24File%2FFoodborne-Illness-Australia-circa-2010.pdf&amp;usg=AOvVaw2kmoXJDtFMQmCRLUobKVZZ" TargetMode="External"/><Relationship Id="rId36" Type="http://schemas.openxmlformats.org/officeDocument/2006/relationships/hyperlink" Target="https://www.sciencedirect.com/science/article/pii/S0956713504001975" TargetMode="External"/><Relationship Id="rId10" Type="http://schemas.openxmlformats.org/officeDocument/2006/relationships/settings" Target="settings.xml"/><Relationship Id="rId19" Type="http://schemas.openxmlformats.org/officeDocument/2006/relationships/hyperlink" Target="https://www.foodstandards.gov.au/code/changes/Pages/Documents-for-public-comment.aspx" TargetMode="External"/><Relationship Id="rId31" Type="http://schemas.openxmlformats.org/officeDocument/2006/relationships/hyperlink" Target="http://www.health.gov.au/internet/main/publishing.nsf/Content/cda-pubs-annlrpt-ozfnetar.htm" TargetMode="External"/><Relationship Id="rId35" Type="http://schemas.openxmlformats.org/officeDocument/2006/relationships/hyperlink" Target="https://treasury.gov.au/sites/default/files/2019-03/final_report.pdf" TargetMode="External"/><Relationship Id="rId9" Type="http://schemas.openxmlformats.org/officeDocument/2006/relationships/styles" Target="styles.xml"/><Relationship Id="rId14" Type="http://schemas.openxmlformats.org/officeDocument/2006/relationships/image" Target="media/image1.png"/><Relationship Id="rId22" Type="http://schemas.openxmlformats.org/officeDocument/2006/relationships/hyperlink" Target="https://foodregulation.gov.au/internet/fr/publishing.nsf/Content/risk-profiling-framework" TargetMode="External"/><Relationship Id="rId27" Type="http://schemas.openxmlformats.org/officeDocument/2006/relationships/hyperlink" Target="http://agriculture.gov.au/abares/publications/display?url=http://143.188.17.20/anrdl/DAFFService/display.php?fid=pb_fdati9aat20180822.xml" TargetMode="External"/><Relationship Id="rId30" Type="http://schemas.openxmlformats.org/officeDocument/2006/relationships/hyperlink" Target="http://www.health.gov.au/internet/main/publishing.nsf/Content/cda-pubs-annlrpt-ozfnetar.htm" TargetMode="External"/><Relationship Id="rId8" Type="http://schemas.openxmlformats.org/officeDocument/2006/relationships/numbering" Target="numbering.xml"/></Relationships>
</file>

<file path=word/_rels/footnotes.xml.rels><?xml version="1.0" encoding="UTF-8" standalone="yes"?>
<Relationships xmlns="http://schemas.openxmlformats.org/package/2006/relationships"><Relationship Id="rId8" Type="http://schemas.openxmlformats.org/officeDocument/2006/relationships/hyperlink" Target="https://www.health.vic.gov.au/food-safety/food-business-classification" TargetMode="External"/><Relationship Id="rId13" Type="http://schemas.openxmlformats.org/officeDocument/2006/relationships/hyperlink" Target="https://www.health.act.gov.au/businesses/food-safety-regulation/starting-food-business" TargetMode="External"/><Relationship Id="rId3" Type="http://schemas.openxmlformats.org/officeDocument/2006/relationships/hyperlink" Target="https://foodregulation.gov.au/internet/fr/publishing.nsf/Content/risk-profiling-framework" TargetMode="External"/><Relationship Id="rId7" Type="http://schemas.openxmlformats.org/officeDocument/2006/relationships/hyperlink" Target="https://www.qld.gov.au/health/staying-healthy/food-pantry/starting-a-food-business/food-business-licences/do-i-need-a-food-business-licence" TargetMode="External"/><Relationship Id="rId12" Type="http://schemas.openxmlformats.org/officeDocument/2006/relationships/hyperlink" Target="https://www1.health.gov.au/internet/main/Publishing.nsf/Content/cda-surveil-nndss-nndssintro.htm" TargetMode="External"/><Relationship Id="rId17" Type="http://schemas.openxmlformats.org/officeDocument/2006/relationships/hyperlink" Target="https://www.dairysafe.vic.gov.au/licensees/dairy-regtech/foodsafetyculture" TargetMode="External"/><Relationship Id="rId2" Type="http://schemas.openxmlformats.org/officeDocument/2006/relationships/hyperlink" Target="http://www.foodstandards.gov.au/code/Pages/default.aspx" TargetMode="External"/><Relationship Id="rId16" Type="http://schemas.openxmlformats.org/officeDocument/2006/relationships/hyperlink" Target="https://webarchive.nla.gov.au/awa/20151020103533/http://www.health.gov.au/internet/main/publishing.nsf/Content/foodsecretariat-isc-model.htm" TargetMode="External"/><Relationship Id="rId1" Type="http://schemas.openxmlformats.org/officeDocument/2006/relationships/hyperlink" Target="https://obpr.pmc.gov.au/resources/guidance-impact-analysis/regulatory-impact-analysis-guide-ministers-meetings-and-national" TargetMode="External"/><Relationship Id="rId6" Type="http://schemas.openxmlformats.org/officeDocument/2006/relationships/hyperlink" Target="https://www.foodstandards.gov.au/publications/documents/ANZFA_1578_Info_Paper__final.pdf" TargetMode="External"/><Relationship Id="rId11" Type="http://schemas.openxmlformats.org/officeDocument/2006/relationships/hyperlink" Target="file:///C:/Users/kolstl/AppData/Local/Microsoft/Windows/Forms/AllItems.aspx?RootFolder=/proposals/P1053/Shared%20Documents/Working%20folder/Discussion%20paper%20jan%202020&amp;FolderCTID=0x012000ECEBC2148C5B1547952B8AB1F5FE26FF&amp;View=%7bBAAAF22B-48E5-4468-A408-5982B0920ED4%7d" TargetMode="External"/><Relationship Id="rId5" Type="http://schemas.openxmlformats.org/officeDocument/2006/relationships/hyperlink" Target="https://www.foodstandards.gov.au/publications/pages/safefoodaustralia3rd16.aspx" TargetMode="External"/><Relationship Id="rId15" Type="http://schemas.openxmlformats.org/officeDocument/2006/relationships/hyperlink" Target="https://www.foodauthority.nsw.gov.au/media/6876" TargetMode="External"/><Relationship Id="rId10" Type="http://schemas.openxmlformats.org/officeDocument/2006/relationships/hyperlink" Target="https://foodregulation.gov.au/internet/fr/publishing.nsf/Content/aus-foodborne-illness-reduction-strategy-2018-2021-Jun-2018" TargetMode="External"/><Relationship Id="rId4" Type="http://schemas.openxmlformats.org/officeDocument/2006/relationships/hyperlink" Target="http://www.fao.org/fao-who-codexalimentarius/sh-proxy/en/?lnk=1&amp;url=https%253A%252F%252Fworkspace.fao.org%252Fsites%252Fcodex%252FStandards%252FCXC%2B1-1969%252FCXC_001e.pdf" TargetMode="External"/><Relationship Id="rId9" Type="http://schemas.openxmlformats.org/officeDocument/2006/relationships/hyperlink" Target="https://ww2.health.wa.gov.au/~/media/Files/Corporate/general%20documents/food/PDF/WA_Food_Regulation_Food_Business_Risk_Profiling.pdf" TargetMode="External"/><Relationship Id="rId14" Type="http://schemas.openxmlformats.org/officeDocument/2006/relationships/hyperlink" Target="https://www.health.act.gov.au/businesses/food-safety-regulation/starting-food-busines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sisl xmlns:xsd="http://www.w3.org/2001/XMLSchema" xmlns:xsi="http://www.w3.org/2001/XMLSchema-instance" xmlns="http://www.boldonjames.com/2008/01/sie/internal/label" sislVersion="0" policy="1865c0a7-d648-4a74-80fe-fa9dc7fe13cc" origin="userSelected">
  <element uid="66ddac19-06c4-4e63-b4dd-d8240d87a23f" value=""/>
</sisl>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Related_x0020_project xmlns="ec50576e-4a27-4780-a1e1-e59563bc70b8" xsi:nil="true"/>
    <TaxCatchAll xmlns="ec50576e-4a27-4780-a1e1-e59563bc70b8">
      <Value>7</Value>
    </TaxCatchAll>
    <a41428b017d04df981d58ffdf035d7b8 xmlns="ec50576e-4a27-4780-a1e1-e59563bc70b8">
      <Terms xmlns="http://schemas.microsoft.com/office/infopath/2007/PartnerControls"/>
    </a41428b017d04df981d58ffdf035d7b8>
    <bd06d2da0152468b9236b575a71e0e7c xmlns="ec50576e-4a27-4780-a1e1-e59563bc70b8">
      <Terms xmlns="http://schemas.microsoft.com/office/infopath/2007/PartnerControls">
        <TermInfo xmlns="http://schemas.microsoft.com/office/infopath/2007/PartnerControls">
          <TermName xmlns="http://schemas.microsoft.com/office/infopath/2007/PartnerControls">Evaluation</TermName>
          <TermId xmlns="http://schemas.microsoft.com/office/infopath/2007/PartnerControls">43bd8487-b9f6-4055-946c-a118d364275d</TermId>
        </TermInfo>
      </Terms>
    </bd06d2da0152468b9236b575a71e0e7c>
    <_dlc_DocIdPersistId xmlns="7e329c68-5cbf-4e54-96e5-e53e71021bd2" xsi:nil="true"/>
    <_dlc_DocId xmlns="7e329c68-5cbf-4e54-96e5-e53e71021bd2">WYJEUTFRV6AA-1721397589-1403</_dlc_DocId>
    <_dlc_DocIdUrl xmlns="7e329c68-5cbf-4e54-96e5-e53e71021bd2">
      <Url>http://fsanzapps/proposals/P1053/_layouts/15/DocIdRedir.aspx?ID=WYJEUTFRV6AA-1721397589-1403</Url>
      <Description>WYJEUTFRV6AA-1721397589-1403</Description>
    </_dlc_DocIdUrl>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FB86A4CA77FAD24FB4C8632D8CBF0C4A" ma:contentTypeVersion="3" ma:contentTypeDescription="Create a new document." ma:contentTypeScope="" ma:versionID="ccba20166b553e17643df228dde836f0">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b219090c00d541781f40bca4b4181ed5"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mso-contentType ?>
<FormTemplates xmlns="http://schemas.microsoft.com/sharepoint/v3/contenttype/forms">
  <Display>DocumentLibraryForm</Display>
  <Edit>DocumentLibraryForm</Edit>
  <New>DocumentLibraryForm</New>
</FormTemplates>
</file>

<file path=customXml/item7.xml><?xml version="1.0" encoding="utf-8"?>
<b:Sources xmlns:b="http://schemas.openxmlformats.org/officeDocument/2006/bibliography" xmlns="http://schemas.openxmlformats.org/officeDocument/2006/bibliography" SelectedStyle="\APASixthEditionOfficeOnline.xsl" StyleName="APA" Version="6">
  <b:Source>
    <b:Tag>The02</b:Tag>
    <b:SourceType>Report</b:SourceType>
    <b:Guid>{AD97C96B-76EF-4A9B-964E-1698895067E2}</b:Guid>
    <b:Author>
      <b:Author>
        <b:Corporate>The Allen Consulting Group</b:Corporate>
      </b:Author>
    </b:Author>
    <b:Title>Food Safety Management Systems; Costs, Benefits and Alternatives</b:Title>
    <b:Year>2002</b:Year>
    <b:Publisher>Commonwealth Department of Health and Aging</b:Publisher>
    <b:City>Canberra</b:City>
    <b:RefOrder>1</b:RefOrder>
  </b:Source>
  <b:Source>
    <b:Tag>NSW09</b:Tag>
    <b:SourceType>Report</b:SourceType>
    <b:Guid>{D5479DD4-184B-4F1E-B474-792D4F425CE4}</b:Guid>
    <b:Author>
      <b:Author>
        <b:Corporate>NSW Food Authority</b:Corporate>
      </b:Author>
    </b:Author>
    <b:Title>Better Regulation Statement; Food Handler Training Initiative - Food Safety Supervisor requirement for NSW hospitality businesses</b:Title>
    <b:Year>2009</b:Year>
    <b:Publisher>NSW Food Authority</b:Publisher>
    <b:City>Sydney</b:City>
    <b:RefOrder>2</b:RefOrder>
  </b:Source>
  <b:Source>
    <b:Tag>Foo02</b:Tag>
    <b:SourceType>Report</b:SourceType>
    <b:Guid>{29ED41A5-6A93-4DC9-AEE9-42D8E016BAF0}</b:Guid>
    <b:Author>
      <b:Author>
        <b:Corporate>Food Science Australia and Minter Ellison Consulting</b:Corporate>
      </b:Author>
    </b:Author>
    <b:Title>National Risk Validation Project Final Report</b:Title>
    <b:Year>2002</b:Year>
    <b:Publisher>NSW Department of Health &amp; the Commonwealth Department of Health and Aging</b:Publisher>
    <b:City>Canberra</b:City>
    <b:RefOrder>3</b:RefOrder>
  </b:Source>
</b:Sources>
</file>

<file path=customXml/itemProps1.xml><?xml version="1.0" encoding="utf-8"?>
<ds:datastoreItem xmlns:ds="http://schemas.openxmlformats.org/officeDocument/2006/customXml" ds:itemID="{4EFEE511-3A16-4B0B-9BD2-DABF940CF3D8}"/>
</file>

<file path=customXml/itemProps2.xml><?xml version="1.0" encoding="utf-8"?>
<ds:datastoreItem xmlns:ds="http://schemas.openxmlformats.org/officeDocument/2006/customXml" ds:itemID="{7FCD7776-D94D-44E0-9172-AF573A9CD647}"/>
</file>

<file path=customXml/itemProps3.xml><?xml version="1.0" encoding="utf-8"?>
<ds:datastoreItem xmlns:ds="http://schemas.openxmlformats.org/officeDocument/2006/customXml" ds:itemID="{3FDCAFC0-BFE3-4744-8179-89B489653B86}">
  <ds:schemaRefs>
    <ds:schemaRef ds:uri="http://schemas.microsoft.com/sharepoint/v3/contenttype/forms"/>
  </ds:schemaRefs>
</ds:datastoreItem>
</file>

<file path=customXml/itemProps4.xml><?xml version="1.0" encoding="utf-8"?>
<ds:datastoreItem xmlns:ds="http://schemas.openxmlformats.org/officeDocument/2006/customXml" ds:itemID="{4EFEE511-3A16-4B0B-9BD2-DABF940CF3D8}">
  <ds:schemaRefs>
    <ds:schemaRef ds:uri="http://schemas.microsoft.com/office/2006/documentManagement/types"/>
    <ds:schemaRef ds:uri="http://schemas.microsoft.com/office/2006/metadata/properties"/>
    <ds:schemaRef ds:uri="http://www.w3.org/XML/1998/namespace"/>
    <ds:schemaRef ds:uri="http://purl.org/dc/terms/"/>
    <ds:schemaRef ds:uri="ec50576e-4a27-4780-a1e1-e59563bc70b8"/>
    <ds:schemaRef ds:uri="http://purl.org/dc/dcmitype/"/>
    <ds:schemaRef ds:uri="http://purl.org/dc/elements/1.1/"/>
    <ds:schemaRef ds:uri="http://schemas.microsoft.com/office/infopath/2007/PartnerControls"/>
    <ds:schemaRef ds:uri="http://schemas.openxmlformats.org/package/2006/metadata/core-properties"/>
    <ds:schemaRef ds:uri="7e329c68-5cbf-4e54-96e5-e53e71021bd2"/>
  </ds:schemaRefs>
</ds:datastoreItem>
</file>

<file path=customXml/itemProps5.xml><?xml version="1.0" encoding="utf-8"?>
<ds:datastoreItem xmlns:ds="http://schemas.openxmlformats.org/officeDocument/2006/customXml" ds:itemID="{632D906D-93DA-4FCD-BC2D-DD032F6AC89A}"/>
</file>

<file path=customXml/itemProps6.xml><?xml version="1.0" encoding="utf-8"?>
<ds:datastoreItem xmlns:ds="http://schemas.openxmlformats.org/officeDocument/2006/customXml" ds:itemID="{3FDCAFC0-BFE3-4744-8179-89B489653B86}"/>
</file>

<file path=customXml/itemProps7.xml><?xml version="1.0" encoding="utf-8"?>
<ds:datastoreItem xmlns:ds="http://schemas.openxmlformats.org/officeDocument/2006/customXml" ds:itemID="{ED84E43B-1E67-4693-A385-7A8B369AB99D}"/>
</file>

<file path=docProps/app.xml><?xml version="1.0" encoding="utf-8"?>
<Properties xmlns="http://schemas.openxmlformats.org/officeDocument/2006/extended-properties" xmlns:vt="http://schemas.openxmlformats.org/officeDocument/2006/docPropsVTypes">
  <Template>Normal</Template>
  <TotalTime>1</TotalTime>
  <Pages>9</Pages>
  <Words>24557</Words>
  <Characters>139978</Characters>
  <Application>Microsoft Office Word</Application>
  <DocSecurity>0</DocSecurity>
  <Lines>1166</Lines>
  <Paragraphs>328</Paragraphs>
  <ScaleCrop>false</ScaleCrop>
  <HeadingPairs>
    <vt:vector size="2" baseType="variant">
      <vt:variant>
        <vt:lpstr>Title</vt:lpstr>
      </vt:variant>
      <vt:variant>
        <vt:i4>1</vt:i4>
      </vt:variant>
    </vt:vector>
  </HeadingPairs>
  <TitlesOfParts>
    <vt:vector size="1" baseType="lpstr">
      <vt:lpstr/>
    </vt:vector>
  </TitlesOfParts>
  <Company>Foodstandards</Company>
  <LinksUpToDate>false</LinksUpToDate>
  <CharactersWithSpaces>164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ljs</dc:creator>
  <cp:keywords/>
  <dc:description/>
  <cp:lastModifiedBy>Sally Ronaldson</cp:lastModifiedBy>
  <cp:revision>6</cp:revision>
  <cp:lastPrinted>2022-02-10T20:57:00Z</cp:lastPrinted>
  <dcterms:created xsi:type="dcterms:W3CDTF">2022-02-10T00:44:00Z</dcterms:created>
  <dcterms:modified xsi:type="dcterms:W3CDTF">2022-02-10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B86A4CA77FAD24FB4C8632D8CBF0C4A</vt:lpwstr>
  </property>
  <property fmtid="{D5CDD505-2E9C-101B-9397-08002B2CF9AE}" pid="3" name="_dlc_DocIdItemGuid">
    <vt:lpwstr>f84799c2-b296-45c8-8220-2e1363a31ba8</vt:lpwstr>
  </property>
  <property fmtid="{D5CDD505-2E9C-101B-9397-08002B2CF9AE}" pid="4" name="BCS_">
    <vt:lpwstr>7;#Evaluation|43bd8487-b9f6-4055-946c-a118d364275d</vt:lpwstr>
  </property>
  <property fmtid="{D5CDD505-2E9C-101B-9397-08002B2CF9AE}" pid="5" name="DisposalClass">
    <vt:lpwstr/>
  </property>
  <property fmtid="{D5CDD505-2E9C-101B-9397-08002B2CF9AE}" pid="6" name="RecordPoint_ActiveItemUniqueId">
    <vt:lpwstr>{50aba3d3-f625-45b4-8745-9ff888f89f9a}</vt:lpwstr>
  </property>
  <property fmtid="{D5CDD505-2E9C-101B-9397-08002B2CF9AE}" pid="7" name="RecordPoint_WorkflowType">
    <vt:lpwstr>ActiveSubmitStub</vt:lpwstr>
  </property>
  <property fmtid="{D5CDD505-2E9C-101B-9397-08002B2CF9AE}" pid="8" name="docIndexRef">
    <vt:lpwstr>0c5e02e2-d244-40d1-bd6d-753984df227c</vt:lpwstr>
  </property>
  <property fmtid="{D5CDD505-2E9C-101B-9397-08002B2CF9AE}" pid="9" name="bjSaver">
    <vt:lpwstr>JpFRbhVWjVfKd2Ps4oYaJTJRBE/PxYGN</vt:lpwstr>
  </property>
  <property fmtid="{D5CDD505-2E9C-101B-9397-08002B2CF9AE}" pid="10" name="bjClsUserRVM">
    <vt:lpwstr>[]</vt:lpwstr>
  </property>
  <property fmtid="{D5CDD505-2E9C-101B-9397-08002B2CF9AE}" pid="11" name="bjDocumentLabelXML">
    <vt:lpwstr>&lt;?xml version="1.0" encoding="us-ascii"?&gt;&lt;sisl xmlns:xsd="http://www.w3.org/2001/XMLSchema" xmlns:xsi="http://www.w3.org/2001/XMLSchema-instance" sislVersion="0" policy="1865c0a7-d648-4a74-80fe-fa9dc7fe13cc" origin="userSelected" xmlns="http://www.boldonj</vt:lpwstr>
  </property>
  <property fmtid="{D5CDD505-2E9C-101B-9397-08002B2CF9AE}" pid="12" name="bjDocumentLabelXML-0">
    <vt:lpwstr>ames.com/2008/01/sie/internal/label"&gt;&lt;element uid="66ddac19-06c4-4e63-b4dd-d8240d87a23f" value="" /&gt;&lt;/sisl&gt;</vt:lpwstr>
  </property>
  <property fmtid="{D5CDD505-2E9C-101B-9397-08002B2CF9AE}" pid="13" name="bjDocumentSecurityLabel">
    <vt:lpwstr>NO SECURITY CLASSIFICATION REQUIRED</vt:lpwstr>
  </property>
</Properties>
</file>